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888A70" w14:textId="0A032D3D" w:rsidR="001F2AD2" w:rsidRDefault="001F2AD2" w:rsidP="0AEF37E3">
      <w:pPr>
        <w:spacing w:before="0" w:after="0"/>
        <w:ind w:firstLine="0"/>
        <w:jc w:val="center"/>
        <w:rPr>
          <w:b/>
          <w:sz w:val="32"/>
          <w:szCs w:val="32"/>
        </w:rPr>
      </w:pPr>
      <w:r>
        <w:rPr>
          <w:b/>
          <w:sz w:val="32"/>
          <w:szCs w:val="32"/>
        </w:rPr>
        <w:t>TRƯỜNG ĐẠI HỌC GIAO THÔNG VẬN TẢI</w:t>
      </w:r>
    </w:p>
    <w:p w14:paraId="18178C20" w14:textId="122C8794" w:rsidR="008562D4" w:rsidRPr="00E00BFC" w:rsidRDefault="008562D4" w:rsidP="0AEF37E3">
      <w:pPr>
        <w:spacing w:before="0" w:after="0"/>
        <w:ind w:firstLine="0"/>
        <w:jc w:val="center"/>
        <w:rPr>
          <w:sz w:val="32"/>
          <w:szCs w:val="32"/>
        </w:rPr>
      </w:pPr>
      <w:r w:rsidRPr="0AEF37E3">
        <w:rPr>
          <w:b/>
          <w:sz w:val="32"/>
          <w:szCs w:val="32"/>
        </w:rPr>
        <w:t>KHOA CÔNG NGHỆ THÔNG TIN</w:t>
      </w:r>
    </w:p>
    <w:p w14:paraId="0C224C92" w14:textId="3A520C3D" w:rsidR="008562D4" w:rsidRPr="00E00BFC" w:rsidRDefault="008562D4" w:rsidP="0AEF37E3">
      <w:pPr>
        <w:spacing w:before="0" w:after="0"/>
        <w:ind w:firstLine="0"/>
        <w:jc w:val="center"/>
        <w:rPr>
          <w:sz w:val="32"/>
          <w:szCs w:val="32"/>
        </w:rPr>
      </w:pPr>
      <w:r w:rsidRPr="0050436B">
        <w:rPr>
          <w:sz w:val="32"/>
          <w:szCs w:val="32"/>
        </w:rPr>
        <w:t>----o0o----</w:t>
      </w:r>
    </w:p>
    <w:p w14:paraId="5CED713A" w14:textId="664890AF" w:rsidR="008562D4" w:rsidRPr="00CE60E1" w:rsidRDefault="00C84DB7" w:rsidP="0AEF37E3">
      <w:pPr>
        <w:spacing w:after="120"/>
        <w:ind w:firstLine="0"/>
        <w:jc w:val="center"/>
        <w:rPr>
          <w:b/>
          <w:sz w:val="32"/>
          <w:szCs w:val="32"/>
        </w:rPr>
      </w:pPr>
      <w:r>
        <w:rPr>
          <w:noProof/>
        </w:rPr>
        <w:drawing>
          <wp:inline distT="0" distB="0" distL="0" distR="0" wp14:anchorId="08E3666A" wp14:editId="16DCA602">
            <wp:extent cx="2103120" cy="2103120"/>
            <wp:effectExtent l="0" t="0" r="0" b="0"/>
            <wp:docPr id="5" name="Hình ảnh 5" descr="Trường Đại học Giao thông Vận tải – Wikipedia tiếng Việt"/>
            <wp:cNvGraphicFramePr/>
            <a:graphic xmlns:a="http://schemas.openxmlformats.org/drawingml/2006/main">
              <a:graphicData uri="http://schemas.openxmlformats.org/drawingml/2006/picture">
                <pic:pic xmlns:pic="http://schemas.openxmlformats.org/drawingml/2006/picture">
                  <pic:nvPicPr>
                    <pic:cNvPr id="5" name="Hình ảnh 5" descr="Trường Đại học Giao thông Vận tải – Wikipedia tiếng Việt"/>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103120" cy="2103120"/>
                    </a:xfrm>
                    <a:prstGeom prst="rect">
                      <a:avLst/>
                    </a:prstGeom>
                    <a:noFill/>
                    <a:ln>
                      <a:noFill/>
                    </a:ln>
                  </pic:spPr>
                </pic:pic>
              </a:graphicData>
            </a:graphic>
          </wp:inline>
        </w:drawing>
      </w:r>
    </w:p>
    <w:p w14:paraId="11E9025B" w14:textId="40325AB5" w:rsidR="008562D4" w:rsidRDefault="008562D4" w:rsidP="0AEF37E3">
      <w:pPr>
        <w:spacing w:after="120"/>
        <w:ind w:firstLine="0"/>
        <w:jc w:val="center"/>
        <w:rPr>
          <w:b/>
          <w:bCs/>
          <w:sz w:val="32"/>
          <w:szCs w:val="32"/>
        </w:rPr>
      </w:pPr>
      <w:r>
        <w:rPr>
          <w:b/>
          <w:bCs/>
          <w:sz w:val="32"/>
          <w:szCs w:val="32"/>
        </w:rPr>
        <w:t>BÁO CÁO BÀI TẬP</w:t>
      </w:r>
    </w:p>
    <w:p w14:paraId="740B6A5F" w14:textId="15499329" w:rsidR="008562D4" w:rsidRPr="00CE60E1" w:rsidRDefault="03E0FF16" w:rsidP="0AEF37E3">
      <w:pPr>
        <w:spacing w:after="120"/>
        <w:ind w:firstLine="0"/>
        <w:jc w:val="center"/>
        <w:rPr>
          <w:b/>
          <w:bCs/>
          <w:sz w:val="32"/>
          <w:szCs w:val="32"/>
        </w:rPr>
      </w:pPr>
      <w:r w:rsidRPr="03E0FF16">
        <w:rPr>
          <w:b/>
          <w:bCs/>
          <w:sz w:val="32"/>
          <w:szCs w:val="32"/>
        </w:rPr>
        <w:t>HỌC PHẦN: PHÂN TÍCH THIẾT KẾ YÊU CẦU</w:t>
      </w:r>
    </w:p>
    <w:p w14:paraId="24BFAFDB" w14:textId="3B1E5F74" w:rsidR="008562D4" w:rsidRDefault="03E0FF16" w:rsidP="03E0FF16">
      <w:pPr>
        <w:spacing w:after="120"/>
        <w:ind w:firstLine="0"/>
        <w:jc w:val="center"/>
        <w:rPr>
          <w:b/>
          <w:bCs/>
          <w:sz w:val="32"/>
          <w:szCs w:val="32"/>
        </w:rPr>
      </w:pPr>
      <w:r w:rsidRPr="03E0FF16">
        <w:rPr>
          <w:b/>
          <w:bCs/>
          <w:sz w:val="32"/>
          <w:szCs w:val="32"/>
        </w:rPr>
        <w:t xml:space="preserve">ĐỀ TÀI: </w:t>
      </w:r>
    </w:p>
    <w:p w14:paraId="350E7E03" w14:textId="30F1871A" w:rsidR="008562D4" w:rsidRPr="00C849C4" w:rsidRDefault="03E0FF16" w:rsidP="00C849C4">
      <w:pPr>
        <w:spacing w:after="120"/>
        <w:ind w:firstLine="0"/>
        <w:jc w:val="center"/>
        <w:rPr>
          <w:b/>
          <w:bCs/>
          <w:sz w:val="32"/>
          <w:szCs w:val="32"/>
        </w:rPr>
      </w:pPr>
      <w:commentRangeStart w:id="0"/>
      <w:commentRangeStart w:id="1"/>
      <w:commentRangeStart w:id="2"/>
      <w:r w:rsidRPr="00C849C4">
        <w:rPr>
          <w:b/>
          <w:bCs/>
          <w:sz w:val="32"/>
          <w:szCs w:val="32"/>
        </w:rPr>
        <w:t xml:space="preserve">QUẢN LÝ HỌC VIÊN TẠI TRUNG TÂM </w:t>
      </w:r>
      <w:r w:rsidR="00C849C4">
        <w:rPr>
          <w:b/>
          <w:bCs/>
          <w:sz w:val="32"/>
          <w:szCs w:val="32"/>
        </w:rPr>
        <w:t xml:space="preserve"> </w:t>
      </w:r>
      <w:r w:rsidR="008562D4" w:rsidRPr="00C849C4">
        <w:rPr>
          <w:b/>
          <w:bCs/>
          <w:sz w:val="32"/>
          <w:szCs w:val="32"/>
        </w:rPr>
        <w:t>TIẾNG ANH</w:t>
      </w:r>
      <w:commentRangeEnd w:id="0"/>
      <w:r w:rsidR="008B4039" w:rsidRPr="00C849C4">
        <w:rPr>
          <w:rStyle w:val="CommentReference"/>
          <w:b/>
          <w:bCs/>
          <w:sz w:val="32"/>
          <w:szCs w:val="32"/>
        </w:rPr>
        <w:commentReference w:id="0"/>
      </w:r>
      <w:commentRangeEnd w:id="1"/>
      <w:r w:rsidR="00690CF3" w:rsidRPr="00C849C4">
        <w:rPr>
          <w:rStyle w:val="CommentReference"/>
          <w:b/>
          <w:bCs/>
          <w:sz w:val="32"/>
          <w:szCs w:val="32"/>
        </w:rPr>
        <w:commentReference w:id="1"/>
      </w:r>
      <w:commentRangeEnd w:id="2"/>
      <w:r w:rsidR="00795448" w:rsidRPr="00C849C4">
        <w:rPr>
          <w:rStyle w:val="CommentReference"/>
          <w:b/>
          <w:bCs/>
          <w:sz w:val="32"/>
          <w:szCs w:val="32"/>
        </w:rPr>
        <w:commentReference w:id="2"/>
      </w:r>
    </w:p>
    <w:p w14:paraId="08051B66" w14:textId="77777777" w:rsidR="008562D4" w:rsidRPr="00191012" w:rsidRDefault="008562D4" w:rsidP="008562D4">
      <w:pPr>
        <w:spacing w:after="120"/>
        <w:jc w:val="center"/>
        <w:rPr>
          <w:b/>
          <w:i/>
          <w:sz w:val="32"/>
          <w:szCs w:val="32"/>
        </w:rPr>
      </w:pPr>
    </w:p>
    <w:p w14:paraId="46F8D785" w14:textId="77777777" w:rsidR="008562D4" w:rsidRDefault="008562D4" w:rsidP="008562D4">
      <w:pPr>
        <w:spacing w:before="40" w:after="40" w:line="240" w:lineRule="auto"/>
        <w:ind w:left="720"/>
        <w:rPr>
          <w:b/>
          <w:i/>
          <w:sz w:val="30"/>
          <w:szCs w:val="30"/>
          <w:lang w:val="vi-VN"/>
        </w:rPr>
      </w:pPr>
      <w:r>
        <w:rPr>
          <w:b/>
          <w:i/>
          <w:sz w:val="30"/>
          <w:szCs w:val="30"/>
          <w:lang w:val="vi-VN"/>
        </w:rPr>
        <w:t>Giảng viên hướng dẫn:</w:t>
      </w:r>
    </w:p>
    <w:p w14:paraId="5370DD63" w14:textId="77777777" w:rsidR="008562D4" w:rsidRPr="008F7591" w:rsidRDefault="008562D4" w:rsidP="008562D4">
      <w:pPr>
        <w:spacing w:before="40" w:after="40" w:line="240" w:lineRule="auto"/>
        <w:ind w:left="2160"/>
        <w:rPr>
          <w:b/>
          <w:i/>
          <w:sz w:val="30"/>
          <w:szCs w:val="30"/>
        </w:rPr>
      </w:pPr>
      <w:r>
        <w:rPr>
          <w:b/>
          <w:i/>
          <w:sz w:val="30"/>
          <w:szCs w:val="30"/>
          <w:lang w:val="vi-VN"/>
        </w:rPr>
        <w:t xml:space="preserve">TS. </w:t>
      </w:r>
      <w:r>
        <w:rPr>
          <w:b/>
          <w:i/>
          <w:sz w:val="30"/>
          <w:szCs w:val="30"/>
        </w:rPr>
        <w:t>Nguyễn Đức Dư</w:t>
      </w:r>
    </w:p>
    <w:p w14:paraId="2BE9F12A" w14:textId="239450F1" w:rsidR="008562D4" w:rsidRDefault="008562D4" w:rsidP="008562D4">
      <w:pPr>
        <w:spacing w:before="40" w:after="40" w:line="240" w:lineRule="auto"/>
        <w:ind w:left="720"/>
        <w:rPr>
          <w:b/>
          <w:i/>
          <w:sz w:val="30"/>
          <w:szCs w:val="30"/>
          <w:lang w:val="vi-VN"/>
        </w:rPr>
      </w:pPr>
      <w:r>
        <w:rPr>
          <w:b/>
          <w:i/>
          <w:sz w:val="30"/>
          <w:szCs w:val="30"/>
          <w:lang w:val="vi-VN"/>
        </w:rPr>
        <w:t>Sinh viên thực hiện</w:t>
      </w:r>
      <w:r w:rsidR="00690CF3">
        <w:rPr>
          <w:b/>
          <w:i/>
          <w:sz w:val="30"/>
          <w:szCs w:val="30"/>
        </w:rPr>
        <w:t xml:space="preserve"> – Nhóm 12</w:t>
      </w:r>
      <w:r>
        <w:rPr>
          <w:b/>
          <w:i/>
          <w:sz w:val="30"/>
          <w:szCs w:val="30"/>
          <w:lang w:val="vi-VN"/>
        </w:rPr>
        <w:t>:</w:t>
      </w:r>
    </w:p>
    <w:p w14:paraId="48D595B3" w14:textId="77777777" w:rsidR="008562D4" w:rsidRPr="00AE3372" w:rsidRDefault="008562D4" w:rsidP="008562D4">
      <w:pPr>
        <w:spacing w:before="40" w:after="40" w:line="240" w:lineRule="auto"/>
        <w:ind w:left="2160"/>
        <w:rPr>
          <w:b/>
          <w:bCs/>
          <w:i/>
          <w:iCs/>
          <w:sz w:val="30"/>
          <w:szCs w:val="30"/>
        </w:rPr>
      </w:pPr>
      <w:r w:rsidRPr="17D5E1DD">
        <w:rPr>
          <w:b/>
          <w:bCs/>
          <w:i/>
          <w:iCs/>
          <w:sz w:val="30"/>
          <w:szCs w:val="30"/>
        </w:rPr>
        <w:t>Hồ Việt Tùn</w:t>
      </w:r>
      <w:r>
        <w:rPr>
          <w:b/>
          <w:bCs/>
          <w:i/>
          <w:iCs/>
          <w:sz w:val="30"/>
          <w:szCs w:val="30"/>
        </w:rPr>
        <w:t xml:space="preserve">g </w:t>
      </w:r>
      <w:r w:rsidRPr="17D5E1DD">
        <w:rPr>
          <w:b/>
          <w:bCs/>
          <w:i/>
          <w:iCs/>
          <w:sz w:val="30"/>
          <w:szCs w:val="30"/>
        </w:rPr>
        <w:t xml:space="preserve">– 231230949 </w:t>
      </w:r>
    </w:p>
    <w:p w14:paraId="44DCCBC5" w14:textId="77777777" w:rsidR="008562D4" w:rsidRPr="00AE3372" w:rsidRDefault="008562D4" w:rsidP="008562D4">
      <w:pPr>
        <w:spacing w:before="40" w:after="40" w:line="240" w:lineRule="auto"/>
        <w:ind w:left="2160"/>
        <w:rPr>
          <w:b/>
          <w:i/>
          <w:sz w:val="30"/>
          <w:szCs w:val="30"/>
          <w:lang w:val="vi-VN"/>
        </w:rPr>
      </w:pPr>
      <w:r w:rsidRPr="00AE3372">
        <w:rPr>
          <w:b/>
          <w:i/>
          <w:sz w:val="30"/>
          <w:szCs w:val="30"/>
          <w:lang w:val="vi-VN"/>
        </w:rPr>
        <w:t>Phạm Minh Tuấn – 231230946</w:t>
      </w:r>
    </w:p>
    <w:p w14:paraId="658212F0" w14:textId="77777777" w:rsidR="008562D4" w:rsidRPr="00AE3372" w:rsidRDefault="008562D4" w:rsidP="008562D4">
      <w:pPr>
        <w:spacing w:before="40" w:after="40" w:line="240" w:lineRule="auto"/>
        <w:ind w:left="2160"/>
        <w:rPr>
          <w:b/>
          <w:i/>
          <w:sz w:val="30"/>
          <w:szCs w:val="30"/>
          <w:lang w:val="vi-VN"/>
        </w:rPr>
      </w:pPr>
      <w:r w:rsidRPr="00AE3372">
        <w:rPr>
          <w:b/>
          <w:i/>
          <w:sz w:val="30"/>
          <w:szCs w:val="30"/>
          <w:lang w:val="vi-VN"/>
        </w:rPr>
        <w:t>Nguyễn Văn Tú – 231230941</w:t>
      </w:r>
    </w:p>
    <w:p w14:paraId="4A1D813D" w14:textId="77777777" w:rsidR="008562D4" w:rsidRPr="00AE3372" w:rsidRDefault="008562D4" w:rsidP="008562D4">
      <w:pPr>
        <w:spacing w:before="40" w:after="40" w:line="240" w:lineRule="auto"/>
        <w:ind w:left="2160"/>
        <w:rPr>
          <w:b/>
          <w:i/>
          <w:sz w:val="30"/>
          <w:szCs w:val="30"/>
          <w:lang w:val="vi-VN"/>
        </w:rPr>
      </w:pPr>
      <w:r w:rsidRPr="00AE3372">
        <w:rPr>
          <w:b/>
          <w:i/>
          <w:sz w:val="30"/>
          <w:szCs w:val="30"/>
          <w:lang w:val="vi-VN"/>
        </w:rPr>
        <w:t xml:space="preserve">Nguyễn Thái Duy – 231210730 </w:t>
      </w:r>
    </w:p>
    <w:p w14:paraId="68F3EB42" w14:textId="77777777" w:rsidR="008562D4" w:rsidRPr="00AE3372" w:rsidRDefault="008562D4" w:rsidP="008562D4">
      <w:pPr>
        <w:spacing w:before="40" w:after="40" w:line="240" w:lineRule="auto"/>
        <w:ind w:left="2160"/>
        <w:rPr>
          <w:b/>
          <w:bCs/>
          <w:i/>
          <w:iCs/>
          <w:sz w:val="30"/>
          <w:szCs w:val="30"/>
        </w:rPr>
      </w:pPr>
      <w:r w:rsidRPr="17D5E1DD">
        <w:rPr>
          <w:b/>
          <w:bCs/>
          <w:i/>
          <w:iCs/>
          <w:sz w:val="30"/>
          <w:szCs w:val="30"/>
        </w:rPr>
        <w:t xml:space="preserve">Trần Tiến Sơn – 231210892 </w:t>
      </w:r>
    </w:p>
    <w:p w14:paraId="7095249B" w14:textId="77777777" w:rsidR="008562D4" w:rsidRDefault="008562D4" w:rsidP="008562D4">
      <w:pPr>
        <w:spacing w:before="0" w:after="0" w:line="240" w:lineRule="auto"/>
        <w:ind w:left="720"/>
        <w:rPr>
          <w:b/>
          <w:i/>
          <w:sz w:val="30"/>
          <w:szCs w:val="30"/>
          <w:lang w:val="vi-VN"/>
        </w:rPr>
      </w:pPr>
      <w:r>
        <w:rPr>
          <w:b/>
          <w:i/>
          <w:sz w:val="30"/>
          <w:szCs w:val="30"/>
          <w:lang w:val="vi-VN"/>
        </w:rPr>
        <w:t xml:space="preserve">Lớp: </w:t>
      </w:r>
      <w:r>
        <w:tab/>
      </w:r>
      <w:r>
        <w:tab/>
      </w:r>
      <w:r>
        <w:tab/>
      </w:r>
    </w:p>
    <w:p w14:paraId="1269F4A3" w14:textId="34165B81" w:rsidR="008562D4" w:rsidRDefault="03E0FF16" w:rsidP="03E0FF16">
      <w:pPr>
        <w:spacing w:before="0" w:after="0" w:line="240" w:lineRule="auto"/>
        <w:ind w:left="2160"/>
        <w:rPr>
          <w:i/>
          <w:iCs/>
          <w:sz w:val="24"/>
          <w:szCs w:val="24"/>
        </w:rPr>
      </w:pPr>
      <w:r w:rsidRPr="03E0FF16">
        <w:rPr>
          <w:b/>
          <w:bCs/>
          <w:i/>
          <w:iCs/>
          <w:sz w:val="30"/>
          <w:szCs w:val="30"/>
          <w:lang w:val="vi-VN"/>
        </w:rPr>
        <w:t>Công nghệ thông tin 2 – K64</w:t>
      </w:r>
    </w:p>
    <w:p w14:paraId="46D4343F" w14:textId="5E9B47E1" w:rsidR="008562D4" w:rsidRDefault="008562D4" w:rsidP="03E0FF16">
      <w:pPr>
        <w:spacing w:before="0" w:after="0" w:line="240" w:lineRule="auto"/>
        <w:ind w:left="2160"/>
        <w:rPr>
          <w:i/>
          <w:iCs/>
          <w:sz w:val="24"/>
          <w:szCs w:val="24"/>
        </w:rPr>
      </w:pPr>
    </w:p>
    <w:p w14:paraId="04976520" w14:textId="3A2409A9" w:rsidR="00E41FFC" w:rsidRDefault="00E41FFC" w:rsidP="03E0FF16">
      <w:pPr>
        <w:spacing w:before="0" w:after="0" w:line="240" w:lineRule="auto"/>
        <w:ind w:left="2160"/>
        <w:rPr>
          <w:i/>
          <w:iCs/>
          <w:sz w:val="24"/>
          <w:szCs w:val="24"/>
        </w:rPr>
      </w:pPr>
    </w:p>
    <w:p w14:paraId="147845FE" w14:textId="5DBC6A5A" w:rsidR="00754B0D" w:rsidRDefault="00754B0D" w:rsidP="03E0FF16">
      <w:pPr>
        <w:spacing w:before="0" w:after="0" w:line="240" w:lineRule="auto"/>
        <w:ind w:left="2160"/>
        <w:rPr>
          <w:i/>
          <w:iCs/>
          <w:sz w:val="24"/>
          <w:szCs w:val="24"/>
        </w:rPr>
      </w:pPr>
    </w:p>
    <w:p w14:paraId="5D75C0B9" w14:textId="5A01E87B" w:rsidR="00754B0D" w:rsidRDefault="00754B0D" w:rsidP="03E0FF16">
      <w:pPr>
        <w:spacing w:before="0" w:after="0" w:line="240" w:lineRule="auto"/>
        <w:ind w:left="2160"/>
        <w:rPr>
          <w:i/>
          <w:iCs/>
          <w:sz w:val="24"/>
          <w:szCs w:val="24"/>
        </w:rPr>
      </w:pPr>
    </w:p>
    <w:p w14:paraId="77F88DC0" w14:textId="00D62406" w:rsidR="0059228F" w:rsidRDefault="03E0FF16" w:rsidP="0059228F">
      <w:pPr>
        <w:spacing w:before="0" w:after="0" w:line="240" w:lineRule="auto"/>
        <w:ind w:left="2160"/>
        <w:rPr>
          <w:i/>
          <w:iCs/>
          <w:sz w:val="24"/>
          <w:szCs w:val="24"/>
        </w:rPr>
        <w:sectPr w:rsidR="0059228F" w:rsidSect="00C801FC">
          <w:footerReference w:type="even" r:id="rId13"/>
          <w:footerReference w:type="default" r:id="rId14"/>
          <w:pgSz w:w="11906" w:h="16838" w:code="9"/>
          <w:pgMar w:top="1134" w:right="851" w:bottom="1134" w:left="851" w:header="720" w:footer="720" w:gutter="1134"/>
          <w:pgBorders w:display="firstPage">
            <w:top w:val="twistedLines1" w:sz="18" w:space="15" w:color="auto"/>
            <w:left w:val="twistedLines1" w:sz="18" w:space="3" w:color="auto"/>
            <w:bottom w:val="twistedLines1" w:sz="18" w:space="0" w:color="auto"/>
            <w:right w:val="twistedLines1" w:sz="18" w:space="3" w:color="auto"/>
          </w:pgBorders>
          <w:cols w:space="720"/>
          <w:docGrid w:linePitch="360"/>
        </w:sectPr>
      </w:pPr>
      <w:r w:rsidRPr="03E0FF16">
        <w:rPr>
          <w:i/>
          <w:iCs/>
          <w:sz w:val="24"/>
          <w:szCs w:val="24"/>
        </w:rPr>
        <w:t>Hà Nội, Tháng 1</w:t>
      </w:r>
      <w:r w:rsidR="00CF1D23">
        <w:rPr>
          <w:i/>
          <w:iCs/>
          <w:sz w:val="24"/>
          <w:szCs w:val="24"/>
        </w:rPr>
        <w:t>2</w:t>
      </w:r>
      <w:r w:rsidRPr="03E0FF16">
        <w:rPr>
          <w:i/>
          <w:iCs/>
          <w:sz w:val="24"/>
          <w:szCs w:val="24"/>
        </w:rPr>
        <w:t xml:space="preserve"> Năm 202</w:t>
      </w:r>
      <w:r w:rsidR="00AC7032">
        <w:rPr>
          <w:i/>
          <w:iCs/>
          <w:sz w:val="24"/>
          <w:szCs w:val="24"/>
        </w:rPr>
        <w:t>5</w:t>
      </w:r>
    </w:p>
    <w:p w14:paraId="66422A6A" w14:textId="5D974C1F" w:rsidR="00443900" w:rsidRPr="005B2791" w:rsidRDefault="00443900" w:rsidP="00494AA1">
      <w:pPr>
        <w:pStyle w:val="Heading1"/>
        <w:numPr>
          <w:ilvl w:val="0"/>
          <w:numId w:val="0"/>
        </w:numPr>
      </w:pPr>
      <w:r>
        <w:br w:type="page"/>
      </w:r>
      <w:r w:rsidRPr="005B2791">
        <w:t>LỜI CẢM ƠN</w:t>
      </w:r>
    </w:p>
    <w:p w14:paraId="103DF89F" w14:textId="61BB7EA2" w:rsidR="00DE5CF5" w:rsidRDefault="00DE5CF5" w:rsidP="00DE5CF5">
      <w:r>
        <w:t>Nhóm thực hiện xi</w:t>
      </w:r>
      <w:r w:rsidR="00454DD2">
        <w:t>n gửi lời cảm ơn tới thầy Nguyễn Đức Dư đã hướng dẫn, cung cấp những kiến thức chuyên môn quý giá và đưa ra những góp ý quan trọng trong suốt quá trình thực hiện báo cáo này.</w:t>
      </w:r>
    </w:p>
    <w:p w14:paraId="08BF1B31" w14:textId="17BB3FC3" w:rsidR="00E24CD8" w:rsidRDefault="00E24CD8" w:rsidP="00DE5CF5">
      <w:r>
        <w:t xml:space="preserve">Đồng </w:t>
      </w:r>
      <w:r w:rsidR="0085053C">
        <w:t>thời, nhóm xin gửi lời cảm ơn tới các đơn vị Trung tâm Anh Ngữ IAchieve, Can</w:t>
      </w:r>
      <w:r w:rsidR="00C849C4">
        <w:t>d</w:t>
      </w:r>
      <w:r w:rsidR="0085053C">
        <w:t xml:space="preserve">y English và  SmartTalk English đã tạo điều kiện thuận lợi và những hỗ trợ cần thiết để </w:t>
      </w:r>
      <w:r w:rsidR="005134ED">
        <w:t>nhóm có được những thông tin quan trọng giúp hoàn thành báo cáo.</w:t>
      </w:r>
    </w:p>
    <w:p w14:paraId="54DF197C" w14:textId="4252B143" w:rsidR="00443900" w:rsidRDefault="00C43FA1" w:rsidP="00B27FC9">
      <w:r>
        <w:t xml:space="preserve">Trong quá trình thực hiện, tuy đã cố gắng hết sức, nhưng do kiến thức và thời gian có hạn, </w:t>
      </w:r>
      <w:r w:rsidR="005134ED">
        <w:t>báo cáo</w:t>
      </w:r>
      <w:r>
        <w:t xml:space="preserve"> của nhóm thực hiện</w:t>
      </w:r>
      <w:r w:rsidR="005134ED">
        <w:t xml:space="preserve"> không thể tránh khỏi những thiếu sót</w:t>
      </w:r>
      <w:r>
        <w:t xml:space="preserve">. Chúng em </w:t>
      </w:r>
      <w:r w:rsidR="005134ED">
        <w:t xml:space="preserve">rất mong nhận được những </w:t>
      </w:r>
      <w:r>
        <w:t xml:space="preserve">ý kiến đóng góp </w:t>
      </w:r>
      <w:r w:rsidR="00B27FC9">
        <w:t xml:space="preserve">quý báu từ </w:t>
      </w:r>
      <w:r>
        <w:t>thầy để đề tài được hoàn thiện và có thể phát triển tốt hơn trong tương lai.</w:t>
      </w:r>
    </w:p>
    <w:p w14:paraId="063B4A5F" w14:textId="15E25743" w:rsidR="00C43FA1" w:rsidRDefault="00C43FA1" w:rsidP="00B27FC9">
      <w:r>
        <w:t>Nhóm thực hiện xin chân thành cảm ơn!</w:t>
      </w:r>
    </w:p>
    <w:p w14:paraId="17EF6607" w14:textId="5629E83E" w:rsidR="00C43FA1" w:rsidRDefault="00C43FA1">
      <w:pPr>
        <w:spacing w:before="0" w:after="160" w:line="259" w:lineRule="auto"/>
        <w:ind w:firstLine="0"/>
        <w:jc w:val="left"/>
      </w:pPr>
      <w:r>
        <w:br w:type="page"/>
      </w:r>
    </w:p>
    <w:p w14:paraId="20BF7A3A" w14:textId="77777777" w:rsidR="00C43FA1" w:rsidRPr="00B27FC9" w:rsidRDefault="00C43FA1" w:rsidP="00B27FC9"/>
    <w:p w14:paraId="768D79A3" w14:textId="77777777" w:rsidR="004C663F" w:rsidRDefault="004C663F" w:rsidP="0059228F">
      <w:pPr>
        <w:spacing w:before="0" w:after="0" w:line="240" w:lineRule="auto"/>
        <w:ind w:firstLine="0"/>
        <w:rPr>
          <w:i/>
          <w:iCs/>
          <w:sz w:val="24"/>
          <w:szCs w:val="24"/>
        </w:rPr>
      </w:pPr>
    </w:p>
    <w:sdt>
      <w:sdtPr>
        <w:rPr>
          <w:rFonts w:ascii="Times New Roman" w:eastAsiaTheme="minorEastAsia" w:hAnsi="Times New Roman" w:cstheme="minorBidi"/>
          <w:color w:val="auto"/>
          <w:kern w:val="2"/>
          <w:sz w:val="26"/>
          <w:szCs w:val="26"/>
          <w14:ligatures w14:val="standardContextual"/>
        </w:rPr>
        <w:id w:val="-210341525"/>
        <w:docPartObj>
          <w:docPartGallery w:val="Table of Contents"/>
          <w:docPartUnique/>
        </w:docPartObj>
      </w:sdtPr>
      <w:sdtEndPr>
        <w:rPr>
          <w:b/>
          <w:bCs/>
        </w:rPr>
      </w:sdtEndPr>
      <w:sdtContent>
        <w:p w14:paraId="5ADB46F1" w14:textId="210487AA" w:rsidR="00F24E48" w:rsidRPr="000E0185" w:rsidRDefault="00AC7032" w:rsidP="00AC7032">
          <w:pPr>
            <w:pStyle w:val="TOCHeading"/>
            <w:spacing w:before="0" w:after="80"/>
            <w:jc w:val="center"/>
            <w:rPr>
              <w:rStyle w:val="Heading1Char"/>
            </w:rPr>
          </w:pPr>
          <w:r w:rsidRPr="000E0185">
            <w:rPr>
              <w:rStyle w:val="Heading1Char"/>
            </w:rPr>
            <w:t>MỤC LỤC</w:t>
          </w:r>
        </w:p>
        <w:p w14:paraId="2470A4B1" w14:textId="70531C7B" w:rsidR="001A4268" w:rsidRDefault="00F24E48">
          <w:pPr>
            <w:pStyle w:val="TOC1"/>
            <w:tabs>
              <w:tab w:val="right" w:leader="dot" w:pos="9060"/>
            </w:tabs>
            <w:rPr>
              <w:rFonts w:asciiTheme="minorHAnsi" w:eastAsiaTheme="minorEastAsia" w:hAnsiTheme="minorHAnsi"/>
              <w:b w:val="0"/>
              <w:noProof/>
              <w:kern w:val="0"/>
              <w:sz w:val="22"/>
              <w14:ligatures w14:val="none"/>
            </w:rPr>
          </w:pPr>
          <w:r>
            <w:rPr>
              <w:b w:val="0"/>
            </w:rPr>
            <w:fldChar w:fldCharType="begin"/>
          </w:r>
          <w:r>
            <w:instrText xml:space="preserve"> TOC \o "1-3" \h \z \u </w:instrText>
          </w:r>
          <w:r>
            <w:rPr>
              <w:b w:val="0"/>
            </w:rPr>
            <w:fldChar w:fldCharType="separate"/>
          </w:r>
          <w:hyperlink w:anchor="_Toc216388843" w:history="1">
            <w:r w:rsidR="001A4268" w:rsidRPr="00D110F7">
              <w:rPr>
                <w:rStyle w:val="Hyperlink"/>
                <w:noProof/>
              </w:rPr>
              <w:t>DANH MỤC TỪ VIẾT TẮT VÀ THUẬT NGỮ</w:t>
            </w:r>
            <w:r w:rsidR="001A4268">
              <w:rPr>
                <w:noProof/>
                <w:webHidden/>
              </w:rPr>
              <w:tab/>
            </w:r>
            <w:r w:rsidR="001A4268">
              <w:rPr>
                <w:noProof/>
                <w:webHidden/>
              </w:rPr>
              <w:fldChar w:fldCharType="begin"/>
            </w:r>
            <w:r w:rsidR="001A4268">
              <w:rPr>
                <w:noProof/>
                <w:webHidden/>
              </w:rPr>
              <w:instrText xml:space="preserve"> PAGEREF _Toc216388843 \h </w:instrText>
            </w:r>
            <w:r w:rsidR="001A4268">
              <w:rPr>
                <w:noProof/>
                <w:webHidden/>
              </w:rPr>
            </w:r>
            <w:r w:rsidR="001A4268">
              <w:rPr>
                <w:noProof/>
                <w:webHidden/>
              </w:rPr>
              <w:fldChar w:fldCharType="separate"/>
            </w:r>
            <w:r w:rsidR="001A4268">
              <w:rPr>
                <w:noProof/>
                <w:webHidden/>
              </w:rPr>
              <w:t>5</w:t>
            </w:r>
            <w:r w:rsidR="001A4268">
              <w:rPr>
                <w:noProof/>
                <w:webHidden/>
              </w:rPr>
              <w:fldChar w:fldCharType="end"/>
            </w:r>
          </w:hyperlink>
        </w:p>
        <w:p w14:paraId="106AE1B6" w14:textId="26CA25EC" w:rsidR="001A4268" w:rsidRDefault="001A4268">
          <w:pPr>
            <w:pStyle w:val="TOC1"/>
            <w:tabs>
              <w:tab w:val="right" w:leader="dot" w:pos="9060"/>
            </w:tabs>
            <w:rPr>
              <w:rFonts w:asciiTheme="minorHAnsi" w:eastAsiaTheme="minorEastAsia" w:hAnsiTheme="minorHAnsi"/>
              <w:b w:val="0"/>
              <w:noProof/>
              <w:kern w:val="0"/>
              <w:sz w:val="22"/>
              <w14:ligatures w14:val="none"/>
            </w:rPr>
          </w:pPr>
          <w:hyperlink w:anchor="_Toc216388844" w:history="1">
            <w:r w:rsidRPr="00D110F7">
              <w:rPr>
                <w:rStyle w:val="Hyperlink"/>
                <w:noProof/>
              </w:rPr>
              <w:t>DANH MỤC BẢNG</w:t>
            </w:r>
            <w:r>
              <w:rPr>
                <w:noProof/>
                <w:webHidden/>
              </w:rPr>
              <w:tab/>
            </w:r>
            <w:r>
              <w:rPr>
                <w:noProof/>
                <w:webHidden/>
              </w:rPr>
              <w:fldChar w:fldCharType="begin"/>
            </w:r>
            <w:r>
              <w:rPr>
                <w:noProof/>
                <w:webHidden/>
              </w:rPr>
              <w:instrText xml:space="preserve"> PAGEREF _Toc216388844 \h </w:instrText>
            </w:r>
            <w:r>
              <w:rPr>
                <w:noProof/>
                <w:webHidden/>
              </w:rPr>
            </w:r>
            <w:r>
              <w:rPr>
                <w:noProof/>
                <w:webHidden/>
              </w:rPr>
              <w:fldChar w:fldCharType="separate"/>
            </w:r>
            <w:r>
              <w:rPr>
                <w:noProof/>
                <w:webHidden/>
              </w:rPr>
              <w:t>7</w:t>
            </w:r>
            <w:r>
              <w:rPr>
                <w:noProof/>
                <w:webHidden/>
              </w:rPr>
              <w:fldChar w:fldCharType="end"/>
            </w:r>
          </w:hyperlink>
        </w:p>
        <w:p w14:paraId="6F61BA90" w14:textId="5FD06801" w:rsidR="001A4268" w:rsidRDefault="001A4268">
          <w:pPr>
            <w:pStyle w:val="TOC1"/>
            <w:tabs>
              <w:tab w:val="right" w:leader="dot" w:pos="9060"/>
            </w:tabs>
            <w:rPr>
              <w:rFonts w:asciiTheme="minorHAnsi" w:eastAsiaTheme="minorEastAsia" w:hAnsiTheme="minorHAnsi"/>
              <w:b w:val="0"/>
              <w:noProof/>
              <w:kern w:val="0"/>
              <w:sz w:val="22"/>
              <w14:ligatures w14:val="none"/>
            </w:rPr>
          </w:pPr>
          <w:hyperlink w:anchor="_Toc216388845" w:history="1">
            <w:r w:rsidRPr="00D110F7">
              <w:rPr>
                <w:rStyle w:val="Hyperlink"/>
                <w:noProof/>
              </w:rPr>
              <w:t>DANH MỤC HÌNH ẢNH</w:t>
            </w:r>
            <w:r>
              <w:rPr>
                <w:noProof/>
                <w:webHidden/>
              </w:rPr>
              <w:tab/>
            </w:r>
            <w:r>
              <w:rPr>
                <w:noProof/>
                <w:webHidden/>
              </w:rPr>
              <w:fldChar w:fldCharType="begin"/>
            </w:r>
            <w:r>
              <w:rPr>
                <w:noProof/>
                <w:webHidden/>
              </w:rPr>
              <w:instrText xml:space="preserve"> PAGEREF _Toc216388845 \h </w:instrText>
            </w:r>
            <w:r>
              <w:rPr>
                <w:noProof/>
                <w:webHidden/>
              </w:rPr>
            </w:r>
            <w:r>
              <w:rPr>
                <w:noProof/>
                <w:webHidden/>
              </w:rPr>
              <w:fldChar w:fldCharType="separate"/>
            </w:r>
            <w:r>
              <w:rPr>
                <w:noProof/>
                <w:webHidden/>
              </w:rPr>
              <w:t>8</w:t>
            </w:r>
            <w:r>
              <w:rPr>
                <w:noProof/>
                <w:webHidden/>
              </w:rPr>
              <w:fldChar w:fldCharType="end"/>
            </w:r>
          </w:hyperlink>
        </w:p>
        <w:p w14:paraId="133F100A" w14:textId="6A8788A8" w:rsidR="001A4268" w:rsidRDefault="001A4268">
          <w:pPr>
            <w:pStyle w:val="TOC1"/>
            <w:tabs>
              <w:tab w:val="right" w:leader="dot" w:pos="9060"/>
            </w:tabs>
            <w:rPr>
              <w:rFonts w:asciiTheme="minorHAnsi" w:eastAsiaTheme="minorEastAsia" w:hAnsiTheme="minorHAnsi"/>
              <w:b w:val="0"/>
              <w:noProof/>
              <w:kern w:val="0"/>
              <w:sz w:val="22"/>
              <w14:ligatures w14:val="none"/>
            </w:rPr>
          </w:pPr>
          <w:hyperlink w:anchor="_Toc216388846" w:history="1">
            <w:r w:rsidRPr="00D110F7">
              <w:rPr>
                <w:rStyle w:val="Hyperlink"/>
                <w:noProof/>
              </w:rPr>
              <w:t>MỞ ĐẦU</w:t>
            </w:r>
            <w:r>
              <w:rPr>
                <w:noProof/>
                <w:webHidden/>
              </w:rPr>
              <w:tab/>
            </w:r>
            <w:r>
              <w:rPr>
                <w:noProof/>
                <w:webHidden/>
              </w:rPr>
              <w:fldChar w:fldCharType="begin"/>
            </w:r>
            <w:r>
              <w:rPr>
                <w:noProof/>
                <w:webHidden/>
              </w:rPr>
              <w:instrText xml:space="preserve"> PAGEREF _Toc216388846 \h </w:instrText>
            </w:r>
            <w:r>
              <w:rPr>
                <w:noProof/>
                <w:webHidden/>
              </w:rPr>
            </w:r>
            <w:r>
              <w:rPr>
                <w:noProof/>
                <w:webHidden/>
              </w:rPr>
              <w:fldChar w:fldCharType="separate"/>
            </w:r>
            <w:r>
              <w:rPr>
                <w:noProof/>
                <w:webHidden/>
              </w:rPr>
              <w:t>12</w:t>
            </w:r>
            <w:r>
              <w:rPr>
                <w:noProof/>
                <w:webHidden/>
              </w:rPr>
              <w:fldChar w:fldCharType="end"/>
            </w:r>
          </w:hyperlink>
        </w:p>
        <w:p w14:paraId="75570E7F" w14:textId="268AC6A0" w:rsidR="001A4268" w:rsidRDefault="001A4268">
          <w:pPr>
            <w:pStyle w:val="TOC1"/>
            <w:tabs>
              <w:tab w:val="right" w:leader="dot" w:pos="9060"/>
            </w:tabs>
            <w:rPr>
              <w:rFonts w:asciiTheme="minorHAnsi" w:eastAsiaTheme="minorEastAsia" w:hAnsiTheme="minorHAnsi"/>
              <w:b w:val="0"/>
              <w:noProof/>
              <w:kern w:val="0"/>
              <w:sz w:val="22"/>
              <w14:ligatures w14:val="none"/>
            </w:rPr>
          </w:pPr>
          <w:hyperlink w:anchor="_Toc216388847" w:history="1">
            <w:r w:rsidRPr="00D110F7">
              <w:rPr>
                <w:rStyle w:val="Hyperlink"/>
                <w:noProof/>
              </w:rPr>
              <w:t>1. THU THẬP YÊU CẦU</w:t>
            </w:r>
            <w:r>
              <w:rPr>
                <w:noProof/>
                <w:webHidden/>
              </w:rPr>
              <w:tab/>
            </w:r>
            <w:r>
              <w:rPr>
                <w:noProof/>
                <w:webHidden/>
              </w:rPr>
              <w:fldChar w:fldCharType="begin"/>
            </w:r>
            <w:r>
              <w:rPr>
                <w:noProof/>
                <w:webHidden/>
              </w:rPr>
              <w:instrText xml:space="preserve"> PAGEREF _Toc216388847 \h </w:instrText>
            </w:r>
            <w:r>
              <w:rPr>
                <w:noProof/>
                <w:webHidden/>
              </w:rPr>
            </w:r>
            <w:r>
              <w:rPr>
                <w:noProof/>
                <w:webHidden/>
              </w:rPr>
              <w:fldChar w:fldCharType="separate"/>
            </w:r>
            <w:r>
              <w:rPr>
                <w:noProof/>
                <w:webHidden/>
              </w:rPr>
              <w:t>14</w:t>
            </w:r>
            <w:r>
              <w:rPr>
                <w:noProof/>
                <w:webHidden/>
              </w:rPr>
              <w:fldChar w:fldCharType="end"/>
            </w:r>
          </w:hyperlink>
        </w:p>
        <w:p w14:paraId="27D40730" w14:textId="0B8E82C4" w:rsidR="001A4268" w:rsidRDefault="001A4268">
          <w:pPr>
            <w:pStyle w:val="TOC2"/>
            <w:tabs>
              <w:tab w:val="right" w:leader="dot" w:pos="9060"/>
            </w:tabs>
            <w:rPr>
              <w:rFonts w:asciiTheme="minorHAnsi" w:eastAsiaTheme="minorEastAsia" w:hAnsiTheme="minorHAnsi"/>
              <w:noProof/>
              <w:kern w:val="0"/>
              <w:sz w:val="22"/>
              <w14:ligatures w14:val="none"/>
            </w:rPr>
          </w:pPr>
          <w:hyperlink w:anchor="_Toc216388848" w:history="1">
            <w:r w:rsidRPr="00D110F7">
              <w:rPr>
                <w:rStyle w:val="Hyperlink"/>
                <w:noProof/>
              </w:rPr>
              <w:t>1.1. Xác định bài toán</w:t>
            </w:r>
            <w:r>
              <w:rPr>
                <w:noProof/>
                <w:webHidden/>
              </w:rPr>
              <w:tab/>
            </w:r>
            <w:r>
              <w:rPr>
                <w:noProof/>
                <w:webHidden/>
              </w:rPr>
              <w:fldChar w:fldCharType="begin"/>
            </w:r>
            <w:r>
              <w:rPr>
                <w:noProof/>
                <w:webHidden/>
              </w:rPr>
              <w:instrText xml:space="preserve"> PAGEREF _Toc216388848 \h </w:instrText>
            </w:r>
            <w:r>
              <w:rPr>
                <w:noProof/>
                <w:webHidden/>
              </w:rPr>
            </w:r>
            <w:r>
              <w:rPr>
                <w:noProof/>
                <w:webHidden/>
              </w:rPr>
              <w:fldChar w:fldCharType="separate"/>
            </w:r>
            <w:r>
              <w:rPr>
                <w:noProof/>
                <w:webHidden/>
              </w:rPr>
              <w:t>14</w:t>
            </w:r>
            <w:r>
              <w:rPr>
                <w:noProof/>
                <w:webHidden/>
              </w:rPr>
              <w:fldChar w:fldCharType="end"/>
            </w:r>
          </w:hyperlink>
        </w:p>
        <w:p w14:paraId="0C248964" w14:textId="1B8F6CB1" w:rsidR="001A4268" w:rsidRDefault="001A4268">
          <w:pPr>
            <w:pStyle w:val="TOC3"/>
            <w:tabs>
              <w:tab w:val="right" w:leader="dot" w:pos="9060"/>
            </w:tabs>
            <w:rPr>
              <w:rFonts w:asciiTheme="minorHAnsi" w:eastAsiaTheme="minorEastAsia" w:hAnsiTheme="minorHAnsi"/>
              <w:noProof/>
              <w:kern w:val="0"/>
              <w:sz w:val="22"/>
              <w14:ligatures w14:val="none"/>
            </w:rPr>
          </w:pPr>
          <w:hyperlink w:anchor="_Toc216388849" w:history="1">
            <w:r w:rsidRPr="00D110F7">
              <w:rPr>
                <w:rStyle w:val="Hyperlink"/>
                <w:noProof/>
              </w:rPr>
              <w:t>1.1.1. Tên đề tài</w:t>
            </w:r>
            <w:r>
              <w:rPr>
                <w:noProof/>
                <w:webHidden/>
              </w:rPr>
              <w:tab/>
            </w:r>
            <w:r>
              <w:rPr>
                <w:noProof/>
                <w:webHidden/>
              </w:rPr>
              <w:fldChar w:fldCharType="begin"/>
            </w:r>
            <w:r>
              <w:rPr>
                <w:noProof/>
                <w:webHidden/>
              </w:rPr>
              <w:instrText xml:space="preserve"> PAGEREF _Toc216388849 \h </w:instrText>
            </w:r>
            <w:r>
              <w:rPr>
                <w:noProof/>
                <w:webHidden/>
              </w:rPr>
            </w:r>
            <w:r>
              <w:rPr>
                <w:noProof/>
                <w:webHidden/>
              </w:rPr>
              <w:fldChar w:fldCharType="separate"/>
            </w:r>
            <w:r>
              <w:rPr>
                <w:noProof/>
                <w:webHidden/>
              </w:rPr>
              <w:t>14</w:t>
            </w:r>
            <w:r>
              <w:rPr>
                <w:noProof/>
                <w:webHidden/>
              </w:rPr>
              <w:fldChar w:fldCharType="end"/>
            </w:r>
          </w:hyperlink>
        </w:p>
        <w:p w14:paraId="70B789B5" w14:textId="1F03C0BD" w:rsidR="001A4268" w:rsidRDefault="001A4268">
          <w:pPr>
            <w:pStyle w:val="TOC3"/>
            <w:tabs>
              <w:tab w:val="right" w:leader="dot" w:pos="9060"/>
            </w:tabs>
            <w:rPr>
              <w:rFonts w:asciiTheme="minorHAnsi" w:eastAsiaTheme="minorEastAsia" w:hAnsiTheme="minorHAnsi"/>
              <w:noProof/>
              <w:kern w:val="0"/>
              <w:sz w:val="22"/>
              <w14:ligatures w14:val="none"/>
            </w:rPr>
          </w:pPr>
          <w:hyperlink w:anchor="_Toc216388850" w:history="1">
            <w:r w:rsidRPr="00D110F7">
              <w:rPr>
                <w:rStyle w:val="Hyperlink"/>
                <w:noProof/>
              </w:rPr>
              <w:t>1.1.2. Phạm vi sơ bộ</w:t>
            </w:r>
            <w:r>
              <w:rPr>
                <w:noProof/>
                <w:webHidden/>
              </w:rPr>
              <w:tab/>
            </w:r>
            <w:r>
              <w:rPr>
                <w:noProof/>
                <w:webHidden/>
              </w:rPr>
              <w:fldChar w:fldCharType="begin"/>
            </w:r>
            <w:r>
              <w:rPr>
                <w:noProof/>
                <w:webHidden/>
              </w:rPr>
              <w:instrText xml:space="preserve"> PAGEREF _Toc216388850 \h </w:instrText>
            </w:r>
            <w:r>
              <w:rPr>
                <w:noProof/>
                <w:webHidden/>
              </w:rPr>
            </w:r>
            <w:r>
              <w:rPr>
                <w:noProof/>
                <w:webHidden/>
              </w:rPr>
              <w:fldChar w:fldCharType="separate"/>
            </w:r>
            <w:r>
              <w:rPr>
                <w:noProof/>
                <w:webHidden/>
              </w:rPr>
              <w:t>14</w:t>
            </w:r>
            <w:r>
              <w:rPr>
                <w:noProof/>
                <w:webHidden/>
              </w:rPr>
              <w:fldChar w:fldCharType="end"/>
            </w:r>
          </w:hyperlink>
        </w:p>
        <w:p w14:paraId="4C2AD06D" w14:textId="58CA286F" w:rsidR="001A4268" w:rsidRDefault="001A4268">
          <w:pPr>
            <w:pStyle w:val="TOC2"/>
            <w:tabs>
              <w:tab w:val="right" w:leader="dot" w:pos="9060"/>
            </w:tabs>
            <w:rPr>
              <w:rFonts w:asciiTheme="minorHAnsi" w:eastAsiaTheme="minorEastAsia" w:hAnsiTheme="minorHAnsi"/>
              <w:noProof/>
              <w:kern w:val="0"/>
              <w:sz w:val="22"/>
              <w14:ligatures w14:val="none"/>
            </w:rPr>
          </w:pPr>
          <w:hyperlink w:anchor="_Toc216388851" w:history="1">
            <w:r w:rsidRPr="00D110F7">
              <w:rPr>
                <w:rStyle w:val="Hyperlink"/>
                <w:noProof/>
              </w:rPr>
              <w:t>1.2. Khảo sát</w:t>
            </w:r>
            <w:r>
              <w:rPr>
                <w:noProof/>
                <w:webHidden/>
              </w:rPr>
              <w:tab/>
            </w:r>
            <w:r>
              <w:rPr>
                <w:noProof/>
                <w:webHidden/>
              </w:rPr>
              <w:fldChar w:fldCharType="begin"/>
            </w:r>
            <w:r>
              <w:rPr>
                <w:noProof/>
                <w:webHidden/>
              </w:rPr>
              <w:instrText xml:space="preserve"> PAGEREF _Toc216388851 \h </w:instrText>
            </w:r>
            <w:r>
              <w:rPr>
                <w:noProof/>
                <w:webHidden/>
              </w:rPr>
            </w:r>
            <w:r>
              <w:rPr>
                <w:noProof/>
                <w:webHidden/>
              </w:rPr>
              <w:fldChar w:fldCharType="separate"/>
            </w:r>
            <w:r>
              <w:rPr>
                <w:noProof/>
                <w:webHidden/>
              </w:rPr>
              <w:t>14</w:t>
            </w:r>
            <w:r>
              <w:rPr>
                <w:noProof/>
                <w:webHidden/>
              </w:rPr>
              <w:fldChar w:fldCharType="end"/>
            </w:r>
          </w:hyperlink>
        </w:p>
        <w:p w14:paraId="218AC030" w14:textId="427969E3" w:rsidR="001A4268" w:rsidRDefault="001A4268">
          <w:pPr>
            <w:pStyle w:val="TOC3"/>
            <w:tabs>
              <w:tab w:val="right" w:leader="dot" w:pos="9060"/>
            </w:tabs>
            <w:rPr>
              <w:rFonts w:asciiTheme="minorHAnsi" w:eastAsiaTheme="minorEastAsia" w:hAnsiTheme="minorHAnsi"/>
              <w:noProof/>
              <w:kern w:val="0"/>
              <w:sz w:val="22"/>
              <w14:ligatures w14:val="none"/>
            </w:rPr>
          </w:pPr>
          <w:hyperlink w:anchor="_Toc216388852" w:history="1">
            <w:r w:rsidRPr="00D110F7">
              <w:rPr>
                <w:rStyle w:val="Hyperlink"/>
                <w:noProof/>
              </w:rPr>
              <w:t>1.2.1. Phương pháp khảo sát</w:t>
            </w:r>
            <w:r>
              <w:rPr>
                <w:noProof/>
                <w:webHidden/>
              </w:rPr>
              <w:tab/>
            </w:r>
            <w:r>
              <w:rPr>
                <w:noProof/>
                <w:webHidden/>
              </w:rPr>
              <w:fldChar w:fldCharType="begin"/>
            </w:r>
            <w:r>
              <w:rPr>
                <w:noProof/>
                <w:webHidden/>
              </w:rPr>
              <w:instrText xml:space="preserve"> PAGEREF _Toc216388852 \h </w:instrText>
            </w:r>
            <w:r>
              <w:rPr>
                <w:noProof/>
                <w:webHidden/>
              </w:rPr>
            </w:r>
            <w:r>
              <w:rPr>
                <w:noProof/>
                <w:webHidden/>
              </w:rPr>
              <w:fldChar w:fldCharType="separate"/>
            </w:r>
            <w:r>
              <w:rPr>
                <w:noProof/>
                <w:webHidden/>
              </w:rPr>
              <w:t>14</w:t>
            </w:r>
            <w:r>
              <w:rPr>
                <w:noProof/>
                <w:webHidden/>
              </w:rPr>
              <w:fldChar w:fldCharType="end"/>
            </w:r>
          </w:hyperlink>
        </w:p>
        <w:p w14:paraId="62FBBC10" w14:textId="0E9D161C" w:rsidR="001A4268" w:rsidRDefault="001A4268">
          <w:pPr>
            <w:pStyle w:val="TOC3"/>
            <w:tabs>
              <w:tab w:val="right" w:leader="dot" w:pos="9060"/>
            </w:tabs>
            <w:rPr>
              <w:rFonts w:asciiTheme="minorHAnsi" w:eastAsiaTheme="minorEastAsia" w:hAnsiTheme="minorHAnsi"/>
              <w:noProof/>
              <w:kern w:val="0"/>
              <w:sz w:val="22"/>
              <w14:ligatures w14:val="none"/>
            </w:rPr>
          </w:pPr>
          <w:hyperlink w:anchor="_Toc216388853" w:history="1">
            <w:r w:rsidRPr="00D110F7">
              <w:rPr>
                <w:rStyle w:val="Hyperlink"/>
                <w:noProof/>
              </w:rPr>
              <w:t>1.2.2. Kết quả khảo sát</w:t>
            </w:r>
            <w:r>
              <w:rPr>
                <w:noProof/>
                <w:webHidden/>
              </w:rPr>
              <w:tab/>
            </w:r>
            <w:r>
              <w:rPr>
                <w:noProof/>
                <w:webHidden/>
              </w:rPr>
              <w:fldChar w:fldCharType="begin"/>
            </w:r>
            <w:r>
              <w:rPr>
                <w:noProof/>
                <w:webHidden/>
              </w:rPr>
              <w:instrText xml:space="preserve"> PAGEREF _Toc216388853 \h </w:instrText>
            </w:r>
            <w:r>
              <w:rPr>
                <w:noProof/>
                <w:webHidden/>
              </w:rPr>
            </w:r>
            <w:r>
              <w:rPr>
                <w:noProof/>
                <w:webHidden/>
              </w:rPr>
              <w:fldChar w:fldCharType="separate"/>
            </w:r>
            <w:r>
              <w:rPr>
                <w:noProof/>
                <w:webHidden/>
              </w:rPr>
              <w:t>31</w:t>
            </w:r>
            <w:r>
              <w:rPr>
                <w:noProof/>
                <w:webHidden/>
              </w:rPr>
              <w:fldChar w:fldCharType="end"/>
            </w:r>
          </w:hyperlink>
        </w:p>
        <w:p w14:paraId="6E6AAEB7" w14:textId="66B7ADD4" w:rsidR="001A4268" w:rsidRDefault="001A4268">
          <w:pPr>
            <w:pStyle w:val="TOC3"/>
            <w:tabs>
              <w:tab w:val="right" w:leader="dot" w:pos="9060"/>
            </w:tabs>
            <w:rPr>
              <w:rFonts w:asciiTheme="minorHAnsi" w:eastAsiaTheme="minorEastAsia" w:hAnsiTheme="minorHAnsi"/>
              <w:noProof/>
              <w:kern w:val="0"/>
              <w:sz w:val="22"/>
              <w14:ligatures w14:val="none"/>
            </w:rPr>
          </w:pPr>
          <w:hyperlink w:anchor="_Toc216388854" w:history="1">
            <w:r w:rsidRPr="00D110F7">
              <w:rPr>
                <w:rStyle w:val="Hyperlink"/>
                <w:noProof/>
              </w:rPr>
              <w:t>1.2.3. Phát biểu bài toán</w:t>
            </w:r>
            <w:r>
              <w:rPr>
                <w:noProof/>
                <w:webHidden/>
              </w:rPr>
              <w:tab/>
            </w:r>
            <w:r>
              <w:rPr>
                <w:noProof/>
                <w:webHidden/>
              </w:rPr>
              <w:fldChar w:fldCharType="begin"/>
            </w:r>
            <w:r>
              <w:rPr>
                <w:noProof/>
                <w:webHidden/>
              </w:rPr>
              <w:instrText xml:space="preserve"> PAGEREF _Toc216388854 \h </w:instrText>
            </w:r>
            <w:r>
              <w:rPr>
                <w:noProof/>
                <w:webHidden/>
              </w:rPr>
            </w:r>
            <w:r>
              <w:rPr>
                <w:noProof/>
                <w:webHidden/>
              </w:rPr>
              <w:fldChar w:fldCharType="separate"/>
            </w:r>
            <w:r>
              <w:rPr>
                <w:noProof/>
                <w:webHidden/>
              </w:rPr>
              <w:t>33</w:t>
            </w:r>
            <w:r>
              <w:rPr>
                <w:noProof/>
                <w:webHidden/>
              </w:rPr>
              <w:fldChar w:fldCharType="end"/>
            </w:r>
          </w:hyperlink>
        </w:p>
        <w:p w14:paraId="0DBD9AD2" w14:textId="38CB09C3" w:rsidR="001A4268" w:rsidRDefault="001A4268">
          <w:pPr>
            <w:pStyle w:val="TOC1"/>
            <w:tabs>
              <w:tab w:val="right" w:leader="dot" w:pos="9060"/>
            </w:tabs>
            <w:rPr>
              <w:rFonts w:asciiTheme="minorHAnsi" w:eastAsiaTheme="minorEastAsia" w:hAnsiTheme="minorHAnsi"/>
              <w:b w:val="0"/>
              <w:noProof/>
              <w:kern w:val="0"/>
              <w:sz w:val="22"/>
              <w14:ligatures w14:val="none"/>
            </w:rPr>
          </w:pPr>
          <w:hyperlink w:anchor="_Toc216388855" w:history="1">
            <w:r w:rsidRPr="00D110F7">
              <w:rPr>
                <w:rStyle w:val="Hyperlink"/>
                <w:noProof/>
              </w:rPr>
              <w:t>2. XÁC ĐỊNH YÊU CẦU HỆ THỐNG</w:t>
            </w:r>
            <w:r>
              <w:rPr>
                <w:noProof/>
                <w:webHidden/>
              </w:rPr>
              <w:tab/>
            </w:r>
            <w:r>
              <w:rPr>
                <w:noProof/>
                <w:webHidden/>
              </w:rPr>
              <w:fldChar w:fldCharType="begin"/>
            </w:r>
            <w:r>
              <w:rPr>
                <w:noProof/>
                <w:webHidden/>
              </w:rPr>
              <w:instrText xml:space="preserve"> PAGEREF _Toc216388855 \h </w:instrText>
            </w:r>
            <w:r>
              <w:rPr>
                <w:noProof/>
                <w:webHidden/>
              </w:rPr>
            </w:r>
            <w:r>
              <w:rPr>
                <w:noProof/>
                <w:webHidden/>
              </w:rPr>
              <w:fldChar w:fldCharType="separate"/>
            </w:r>
            <w:r>
              <w:rPr>
                <w:noProof/>
                <w:webHidden/>
              </w:rPr>
              <w:t>43</w:t>
            </w:r>
            <w:r>
              <w:rPr>
                <w:noProof/>
                <w:webHidden/>
              </w:rPr>
              <w:fldChar w:fldCharType="end"/>
            </w:r>
          </w:hyperlink>
        </w:p>
        <w:p w14:paraId="3DE912FA" w14:textId="163372DB" w:rsidR="001A4268" w:rsidRDefault="001A4268">
          <w:pPr>
            <w:pStyle w:val="TOC2"/>
            <w:tabs>
              <w:tab w:val="right" w:leader="dot" w:pos="9060"/>
            </w:tabs>
            <w:rPr>
              <w:rFonts w:asciiTheme="minorHAnsi" w:eastAsiaTheme="minorEastAsia" w:hAnsiTheme="minorHAnsi"/>
              <w:noProof/>
              <w:kern w:val="0"/>
              <w:sz w:val="22"/>
              <w14:ligatures w14:val="none"/>
            </w:rPr>
          </w:pPr>
          <w:hyperlink w:anchor="_Toc216388856" w:history="1">
            <w:r w:rsidRPr="00D110F7">
              <w:rPr>
                <w:rStyle w:val="Hyperlink"/>
                <w:noProof/>
              </w:rPr>
              <w:t>2.1. Mô hình hóa chức năng</w:t>
            </w:r>
            <w:r>
              <w:rPr>
                <w:noProof/>
                <w:webHidden/>
              </w:rPr>
              <w:tab/>
            </w:r>
            <w:r>
              <w:rPr>
                <w:noProof/>
                <w:webHidden/>
              </w:rPr>
              <w:fldChar w:fldCharType="begin"/>
            </w:r>
            <w:r>
              <w:rPr>
                <w:noProof/>
                <w:webHidden/>
              </w:rPr>
              <w:instrText xml:space="preserve"> PAGEREF _Toc216388856 \h </w:instrText>
            </w:r>
            <w:r>
              <w:rPr>
                <w:noProof/>
                <w:webHidden/>
              </w:rPr>
            </w:r>
            <w:r>
              <w:rPr>
                <w:noProof/>
                <w:webHidden/>
              </w:rPr>
              <w:fldChar w:fldCharType="separate"/>
            </w:r>
            <w:r>
              <w:rPr>
                <w:noProof/>
                <w:webHidden/>
              </w:rPr>
              <w:t>43</w:t>
            </w:r>
            <w:r>
              <w:rPr>
                <w:noProof/>
                <w:webHidden/>
              </w:rPr>
              <w:fldChar w:fldCharType="end"/>
            </w:r>
          </w:hyperlink>
        </w:p>
        <w:p w14:paraId="3189CC80" w14:textId="24223832" w:rsidR="001A4268" w:rsidRDefault="001A4268">
          <w:pPr>
            <w:pStyle w:val="TOC2"/>
            <w:tabs>
              <w:tab w:val="right" w:leader="dot" w:pos="9060"/>
            </w:tabs>
            <w:rPr>
              <w:rFonts w:asciiTheme="minorHAnsi" w:eastAsiaTheme="minorEastAsia" w:hAnsiTheme="minorHAnsi"/>
              <w:noProof/>
              <w:kern w:val="0"/>
              <w:sz w:val="22"/>
              <w14:ligatures w14:val="none"/>
            </w:rPr>
          </w:pPr>
          <w:hyperlink w:anchor="_Toc216388857" w:history="1">
            <w:r w:rsidRPr="00D110F7">
              <w:rPr>
                <w:rStyle w:val="Hyperlink"/>
                <w:noProof/>
              </w:rPr>
              <w:t>2.2. Mô hình hóa tiến trình</w:t>
            </w:r>
            <w:r>
              <w:rPr>
                <w:noProof/>
                <w:webHidden/>
              </w:rPr>
              <w:tab/>
            </w:r>
            <w:r>
              <w:rPr>
                <w:noProof/>
                <w:webHidden/>
              </w:rPr>
              <w:fldChar w:fldCharType="begin"/>
            </w:r>
            <w:r>
              <w:rPr>
                <w:noProof/>
                <w:webHidden/>
              </w:rPr>
              <w:instrText xml:space="preserve"> PAGEREF _Toc216388857 \h </w:instrText>
            </w:r>
            <w:r>
              <w:rPr>
                <w:noProof/>
                <w:webHidden/>
              </w:rPr>
            </w:r>
            <w:r>
              <w:rPr>
                <w:noProof/>
                <w:webHidden/>
              </w:rPr>
              <w:fldChar w:fldCharType="separate"/>
            </w:r>
            <w:r>
              <w:rPr>
                <w:noProof/>
                <w:webHidden/>
              </w:rPr>
              <w:t>43</w:t>
            </w:r>
            <w:r>
              <w:rPr>
                <w:noProof/>
                <w:webHidden/>
              </w:rPr>
              <w:fldChar w:fldCharType="end"/>
            </w:r>
          </w:hyperlink>
        </w:p>
        <w:p w14:paraId="0E770F83" w14:textId="790E20CC" w:rsidR="001A4268" w:rsidRDefault="001A4268">
          <w:pPr>
            <w:pStyle w:val="TOC2"/>
            <w:tabs>
              <w:tab w:val="right" w:leader="dot" w:pos="9060"/>
            </w:tabs>
            <w:rPr>
              <w:rFonts w:asciiTheme="minorHAnsi" w:eastAsiaTheme="minorEastAsia" w:hAnsiTheme="minorHAnsi"/>
              <w:noProof/>
              <w:kern w:val="0"/>
              <w:sz w:val="22"/>
              <w14:ligatures w14:val="none"/>
            </w:rPr>
          </w:pPr>
          <w:hyperlink w:anchor="_Toc216388858" w:history="1">
            <w:r w:rsidRPr="00D110F7">
              <w:rPr>
                <w:rStyle w:val="Hyperlink"/>
                <w:noProof/>
              </w:rPr>
              <w:t>2.3. Mô hình hóa dữ liệu</w:t>
            </w:r>
            <w:r>
              <w:rPr>
                <w:noProof/>
                <w:webHidden/>
              </w:rPr>
              <w:tab/>
            </w:r>
            <w:r>
              <w:rPr>
                <w:noProof/>
                <w:webHidden/>
              </w:rPr>
              <w:fldChar w:fldCharType="begin"/>
            </w:r>
            <w:r>
              <w:rPr>
                <w:noProof/>
                <w:webHidden/>
              </w:rPr>
              <w:instrText xml:space="preserve"> PAGEREF _Toc216388858 \h </w:instrText>
            </w:r>
            <w:r>
              <w:rPr>
                <w:noProof/>
                <w:webHidden/>
              </w:rPr>
            </w:r>
            <w:r>
              <w:rPr>
                <w:noProof/>
                <w:webHidden/>
              </w:rPr>
              <w:fldChar w:fldCharType="separate"/>
            </w:r>
            <w:r>
              <w:rPr>
                <w:noProof/>
                <w:webHidden/>
              </w:rPr>
              <w:t>105</w:t>
            </w:r>
            <w:r>
              <w:rPr>
                <w:noProof/>
                <w:webHidden/>
              </w:rPr>
              <w:fldChar w:fldCharType="end"/>
            </w:r>
          </w:hyperlink>
        </w:p>
        <w:p w14:paraId="089AD33C" w14:textId="7EE12E6C" w:rsidR="001A4268" w:rsidRDefault="001A4268">
          <w:pPr>
            <w:pStyle w:val="TOC1"/>
            <w:tabs>
              <w:tab w:val="right" w:leader="dot" w:pos="9060"/>
            </w:tabs>
            <w:rPr>
              <w:rFonts w:asciiTheme="minorHAnsi" w:eastAsiaTheme="minorEastAsia" w:hAnsiTheme="minorHAnsi"/>
              <w:b w:val="0"/>
              <w:noProof/>
              <w:kern w:val="0"/>
              <w:sz w:val="22"/>
              <w14:ligatures w14:val="none"/>
            </w:rPr>
          </w:pPr>
          <w:hyperlink w:anchor="_Toc216388859" w:history="1">
            <w:r w:rsidRPr="00D110F7">
              <w:rPr>
                <w:rStyle w:val="Hyperlink"/>
                <w:noProof/>
              </w:rPr>
              <w:t>KẾT LUẬN</w:t>
            </w:r>
            <w:r>
              <w:rPr>
                <w:noProof/>
                <w:webHidden/>
              </w:rPr>
              <w:tab/>
            </w:r>
            <w:r>
              <w:rPr>
                <w:noProof/>
                <w:webHidden/>
              </w:rPr>
              <w:fldChar w:fldCharType="begin"/>
            </w:r>
            <w:r>
              <w:rPr>
                <w:noProof/>
                <w:webHidden/>
              </w:rPr>
              <w:instrText xml:space="preserve"> PAGEREF _Toc216388859 \h </w:instrText>
            </w:r>
            <w:r>
              <w:rPr>
                <w:noProof/>
                <w:webHidden/>
              </w:rPr>
            </w:r>
            <w:r>
              <w:rPr>
                <w:noProof/>
                <w:webHidden/>
              </w:rPr>
              <w:fldChar w:fldCharType="separate"/>
            </w:r>
            <w:r>
              <w:rPr>
                <w:noProof/>
                <w:webHidden/>
              </w:rPr>
              <w:t>118</w:t>
            </w:r>
            <w:r>
              <w:rPr>
                <w:noProof/>
                <w:webHidden/>
              </w:rPr>
              <w:fldChar w:fldCharType="end"/>
            </w:r>
          </w:hyperlink>
        </w:p>
        <w:p w14:paraId="36A65294" w14:textId="133B6E50" w:rsidR="001A4268" w:rsidRDefault="001A4268">
          <w:pPr>
            <w:pStyle w:val="TOC2"/>
            <w:tabs>
              <w:tab w:val="right" w:leader="dot" w:pos="9060"/>
            </w:tabs>
            <w:rPr>
              <w:rFonts w:asciiTheme="minorHAnsi" w:eastAsiaTheme="minorEastAsia" w:hAnsiTheme="minorHAnsi"/>
              <w:noProof/>
              <w:kern w:val="0"/>
              <w:sz w:val="22"/>
              <w14:ligatures w14:val="none"/>
            </w:rPr>
          </w:pPr>
          <w:hyperlink w:anchor="_Toc216388860" w:history="1">
            <w:r w:rsidRPr="00D110F7">
              <w:rPr>
                <w:rStyle w:val="Hyperlink"/>
                <w:noProof/>
              </w:rPr>
              <w:t>Nhận xét về nhóm</w:t>
            </w:r>
            <w:r>
              <w:rPr>
                <w:noProof/>
                <w:webHidden/>
              </w:rPr>
              <w:tab/>
            </w:r>
            <w:r>
              <w:rPr>
                <w:noProof/>
                <w:webHidden/>
              </w:rPr>
              <w:fldChar w:fldCharType="begin"/>
            </w:r>
            <w:r>
              <w:rPr>
                <w:noProof/>
                <w:webHidden/>
              </w:rPr>
              <w:instrText xml:space="preserve"> PAGEREF _Toc216388860 \h </w:instrText>
            </w:r>
            <w:r>
              <w:rPr>
                <w:noProof/>
                <w:webHidden/>
              </w:rPr>
            </w:r>
            <w:r>
              <w:rPr>
                <w:noProof/>
                <w:webHidden/>
              </w:rPr>
              <w:fldChar w:fldCharType="separate"/>
            </w:r>
            <w:r>
              <w:rPr>
                <w:noProof/>
                <w:webHidden/>
              </w:rPr>
              <w:t>118</w:t>
            </w:r>
            <w:r>
              <w:rPr>
                <w:noProof/>
                <w:webHidden/>
              </w:rPr>
              <w:fldChar w:fldCharType="end"/>
            </w:r>
          </w:hyperlink>
        </w:p>
        <w:p w14:paraId="25BAD0EF" w14:textId="62CB7F52" w:rsidR="001A4268" w:rsidRDefault="001A4268">
          <w:pPr>
            <w:pStyle w:val="TOC2"/>
            <w:tabs>
              <w:tab w:val="right" w:leader="dot" w:pos="9060"/>
            </w:tabs>
            <w:rPr>
              <w:rFonts w:asciiTheme="minorHAnsi" w:eastAsiaTheme="minorEastAsia" w:hAnsiTheme="minorHAnsi"/>
              <w:noProof/>
              <w:kern w:val="0"/>
              <w:sz w:val="22"/>
              <w14:ligatures w14:val="none"/>
            </w:rPr>
          </w:pPr>
          <w:hyperlink w:anchor="_Toc216388861" w:history="1">
            <w:r w:rsidRPr="00D110F7">
              <w:rPr>
                <w:rStyle w:val="Hyperlink"/>
                <w:noProof/>
              </w:rPr>
              <w:t>Kết quả đạt được</w:t>
            </w:r>
            <w:r>
              <w:rPr>
                <w:noProof/>
                <w:webHidden/>
              </w:rPr>
              <w:tab/>
            </w:r>
            <w:r>
              <w:rPr>
                <w:noProof/>
                <w:webHidden/>
              </w:rPr>
              <w:fldChar w:fldCharType="begin"/>
            </w:r>
            <w:r>
              <w:rPr>
                <w:noProof/>
                <w:webHidden/>
              </w:rPr>
              <w:instrText xml:space="preserve"> PAGEREF _Toc216388861 \h </w:instrText>
            </w:r>
            <w:r>
              <w:rPr>
                <w:noProof/>
                <w:webHidden/>
              </w:rPr>
            </w:r>
            <w:r>
              <w:rPr>
                <w:noProof/>
                <w:webHidden/>
              </w:rPr>
              <w:fldChar w:fldCharType="separate"/>
            </w:r>
            <w:r>
              <w:rPr>
                <w:noProof/>
                <w:webHidden/>
              </w:rPr>
              <w:t>118</w:t>
            </w:r>
            <w:r>
              <w:rPr>
                <w:noProof/>
                <w:webHidden/>
              </w:rPr>
              <w:fldChar w:fldCharType="end"/>
            </w:r>
          </w:hyperlink>
        </w:p>
        <w:p w14:paraId="0AEE1A26" w14:textId="24129BCF" w:rsidR="001A4268" w:rsidRDefault="001A4268">
          <w:pPr>
            <w:pStyle w:val="TOC1"/>
            <w:tabs>
              <w:tab w:val="right" w:leader="dot" w:pos="9060"/>
            </w:tabs>
            <w:rPr>
              <w:rFonts w:asciiTheme="minorHAnsi" w:eastAsiaTheme="minorEastAsia" w:hAnsiTheme="minorHAnsi"/>
              <w:b w:val="0"/>
              <w:noProof/>
              <w:kern w:val="0"/>
              <w:sz w:val="22"/>
              <w14:ligatures w14:val="none"/>
            </w:rPr>
          </w:pPr>
          <w:hyperlink w:anchor="_Toc216388862" w:history="1">
            <w:r w:rsidRPr="00D110F7">
              <w:rPr>
                <w:rStyle w:val="Hyperlink"/>
                <w:noProof/>
              </w:rPr>
              <w:t>TÀI LIỆU THAM KHẢO</w:t>
            </w:r>
            <w:r>
              <w:rPr>
                <w:noProof/>
                <w:webHidden/>
              </w:rPr>
              <w:tab/>
            </w:r>
            <w:r>
              <w:rPr>
                <w:noProof/>
                <w:webHidden/>
              </w:rPr>
              <w:fldChar w:fldCharType="begin"/>
            </w:r>
            <w:r>
              <w:rPr>
                <w:noProof/>
                <w:webHidden/>
              </w:rPr>
              <w:instrText xml:space="preserve"> PAGEREF _Toc216388862 \h </w:instrText>
            </w:r>
            <w:r>
              <w:rPr>
                <w:noProof/>
                <w:webHidden/>
              </w:rPr>
            </w:r>
            <w:r>
              <w:rPr>
                <w:noProof/>
                <w:webHidden/>
              </w:rPr>
              <w:fldChar w:fldCharType="separate"/>
            </w:r>
            <w:r>
              <w:rPr>
                <w:noProof/>
                <w:webHidden/>
              </w:rPr>
              <w:t>119</w:t>
            </w:r>
            <w:r>
              <w:rPr>
                <w:noProof/>
                <w:webHidden/>
              </w:rPr>
              <w:fldChar w:fldCharType="end"/>
            </w:r>
          </w:hyperlink>
        </w:p>
        <w:p w14:paraId="6B6DD58E" w14:textId="57E84F49" w:rsidR="001A4268" w:rsidRDefault="001A4268">
          <w:pPr>
            <w:pStyle w:val="TOC1"/>
            <w:tabs>
              <w:tab w:val="right" w:leader="dot" w:pos="9060"/>
            </w:tabs>
            <w:rPr>
              <w:rFonts w:asciiTheme="minorHAnsi" w:eastAsiaTheme="minorEastAsia" w:hAnsiTheme="minorHAnsi"/>
              <w:b w:val="0"/>
              <w:noProof/>
              <w:kern w:val="0"/>
              <w:sz w:val="22"/>
              <w14:ligatures w14:val="none"/>
            </w:rPr>
          </w:pPr>
          <w:hyperlink w:anchor="_Toc216388863" w:history="1">
            <w:r w:rsidRPr="00D110F7">
              <w:rPr>
                <w:rStyle w:val="Hyperlink"/>
                <w:noProof/>
              </w:rPr>
              <w:t>PHỤ LỤC</w:t>
            </w:r>
            <w:r>
              <w:rPr>
                <w:noProof/>
                <w:webHidden/>
              </w:rPr>
              <w:tab/>
            </w:r>
            <w:r>
              <w:rPr>
                <w:noProof/>
                <w:webHidden/>
              </w:rPr>
              <w:fldChar w:fldCharType="begin"/>
            </w:r>
            <w:r>
              <w:rPr>
                <w:noProof/>
                <w:webHidden/>
              </w:rPr>
              <w:instrText xml:space="preserve"> PAGEREF _Toc216388863 \h </w:instrText>
            </w:r>
            <w:r>
              <w:rPr>
                <w:noProof/>
                <w:webHidden/>
              </w:rPr>
            </w:r>
            <w:r>
              <w:rPr>
                <w:noProof/>
                <w:webHidden/>
              </w:rPr>
              <w:fldChar w:fldCharType="separate"/>
            </w:r>
            <w:r>
              <w:rPr>
                <w:noProof/>
                <w:webHidden/>
              </w:rPr>
              <w:t>i</w:t>
            </w:r>
            <w:r>
              <w:rPr>
                <w:noProof/>
                <w:webHidden/>
              </w:rPr>
              <w:fldChar w:fldCharType="end"/>
            </w:r>
          </w:hyperlink>
        </w:p>
        <w:p w14:paraId="6FA699CD" w14:textId="0761D3F7" w:rsidR="001A4268" w:rsidRDefault="001A4268">
          <w:pPr>
            <w:pStyle w:val="TOC2"/>
            <w:tabs>
              <w:tab w:val="right" w:leader="dot" w:pos="9060"/>
            </w:tabs>
            <w:rPr>
              <w:rFonts w:asciiTheme="minorHAnsi" w:eastAsiaTheme="minorEastAsia" w:hAnsiTheme="minorHAnsi"/>
              <w:noProof/>
              <w:kern w:val="0"/>
              <w:sz w:val="22"/>
              <w14:ligatures w14:val="none"/>
            </w:rPr>
          </w:pPr>
          <w:hyperlink w:anchor="_Toc216388864" w:history="1">
            <w:r w:rsidRPr="00D110F7">
              <w:rPr>
                <w:rStyle w:val="Hyperlink"/>
                <w:noProof/>
              </w:rPr>
              <w:t>Bảng phân công công việc</w:t>
            </w:r>
            <w:r>
              <w:rPr>
                <w:noProof/>
                <w:webHidden/>
              </w:rPr>
              <w:tab/>
            </w:r>
            <w:r>
              <w:rPr>
                <w:noProof/>
                <w:webHidden/>
              </w:rPr>
              <w:fldChar w:fldCharType="begin"/>
            </w:r>
            <w:r>
              <w:rPr>
                <w:noProof/>
                <w:webHidden/>
              </w:rPr>
              <w:instrText xml:space="preserve"> PAGEREF _Toc216388864 \h </w:instrText>
            </w:r>
            <w:r>
              <w:rPr>
                <w:noProof/>
                <w:webHidden/>
              </w:rPr>
            </w:r>
            <w:r>
              <w:rPr>
                <w:noProof/>
                <w:webHidden/>
              </w:rPr>
              <w:fldChar w:fldCharType="separate"/>
            </w:r>
            <w:r>
              <w:rPr>
                <w:noProof/>
                <w:webHidden/>
              </w:rPr>
              <w:t>i</w:t>
            </w:r>
            <w:r>
              <w:rPr>
                <w:noProof/>
                <w:webHidden/>
              </w:rPr>
              <w:fldChar w:fldCharType="end"/>
            </w:r>
          </w:hyperlink>
        </w:p>
        <w:p w14:paraId="656738FE" w14:textId="7B19ABDD" w:rsidR="001A4268" w:rsidRDefault="001A4268">
          <w:pPr>
            <w:pStyle w:val="TOC2"/>
            <w:tabs>
              <w:tab w:val="right" w:leader="dot" w:pos="9060"/>
            </w:tabs>
            <w:rPr>
              <w:rFonts w:asciiTheme="minorHAnsi" w:eastAsiaTheme="minorEastAsia" w:hAnsiTheme="minorHAnsi"/>
              <w:noProof/>
              <w:kern w:val="0"/>
              <w:sz w:val="22"/>
              <w14:ligatures w14:val="none"/>
            </w:rPr>
          </w:pPr>
          <w:hyperlink w:anchor="_Toc216388865" w:history="1">
            <w:r w:rsidRPr="00D110F7">
              <w:rPr>
                <w:rStyle w:val="Hyperlink"/>
                <w:noProof/>
              </w:rPr>
              <w:t>Các câu hỏi khảo sát</w:t>
            </w:r>
            <w:r>
              <w:rPr>
                <w:noProof/>
                <w:webHidden/>
              </w:rPr>
              <w:tab/>
            </w:r>
            <w:r>
              <w:rPr>
                <w:noProof/>
                <w:webHidden/>
              </w:rPr>
              <w:fldChar w:fldCharType="begin"/>
            </w:r>
            <w:r>
              <w:rPr>
                <w:noProof/>
                <w:webHidden/>
              </w:rPr>
              <w:instrText xml:space="preserve"> PAGEREF _Toc216388865 \h </w:instrText>
            </w:r>
            <w:r>
              <w:rPr>
                <w:noProof/>
                <w:webHidden/>
              </w:rPr>
            </w:r>
            <w:r>
              <w:rPr>
                <w:noProof/>
                <w:webHidden/>
              </w:rPr>
              <w:fldChar w:fldCharType="separate"/>
            </w:r>
            <w:r>
              <w:rPr>
                <w:noProof/>
                <w:webHidden/>
              </w:rPr>
              <w:t>iii</w:t>
            </w:r>
            <w:r>
              <w:rPr>
                <w:noProof/>
                <w:webHidden/>
              </w:rPr>
              <w:fldChar w:fldCharType="end"/>
            </w:r>
          </w:hyperlink>
        </w:p>
        <w:p w14:paraId="44025B4A" w14:textId="41106381" w:rsidR="001A4268" w:rsidRDefault="001A4268">
          <w:pPr>
            <w:pStyle w:val="TOC2"/>
            <w:tabs>
              <w:tab w:val="right" w:leader="dot" w:pos="9060"/>
            </w:tabs>
            <w:rPr>
              <w:rFonts w:asciiTheme="minorHAnsi" w:eastAsiaTheme="minorEastAsia" w:hAnsiTheme="minorHAnsi"/>
              <w:noProof/>
              <w:kern w:val="0"/>
              <w:sz w:val="22"/>
              <w14:ligatures w14:val="none"/>
            </w:rPr>
          </w:pPr>
          <w:hyperlink w:anchor="_Toc216388866" w:history="1">
            <w:r w:rsidRPr="00D110F7">
              <w:rPr>
                <w:rStyle w:val="Hyperlink"/>
                <w:noProof/>
              </w:rPr>
              <w:t>Mẫu phiếu điều tra</w:t>
            </w:r>
            <w:r>
              <w:rPr>
                <w:noProof/>
                <w:webHidden/>
              </w:rPr>
              <w:tab/>
            </w:r>
            <w:r>
              <w:rPr>
                <w:noProof/>
                <w:webHidden/>
              </w:rPr>
              <w:fldChar w:fldCharType="begin"/>
            </w:r>
            <w:r>
              <w:rPr>
                <w:noProof/>
                <w:webHidden/>
              </w:rPr>
              <w:instrText xml:space="preserve"> PAGEREF _Toc216388866 \h </w:instrText>
            </w:r>
            <w:r>
              <w:rPr>
                <w:noProof/>
                <w:webHidden/>
              </w:rPr>
            </w:r>
            <w:r>
              <w:rPr>
                <w:noProof/>
                <w:webHidden/>
              </w:rPr>
              <w:fldChar w:fldCharType="separate"/>
            </w:r>
            <w:r>
              <w:rPr>
                <w:noProof/>
                <w:webHidden/>
              </w:rPr>
              <w:t>iv</w:t>
            </w:r>
            <w:r>
              <w:rPr>
                <w:noProof/>
                <w:webHidden/>
              </w:rPr>
              <w:fldChar w:fldCharType="end"/>
            </w:r>
          </w:hyperlink>
        </w:p>
        <w:p w14:paraId="2974F8C1" w14:textId="15ECE45E" w:rsidR="001A4268" w:rsidRDefault="001A4268">
          <w:pPr>
            <w:pStyle w:val="TOC3"/>
            <w:tabs>
              <w:tab w:val="right" w:leader="dot" w:pos="9060"/>
            </w:tabs>
            <w:rPr>
              <w:rFonts w:asciiTheme="minorHAnsi" w:eastAsiaTheme="minorEastAsia" w:hAnsiTheme="minorHAnsi"/>
              <w:noProof/>
              <w:kern w:val="0"/>
              <w:sz w:val="22"/>
              <w14:ligatures w14:val="none"/>
            </w:rPr>
          </w:pPr>
          <w:hyperlink w:anchor="_Toc216388867" w:history="1">
            <w:r w:rsidRPr="00D110F7">
              <w:rPr>
                <w:rStyle w:val="Hyperlink"/>
                <w:noProof/>
              </w:rPr>
              <w:t>Mẫu phiếu 1</w:t>
            </w:r>
            <w:r>
              <w:rPr>
                <w:noProof/>
                <w:webHidden/>
              </w:rPr>
              <w:tab/>
            </w:r>
            <w:r>
              <w:rPr>
                <w:noProof/>
                <w:webHidden/>
              </w:rPr>
              <w:fldChar w:fldCharType="begin"/>
            </w:r>
            <w:r>
              <w:rPr>
                <w:noProof/>
                <w:webHidden/>
              </w:rPr>
              <w:instrText xml:space="preserve"> PAGEREF _Toc216388867 \h </w:instrText>
            </w:r>
            <w:r>
              <w:rPr>
                <w:noProof/>
                <w:webHidden/>
              </w:rPr>
            </w:r>
            <w:r>
              <w:rPr>
                <w:noProof/>
                <w:webHidden/>
              </w:rPr>
              <w:fldChar w:fldCharType="separate"/>
            </w:r>
            <w:r>
              <w:rPr>
                <w:noProof/>
                <w:webHidden/>
              </w:rPr>
              <w:t>iv</w:t>
            </w:r>
            <w:r>
              <w:rPr>
                <w:noProof/>
                <w:webHidden/>
              </w:rPr>
              <w:fldChar w:fldCharType="end"/>
            </w:r>
          </w:hyperlink>
        </w:p>
        <w:p w14:paraId="0777D9E9" w14:textId="6433F476" w:rsidR="001A4268" w:rsidRDefault="001A4268">
          <w:pPr>
            <w:pStyle w:val="TOC3"/>
            <w:tabs>
              <w:tab w:val="right" w:leader="dot" w:pos="9060"/>
            </w:tabs>
            <w:rPr>
              <w:rFonts w:asciiTheme="minorHAnsi" w:eastAsiaTheme="minorEastAsia" w:hAnsiTheme="minorHAnsi"/>
              <w:noProof/>
              <w:kern w:val="0"/>
              <w:sz w:val="22"/>
              <w14:ligatures w14:val="none"/>
            </w:rPr>
          </w:pPr>
          <w:hyperlink w:anchor="_Toc216388868" w:history="1">
            <w:r w:rsidRPr="00D110F7">
              <w:rPr>
                <w:rStyle w:val="Hyperlink"/>
                <w:noProof/>
              </w:rPr>
              <w:t>Mẫu phiếu 2</w:t>
            </w:r>
            <w:r>
              <w:rPr>
                <w:noProof/>
                <w:webHidden/>
              </w:rPr>
              <w:tab/>
            </w:r>
            <w:r>
              <w:rPr>
                <w:noProof/>
                <w:webHidden/>
              </w:rPr>
              <w:fldChar w:fldCharType="begin"/>
            </w:r>
            <w:r>
              <w:rPr>
                <w:noProof/>
                <w:webHidden/>
              </w:rPr>
              <w:instrText xml:space="preserve"> PAGEREF _Toc216388868 \h </w:instrText>
            </w:r>
            <w:r>
              <w:rPr>
                <w:noProof/>
                <w:webHidden/>
              </w:rPr>
            </w:r>
            <w:r>
              <w:rPr>
                <w:noProof/>
                <w:webHidden/>
              </w:rPr>
              <w:fldChar w:fldCharType="separate"/>
            </w:r>
            <w:r>
              <w:rPr>
                <w:noProof/>
                <w:webHidden/>
              </w:rPr>
              <w:t>vi</w:t>
            </w:r>
            <w:r>
              <w:rPr>
                <w:noProof/>
                <w:webHidden/>
              </w:rPr>
              <w:fldChar w:fldCharType="end"/>
            </w:r>
          </w:hyperlink>
        </w:p>
        <w:p w14:paraId="1BEF724C" w14:textId="1D184001" w:rsidR="001A4268" w:rsidRDefault="001A4268">
          <w:pPr>
            <w:pStyle w:val="TOC3"/>
            <w:tabs>
              <w:tab w:val="right" w:leader="dot" w:pos="9060"/>
            </w:tabs>
            <w:rPr>
              <w:rFonts w:asciiTheme="minorHAnsi" w:eastAsiaTheme="minorEastAsia" w:hAnsiTheme="minorHAnsi"/>
              <w:noProof/>
              <w:kern w:val="0"/>
              <w:sz w:val="22"/>
              <w14:ligatures w14:val="none"/>
            </w:rPr>
          </w:pPr>
          <w:hyperlink w:anchor="_Toc216388869" w:history="1">
            <w:r w:rsidRPr="00D110F7">
              <w:rPr>
                <w:rStyle w:val="Hyperlink"/>
                <w:noProof/>
              </w:rPr>
              <w:t>Mẫu phiếu 3</w:t>
            </w:r>
            <w:r>
              <w:rPr>
                <w:noProof/>
                <w:webHidden/>
              </w:rPr>
              <w:tab/>
            </w:r>
            <w:r>
              <w:rPr>
                <w:noProof/>
                <w:webHidden/>
              </w:rPr>
              <w:fldChar w:fldCharType="begin"/>
            </w:r>
            <w:r>
              <w:rPr>
                <w:noProof/>
                <w:webHidden/>
              </w:rPr>
              <w:instrText xml:space="preserve"> PAGEREF _Toc216388869 \h </w:instrText>
            </w:r>
            <w:r>
              <w:rPr>
                <w:noProof/>
                <w:webHidden/>
              </w:rPr>
            </w:r>
            <w:r>
              <w:rPr>
                <w:noProof/>
                <w:webHidden/>
              </w:rPr>
              <w:fldChar w:fldCharType="separate"/>
            </w:r>
            <w:r>
              <w:rPr>
                <w:noProof/>
                <w:webHidden/>
              </w:rPr>
              <w:t>viii</w:t>
            </w:r>
            <w:r>
              <w:rPr>
                <w:noProof/>
                <w:webHidden/>
              </w:rPr>
              <w:fldChar w:fldCharType="end"/>
            </w:r>
          </w:hyperlink>
        </w:p>
        <w:p w14:paraId="4C009F5B" w14:textId="25859C56" w:rsidR="001A4268" w:rsidRDefault="001A4268">
          <w:pPr>
            <w:pStyle w:val="TOC2"/>
            <w:tabs>
              <w:tab w:val="right" w:leader="dot" w:pos="9060"/>
            </w:tabs>
            <w:rPr>
              <w:rFonts w:asciiTheme="minorHAnsi" w:eastAsiaTheme="minorEastAsia" w:hAnsiTheme="minorHAnsi"/>
              <w:noProof/>
              <w:kern w:val="0"/>
              <w:sz w:val="22"/>
              <w14:ligatures w14:val="none"/>
            </w:rPr>
          </w:pPr>
          <w:hyperlink w:anchor="_Toc216388870" w:history="1">
            <w:r w:rsidRPr="00D110F7">
              <w:rPr>
                <w:rStyle w:val="Hyperlink"/>
                <w:noProof/>
              </w:rPr>
              <w:t>Kết quả phiếu điều tra</w:t>
            </w:r>
            <w:r>
              <w:rPr>
                <w:noProof/>
                <w:webHidden/>
              </w:rPr>
              <w:tab/>
            </w:r>
            <w:r>
              <w:rPr>
                <w:noProof/>
                <w:webHidden/>
              </w:rPr>
              <w:fldChar w:fldCharType="begin"/>
            </w:r>
            <w:r>
              <w:rPr>
                <w:noProof/>
                <w:webHidden/>
              </w:rPr>
              <w:instrText xml:space="preserve"> PAGEREF _Toc216388870 \h </w:instrText>
            </w:r>
            <w:r>
              <w:rPr>
                <w:noProof/>
                <w:webHidden/>
              </w:rPr>
            </w:r>
            <w:r>
              <w:rPr>
                <w:noProof/>
                <w:webHidden/>
              </w:rPr>
              <w:fldChar w:fldCharType="separate"/>
            </w:r>
            <w:r>
              <w:rPr>
                <w:noProof/>
                <w:webHidden/>
              </w:rPr>
              <w:t>x</w:t>
            </w:r>
            <w:r>
              <w:rPr>
                <w:noProof/>
                <w:webHidden/>
              </w:rPr>
              <w:fldChar w:fldCharType="end"/>
            </w:r>
          </w:hyperlink>
        </w:p>
        <w:p w14:paraId="4EEE466A" w14:textId="63942624" w:rsidR="001A4268" w:rsidRDefault="001A4268">
          <w:pPr>
            <w:pStyle w:val="TOC3"/>
            <w:tabs>
              <w:tab w:val="right" w:leader="dot" w:pos="9060"/>
            </w:tabs>
            <w:rPr>
              <w:rFonts w:asciiTheme="minorHAnsi" w:eastAsiaTheme="minorEastAsia" w:hAnsiTheme="minorHAnsi"/>
              <w:noProof/>
              <w:kern w:val="0"/>
              <w:sz w:val="22"/>
              <w14:ligatures w14:val="none"/>
            </w:rPr>
          </w:pPr>
          <w:hyperlink w:anchor="_Toc216388871" w:history="1">
            <w:r w:rsidRPr="00D110F7">
              <w:rPr>
                <w:rStyle w:val="Hyperlink"/>
                <w:noProof/>
              </w:rPr>
              <w:t>Kết quả mẫu phiếu điều tra 1</w:t>
            </w:r>
            <w:r>
              <w:rPr>
                <w:noProof/>
                <w:webHidden/>
              </w:rPr>
              <w:tab/>
            </w:r>
            <w:r>
              <w:rPr>
                <w:noProof/>
                <w:webHidden/>
              </w:rPr>
              <w:fldChar w:fldCharType="begin"/>
            </w:r>
            <w:r>
              <w:rPr>
                <w:noProof/>
                <w:webHidden/>
              </w:rPr>
              <w:instrText xml:space="preserve"> PAGEREF _Toc216388871 \h </w:instrText>
            </w:r>
            <w:r>
              <w:rPr>
                <w:noProof/>
                <w:webHidden/>
              </w:rPr>
            </w:r>
            <w:r>
              <w:rPr>
                <w:noProof/>
                <w:webHidden/>
              </w:rPr>
              <w:fldChar w:fldCharType="separate"/>
            </w:r>
            <w:r>
              <w:rPr>
                <w:noProof/>
                <w:webHidden/>
              </w:rPr>
              <w:t>x</w:t>
            </w:r>
            <w:r>
              <w:rPr>
                <w:noProof/>
                <w:webHidden/>
              </w:rPr>
              <w:fldChar w:fldCharType="end"/>
            </w:r>
          </w:hyperlink>
        </w:p>
        <w:p w14:paraId="261040FA" w14:textId="1595F24C" w:rsidR="001A4268" w:rsidRDefault="001A4268">
          <w:pPr>
            <w:pStyle w:val="TOC3"/>
            <w:tabs>
              <w:tab w:val="right" w:leader="dot" w:pos="9060"/>
            </w:tabs>
            <w:rPr>
              <w:rFonts w:asciiTheme="minorHAnsi" w:eastAsiaTheme="minorEastAsia" w:hAnsiTheme="minorHAnsi"/>
              <w:noProof/>
              <w:kern w:val="0"/>
              <w:sz w:val="22"/>
              <w14:ligatures w14:val="none"/>
            </w:rPr>
          </w:pPr>
          <w:hyperlink w:anchor="_Toc216388872" w:history="1">
            <w:r w:rsidRPr="00D110F7">
              <w:rPr>
                <w:rStyle w:val="Hyperlink"/>
                <w:noProof/>
              </w:rPr>
              <w:t>Kết quả mẫu phiếu điều tra 2</w:t>
            </w:r>
            <w:r>
              <w:rPr>
                <w:noProof/>
                <w:webHidden/>
              </w:rPr>
              <w:tab/>
            </w:r>
            <w:r>
              <w:rPr>
                <w:noProof/>
                <w:webHidden/>
              </w:rPr>
              <w:fldChar w:fldCharType="begin"/>
            </w:r>
            <w:r>
              <w:rPr>
                <w:noProof/>
                <w:webHidden/>
              </w:rPr>
              <w:instrText xml:space="preserve"> PAGEREF _Toc216388872 \h </w:instrText>
            </w:r>
            <w:r>
              <w:rPr>
                <w:noProof/>
                <w:webHidden/>
              </w:rPr>
            </w:r>
            <w:r>
              <w:rPr>
                <w:noProof/>
                <w:webHidden/>
              </w:rPr>
              <w:fldChar w:fldCharType="separate"/>
            </w:r>
            <w:r>
              <w:rPr>
                <w:noProof/>
                <w:webHidden/>
              </w:rPr>
              <w:t>xiv</w:t>
            </w:r>
            <w:r>
              <w:rPr>
                <w:noProof/>
                <w:webHidden/>
              </w:rPr>
              <w:fldChar w:fldCharType="end"/>
            </w:r>
          </w:hyperlink>
        </w:p>
        <w:p w14:paraId="589982F2" w14:textId="73CF8D87" w:rsidR="001A4268" w:rsidRDefault="001A4268">
          <w:pPr>
            <w:pStyle w:val="TOC3"/>
            <w:tabs>
              <w:tab w:val="right" w:leader="dot" w:pos="9060"/>
            </w:tabs>
            <w:rPr>
              <w:rFonts w:asciiTheme="minorHAnsi" w:eastAsiaTheme="minorEastAsia" w:hAnsiTheme="minorHAnsi"/>
              <w:noProof/>
              <w:kern w:val="0"/>
              <w:sz w:val="22"/>
              <w14:ligatures w14:val="none"/>
            </w:rPr>
          </w:pPr>
          <w:hyperlink w:anchor="_Toc216388873" w:history="1">
            <w:r w:rsidRPr="00D110F7">
              <w:rPr>
                <w:rStyle w:val="Hyperlink"/>
                <w:noProof/>
              </w:rPr>
              <w:t>Kết quả mẫu phiếu điều tra 3</w:t>
            </w:r>
            <w:r>
              <w:rPr>
                <w:noProof/>
                <w:webHidden/>
              </w:rPr>
              <w:tab/>
            </w:r>
            <w:r>
              <w:rPr>
                <w:noProof/>
                <w:webHidden/>
              </w:rPr>
              <w:fldChar w:fldCharType="begin"/>
            </w:r>
            <w:r>
              <w:rPr>
                <w:noProof/>
                <w:webHidden/>
              </w:rPr>
              <w:instrText xml:space="preserve"> PAGEREF _Toc216388873 \h </w:instrText>
            </w:r>
            <w:r>
              <w:rPr>
                <w:noProof/>
                <w:webHidden/>
              </w:rPr>
            </w:r>
            <w:r>
              <w:rPr>
                <w:noProof/>
                <w:webHidden/>
              </w:rPr>
              <w:fldChar w:fldCharType="separate"/>
            </w:r>
            <w:r>
              <w:rPr>
                <w:noProof/>
                <w:webHidden/>
              </w:rPr>
              <w:t>xvii</w:t>
            </w:r>
            <w:r>
              <w:rPr>
                <w:noProof/>
                <w:webHidden/>
              </w:rPr>
              <w:fldChar w:fldCharType="end"/>
            </w:r>
          </w:hyperlink>
        </w:p>
        <w:p w14:paraId="54F8F5CC" w14:textId="445DE7A5" w:rsidR="008562D4" w:rsidRPr="00AC7032" w:rsidRDefault="00F24E48" w:rsidP="00AC7032">
          <w:pPr>
            <w:spacing w:before="0"/>
            <w:ind w:firstLine="0"/>
          </w:pPr>
          <w:r>
            <w:rPr>
              <w:b/>
              <w:bCs/>
              <w:noProof/>
            </w:rPr>
            <w:fldChar w:fldCharType="end"/>
          </w:r>
        </w:p>
      </w:sdtContent>
    </w:sdt>
    <w:p w14:paraId="68B0B288" w14:textId="54315C78" w:rsidR="00C64CBE" w:rsidRPr="005B2791" w:rsidRDefault="00F23134" w:rsidP="00494AA1">
      <w:pPr>
        <w:pStyle w:val="Heading1"/>
        <w:numPr>
          <w:ilvl w:val="0"/>
          <w:numId w:val="0"/>
        </w:numPr>
      </w:pPr>
      <w:bookmarkStart w:id="5" w:name="_Toc213612248"/>
      <w:bookmarkStart w:id="6" w:name="_Toc216388843"/>
      <w:r w:rsidRPr="005B2791">
        <w:t>DANH MỤC TỪ VIẾT TẮT</w:t>
      </w:r>
      <w:r w:rsidR="00C64CBE" w:rsidRPr="005B2791">
        <w:t xml:space="preserve"> VÀ THUẬT NGỮ</w:t>
      </w:r>
      <w:bookmarkEnd w:id="5"/>
      <w:bookmarkEnd w:id="6"/>
    </w:p>
    <w:tbl>
      <w:tblPr>
        <w:tblStyle w:val="TableGrid"/>
        <w:tblW w:w="9443" w:type="dxa"/>
        <w:jc w:val="center"/>
        <w:tblLook w:val="04A0" w:firstRow="1" w:lastRow="0" w:firstColumn="1" w:lastColumn="0" w:noHBand="0" w:noVBand="1"/>
      </w:tblPr>
      <w:tblGrid>
        <w:gridCol w:w="708"/>
        <w:gridCol w:w="1555"/>
        <w:gridCol w:w="3355"/>
        <w:gridCol w:w="3825"/>
      </w:tblGrid>
      <w:tr w:rsidR="00A03CA6" w14:paraId="0EED06F1" w14:textId="20A2D872" w:rsidTr="00404B2B">
        <w:trPr>
          <w:jc w:val="center"/>
        </w:trPr>
        <w:tc>
          <w:tcPr>
            <w:tcW w:w="708" w:type="dxa"/>
            <w:vAlign w:val="center"/>
          </w:tcPr>
          <w:p w14:paraId="15174A03" w14:textId="7D0CD04C" w:rsidR="00A03CA6" w:rsidRPr="00A03CA6" w:rsidRDefault="00A03CA6" w:rsidP="002A7539">
            <w:pPr>
              <w:spacing w:after="120"/>
              <w:ind w:firstLine="0"/>
              <w:jc w:val="center"/>
              <w:rPr>
                <w:b/>
                <w:bCs/>
              </w:rPr>
            </w:pPr>
            <w:r w:rsidRPr="00A03CA6">
              <w:rPr>
                <w:b/>
                <w:bCs/>
              </w:rPr>
              <w:t>STT</w:t>
            </w:r>
          </w:p>
        </w:tc>
        <w:tc>
          <w:tcPr>
            <w:tcW w:w="1555" w:type="dxa"/>
            <w:vAlign w:val="center"/>
          </w:tcPr>
          <w:p w14:paraId="397F039F" w14:textId="17F7F018" w:rsidR="00A03CA6" w:rsidRPr="00A03CA6" w:rsidRDefault="00A03CA6" w:rsidP="002A7539">
            <w:pPr>
              <w:spacing w:after="120"/>
              <w:ind w:firstLine="0"/>
              <w:jc w:val="center"/>
              <w:rPr>
                <w:b/>
                <w:bCs/>
              </w:rPr>
            </w:pPr>
            <w:r w:rsidRPr="00A03CA6">
              <w:rPr>
                <w:b/>
                <w:bCs/>
              </w:rPr>
              <w:t>Từ viết tắt / Thuật ngữ</w:t>
            </w:r>
          </w:p>
        </w:tc>
        <w:tc>
          <w:tcPr>
            <w:tcW w:w="3355" w:type="dxa"/>
            <w:vAlign w:val="center"/>
          </w:tcPr>
          <w:p w14:paraId="58BABCE2" w14:textId="4EFDC63A" w:rsidR="00A03CA6" w:rsidRPr="00A03CA6" w:rsidRDefault="00A03CA6" w:rsidP="002A7539">
            <w:pPr>
              <w:spacing w:after="120"/>
              <w:ind w:firstLine="0"/>
              <w:jc w:val="center"/>
              <w:rPr>
                <w:b/>
                <w:bCs/>
              </w:rPr>
            </w:pPr>
            <w:r w:rsidRPr="00A03CA6">
              <w:rPr>
                <w:b/>
                <w:bCs/>
              </w:rPr>
              <w:t>Viết đầy đủ</w:t>
            </w:r>
          </w:p>
        </w:tc>
        <w:tc>
          <w:tcPr>
            <w:tcW w:w="3825" w:type="dxa"/>
            <w:vAlign w:val="center"/>
          </w:tcPr>
          <w:p w14:paraId="22565C8A" w14:textId="4BBC5C1E" w:rsidR="00A03CA6" w:rsidRPr="00A03CA6" w:rsidRDefault="00A03CA6" w:rsidP="002A7539">
            <w:pPr>
              <w:spacing w:after="120"/>
              <w:ind w:firstLine="0"/>
              <w:jc w:val="center"/>
              <w:rPr>
                <w:b/>
                <w:bCs/>
              </w:rPr>
            </w:pPr>
            <w:r w:rsidRPr="00A03CA6">
              <w:rPr>
                <w:b/>
                <w:bCs/>
              </w:rPr>
              <w:t>Giải thích / Ngữ cảnh sử dụng</w:t>
            </w:r>
          </w:p>
        </w:tc>
      </w:tr>
      <w:tr w:rsidR="00A03CA6" w14:paraId="442C2436" w14:textId="517A3AE0" w:rsidTr="00023A26">
        <w:trPr>
          <w:jc w:val="center"/>
        </w:trPr>
        <w:tc>
          <w:tcPr>
            <w:tcW w:w="708" w:type="dxa"/>
            <w:vAlign w:val="center"/>
          </w:tcPr>
          <w:p w14:paraId="3630010D" w14:textId="77777777" w:rsidR="00A03CA6" w:rsidRDefault="00A03CA6" w:rsidP="00A27E18">
            <w:pPr>
              <w:pStyle w:val="ListParagraph"/>
              <w:numPr>
                <w:ilvl w:val="0"/>
                <w:numId w:val="12"/>
              </w:numPr>
              <w:spacing w:after="120"/>
              <w:ind w:left="615"/>
              <w:jc w:val="center"/>
            </w:pPr>
          </w:p>
        </w:tc>
        <w:tc>
          <w:tcPr>
            <w:tcW w:w="1555" w:type="dxa"/>
            <w:vAlign w:val="center"/>
          </w:tcPr>
          <w:p w14:paraId="6AA51DB9" w14:textId="05DDFB3D" w:rsidR="00A03CA6" w:rsidRDefault="00A03CA6" w:rsidP="006E063F">
            <w:pPr>
              <w:spacing w:after="120"/>
              <w:ind w:firstLine="0"/>
              <w:jc w:val="center"/>
            </w:pPr>
            <w:r>
              <w:t>LAN</w:t>
            </w:r>
          </w:p>
        </w:tc>
        <w:tc>
          <w:tcPr>
            <w:tcW w:w="3355" w:type="dxa"/>
            <w:vAlign w:val="center"/>
          </w:tcPr>
          <w:p w14:paraId="5B721F6B" w14:textId="3FEEFEED" w:rsidR="00A03CA6" w:rsidRDefault="00986F76" w:rsidP="00023A26">
            <w:pPr>
              <w:spacing w:after="120"/>
              <w:ind w:firstLine="0"/>
              <w:jc w:val="left"/>
            </w:pPr>
            <w:r w:rsidRPr="00986F76">
              <w:t>Local Area Network</w:t>
            </w:r>
          </w:p>
        </w:tc>
        <w:tc>
          <w:tcPr>
            <w:tcW w:w="3825" w:type="dxa"/>
          </w:tcPr>
          <w:p w14:paraId="593173FF" w14:textId="615B76A0" w:rsidR="00A03CA6" w:rsidRDefault="00F7727C" w:rsidP="002A7539">
            <w:pPr>
              <w:spacing w:after="120"/>
              <w:ind w:firstLine="0"/>
            </w:pPr>
            <w:r w:rsidRPr="00F7727C">
              <w:t xml:space="preserve">Mạng cục </w:t>
            </w:r>
            <w:r>
              <w:t>bộ.</w:t>
            </w:r>
          </w:p>
        </w:tc>
      </w:tr>
      <w:tr w:rsidR="00A03CA6" w14:paraId="28BD5EC7" w14:textId="70A21CBB" w:rsidTr="00023A26">
        <w:trPr>
          <w:jc w:val="center"/>
        </w:trPr>
        <w:tc>
          <w:tcPr>
            <w:tcW w:w="708" w:type="dxa"/>
            <w:vAlign w:val="center"/>
          </w:tcPr>
          <w:p w14:paraId="6C760B60" w14:textId="77777777" w:rsidR="00A03CA6" w:rsidRDefault="00A03CA6" w:rsidP="00A27E18">
            <w:pPr>
              <w:pStyle w:val="ListParagraph"/>
              <w:numPr>
                <w:ilvl w:val="0"/>
                <w:numId w:val="12"/>
              </w:numPr>
              <w:spacing w:after="120"/>
              <w:ind w:left="615"/>
              <w:jc w:val="center"/>
            </w:pPr>
          </w:p>
        </w:tc>
        <w:tc>
          <w:tcPr>
            <w:tcW w:w="1555" w:type="dxa"/>
            <w:vAlign w:val="center"/>
          </w:tcPr>
          <w:p w14:paraId="079F40F6" w14:textId="2F22DF52" w:rsidR="00A03CA6" w:rsidRDefault="00986F76" w:rsidP="006E063F">
            <w:pPr>
              <w:spacing w:after="120"/>
              <w:ind w:firstLine="0"/>
              <w:jc w:val="center"/>
            </w:pPr>
            <w:r>
              <w:t>CRM</w:t>
            </w:r>
          </w:p>
        </w:tc>
        <w:tc>
          <w:tcPr>
            <w:tcW w:w="3355" w:type="dxa"/>
            <w:vAlign w:val="center"/>
          </w:tcPr>
          <w:p w14:paraId="038BE42E" w14:textId="1A29DD2D" w:rsidR="00A03CA6" w:rsidRDefault="00986F76" w:rsidP="00023A26">
            <w:pPr>
              <w:spacing w:after="120"/>
              <w:ind w:firstLine="0"/>
              <w:jc w:val="left"/>
            </w:pPr>
            <w:r w:rsidRPr="00986F76">
              <w:t>Customer</w:t>
            </w:r>
            <w:r>
              <w:t xml:space="preserve"> </w:t>
            </w:r>
            <w:r w:rsidRPr="00986F76">
              <w:t>Relationship Management</w:t>
            </w:r>
          </w:p>
        </w:tc>
        <w:tc>
          <w:tcPr>
            <w:tcW w:w="3825" w:type="dxa"/>
          </w:tcPr>
          <w:p w14:paraId="16352F37" w14:textId="5C66FA9C" w:rsidR="00A03CA6" w:rsidRDefault="00F7727C" w:rsidP="002A7539">
            <w:pPr>
              <w:spacing w:after="120"/>
              <w:ind w:firstLine="0"/>
            </w:pPr>
            <w:r w:rsidRPr="00F7727C">
              <w:t>Hệ thống quản lý quan hệ khách hàng.</w:t>
            </w:r>
          </w:p>
        </w:tc>
      </w:tr>
      <w:tr w:rsidR="00A03CA6" w14:paraId="150A5AD7" w14:textId="4A9B5660" w:rsidTr="00023A26">
        <w:trPr>
          <w:jc w:val="center"/>
        </w:trPr>
        <w:tc>
          <w:tcPr>
            <w:tcW w:w="708" w:type="dxa"/>
            <w:vAlign w:val="center"/>
          </w:tcPr>
          <w:p w14:paraId="03E9B643" w14:textId="77777777" w:rsidR="00A03CA6" w:rsidRDefault="00A03CA6" w:rsidP="00A27E18">
            <w:pPr>
              <w:pStyle w:val="ListParagraph"/>
              <w:numPr>
                <w:ilvl w:val="0"/>
                <w:numId w:val="12"/>
              </w:numPr>
              <w:spacing w:after="120"/>
              <w:ind w:left="615"/>
              <w:jc w:val="center"/>
            </w:pPr>
          </w:p>
        </w:tc>
        <w:tc>
          <w:tcPr>
            <w:tcW w:w="1555" w:type="dxa"/>
            <w:vAlign w:val="center"/>
          </w:tcPr>
          <w:p w14:paraId="3801E422" w14:textId="67790F31" w:rsidR="00A03CA6" w:rsidRDefault="005E7ECE" w:rsidP="006E063F">
            <w:pPr>
              <w:spacing w:after="120"/>
              <w:ind w:firstLine="0"/>
              <w:jc w:val="center"/>
            </w:pPr>
            <w:r w:rsidRPr="005E7ECE">
              <w:t>ERP</w:t>
            </w:r>
          </w:p>
        </w:tc>
        <w:tc>
          <w:tcPr>
            <w:tcW w:w="3355" w:type="dxa"/>
            <w:vAlign w:val="center"/>
          </w:tcPr>
          <w:p w14:paraId="3B99C43E" w14:textId="735C6C16" w:rsidR="00A03CA6" w:rsidRDefault="005E7ECE" w:rsidP="00023A26">
            <w:pPr>
              <w:spacing w:after="120"/>
              <w:ind w:firstLine="0"/>
              <w:jc w:val="left"/>
            </w:pPr>
            <w:r w:rsidRPr="005E7ECE">
              <w:t>Enterprise Resource Planning</w:t>
            </w:r>
          </w:p>
        </w:tc>
        <w:tc>
          <w:tcPr>
            <w:tcW w:w="3825" w:type="dxa"/>
          </w:tcPr>
          <w:p w14:paraId="444D82E2" w14:textId="4EBFBD8F" w:rsidR="00A03CA6" w:rsidRDefault="006A0762" w:rsidP="002A7539">
            <w:pPr>
              <w:spacing w:after="120"/>
              <w:ind w:firstLine="0"/>
            </w:pPr>
            <w:r w:rsidRPr="006A0762">
              <w:t>Hệ thống hoạch định tài nguyên doanh nghiệp.</w:t>
            </w:r>
          </w:p>
        </w:tc>
      </w:tr>
      <w:tr w:rsidR="00A03CA6" w14:paraId="442FA0E0" w14:textId="53E2BF6D" w:rsidTr="00023A26">
        <w:trPr>
          <w:jc w:val="center"/>
        </w:trPr>
        <w:tc>
          <w:tcPr>
            <w:tcW w:w="708" w:type="dxa"/>
            <w:vAlign w:val="center"/>
          </w:tcPr>
          <w:p w14:paraId="494B9530" w14:textId="77777777" w:rsidR="00A03CA6" w:rsidRDefault="00A03CA6" w:rsidP="00A27E18">
            <w:pPr>
              <w:pStyle w:val="ListParagraph"/>
              <w:numPr>
                <w:ilvl w:val="0"/>
                <w:numId w:val="12"/>
              </w:numPr>
              <w:spacing w:after="120"/>
              <w:ind w:left="615"/>
              <w:jc w:val="center"/>
            </w:pPr>
          </w:p>
        </w:tc>
        <w:tc>
          <w:tcPr>
            <w:tcW w:w="1555" w:type="dxa"/>
            <w:vAlign w:val="center"/>
          </w:tcPr>
          <w:p w14:paraId="73A73D48" w14:textId="6A3E4906" w:rsidR="00A03CA6" w:rsidRDefault="005E7ECE" w:rsidP="006E063F">
            <w:pPr>
              <w:spacing w:after="120"/>
              <w:ind w:firstLine="0"/>
              <w:jc w:val="center"/>
            </w:pPr>
            <w:r>
              <w:t>BFD</w:t>
            </w:r>
          </w:p>
        </w:tc>
        <w:tc>
          <w:tcPr>
            <w:tcW w:w="3355" w:type="dxa"/>
            <w:vAlign w:val="center"/>
          </w:tcPr>
          <w:p w14:paraId="71E6F41B" w14:textId="37FF36BF" w:rsidR="00A03CA6" w:rsidRDefault="005E7ECE" w:rsidP="00023A26">
            <w:pPr>
              <w:spacing w:after="120"/>
              <w:ind w:firstLine="0"/>
              <w:jc w:val="left"/>
            </w:pPr>
            <w:r w:rsidRPr="005E7ECE">
              <w:t>Business Function Diagram</w:t>
            </w:r>
          </w:p>
        </w:tc>
        <w:tc>
          <w:tcPr>
            <w:tcW w:w="3825" w:type="dxa"/>
          </w:tcPr>
          <w:p w14:paraId="3CD69210" w14:textId="20F8D52A" w:rsidR="00A03CA6" w:rsidRDefault="006A0762" w:rsidP="002A7539">
            <w:pPr>
              <w:spacing w:after="120"/>
              <w:ind w:firstLine="0"/>
            </w:pPr>
            <w:r w:rsidRPr="006A0762">
              <w:t>Sơ đồ chức năng nghiệp</w:t>
            </w:r>
            <w:r w:rsidR="5E37AB7B">
              <w:t xml:space="preserve"> vụ</w:t>
            </w:r>
            <w:r w:rsidRPr="006A0762">
              <w:t>.</w:t>
            </w:r>
          </w:p>
        </w:tc>
      </w:tr>
      <w:tr w:rsidR="00A03CA6" w14:paraId="0D5695E4" w14:textId="0A9806C7" w:rsidTr="00023A26">
        <w:trPr>
          <w:jc w:val="center"/>
        </w:trPr>
        <w:tc>
          <w:tcPr>
            <w:tcW w:w="708" w:type="dxa"/>
            <w:vAlign w:val="center"/>
          </w:tcPr>
          <w:p w14:paraId="723B8EF5" w14:textId="77777777" w:rsidR="00A03CA6" w:rsidRDefault="00A03CA6" w:rsidP="00A27E18">
            <w:pPr>
              <w:pStyle w:val="ListParagraph"/>
              <w:numPr>
                <w:ilvl w:val="0"/>
                <w:numId w:val="12"/>
              </w:numPr>
              <w:spacing w:after="120"/>
              <w:ind w:left="615"/>
              <w:jc w:val="center"/>
            </w:pPr>
          </w:p>
        </w:tc>
        <w:tc>
          <w:tcPr>
            <w:tcW w:w="1555" w:type="dxa"/>
            <w:vAlign w:val="center"/>
          </w:tcPr>
          <w:p w14:paraId="71E8482F" w14:textId="32F6163F" w:rsidR="00A03CA6" w:rsidRDefault="005E7ECE" w:rsidP="006E063F">
            <w:pPr>
              <w:spacing w:after="120"/>
              <w:ind w:firstLine="0"/>
              <w:jc w:val="center"/>
            </w:pPr>
            <w:r w:rsidRPr="005E7ECE">
              <w:t>DFD</w:t>
            </w:r>
          </w:p>
        </w:tc>
        <w:tc>
          <w:tcPr>
            <w:tcW w:w="3355" w:type="dxa"/>
            <w:vAlign w:val="center"/>
          </w:tcPr>
          <w:p w14:paraId="77262496" w14:textId="2E9013E5" w:rsidR="00A03CA6" w:rsidRDefault="005E7ECE" w:rsidP="00023A26">
            <w:pPr>
              <w:spacing w:after="120"/>
              <w:ind w:firstLine="0"/>
              <w:jc w:val="left"/>
            </w:pPr>
            <w:r w:rsidRPr="005E7ECE">
              <w:t>Data Flow Diagram</w:t>
            </w:r>
          </w:p>
        </w:tc>
        <w:tc>
          <w:tcPr>
            <w:tcW w:w="3825" w:type="dxa"/>
          </w:tcPr>
          <w:p w14:paraId="0548B74B" w14:textId="003A35F3" w:rsidR="00A03CA6" w:rsidRDefault="00477944" w:rsidP="002A7539">
            <w:pPr>
              <w:spacing w:after="120"/>
              <w:ind w:firstLine="0"/>
            </w:pPr>
            <w:r w:rsidRPr="00477944">
              <w:t xml:space="preserve">Sơ đồ luồng dữ liệu </w:t>
            </w:r>
            <w:r w:rsidR="00581328">
              <w:t>-</w:t>
            </w:r>
            <w:r w:rsidRPr="00477944">
              <w:t xml:space="preserve"> mô tả tiến trình xử lý trong hệ thống.</w:t>
            </w:r>
          </w:p>
        </w:tc>
      </w:tr>
      <w:tr w:rsidR="00A03CA6" w14:paraId="36457FA6" w14:textId="3F6C5FFA" w:rsidTr="00023A26">
        <w:trPr>
          <w:jc w:val="center"/>
        </w:trPr>
        <w:tc>
          <w:tcPr>
            <w:tcW w:w="708" w:type="dxa"/>
            <w:vAlign w:val="center"/>
          </w:tcPr>
          <w:p w14:paraId="4DC107FF" w14:textId="77777777" w:rsidR="00A03CA6" w:rsidRDefault="00A03CA6" w:rsidP="00A27E18">
            <w:pPr>
              <w:pStyle w:val="ListParagraph"/>
              <w:numPr>
                <w:ilvl w:val="0"/>
                <w:numId w:val="12"/>
              </w:numPr>
              <w:spacing w:after="120"/>
              <w:ind w:left="615"/>
              <w:jc w:val="center"/>
            </w:pPr>
          </w:p>
        </w:tc>
        <w:tc>
          <w:tcPr>
            <w:tcW w:w="1555" w:type="dxa"/>
            <w:vAlign w:val="center"/>
          </w:tcPr>
          <w:p w14:paraId="015C9603" w14:textId="33CE99B3" w:rsidR="00A03CA6" w:rsidRDefault="00963A5B" w:rsidP="006E063F">
            <w:pPr>
              <w:spacing w:after="120"/>
              <w:ind w:firstLine="0"/>
              <w:jc w:val="center"/>
            </w:pPr>
            <w:r w:rsidRPr="00963A5B">
              <w:t>ERD</w:t>
            </w:r>
          </w:p>
        </w:tc>
        <w:tc>
          <w:tcPr>
            <w:tcW w:w="3355" w:type="dxa"/>
            <w:vAlign w:val="center"/>
          </w:tcPr>
          <w:p w14:paraId="57F3926F" w14:textId="3D94E2FF" w:rsidR="00A03CA6" w:rsidRDefault="00963A5B" w:rsidP="00023A26">
            <w:pPr>
              <w:spacing w:after="120"/>
              <w:ind w:firstLine="0"/>
              <w:jc w:val="left"/>
            </w:pPr>
            <w:r w:rsidRPr="00963A5B">
              <w:t>Entity Relationship Diagram</w:t>
            </w:r>
          </w:p>
        </w:tc>
        <w:tc>
          <w:tcPr>
            <w:tcW w:w="3825" w:type="dxa"/>
          </w:tcPr>
          <w:p w14:paraId="3BAADFE0" w14:textId="7726EF2A" w:rsidR="00A03CA6" w:rsidRDefault="00477944" w:rsidP="002A7539">
            <w:pPr>
              <w:spacing w:after="120"/>
              <w:ind w:firstLine="0"/>
            </w:pPr>
            <w:r w:rsidRPr="00477944">
              <w:t xml:space="preserve">Sơ đồ thực thể </w:t>
            </w:r>
            <w:r w:rsidR="00581328">
              <w:t>-</w:t>
            </w:r>
            <w:r w:rsidRPr="00477944">
              <w:t xml:space="preserve"> liên kết, dùng trong mô hình cơ sở dữ liệu.</w:t>
            </w:r>
          </w:p>
        </w:tc>
      </w:tr>
      <w:tr w:rsidR="00A03CA6" w14:paraId="6A447AE8" w14:textId="6FC176F3" w:rsidTr="00023A26">
        <w:trPr>
          <w:jc w:val="center"/>
        </w:trPr>
        <w:tc>
          <w:tcPr>
            <w:tcW w:w="708" w:type="dxa"/>
            <w:vAlign w:val="center"/>
          </w:tcPr>
          <w:p w14:paraId="233EC1A6" w14:textId="77777777" w:rsidR="00A03CA6" w:rsidRDefault="00A03CA6" w:rsidP="00A27E18">
            <w:pPr>
              <w:pStyle w:val="ListParagraph"/>
              <w:numPr>
                <w:ilvl w:val="0"/>
                <w:numId w:val="12"/>
              </w:numPr>
              <w:spacing w:after="120"/>
              <w:ind w:left="615"/>
              <w:jc w:val="center"/>
            </w:pPr>
          </w:p>
        </w:tc>
        <w:tc>
          <w:tcPr>
            <w:tcW w:w="1555" w:type="dxa"/>
            <w:vAlign w:val="center"/>
          </w:tcPr>
          <w:p w14:paraId="3997B594" w14:textId="3F3C5274" w:rsidR="00A03CA6" w:rsidRDefault="00963A5B" w:rsidP="006E063F">
            <w:pPr>
              <w:spacing w:after="120"/>
              <w:ind w:firstLine="0"/>
              <w:jc w:val="center"/>
            </w:pPr>
            <w:r w:rsidRPr="00963A5B">
              <w:t>MVC</w:t>
            </w:r>
          </w:p>
        </w:tc>
        <w:tc>
          <w:tcPr>
            <w:tcW w:w="3355" w:type="dxa"/>
            <w:vAlign w:val="center"/>
          </w:tcPr>
          <w:p w14:paraId="0C1DB20E" w14:textId="151E57BD" w:rsidR="00A03CA6" w:rsidRDefault="00963A5B" w:rsidP="00023A26">
            <w:pPr>
              <w:spacing w:after="120"/>
              <w:ind w:firstLine="0"/>
              <w:jc w:val="left"/>
            </w:pPr>
            <w:r w:rsidRPr="00963A5B">
              <w:t xml:space="preserve">Model </w:t>
            </w:r>
            <w:r>
              <w:t xml:space="preserve">- </w:t>
            </w:r>
            <w:r w:rsidRPr="00963A5B">
              <w:t>View</w:t>
            </w:r>
            <w:r>
              <w:t xml:space="preserve"> -  </w:t>
            </w:r>
            <w:r w:rsidRPr="00963A5B">
              <w:t xml:space="preserve"> Controller</w:t>
            </w:r>
          </w:p>
        </w:tc>
        <w:tc>
          <w:tcPr>
            <w:tcW w:w="3825" w:type="dxa"/>
          </w:tcPr>
          <w:p w14:paraId="6BFD3BD0" w14:textId="3AA3F7BB" w:rsidR="00A03CA6" w:rsidRDefault="00477944" w:rsidP="002A7539">
            <w:pPr>
              <w:spacing w:after="120"/>
              <w:ind w:firstLine="0"/>
            </w:pPr>
            <w:r w:rsidRPr="00477944">
              <w:t>Mô hình kiến trúc phần mềm được đề xuất trong yêu cầu phi chức năng.</w:t>
            </w:r>
          </w:p>
        </w:tc>
      </w:tr>
      <w:tr w:rsidR="00963A5B" w14:paraId="71E3E7D7" w14:textId="77777777" w:rsidTr="00023A26">
        <w:trPr>
          <w:jc w:val="center"/>
        </w:trPr>
        <w:tc>
          <w:tcPr>
            <w:tcW w:w="708" w:type="dxa"/>
            <w:vAlign w:val="center"/>
          </w:tcPr>
          <w:p w14:paraId="7E8CC56B" w14:textId="77777777" w:rsidR="00963A5B" w:rsidRDefault="00963A5B" w:rsidP="00A27E18">
            <w:pPr>
              <w:pStyle w:val="ListParagraph"/>
              <w:numPr>
                <w:ilvl w:val="0"/>
                <w:numId w:val="12"/>
              </w:numPr>
              <w:spacing w:after="120"/>
              <w:ind w:left="615"/>
              <w:jc w:val="center"/>
            </w:pPr>
          </w:p>
        </w:tc>
        <w:tc>
          <w:tcPr>
            <w:tcW w:w="1555" w:type="dxa"/>
            <w:vAlign w:val="center"/>
          </w:tcPr>
          <w:p w14:paraId="797E9D11" w14:textId="686344FB" w:rsidR="00963A5B" w:rsidRPr="00963A5B" w:rsidRDefault="00963A5B" w:rsidP="006E063F">
            <w:pPr>
              <w:spacing w:after="120"/>
              <w:ind w:firstLine="0"/>
              <w:jc w:val="center"/>
            </w:pPr>
            <w:r>
              <w:t>ID</w:t>
            </w:r>
          </w:p>
        </w:tc>
        <w:tc>
          <w:tcPr>
            <w:tcW w:w="3355" w:type="dxa"/>
            <w:vAlign w:val="center"/>
          </w:tcPr>
          <w:p w14:paraId="095C977B" w14:textId="200D9FA3" w:rsidR="00963A5B" w:rsidRPr="00963A5B" w:rsidRDefault="00697126" w:rsidP="00023A26">
            <w:pPr>
              <w:spacing w:after="120"/>
              <w:ind w:firstLine="0"/>
              <w:jc w:val="left"/>
            </w:pPr>
            <w:r w:rsidRPr="00697126">
              <w:t>Identifier</w:t>
            </w:r>
          </w:p>
        </w:tc>
        <w:tc>
          <w:tcPr>
            <w:tcW w:w="3825" w:type="dxa"/>
          </w:tcPr>
          <w:p w14:paraId="402BF85D" w14:textId="7D79D063" w:rsidR="00963A5B" w:rsidRDefault="00477944" w:rsidP="002A7539">
            <w:pPr>
              <w:spacing w:after="120"/>
              <w:ind w:firstLine="0"/>
            </w:pPr>
            <w:r w:rsidRPr="00477944">
              <w:t>Mã định danh</w:t>
            </w:r>
          </w:p>
        </w:tc>
      </w:tr>
      <w:tr w:rsidR="00963A5B" w14:paraId="0D8D7830" w14:textId="77777777" w:rsidTr="00023A26">
        <w:trPr>
          <w:jc w:val="center"/>
        </w:trPr>
        <w:tc>
          <w:tcPr>
            <w:tcW w:w="708" w:type="dxa"/>
            <w:vAlign w:val="center"/>
          </w:tcPr>
          <w:p w14:paraId="1E395792" w14:textId="77777777" w:rsidR="00963A5B" w:rsidRDefault="00963A5B" w:rsidP="00A27E18">
            <w:pPr>
              <w:pStyle w:val="ListParagraph"/>
              <w:numPr>
                <w:ilvl w:val="0"/>
                <w:numId w:val="12"/>
              </w:numPr>
              <w:spacing w:after="120"/>
              <w:ind w:left="615"/>
              <w:jc w:val="center"/>
            </w:pPr>
          </w:p>
        </w:tc>
        <w:tc>
          <w:tcPr>
            <w:tcW w:w="1555" w:type="dxa"/>
            <w:vAlign w:val="center"/>
          </w:tcPr>
          <w:p w14:paraId="18E13510" w14:textId="62BE7ED9" w:rsidR="00963A5B" w:rsidRPr="00963A5B" w:rsidRDefault="00697126" w:rsidP="006E063F">
            <w:pPr>
              <w:spacing w:after="120"/>
              <w:ind w:firstLine="0"/>
              <w:jc w:val="center"/>
            </w:pPr>
            <w:r w:rsidRPr="00697126">
              <w:t>PK</w:t>
            </w:r>
          </w:p>
        </w:tc>
        <w:tc>
          <w:tcPr>
            <w:tcW w:w="3355" w:type="dxa"/>
            <w:vAlign w:val="center"/>
          </w:tcPr>
          <w:p w14:paraId="12BD630F" w14:textId="79686F33" w:rsidR="00963A5B" w:rsidRPr="00963A5B" w:rsidRDefault="00697126" w:rsidP="00023A26">
            <w:pPr>
              <w:spacing w:after="120"/>
              <w:ind w:firstLine="0"/>
              <w:jc w:val="left"/>
            </w:pPr>
            <w:r w:rsidRPr="00697126">
              <w:t>Primary Key</w:t>
            </w:r>
          </w:p>
        </w:tc>
        <w:tc>
          <w:tcPr>
            <w:tcW w:w="3825" w:type="dxa"/>
          </w:tcPr>
          <w:p w14:paraId="068DEB6D" w14:textId="1287DEEB" w:rsidR="00963A5B" w:rsidRDefault="00477944" w:rsidP="002A7539">
            <w:pPr>
              <w:spacing w:after="120"/>
              <w:ind w:firstLine="0"/>
            </w:pPr>
            <w:r w:rsidRPr="00477944">
              <w:t>Khóa chính trong bảng dữ liệu</w:t>
            </w:r>
            <w:r>
              <w:t>.</w:t>
            </w:r>
          </w:p>
        </w:tc>
      </w:tr>
      <w:tr w:rsidR="00963A5B" w14:paraId="179A1AF9" w14:textId="77777777" w:rsidTr="00023A26">
        <w:trPr>
          <w:jc w:val="center"/>
        </w:trPr>
        <w:tc>
          <w:tcPr>
            <w:tcW w:w="708" w:type="dxa"/>
            <w:vAlign w:val="center"/>
          </w:tcPr>
          <w:p w14:paraId="618CF877" w14:textId="77777777" w:rsidR="00963A5B" w:rsidRDefault="00963A5B" w:rsidP="00A27E18">
            <w:pPr>
              <w:pStyle w:val="ListParagraph"/>
              <w:numPr>
                <w:ilvl w:val="0"/>
                <w:numId w:val="12"/>
              </w:numPr>
              <w:spacing w:after="120"/>
              <w:ind w:left="615"/>
              <w:jc w:val="center"/>
            </w:pPr>
          </w:p>
        </w:tc>
        <w:tc>
          <w:tcPr>
            <w:tcW w:w="1555" w:type="dxa"/>
            <w:vAlign w:val="center"/>
          </w:tcPr>
          <w:p w14:paraId="7824C5A5" w14:textId="0ACD4E7D" w:rsidR="00963A5B" w:rsidRPr="00963A5B" w:rsidRDefault="00697126" w:rsidP="006E063F">
            <w:pPr>
              <w:spacing w:after="120"/>
              <w:ind w:firstLine="0"/>
              <w:jc w:val="center"/>
            </w:pPr>
            <w:r w:rsidRPr="00697126">
              <w:t>FK</w:t>
            </w:r>
          </w:p>
        </w:tc>
        <w:tc>
          <w:tcPr>
            <w:tcW w:w="3355" w:type="dxa"/>
            <w:vAlign w:val="center"/>
          </w:tcPr>
          <w:p w14:paraId="35BF31AB" w14:textId="55464C2E" w:rsidR="00963A5B" w:rsidRPr="00963A5B" w:rsidRDefault="00697126" w:rsidP="00023A26">
            <w:pPr>
              <w:spacing w:after="120"/>
              <w:ind w:firstLine="0"/>
              <w:jc w:val="left"/>
            </w:pPr>
            <w:r w:rsidRPr="00697126">
              <w:t>Foreign Key</w:t>
            </w:r>
          </w:p>
        </w:tc>
        <w:tc>
          <w:tcPr>
            <w:tcW w:w="3825" w:type="dxa"/>
          </w:tcPr>
          <w:p w14:paraId="02E1482A" w14:textId="6F14181F" w:rsidR="00963A5B" w:rsidRDefault="00B573E8" w:rsidP="002A7539">
            <w:pPr>
              <w:spacing w:after="120"/>
              <w:ind w:firstLine="0"/>
            </w:pPr>
            <w:r w:rsidRPr="00B573E8">
              <w:t xml:space="preserve">Khóa ngoại </w:t>
            </w:r>
            <w:r w:rsidR="00581328">
              <w:t>-</w:t>
            </w:r>
            <w:r w:rsidRPr="00B573E8">
              <w:t xml:space="preserve"> liên kết giữa các bảng dữ liệu.</w:t>
            </w:r>
          </w:p>
        </w:tc>
      </w:tr>
      <w:tr w:rsidR="00963A5B" w14:paraId="5E63FECC" w14:textId="77777777" w:rsidTr="00023A26">
        <w:trPr>
          <w:jc w:val="center"/>
        </w:trPr>
        <w:tc>
          <w:tcPr>
            <w:tcW w:w="708" w:type="dxa"/>
            <w:vAlign w:val="center"/>
          </w:tcPr>
          <w:p w14:paraId="09190711" w14:textId="77777777" w:rsidR="00963A5B" w:rsidRDefault="00963A5B" w:rsidP="00A27E18">
            <w:pPr>
              <w:pStyle w:val="ListParagraph"/>
              <w:numPr>
                <w:ilvl w:val="0"/>
                <w:numId w:val="12"/>
              </w:numPr>
              <w:spacing w:after="120"/>
              <w:ind w:left="615"/>
              <w:jc w:val="center"/>
            </w:pPr>
          </w:p>
        </w:tc>
        <w:tc>
          <w:tcPr>
            <w:tcW w:w="1555" w:type="dxa"/>
            <w:vAlign w:val="center"/>
          </w:tcPr>
          <w:p w14:paraId="2030DE96" w14:textId="4BB4006C" w:rsidR="00963A5B" w:rsidRPr="00963A5B" w:rsidRDefault="00697126" w:rsidP="006E063F">
            <w:pPr>
              <w:spacing w:after="120"/>
              <w:ind w:firstLine="0"/>
              <w:jc w:val="center"/>
            </w:pPr>
            <w:r w:rsidRPr="00697126">
              <w:t>SQL</w:t>
            </w:r>
          </w:p>
        </w:tc>
        <w:tc>
          <w:tcPr>
            <w:tcW w:w="3355" w:type="dxa"/>
            <w:vAlign w:val="center"/>
          </w:tcPr>
          <w:p w14:paraId="0DD7D7F1" w14:textId="43BF321B" w:rsidR="00963A5B" w:rsidRPr="00963A5B" w:rsidRDefault="00697126" w:rsidP="00023A26">
            <w:pPr>
              <w:spacing w:after="120"/>
              <w:ind w:firstLine="0"/>
              <w:jc w:val="left"/>
            </w:pPr>
            <w:r w:rsidRPr="00697126">
              <w:t>Structured Query Language</w:t>
            </w:r>
          </w:p>
        </w:tc>
        <w:tc>
          <w:tcPr>
            <w:tcW w:w="3825" w:type="dxa"/>
          </w:tcPr>
          <w:p w14:paraId="2C83FBEA" w14:textId="58621B37" w:rsidR="00963A5B" w:rsidRDefault="00B573E8" w:rsidP="002A7539">
            <w:pPr>
              <w:spacing w:after="120"/>
              <w:ind w:firstLine="0"/>
            </w:pPr>
            <w:r w:rsidRPr="00B573E8">
              <w:t>Ngôn ngữ truy vấn cơ sở dữ liệu.</w:t>
            </w:r>
          </w:p>
        </w:tc>
      </w:tr>
      <w:tr w:rsidR="00963A5B" w14:paraId="73778B03" w14:textId="77777777" w:rsidTr="00023A26">
        <w:trPr>
          <w:jc w:val="center"/>
        </w:trPr>
        <w:tc>
          <w:tcPr>
            <w:tcW w:w="708" w:type="dxa"/>
            <w:vAlign w:val="center"/>
          </w:tcPr>
          <w:p w14:paraId="554CE5AC" w14:textId="77777777" w:rsidR="00963A5B" w:rsidRDefault="00963A5B" w:rsidP="00A27E18">
            <w:pPr>
              <w:pStyle w:val="ListParagraph"/>
              <w:numPr>
                <w:ilvl w:val="0"/>
                <w:numId w:val="12"/>
              </w:numPr>
              <w:spacing w:after="120"/>
              <w:ind w:left="615"/>
              <w:jc w:val="center"/>
            </w:pPr>
          </w:p>
        </w:tc>
        <w:tc>
          <w:tcPr>
            <w:tcW w:w="1555" w:type="dxa"/>
            <w:vAlign w:val="center"/>
          </w:tcPr>
          <w:p w14:paraId="0213E6AF" w14:textId="110687CF" w:rsidR="00963A5B" w:rsidRPr="00963A5B" w:rsidRDefault="00697126" w:rsidP="006E063F">
            <w:pPr>
              <w:spacing w:after="120"/>
              <w:ind w:firstLine="0"/>
              <w:jc w:val="center"/>
            </w:pPr>
            <w:r w:rsidRPr="00697126">
              <w:t>CSDL</w:t>
            </w:r>
          </w:p>
        </w:tc>
        <w:tc>
          <w:tcPr>
            <w:tcW w:w="3355" w:type="dxa"/>
            <w:vAlign w:val="center"/>
          </w:tcPr>
          <w:p w14:paraId="508569F7" w14:textId="227DF7BD" w:rsidR="00963A5B" w:rsidRPr="00963A5B" w:rsidRDefault="0092744F" w:rsidP="00023A26">
            <w:pPr>
              <w:spacing w:after="120"/>
              <w:ind w:firstLine="0"/>
              <w:jc w:val="left"/>
            </w:pPr>
            <w:r w:rsidRPr="0092744F">
              <w:t>Cơ Sở Dữ Liệu</w:t>
            </w:r>
          </w:p>
        </w:tc>
        <w:tc>
          <w:tcPr>
            <w:tcW w:w="3825" w:type="dxa"/>
          </w:tcPr>
          <w:p w14:paraId="293F10E3" w14:textId="0E3A6267" w:rsidR="00963A5B" w:rsidRDefault="00581328" w:rsidP="002A7539">
            <w:pPr>
              <w:spacing w:after="120"/>
              <w:ind w:firstLine="0"/>
            </w:pPr>
            <w:r w:rsidRPr="00581328">
              <w:t>Thành phần lưu trữ thông tin trong hệ thống.</w:t>
            </w:r>
          </w:p>
        </w:tc>
      </w:tr>
      <w:tr w:rsidR="00963A5B" w14:paraId="326F5A38" w14:textId="77777777" w:rsidTr="00023A26">
        <w:trPr>
          <w:jc w:val="center"/>
        </w:trPr>
        <w:tc>
          <w:tcPr>
            <w:tcW w:w="708" w:type="dxa"/>
            <w:vAlign w:val="center"/>
          </w:tcPr>
          <w:p w14:paraId="229EB736" w14:textId="77777777" w:rsidR="00963A5B" w:rsidRDefault="00963A5B" w:rsidP="00A27E18">
            <w:pPr>
              <w:pStyle w:val="ListParagraph"/>
              <w:numPr>
                <w:ilvl w:val="0"/>
                <w:numId w:val="12"/>
              </w:numPr>
              <w:spacing w:after="120"/>
              <w:ind w:left="615"/>
              <w:jc w:val="center"/>
            </w:pPr>
          </w:p>
        </w:tc>
        <w:tc>
          <w:tcPr>
            <w:tcW w:w="1555" w:type="dxa"/>
            <w:vAlign w:val="center"/>
          </w:tcPr>
          <w:p w14:paraId="3DE75DC5" w14:textId="73909D57" w:rsidR="00963A5B" w:rsidRPr="00963A5B" w:rsidRDefault="0092744F" w:rsidP="006E063F">
            <w:pPr>
              <w:spacing w:after="120"/>
              <w:ind w:firstLine="0"/>
              <w:jc w:val="center"/>
            </w:pPr>
            <w:r w:rsidRPr="0092744F">
              <w:t>KPI</w:t>
            </w:r>
          </w:p>
        </w:tc>
        <w:tc>
          <w:tcPr>
            <w:tcW w:w="3355" w:type="dxa"/>
            <w:vAlign w:val="center"/>
          </w:tcPr>
          <w:p w14:paraId="70052F85" w14:textId="14C8301E" w:rsidR="00963A5B" w:rsidRPr="00963A5B" w:rsidRDefault="0092744F" w:rsidP="00023A26">
            <w:pPr>
              <w:spacing w:after="120"/>
              <w:ind w:firstLine="0"/>
              <w:jc w:val="left"/>
            </w:pPr>
            <w:r w:rsidRPr="0092744F">
              <w:t>Key Performance Indicator</w:t>
            </w:r>
          </w:p>
        </w:tc>
        <w:tc>
          <w:tcPr>
            <w:tcW w:w="3825" w:type="dxa"/>
          </w:tcPr>
          <w:p w14:paraId="11FD032C" w14:textId="0EA3A06F" w:rsidR="00963A5B" w:rsidRDefault="00581328" w:rsidP="002A7539">
            <w:pPr>
              <w:spacing w:after="120"/>
              <w:ind w:firstLine="0"/>
            </w:pPr>
            <w:r w:rsidRPr="00581328">
              <w:t>Chỉ số đánh giá hiệu suấ</w:t>
            </w:r>
            <w:r>
              <w:t>t</w:t>
            </w:r>
            <w:r w:rsidRPr="00581328">
              <w:t>.</w:t>
            </w:r>
          </w:p>
        </w:tc>
      </w:tr>
      <w:tr w:rsidR="00963A5B" w14:paraId="47CC93E7" w14:textId="77777777" w:rsidTr="00023A26">
        <w:trPr>
          <w:jc w:val="center"/>
        </w:trPr>
        <w:tc>
          <w:tcPr>
            <w:tcW w:w="708" w:type="dxa"/>
            <w:vAlign w:val="center"/>
          </w:tcPr>
          <w:p w14:paraId="68F929CA" w14:textId="77777777" w:rsidR="00963A5B" w:rsidRDefault="00963A5B" w:rsidP="00A27E18">
            <w:pPr>
              <w:pStyle w:val="ListParagraph"/>
              <w:numPr>
                <w:ilvl w:val="0"/>
                <w:numId w:val="12"/>
              </w:numPr>
              <w:spacing w:after="120"/>
              <w:ind w:left="615"/>
              <w:jc w:val="center"/>
            </w:pPr>
          </w:p>
        </w:tc>
        <w:tc>
          <w:tcPr>
            <w:tcW w:w="1555" w:type="dxa"/>
            <w:vAlign w:val="center"/>
          </w:tcPr>
          <w:p w14:paraId="39C5142F" w14:textId="2A3174D4" w:rsidR="00963A5B" w:rsidRPr="00963A5B" w:rsidRDefault="0092744F" w:rsidP="006E063F">
            <w:pPr>
              <w:spacing w:after="120"/>
              <w:ind w:firstLine="0"/>
              <w:jc w:val="center"/>
            </w:pPr>
            <w:r w:rsidRPr="0092744F">
              <w:t>PDF</w:t>
            </w:r>
          </w:p>
        </w:tc>
        <w:tc>
          <w:tcPr>
            <w:tcW w:w="3355" w:type="dxa"/>
            <w:vAlign w:val="center"/>
          </w:tcPr>
          <w:p w14:paraId="58A414D5" w14:textId="6FCE9DFB" w:rsidR="00963A5B" w:rsidRPr="00963A5B" w:rsidRDefault="0092744F" w:rsidP="00023A26">
            <w:pPr>
              <w:spacing w:after="120"/>
              <w:ind w:firstLine="0"/>
              <w:jc w:val="left"/>
            </w:pPr>
            <w:r w:rsidRPr="0092744F">
              <w:t>Portable Document Format</w:t>
            </w:r>
          </w:p>
        </w:tc>
        <w:tc>
          <w:tcPr>
            <w:tcW w:w="3825" w:type="dxa"/>
          </w:tcPr>
          <w:p w14:paraId="29C00D57" w14:textId="565E58F1" w:rsidR="00963A5B" w:rsidRDefault="00581328" w:rsidP="002A7539">
            <w:pPr>
              <w:spacing w:after="120"/>
              <w:ind w:firstLine="0"/>
            </w:pPr>
            <w:r w:rsidRPr="00581328">
              <w:t>Định dạng xuất báo cáo</w:t>
            </w:r>
            <w:r>
              <w:t>.</w:t>
            </w:r>
          </w:p>
        </w:tc>
      </w:tr>
      <w:tr w:rsidR="00963A5B" w14:paraId="0696F983" w14:textId="77777777" w:rsidTr="00023A26">
        <w:trPr>
          <w:jc w:val="center"/>
        </w:trPr>
        <w:tc>
          <w:tcPr>
            <w:tcW w:w="708" w:type="dxa"/>
            <w:vAlign w:val="center"/>
          </w:tcPr>
          <w:p w14:paraId="3D54D27C" w14:textId="77777777" w:rsidR="00963A5B" w:rsidRDefault="00963A5B" w:rsidP="00A27E18">
            <w:pPr>
              <w:pStyle w:val="ListParagraph"/>
              <w:numPr>
                <w:ilvl w:val="0"/>
                <w:numId w:val="12"/>
              </w:numPr>
              <w:spacing w:after="120"/>
              <w:ind w:left="615"/>
              <w:jc w:val="center"/>
            </w:pPr>
          </w:p>
        </w:tc>
        <w:tc>
          <w:tcPr>
            <w:tcW w:w="1555" w:type="dxa"/>
            <w:vAlign w:val="center"/>
          </w:tcPr>
          <w:p w14:paraId="7A1BBC7B" w14:textId="5A6F7B44" w:rsidR="00963A5B" w:rsidRPr="00963A5B" w:rsidRDefault="0092744F" w:rsidP="006E063F">
            <w:pPr>
              <w:spacing w:after="120"/>
              <w:ind w:firstLine="0"/>
              <w:jc w:val="center"/>
            </w:pPr>
            <w:r w:rsidRPr="0092744F">
              <w:t>SĐT</w:t>
            </w:r>
          </w:p>
        </w:tc>
        <w:tc>
          <w:tcPr>
            <w:tcW w:w="3355" w:type="dxa"/>
            <w:vAlign w:val="center"/>
          </w:tcPr>
          <w:p w14:paraId="151AA7EF" w14:textId="65920933" w:rsidR="00963A5B" w:rsidRPr="00963A5B" w:rsidRDefault="0092744F" w:rsidP="00023A26">
            <w:pPr>
              <w:spacing w:after="120"/>
              <w:ind w:firstLine="0"/>
              <w:jc w:val="left"/>
            </w:pPr>
            <w:r w:rsidRPr="0092744F">
              <w:t>Số Điện Thoại</w:t>
            </w:r>
          </w:p>
        </w:tc>
        <w:tc>
          <w:tcPr>
            <w:tcW w:w="3825" w:type="dxa"/>
          </w:tcPr>
          <w:p w14:paraId="3AA92902" w14:textId="77777777" w:rsidR="00963A5B" w:rsidRDefault="00963A5B" w:rsidP="002A7539">
            <w:pPr>
              <w:spacing w:after="120"/>
              <w:ind w:firstLine="0"/>
            </w:pPr>
          </w:p>
        </w:tc>
      </w:tr>
      <w:tr w:rsidR="00963A5B" w14:paraId="490955DB" w14:textId="77777777" w:rsidTr="00023A26">
        <w:trPr>
          <w:jc w:val="center"/>
        </w:trPr>
        <w:tc>
          <w:tcPr>
            <w:tcW w:w="708" w:type="dxa"/>
            <w:vAlign w:val="center"/>
          </w:tcPr>
          <w:p w14:paraId="1F7F8A7A" w14:textId="77777777" w:rsidR="00963A5B" w:rsidRDefault="00963A5B" w:rsidP="00A27E18">
            <w:pPr>
              <w:pStyle w:val="ListParagraph"/>
              <w:numPr>
                <w:ilvl w:val="0"/>
                <w:numId w:val="12"/>
              </w:numPr>
              <w:spacing w:after="120"/>
              <w:ind w:left="615"/>
              <w:jc w:val="center"/>
            </w:pPr>
          </w:p>
        </w:tc>
        <w:tc>
          <w:tcPr>
            <w:tcW w:w="1555" w:type="dxa"/>
            <w:vAlign w:val="center"/>
          </w:tcPr>
          <w:p w14:paraId="4522FE47" w14:textId="51C3EA2A" w:rsidR="00AB102D" w:rsidRDefault="0092744F" w:rsidP="006E063F">
            <w:pPr>
              <w:spacing w:after="120"/>
              <w:ind w:firstLine="0"/>
              <w:jc w:val="center"/>
            </w:pPr>
            <w:r w:rsidRPr="0092744F">
              <w:t>App /</w:t>
            </w:r>
          </w:p>
          <w:p w14:paraId="7AF01FBE" w14:textId="78D2AC25" w:rsidR="00963A5B" w:rsidRPr="00963A5B" w:rsidRDefault="0092744F" w:rsidP="006E063F">
            <w:pPr>
              <w:spacing w:after="120"/>
              <w:ind w:firstLine="0"/>
              <w:jc w:val="center"/>
            </w:pPr>
            <w:r w:rsidRPr="0092744F">
              <w:t>Web App</w:t>
            </w:r>
          </w:p>
        </w:tc>
        <w:tc>
          <w:tcPr>
            <w:tcW w:w="3355" w:type="dxa"/>
            <w:vAlign w:val="center"/>
          </w:tcPr>
          <w:p w14:paraId="68FEA96B" w14:textId="0D397DAE" w:rsidR="00963A5B" w:rsidRPr="00963A5B" w:rsidRDefault="0092744F" w:rsidP="00023A26">
            <w:pPr>
              <w:spacing w:after="120"/>
              <w:ind w:firstLine="0"/>
              <w:jc w:val="left"/>
            </w:pPr>
            <w:r w:rsidRPr="0092744F">
              <w:t>Application</w:t>
            </w:r>
            <w:r w:rsidR="00AB102D">
              <w:t xml:space="preserve"> </w:t>
            </w:r>
            <w:r w:rsidRPr="0092744F">
              <w:t>/ Web Application</w:t>
            </w:r>
          </w:p>
        </w:tc>
        <w:tc>
          <w:tcPr>
            <w:tcW w:w="3825" w:type="dxa"/>
          </w:tcPr>
          <w:p w14:paraId="0CB64F35" w14:textId="423D8F83" w:rsidR="00963A5B" w:rsidRDefault="00581328" w:rsidP="002A7539">
            <w:pPr>
              <w:spacing w:after="120"/>
              <w:ind w:firstLine="0"/>
            </w:pPr>
            <w:r w:rsidRPr="00581328">
              <w:t xml:space="preserve">Ứng dụng hoặc ứng dụng web </w:t>
            </w:r>
            <w:r>
              <w:t>-</w:t>
            </w:r>
            <w:r w:rsidRPr="00581328">
              <w:t xml:space="preserve"> nền tảng triển khai hệ thống.</w:t>
            </w:r>
          </w:p>
        </w:tc>
      </w:tr>
      <w:tr w:rsidR="0092744F" w14:paraId="6FFD72E0" w14:textId="77777777" w:rsidTr="00023A26">
        <w:trPr>
          <w:jc w:val="center"/>
        </w:trPr>
        <w:tc>
          <w:tcPr>
            <w:tcW w:w="708" w:type="dxa"/>
            <w:vAlign w:val="center"/>
          </w:tcPr>
          <w:p w14:paraId="6B5A082B" w14:textId="77777777" w:rsidR="0092744F" w:rsidRDefault="0092744F" w:rsidP="00A27E18">
            <w:pPr>
              <w:pStyle w:val="ListParagraph"/>
              <w:numPr>
                <w:ilvl w:val="0"/>
                <w:numId w:val="12"/>
              </w:numPr>
              <w:spacing w:after="120"/>
              <w:ind w:left="615"/>
              <w:jc w:val="center"/>
            </w:pPr>
          </w:p>
        </w:tc>
        <w:tc>
          <w:tcPr>
            <w:tcW w:w="1555" w:type="dxa"/>
            <w:vAlign w:val="center"/>
          </w:tcPr>
          <w:p w14:paraId="77F83BA0" w14:textId="3D956728" w:rsidR="0092744F" w:rsidRPr="0092744F" w:rsidRDefault="003C2326" w:rsidP="006E063F">
            <w:pPr>
              <w:spacing w:after="120"/>
              <w:ind w:firstLine="0"/>
              <w:jc w:val="center"/>
            </w:pPr>
            <w:r w:rsidRPr="003C2326">
              <w:t>AI</w:t>
            </w:r>
          </w:p>
        </w:tc>
        <w:tc>
          <w:tcPr>
            <w:tcW w:w="3355" w:type="dxa"/>
            <w:vAlign w:val="center"/>
          </w:tcPr>
          <w:p w14:paraId="09145972" w14:textId="17D5DFEF" w:rsidR="0092744F" w:rsidRPr="0092744F" w:rsidRDefault="003C2326" w:rsidP="00023A26">
            <w:pPr>
              <w:spacing w:after="120"/>
              <w:ind w:firstLine="0"/>
              <w:jc w:val="left"/>
            </w:pPr>
            <w:r w:rsidRPr="003C2326">
              <w:t>Artificial Intelligence</w:t>
            </w:r>
          </w:p>
        </w:tc>
        <w:tc>
          <w:tcPr>
            <w:tcW w:w="3825" w:type="dxa"/>
          </w:tcPr>
          <w:p w14:paraId="6CB828AD" w14:textId="39F940A0" w:rsidR="0092744F" w:rsidRDefault="005D33F6" w:rsidP="002A7539">
            <w:pPr>
              <w:spacing w:after="120"/>
              <w:ind w:firstLine="0"/>
            </w:pPr>
            <w:r w:rsidRPr="005D33F6">
              <w:t>Trí tuệ nhân</w:t>
            </w:r>
            <w:r>
              <w:t xml:space="preserve"> tạo</w:t>
            </w:r>
            <w:r w:rsidRPr="005D33F6">
              <w:t>.</w:t>
            </w:r>
          </w:p>
        </w:tc>
      </w:tr>
      <w:tr w:rsidR="0092744F" w14:paraId="0D5F0892" w14:textId="77777777" w:rsidTr="00023A26">
        <w:trPr>
          <w:jc w:val="center"/>
        </w:trPr>
        <w:tc>
          <w:tcPr>
            <w:tcW w:w="708" w:type="dxa"/>
            <w:vAlign w:val="center"/>
          </w:tcPr>
          <w:p w14:paraId="65CB086F" w14:textId="77777777" w:rsidR="0092744F" w:rsidRDefault="0092744F" w:rsidP="00A27E18">
            <w:pPr>
              <w:pStyle w:val="ListParagraph"/>
              <w:numPr>
                <w:ilvl w:val="0"/>
                <w:numId w:val="12"/>
              </w:numPr>
              <w:spacing w:after="120"/>
              <w:ind w:left="615"/>
              <w:jc w:val="center"/>
            </w:pPr>
          </w:p>
        </w:tc>
        <w:tc>
          <w:tcPr>
            <w:tcW w:w="1555" w:type="dxa"/>
            <w:vAlign w:val="center"/>
          </w:tcPr>
          <w:p w14:paraId="390F7300" w14:textId="1FD78322" w:rsidR="0092744F" w:rsidRPr="0092744F" w:rsidRDefault="003C2326" w:rsidP="006E063F">
            <w:pPr>
              <w:spacing w:after="120"/>
              <w:ind w:firstLine="0"/>
              <w:jc w:val="center"/>
            </w:pPr>
            <w:r w:rsidRPr="003C2326">
              <w:t>SaaS</w:t>
            </w:r>
          </w:p>
        </w:tc>
        <w:tc>
          <w:tcPr>
            <w:tcW w:w="3355" w:type="dxa"/>
            <w:vAlign w:val="center"/>
          </w:tcPr>
          <w:p w14:paraId="20BB9753" w14:textId="55971E07" w:rsidR="0092744F" w:rsidRPr="0092744F" w:rsidRDefault="003C2326" w:rsidP="00023A26">
            <w:pPr>
              <w:spacing w:after="120"/>
              <w:ind w:firstLine="0"/>
              <w:jc w:val="left"/>
            </w:pPr>
            <w:r w:rsidRPr="003C2326">
              <w:t>Software as a Service</w:t>
            </w:r>
          </w:p>
        </w:tc>
        <w:tc>
          <w:tcPr>
            <w:tcW w:w="3825" w:type="dxa"/>
          </w:tcPr>
          <w:p w14:paraId="57A91A33" w14:textId="4E863218" w:rsidR="0092744F" w:rsidRDefault="005D33F6" w:rsidP="002A7539">
            <w:pPr>
              <w:spacing w:after="120"/>
              <w:ind w:firstLine="0"/>
            </w:pPr>
            <w:r w:rsidRPr="005D33F6">
              <w:t>Mô hình triển khai phần mềm trên nền tảng dịch vụ</w:t>
            </w:r>
            <w:r>
              <w:t>.</w:t>
            </w:r>
          </w:p>
        </w:tc>
      </w:tr>
    </w:tbl>
    <w:p w14:paraId="206C38C3" w14:textId="77777777" w:rsidR="00AC595D" w:rsidRPr="00AC595D" w:rsidRDefault="00AC595D" w:rsidP="00AC595D"/>
    <w:p w14:paraId="04B54020" w14:textId="77777777" w:rsidR="00C64CBE" w:rsidRDefault="00C64CBE">
      <w:pPr>
        <w:spacing w:before="0" w:after="160" w:line="259" w:lineRule="auto"/>
        <w:ind w:firstLine="0"/>
        <w:jc w:val="left"/>
        <w:rPr>
          <w:rFonts w:eastAsiaTheme="majorEastAsia" w:cstheme="majorBidi"/>
          <w:b/>
          <w:color w:val="000000" w:themeColor="text1"/>
          <w:sz w:val="36"/>
          <w:szCs w:val="40"/>
        </w:rPr>
      </w:pPr>
      <w:r>
        <w:br w:type="page"/>
      </w:r>
    </w:p>
    <w:p w14:paraId="330EA735" w14:textId="4959F8B1" w:rsidR="006917F1" w:rsidRPr="005B2791" w:rsidRDefault="00C64CBE" w:rsidP="00494AA1">
      <w:pPr>
        <w:pStyle w:val="Heading1"/>
        <w:numPr>
          <w:ilvl w:val="0"/>
          <w:numId w:val="0"/>
        </w:numPr>
      </w:pPr>
      <w:bookmarkStart w:id="7" w:name="_Toc213612249"/>
      <w:bookmarkStart w:id="8" w:name="_Toc216388844"/>
      <w:r w:rsidRPr="005B2791">
        <w:t xml:space="preserve">DANH MỤC </w:t>
      </w:r>
      <w:r w:rsidR="006917F1" w:rsidRPr="005B2791">
        <w:t>BẢNG</w:t>
      </w:r>
      <w:bookmarkEnd w:id="7"/>
      <w:bookmarkEnd w:id="8"/>
    </w:p>
    <w:p w14:paraId="2CC0FF03" w14:textId="50D861E3" w:rsidR="001A4268" w:rsidRDefault="0080168B">
      <w:pPr>
        <w:pStyle w:val="TableofFigures"/>
        <w:tabs>
          <w:tab w:val="right" w:leader="dot" w:pos="9060"/>
        </w:tabs>
        <w:rPr>
          <w:rFonts w:asciiTheme="minorHAnsi" w:eastAsiaTheme="minorEastAsia" w:hAnsiTheme="minorHAnsi"/>
          <w:noProof/>
          <w:kern w:val="0"/>
          <w:sz w:val="22"/>
          <w14:ligatures w14:val="none"/>
        </w:rPr>
      </w:pPr>
      <w:r>
        <w:fldChar w:fldCharType="begin"/>
      </w:r>
      <w:r>
        <w:instrText xml:space="preserve"> TOC \h \z \c "Bảng" </w:instrText>
      </w:r>
      <w:r>
        <w:fldChar w:fldCharType="separate"/>
      </w:r>
      <w:hyperlink w:anchor="_Toc216388874" w:history="1">
        <w:r w:rsidR="001A4268" w:rsidRPr="0093023A">
          <w:rPr>
            <w:rStyle w:val="Hyperlink"/>
            <w:noProof/>
          </w:rPr>
          <w:t>Bảng 3.1. Bảng Thực thể Tài khoản người dùng</w:t>
        </w:r>
        <w:r w:rsidR="001A4268">
          <w:rPr>
            <w:noProof/>
            <w:webHidden/>
          </w:rPr>
          <w:tab/>
        </w:r>
        <w:r w:rsidR="001A4268">
          <w:rPr>
            <w:noProof/>
            <w:webHidden/>
          </w:rPr>
          <w:fldChar w:fldCharType="begin"/>
        </w:r>
        <w:r w:rsidR="001A4268">
          <w:rPr>
            <w:noProof/>
            <w:webHidden/>
          </w:rPr>
          <w:instrText xml:space="preserve"> PAGEREF _Toc216388874 \h </w:instrText>
        </w:r>
        <w:r w:rsidR="001A4268">
          <w:rPr>
            <w:noProof/>
            <w:webHidden/>
          </w:rPr>
        </w:r>
        <w:r w:rsidR="001A4268">
          <w:rPr>
            <w:noProof/>
            <w:webHidden/>
          </w:rPr>
          <w:fldChar w:fldCharType="separate"/>
        </w:r>
        <w:r w:rsidR="001A4268">
          <w:rPr>
            <w:noProof/>
            <w:webHidden/>
          </w:rPr>
          <w:t>107</w:t>
        </w:r>
        <w:r w:rsidR="001A4268">
          <w:rPr>
            <w:noProof/>
            <w:webHidden/>
          </w:rPr>
          <w:fldChar w:fldCharType="end"/>
        </w:r>
      </w:hyperlink>
    </w:p>
    <w:p w14:paraId="0303D841" w14:textId="1A756494" w:rsidR="001A4268" w:rsidRDefault="001A4268">
      <w:pPr>
        <w:pStyle w:val="TableofFigures"/>
        <w:tabs>
          <w:tab w:val="right" w:leader="dot" w:pos="9060"/>
        </w:tabs>
        <w:rPr>
          <w:rFonts w:asciiTheme="minorHAnsi" w:eastAsiaTheme="minorEastAsia" w:hAnsiTheme="minorHAnsi"/>
          <w:noProof/>
          <w:kern w:val="0"/>
          <w:sz w:val="22"/>
          <w14:ligatures w14:val="none"/>
        </w:rPr>
      </w:pPr>
      <w:hyperlink w:anchor="_Toc216388875" w:history="1">
        <w:r w:rsidRPr="0093023A">
          <w:rPr>
            <w:rStyle w:val="Hyperlink"/>
            <w:noProof/>
          </w:rPr>
          <w:t>Bảng 3.2. Bảng Thực thể Học viên</w:t>
        </w:r>
        <w:r>
          <w:rPr>
            <w:noProof/>
            <w:webHidden/>
          </w:rPr>
          <w:tab/>
        </w:r>
        <w:r>
          <w:rPr>
            <w:noProof/>
            <w:webHidden/>
          </w:rPr>
          <w:fldChar w:fldCharType="begin"/>
        </w:r>
        <w:r>
          <w:rPr>
            <w:noProof/>
            <w:webHidden/>
          </w:rPr>
          <w:instrText xml:space="preserve"> PAGEREF _Toc216388875 \h </w:instrText>
        </w:r>
        <w:r>
          <w:rPr>
            <w:noProof/>
            <w:webHidden/>
          </w:rPr>
        </w:r>
        <w:r>
          <w:rPr>
            <w:noProof/>
            <w:webHidden/>
          </w:rPr>
          <w:fldChar w:fldCharType="separate"/>
        </w:r>
        <w:r>
          <w:rPr>
            <w:noProof/>
            <w:webHidden/>
          </w:rPr>
          <w:t>107</w:t>
        </w:r>
        <w:r>
          <w:rPr>
            <w:noProof/>
            <w:webHidden/>
          </w:rPr>
          <w:fldChar w:fldCharType="end"/>
        </w:r>
      </w:hyperlink>
    </w:p>
    <w:p w14:paraId="458BF800" w14:textId="5313529D" w:rsidR="001A4268" w:rsidRDefault="001A4268">
      <w:pPr>
        <w:pStyle w:val="TableofFigures"/>
        <w:tabs>
          <w:tab w:val="right" w:leader="dot" w:pos="9060"/>
        </w:tabs>
        <w:rPr>
          <w:rFonts w:asciiTheme="minorHAnsi" w:eastAsiaTheme="minorEastAsia" w:hAnsiTheme="minorHAnsi"/>
          <w:noProof/>
          <w:kern w:val="0"/>
          <w:sz w:val="22"/>
          <w14:ligatures w14:val="none"/>
        </w:rPr>
      </w:pPr>
      <w:hyperlink w:anchor="_Toc216388876" w:history="1">
        <w:r w:rsidRPr="0093023A">
          <w:rPr>
            <w:rStyle w:val="Hyperlink"/>
            <w:noProof/>
          </w:rPr>
          <w:t>Bảng 3.3. Bảng Thực thể Giáo viên</w:t>
        </w:r>
        <w:r>
          <w:rPr>
            <w:noProof/>
            <w:webHidden/>
          </w:rPr>
          <w:tab/>
        </w:r>
        <w:r>
          <w:rPr>
            <w:noProof/>
            <w:webHidden/>
          </w:rPr>
          <w:fldChar w:fldCharType="begin"/>
        </w:r>
        <w:r>
          <w:rPr>
            <w:noProof/>
            <w:webHidden/>
          </w:rPr>
          <w:instrText xml:space="preserve"> PAGEREF _Toc216388876 \h </w:instrText>
        </w:r>
        <w:r>
          <w:rPr>
            <w:noProof/>
            <w:webHidden/>
          </w:rPr>
        </w:r>
        <w:r>
          <w:rPr>
            <w:noProof/>
            <w:webHidden/>
          </w:rPr>
          <w:fldChar w:fldCharType="separate"/>
        </w:r>
        <w:r>
          <w:rPr>
            <w:noProof/>
            <w:webHidden/>
          </w:rPr>
          <w:t>109</w:t>
        </w:r>
        <w:r>
          <w:rPr>
            <w:noProof/>
            <w:webHidden/>
          </w:rPr>
          <w:fldChar w:fldCharType="end"/>
        </w:r>
      </w:hyperlink>
    </w:p>
    <w:p w14:paraId="25B5EF4C" w14:textId="2638FA2A" w:rsidR="001A4268" w:rsidRDefault="001A4268">
      <w:pPr>
        <w:pStyle w:val="TableofFigures"/>
        <w:tabs>
          <w:tab w:val="right" w:leader="dot" w:pos="9060"/>
        </w:tabs>
        <w:rPr>
          <w:rFonts w:asciiTheme="minorHAnsi" w:eastAsiaTheme="minorEastAsia" w:hAnsiTheme="minorHAnsi"/>
          <w:noProof/>
          <w:kern w:val="0"/>
          <w:sz w:val="22"/>
          <w14:ligatures w14:val="none"/>
        </w:rPr>
      </w:pPr>
      <w:hyperlink w:anchor="_Toc216388877" w:history="1">
        <w:r w:rsidRPr="0093023A">
          <w:rPr>
            <w:rStyle w:val="Hyperlink"/>
            <w:noProof/>
          </w:rPr>
          <w:t>Bảng 3.4. Bảng Thực thể Lớp học</w:t>
        </w:r>
        <w:r>
          <w:rPr>
            <w:noProof/>
            <w:webHidden/>
          </w:rPr>
          <w:tab/>
        </w:r>
        <w:r>
          <w:rPr>
            <w:noProof/>
            <w:webHidden/>
          </w:rPr>
          <w:fldChar w:fldCharType="begin"/>
        </w:r>
        <w:r>
          <w:rPr>
            <w:noProof/>
            <w:webHidden/>
          </w:rPr>
          <w:instrText xml:space="preserve"> PAGEREF _Toc216388877 \h </w:instrText>
        </w:r>
        <w:r>
          <w:rPr>
            <w:noProof/>
            <w:webHidden/>
          </w:rPr>
        </w:r>
        <w:r>
          <w:rPr>
            <w:noProof/>
            <w:webHidden/>
          </w:rPr>
          <w:fldChar w:fldCharType="separate"/>
        </w:r>
        <w:r>
          <w:rPr>
            <w:noProof/>
            <w:webHidden/>
          </w:rPr>
          <w:t>110</w:t>
        </w:r>
        <w:r>
          <w:rPr>
            <w:noProof/>
            <w:webHidden/>
          </w:rPr>
          <w:fldChar w:fldCharType="end"/>
        </w:r>
      </w:hyperlink>
    </w:p>
    <w:p w14:paraId="4FA9F22D" w14:textId="2A818A63" w:rsidR="001A4268" w:rsidRDefault="001A4268">
      <w:pPr>
        <w:pStyle w:val="TableofFigures"/>
        <w:tabs>
          <w:tab w:val="right" w:leader="dot" w:pos="9060"/>
        </w:tabs>
        <w:rPr>
          <w:rFonts w:asciiTheme="minorHAnsi" w:eastAsiaTheme="minorEastAsia" w:hAnsiTheme="minorHAnsi"/>
          <w:noProof/>
          <w:kern w:val="0"/>
          <w:sz w:val="22"/>
          <w14:ligatures w14:val="none"/>
        </w:rPr>
      </w:pPr>
      <w:hyperlink w:anchor="_Toc216388878" w:history="1">
        <w:r w:rsidRPr="0093023A">
          <w:rPr>
            <w:rStyle w:val="Hyperlink"/>
            <w:noProof/>
          </w:rPr>
          <w:t>Bảng 3.5. Bảng Thực thể Khóa học</w:t>
        </w:r>
        <w:r>
          <w:rPr>
            <w:noProof/>
            <w:webHidden/>
          </w:rPr>
          <w:tab/>
        </w:r>
        <w:r>
          <w:rPr>
            <w:noProof/>
            <w:webHidden/>
          </w:rPr>
          <w:fldChar w:fldCharType="begin"/>
        </w:r>
        <w:r>
          <w:rPr>
            <w:noProof/>
            <w:webHidden/>
          </w:rPr>
          <w:instrText xml:space="preserve"> PAGEREF _Toc216388878 \h </w:instrText>
        </w:r>
        <w:r>
          <w:rPr>
            <w:noProof/>
            <w:webHidden/>
          </w:rPr>
        </w:r>
        <w:r>
          <w:rPr>
            <w:noProof/>
            <w:webHidden/>
          </w:rPr>
          <w:fldChar w:fldCharType="separate"/>
        </w:r>
        <w:r>
          <w:rPr>
            <w:noProof/>
            <w:webHidden/>
          </w:rPr>
          <w:t>111</w:t>
        </w:r>
        <w:r>
          <w:rPr>
            <w:noProof/>
            <w:webHidden/>
          </w:rPr>
          <w:fldChar w:fldCharType="end"/>
        </w:r>
      </w:hyperlink>
    </w:p>
    <w:p w14:paraId="45BC91B2" w14:textId="02F3B6B4" w:rsidR="001A4268" w:rsidRDefault="001A4268">
      <w:pPr>
        <w:pStyle w:val="TableofFigures"/>
        <w:tabs>
          <w:tab w:val="right" w:leader="dot" w:pos="9060"/>
        </w:tabs>
        <w:rPr>
          <w:rFonts w:asciiTheme="minorHAnsi" w:eastAsiaTheme="minorEastAsia" w:hAnsiTheme="minorHAnsi"/>
          <w:noProof/>
          <w:kern w:val="0"/>
          <w:sz w:val="22"/>
          <w14:ligatures w14:val="none"/>
        </w:rPr>
      </w:pPr>
      <w:hyperlink w:anchor="_Toc216388879" w:history="1">
        <w:r w:rsidRPr="0093023A">
          <w:rPr>
            <w:rStyle w:val="Hyperlink"/>
            <w:noProof/>
          </w:rPr>
          <w:t>Bảng 3.6. Bảng Thực thể Đăng ký học</w:t>
        </w:r>
        <w:r>
          <w:rPr>
            <w:noProof/>
            <w:webHidden/>
          </w:rPr>
          <w:tab/>
        </w:r>
        <w:r>
          <w:rPr>
            <w:noProof/>
            <w:webHidden/>
          </w:rPr>
          <w:fldChar w:fldCharType="begin"/>
        </w:r>
        <w:r>
          <w:rPr>
            <w:noProof/>
            <w:webHidden/>
          </w:rPr>
          <w:instrText xml:space="preserve"> PAGEREF _Toc216388879 \h </w:instrText>
        </w:r>
        <w:r>
          <w:rPr>
            <w:noProof/>
            <w:webHidden/>
          </w:rPr>
        </w:r>
        <w:r>
          <w:rPr>
            <w:noProof/>
            <w:webHidden/>
          </w:rPr>
          <w:fldChar w:fldCharType="separate"/>
        </w:r>
        <w:r>
          <w:rPr>
            <w:noProof/>
            <w:webHidden/>
          </w:rPr>
          <w:t>111</w:t>
        </w:r>
        <w:r>
          <w:rPr>
            <w:noProof/>
            <w:webHidden/>
          </w:rPr>
          <w:fldChar w:fldCharType="end"/>
        </w:r>
      </w:hyperlink>
    </w:p>
    <w:p w14:paraId="6E2E4256" w14:textId="159AB702" w:rsidR="001A4268" w:rsidRDefault="001A4268">
      <w:pPr>
        <w:pStyle w:val="TableofFigures"/>
        <w:tabs>
          <w:tab w:val="right" w:leader="dot" w:pos="9060"/>
        </w:tabs>
        <w:rPr>
          <w:rFonts w:asciiTheme="minorHAnsi" w:eastAsiaTheme="minorEastAsia" w:hAnsiTheme="minorHAnsi"/>
          <w:noProof/>
          <w:kern w:val="0"/>
          <w:sz w:val="22"/>
          <w14:ligatures w14:val="none"/>
        </w:rPr>
      </w:pPr>
      <w:hyperlink w:anchor="_Toc216388880" w:history="1">
        <w:r w:rsidRPr="0093023A">
          <w:rPr>
            <w:rStyle w:val="Hyperlink"/>
            <w:noProof/>
          </w:rPr>
          <w:t>Bảng 3.7. Bảng Thực thể Thanh toán</w:t>
        </w:r>
        <w:r>
          <w:rPr>
            <w:noProof/>
            <w:webHidden/>
          </w:rPr>
          <w:tab/>
        </w:r>
        <w:r>
          <w:rPr>
            <w:noProof/>
            <w:webHidden/>
          </w:rPr>
          <w:fldChar w:fldCharType="begin"/>
        </w:r>
        <w:r>
          <w:rPr>
            <w:noProof/>
            <w:webHidden/>
          </w:rPr>
          <w:instrText xml:space="preserve"> PAGEREF _Toc216388880 \h </w:instrText>
        </w:r>
        <w:r>
          <w:rPr>
            <w:noProof/>
            <w:webHidden/>
          </w:rPr>
        </w:r>
        <w:r>
          <w:rPr>
            <w:noProof/>
            <w:webHidden/>
          </w:rPr>
          <w:fldChar w:fldCharType="separate"/>
        </w:r>
        <w:r>
          <w:rPr>
            <w:noProof/>
            <w:webHidden/>
          </w:rPr>
          <w:t>112</w:t>
        </w:r>
        <w:r>
          <w:rPr>
            <w:noProof/>
            <w:webHidden/>
          </w:rPr>
          <w:fldChar w:fldCharType="end"/>
        </w:r>
      </w:hyperlink>
    </w:p>
    <w:p w14:paraId="7FB3D3ED" w14:textId="0AEEF6D4" w:rsidR="001A4268" w:rsidRDefault="001A4268">
      <w:pPr>
        <w:pStyle w:val="TableofFigures"/>
        <w:tabs>
          <w:tab w:val="right" w:leader="dot" w:pos="9060"/>
        </w:tabs>
        <w:rPr>
          <w:rFonts w:asciiTheme="minorHAnsi" w:eastAsiaTheme="minorEastAsia" w:hAnsiTheme="minorHAnsi"/>
          <w:noProof/>
          <w:kern w:val="0"/>
          <w:sz w:val="22"/>
          <w14:ligatures w14:val="none"/>
        </w:rPr>
      </w:pPr>
      <w:hyperlink w:anchor="_Toc216388881" w:history="1">
        <w:r w:rsidRPr="0093023A">
          <w:rPr>
            <w:rStyle w:val="Hyperlink"/>
            <w:noProof/>
          </w:rPr>
          <w:t>Bảng 3.8. Bảng Thực thể Gán lớp học</w:t>
        </w:r>
        <w:r>
          <w:rPr>
            <w:noProof/>
            <w:webHidden/>
          </w:rPr>
          <w:tab/>
        </w:r>
        <w:r>
          <w:rPr>
            <w:noProof/>
            <w:webHidden/>
          </w:rPr>
          <w:fldChar w:fldCharType="begin"/>
        </w:r>
        <w:r>
          <w:rPr>
            <w:noProof/>
            <w:webHidden/>
          </w:rPr>
          <w:instrText xml:space="preserve"> PAGEREF _Toc216388881 \h </w:instrText>
        </w:r>
        <w:r>
          <w:rPr>
            <w:noProof/>
            <w:webHidden/>
          </w:rPr>
        </w:r>
        <w:r>
          <w:rPr>
            <w:noProof/>
            <w:webHidden/>
          </w:rPr>
          <w:fldChar w:fldCharType="separate"/>
        </w:r>
        <w:r>
          <w:rPr>
            <w:noProof/>
            <w:webHidden/>
          </w:rPr>
          <w:t>112</w:t>
        </w:r>
        <w:r>
          <w:rPr>
            <w:noProof/>
            <w:webHidden/>
          </w:rPr>
          <w:fldChar w:fldCharType="end"/>
        </w:r>
      </w:hyperlink>
    </w:p>
    <w:p w14:paraId="30D62083" w14:textId="0ABC8F7C" w:rsidR="001A4268" w:rsidRDefault="001A4268">
      <w:pPr>
        <w:pStyle w:val="TableofFigures"/>
        <w:tabs>
          <w:tab w:val="right" w:leader="dot" w:pos="9060"/>
        </w:tabs>
        <w:rPr>
          <w:rFonts w:asciiTheme="minorHAnsi" w:eastAsiaTheme="minorEastAsia" w:hAnsiTheme="minorHAnsi"/>
          <w:noProof/>
          <w:kern w:val="0"/>
          <w:sz w:val="22"/>
          <w14:ligatures w14:val="none"/>
        </w:rPr>
      </w:pPr>
      <w:hyperlink w:anchor="_Toc216388882" w:history="1">
        <w:r w:rsidRPr="0093023A">
          <w:rPr>
            <w:rStyle w:val="Hyperlink"/>
            <w:noProof/>
          </w:rPr>
          <w:t>Bảng 3.9. Bảng Thực thể Buổi học</w:t>
        </w:r>
        <w:r>
          <w:rPr>
            <w:noProof/>
            <w:webHidden/>
          </w:rPr>
          <w:tab/>
        </w:r>
        <w:r>
          <w:rPr>
            <w:noProof/>
            <w:webHidden/>
          </w:rPr>
          <w:fldChar w:fldCharType="begin"/>
        </w:r>
        <w:r>
          <w:rPr>
            <w:noProof/>
            <w:webHidden/>
          </w:rPr>
          <w:instrText xml:space="preserve"> PAGEREF _Toc216388882 \h </w:instrText>
        </w:r>
        <w:r>
          <w:rPr>
            <w:noProof/>
            <w:webHidden/>
          </w:rPr>
        </w:r>
        <w:r>
          <w:rPr>
            <w:noProof/>
            <w:webHidden/>
          </w:rPr>
          <w:fldChar w:fldCharType="separate"/>
        </w:r>
        <w:r>
          <w:rPr>
            <w:noProof/>
            <w:webHidden/>
          </w:rPr>
          <w:t>113</w:t>
        </w:r>
        <w:r>
          <w:rPr>
            <w:noProof/>
            <w:webHidden/>
          </w:rPr>
          <w:fldChar w:fldCharType="end"/>
        </w:r>
      </w:hyperlink>
    </w:p>
    <w:p w14:paraId="21AA0D58" w14:textId="3ADEB4B6" w:rsidR="001A4268" w:rsidRDefault="001A4268">
      <w:pPr>
        <w:pStyle w:val="TableofFigures"/>
        <w:tabs>
          <w:tab w:val="right" w:leader="dot" w:pos="9060"/>
        </w:tabs>
        <w:rPr>
          <w:rFonts w:asciiTheme="minorHAnsi" w:eastAsiaTheme="minorEastAsia" w:hAnsiTheme="minorHAnsi"/>
          <w:noProof/>
          <w:kern w:val="0"/>
          <w:sz w:val="22"/>
          <w14:ligatures w14:val="none"/>
        </w:rPr>
      </w:pPr>
      <w:hyperlink w:anchor="_Toc216388883" w:history="1">
        <w:r w:rsidRPr="0093023A">
          <w:rPr>
            <w:rStyle w:val="Hyperlink"/>
            <w:noProof/>
          </w:rPr>
          <w:t>Bảng 3.10. Bảng Thực thể Điểm danh</w:t>
        </w:r>
        <w:r>
          <w:rPr>
            <w:noProof/>
            <w:webHidden/>
          </w:rPr>
          <w:tab/>
        </w:r>
        <w:r>
          <w:rPr>
            <w:noProof/>
            <w:webHidden/>
          </w:rPr>
          <w:fldChar w:fldCharType="begin"/>
        </w:r>
        <w:r>
          <w:rPr>
            <w:noProof/>
            <w:webHidden/>
          </w:rPr>
          <w:instrText xml:space="preserve"> PAGEREF _Toc216388883 \h </w:instrText>
        </w:r>
        <w:r>
          <w:rPr>
            <w:noProof/>
            <w:webHidden/>
          </w:rPr>
        </w:r>
        <w:r>
          <w:rPr>
            <w:noProof/>
            <w:webHidden/>
          </w:rPr>
          <w:fldChar w:fldCharType="separate"/>
        </w:r>
        <w:r>
          <w:rPr>
            <w:noProof/>
            <w:webHidden/>
          </w:rPr>
          <w:t>113</w:t>
        </w:r>
        <w:r>
          <w:rPr>
            <w:noProof/>
            <w:webHidden/>
          </w:rPr>
          <w:fldChar w:fldCharType="end"/>
        </w:r>
      </w:hyperlink>
    </w:p>
    <w:p w14:paraId="13CEB4F3" w14:textId="2177366E" w:rsidR="001A4268" w:rsidRDefault="001A4268">
      <w:pPr>
        <w:pStyle w:val="TableofFigures"/>
        <w:tabs>
          <w:tab w:val="right" w:leader="dot" w:pos="9060"/>
        </w:tabs>
        <w:rPr>
          <w:rFonts w:asciiTheme="minorHAnsi" w:eastAsiaTheme="minorEastAsia" w:hAnsiTheme="minorHAnsi"/>
          <w:noProof/>
          <w:kern w:val="0"/>
          <w:sz w:val="22"/>
          <w14:ligatures w14:val="none"/>
        </w:rPr>
      </w:pPr>
      <w:hyperlink w:anchor="_Toc216388884" w:history="1">
        <w:r w:rsidRPr="0093023A">
          <w:rPr>
            <w:rStyle w:val="Hyperlink"/>
            <w:noProof/>
          </w:rPr>
          <w:t>Bảng 3.11. Bảng Thực thể Điểm học sinh</w:t>
        </w:r>
        <w:r>
          <w:rPr>
            <w:noProof/>
            <w:webHidden/>
          </w:rPr>
          <w:tab/>
        </w:r>
        <w:r>
          <w:rPr>
            <w:noProof/>
            <w:webHidden/>
          </w:rPr>
          <w:fldChar w:fldCharType="begin"/>
        </w:r>
        <w:r>
          <w:rPr>
            <w:noProof/>
            <w:webHidden/>
          </w:rPr>
          <w:instrText xml:space="preserve"> PAGEREF _Toc216388884 \h </w:instrText>
        </w:r>
        <w:r>
          <w:rPr>
            <w:noProof/>
            <w:webHidden/>
          </w:rPr>
        </w:r>
        <w:r>
          <w:rPr>
            <w:noProof/>
            <w:webHidden/>
          </w:rPr>
          <w:fldChar w:fldCharType="separate"/>
        </w:r>
        <w:r>
          <w:rPr>
            <w:noProof/>
            <w:webHidden/>
          </w:rPr>
          <w:t>115</w:t>
        </w:r>
        <w:r>
          <w:rPr>
            <w:noProof/>
            <w:webHidden/>
          </w:rPr>
          <w:fldChar w:fldCharType="end"/>
        </w:r>
      </w:hyperlink>
    </w:p>
    <w:p w14:paraId="7A538F90" w14:textId="00E0A31B" w:rsidR="0080168B" w:rsidRPr="0080168B" w:rsidRDefault="0080168B" w:rsidP="0080168B">
      <w:r>
        <w:fldChar w:fldCharType="end"/>
      </w:r>
    </w:p>
    <w:p w14:paraId="1BA67A17" w14:textId="22A7912F" w:rsidR="006917F1" w:rsidRDefault="006917F1" w:rsidP="1FB68129">
      <w:pPr>
        <w:spacing w:before="0" w:after="160" w:line="259" w:lineRule="auto"/>
        <w:ind w:firstLine="0"/>
        <w:jc w:val="left"/>
        <w:rPr>
          <w:rFonts w:eastAsiaTheme="majorEastAsia" w:cstheme="majorBidi"/>
          <w:b/>
          <w:bCs/>
          <w:color w:val="000000" w:themeColor="text1"/>
          <w:sz w:val="36"/>
          <w:szCs w:val="36"/>
        </w:rPr>
      </w:pPr>
    </w:p>
    <w:p w14:paraId="3A28C6A8" w14:textId="7E637462" w:rsidR="00C15C2F" w:rsidRPr="005B2791" w:rsidRDefault="006917F1" w:rsidP="00494AA1">
      <w:pPr>
        <w:pStyle w:val="Heading1"/>
        <w:numPr>
          <w:ilvl w:val="0"/>
          <w:numId w:val="0"/>
        </w:numPr>
      </w:pPr>
      <w:bookmarkStart w:id="9" w:name="_Toc213612250"/>
      <w:bookmarkStart w:id="10" w:name="_Toc216388845"/>
      <w:r w:rsidRPr="005B2791">
        <w:t>DANH MỤC HÌNH ẢNH</w:t>
      </w:r>
      <w:bookmarkEnd w:id="9"/>
      <w:bookmarkEnd w:id="10"/>
    </w:p>
    <w:p w14:paraId="08AC0314" w14:textId="758C734D" w:rsidR="0086341E" w:rsidRDefault="00FB34EC">
      <w:pPr>
        <w:pStyle w:val="TableofFigures"/>
        <w:tabs>
          <w:tab w:val="right" w:leader="dot" w:pos="9060"/>
        </w:tabs>
        <w:rPr>
          <w:rFonts w:asciiTheme="minorHAnsi" w:eastAsiaTheme="minorEastAsia" w:hAnsiTheme="minorHAnsi"/>
          <w:noProof/>
          <w:kern w:val="0"/>
          <w:sz w:val="22"/>
          <w14:ligatures w14:val="none"/>
        </w:rPr>
      </w:pPr>
      <w:r w:rsidRPr="005B2791">
        <w:fldChar w:fldCharType="begin"/>
      </w:r>
      <w:r w:rsidRPr="005B2791">
        <w:instrText xml:space="preserve"> TOC \h \z \c "Hình" </w:instrText>
      </w:r>
      <w:r w:rsidRPr="005B2791">
        <w:fldChar w:fldCharType="separate"/>
      </w:r>
      <w:hyperlink w:anchor="_Toc216390146" w:history="1">
        <w:r w:rsidR="0086341E" w:rsidRPr="000513F9">
          <w:rPr>
            <w:rStyle w:val="Hyperlink"/>
            <w:noProof/>
          </w:rPr>
          <w:t>Hình 1.1 Giới thiệu về chương trình học cho trẻ em tại Candy English</w:t>
        </w:r>
        <w:r w:rsidR="0086341E">
          <w:rPr>
            <w:noProof/>
            <w:webHidden/>
          </w:rPr>
          <w:tab/>
        </w:r>
        <w:r w:rsidR="0086341E">
          <w:rPr>
            <w:noProof/>
            <w:webHidden/>
          </w:rPr>
          <w:fldChar w:fldCharType="begin"/>
        </w:r>
        <w:r w:rsidR="0086341E">
          <w:rPr>
            <w:noProof/>
            <w:webHidden/>
          </w:rPr>
          <w:instrText xml:space="preserve"> PAGEREF _Toc216390146 \h </w:instrText>
        </w:r>
        <w:r w:rsidR="0086341E">
          <w:rPr>
            <w:noProof/>
            <w:webHidden/>
          </w:rPr>
        </w:r>
        <w:r w:rsidR="0086341E">
          <w:rPr>
            <w:noProof/>
            <w:webHidden/>
          </w:rPr>
          <w:fldChar w:fldCharType="separate"/>
        </w:r>
        <w:r w:rsidR="0086341E">
          <w:rPr>
            <w:noProof/>
            <w:webHidden/>
          </w:rPr>
          <w:t>17</w:t>
        </w:r>
        <w:r w:rsidR="0086341E">
          <w:rPr>
            <w:noProof/>
            <w:webHidden/>
          </w:rPr>
          <w:fldChar w:fldCharType="end"/>
        </w:r>
      </w:hyperlink>
    </w:p>
    <w:p w14:paraId="49FECD7D" w14:textId="18613BB9"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47" w:history="1">
        <w:r w:rsidRPr="000513F9">
          <w:rPr>
            <w:rStyle w:val="Hyperlink"/>
            <w:noProof/>
          </w:rPr>
          <w:t>Hình 1.2 Phiếu nhận xét học sinh mới tại Trung tâm SmartTalk</w:t>
        </w:r>
        <w:r>
          <w:rPr>
            <w:noProof/>
            <w:webHidden/>
          </w:rPr>
          <w:tab/>
        </w:r>
        <w:r>
          <w:rPr>
            <w:noProof/>
            <w:webHidden/>
          </w:rPr>
          <w:fldChar w:fldCharType="begin"/>
        </w:r>
        <w:r>
          <w:rPr>
            <w:noProof/>
            <w:webHidden/>
          </w:rPr>
          <w:instrText xml:space="preserve"> PAGEREF _Toc216390147 \h </w:instrText>
        </w:r>
        <w:r>
          <w:rPr>
            <w:noProof/>
            <w:webHidden/>
          </w:rPr>
        </w:r>
        <w:r>
          <w:rPr>
            <w:noProof/>
            <w:webHidden/>
          </w:rPr>
          <w:fldChar w:fldCharType="separate"/>
        </w:r>
        <w:r>
          <w:rPr>
            <w:noProof/>
            <w:webHidden/>
          </w:rPr>
          <w:t>19</w:t>
        </w:r>
        <w:r>
          <w:rPr>
            <w:noProof/>
            <w:webHidden/>
          </w:rPr>
          <w:fldChar w:fldCharType="end"/>
        </w:r>
      </w:hyperlink>
    </w:p>
    <w:p w14:paraId="4F1E093A" w14:textId="6E9DD283"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48" w:history="1">
        <w:r w:rsidRPr="000513F9">
          <w:rPr>
            <w:rStyle w:val="Hyperlink"/>
            <w:noProof/>
          </w:rPr>
          <w:t>Hình 1.3 Phiếu ghi danh trở thành học viên của trung tâm</w:t>
        </w:r>
        <w:r>
          <w:rPr>
            <w:noProof/>
            <w:webHidden/>
          </w:rPr>
          <w:tab/>
        </w:r>
        <w:r>
          <w:rPr>
            <w:noProof/>
            <w:webHidden/>
          </w:rPr>
          <w:fldChar w:fldCharType="begin"/>
        </w:r>
        <w:r>
          <w:rPr>
            <w:noProof/>
            <w:webHidden/>
          </w:rPr>
          <w:instrText xml:space="preserve"> PAGEREF _Toc216390148 \h </w:instrText>
        </w:r>
        <w:r>
          <w:rPr>
            <w:noProof/>
            <w:webHidden/>
          </w:rPr>
        </w:r>
        <w:r>
          <w:rPr>
            <w:noProof/>
            <w:webHidden/>
          </w:rPr>
          <w:fldChar w:fldCharType="separate"/>
        </w:r>
        <w:r>
          <w:rPr>
            <w:noProof/>
            <w:webHidden/>
          </w:rPr>
          <w:t>20</w:t>
        </w:r>
        <w:r>
          <w:rPr>
            <w:noProof/>
            <w:webHidden/>
          </w:rPr>
          <w:fldChar w:fldCharType="end"/>
        </w:r>
      </w:hyperlink>
    </w:p>
    <w:p w14:paraId="4E54E796" w14:textId="7F4A418B"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49" w:history="1">
        <w:r w:rsidRPr="000513F9">
          <w:rPr>
            <w:rStyle w:val="Hyperlink"/>
            <w:noProof/>
          </w:rPr>
          <w:t>Hình 1.4 Phần mềm Easy Eduhttps://easyeducation.vn/</w:t>
        </w:r>
        <w:r>
          <w:rPr>
            <w:noProof/>
            <w:webHidden/>
          </w:rPr>
          <w:tab/>
        </w:r>
        <w:r>
          <w:rPr>
            <w:noProof/>
            <w:webHidden/>
          </w:rPr>
          <w:fldChar w:fldCharType="begin"/>
        </w:r>
        <w:r>
          <w:rPr>
            <w:noProof/>
            <w:webHidden/>
          </w:rPr>
          <w:instrText xml:space="preserve"> PAGEREF _Toc216390149 \h </w:instrText>
        </w:r>
        <w:r>
          <w:rPr>
            <w:noProof/>
            <w:webHidden/>
          </w:rPr>
        </w:r>
        <w:r>
          <w:rPr>
            <w:noProof/>
            <w:webHidden/>
          </w:rPr>
          <w:fldChar w:fldCharType="separate"/>
        </w:r>
        <w:r>
          <w:rPr>
            <w:noProof/>
            <w:webHidden/>
          </w:rPr>
          <w:t>22</w:t>
        </w:r>
        <w:r>
          <w:rPr>
            <w:noProof/>
            <w:webHidden/>
          </w:rPr>
          <w:fldChar w:fldCharType="end"/>
        </w:r>
      </w:hyperlink>
    </w:p>
    <w:p w14:paraId="2A454673" w14:textId="3630B49A"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50" w:history="1">
        <w:r w:rsidRPr="000513F9">
          <w:rPr>
            <w:rStyle w:val="Hyperlink"/>
            <w:noProof/>
          </w:rPr>
          <w:t>Hình 1.5 https://easyeducation.vn/</w:t>
        </w:r>
        <w:r>
          <w:rPr>
            <w:noProof/>
            <w:webHidden/>
          </w:rPr>
          <w:tab/>
        </w:r>
        <w:r>
          <w:rPr>
            <w:noProof/>
            <w:webHidden/>
          </w:rPr>
          <w:fldChar w:fldCharType="begin"/>
        </w:r>
        <w:r>
          <w:rPr>
            <w:noProof/>
            <w:webHidden/>
          </w:rPr>
          <w:instrText xml:space="preserve"> PAGEREF _Toc216390150 \h </w:instrText>
        </w:r>
        <w:r>
          <w:rPr>
            <w:noProof/>
            <w:webHidden/>
          </w:rPr>
        </w:r>
        <w:r>
          <w:rPr>
            <w:noProof/>
            <w:webHidden/>
          </w:rPr>
          <w:fldChar w:fldCharType="separate"/>
        </w:r>
        <w:r>
          <w:rPr>
            <w:noProof/>
            <w:webHidden/>
          </w:rPr>
          <w:t>22</w:t>
        </w:r>
        <w:r>
          <w:rPr>
            <w:noProof/>
            <w:webHidden/>
          </w:rPr>
          <w:fldChar w:fldCharType="end"/>
        </w:r>
      </w:hyperlink>
    </w:p>
    <w:p w14:paraId="3EAC8544" w14:textId="4453A10A"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51" w:history="1">
        <w:r w:rsidRPr="000513F9">
          <w:rPr>
            <w:rStyle w:val="Hyperlink"/>
            <w:noProof/>
          </w:rPr>
          <w:t>Hình 1.6 Menu tài khoản của Easy Edu</w:t>
        </w:r>
        <w:r>
          <w:rPr>
            <w:noProof/>
            <w:webHidden/>
          </w:rPr>
          <w:tab/>
        </w:r>
        <w:r>
          <w:rPr>
            <w:noProof/>
            <w:webHidden/>
          </w:rPr>
          <w:fldChar w:fldCharType="begin"/>
        </w:r>
        <w:r>
          <w:rPr>
            <w:noProof/>
            <w:webHidden/>
          </w:rPr>
          <w:instrText xml:space="preserve"> PAGEREF _Toc216390151 \h </w:instrText>
        </w:r>
        <w:r>
          <w:rPr>
            <w:noProof/>
            <w:webHidden/>
          </w:rPr>
        </w:r>
        <w:r>
          <w:rPr>
            <w:noProof/>
            <w:webHidden/>
          </w:rPr>
          <w:fldChar w:fldCharType="separate"/>
        </w:r>
        <w:r>
          <w:rPr>
            <w:noProof/>
            <w:webHidden/>
          </w:rPr>
          <w:t>23</w:t>
        </w:r>
        <w:r>
          <w:rPr>
            <w:noProof/>
            <w:webHidden/>
          </w:rPr>
          <w:fldChar w:fldCharType="end"/>
        </w:r>
      </w:hyperlink>
    </w:p>
    <w:p w14:paraId="7B815339" w14:textId="099A90E0"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52" w:history="1">
        <w:r w:rsidRPr="000513F9">
          <w:rPr>
            <w:rStyle w:val="Hyperlink"/>
            <w:noProof/>
          </w:rPr>
          <w:t>Hình 1.7 Trang quản lý danh sách lớp học</w:t>
        </w:r>
        <w:r>
          <w:rPr>
            <w:noProof/>
            <w:webHidden/>
          </w:rPr>
          <w:tab/>
        </w:r>
        <w:r>
          <w:rPr>
            <w:noProof/>
            <w:webHidden/>
          </w:rPr>
          <w:fldChar w:fldCharType="begin"/>
        </w:r>
        <w:r>
          <w:rPr>
            <w:noProof/>
            <w:webHidden/>
          </w:rPr>
          <w:instrText xml:space="preserve"> PAGEREF _Toc216390152 \h </w:instrText>
        </w:r>
        <w:r>
          <w:rPr>
            <w:noProof/>
            <w:webHidden/>
          </w:rPr>
        </w:r>
        <w:r>
          <w:rPr>
            <w:noProof/>
            <w:webHidden/>
          </w:rPr>
          <w:fldChar w:fldCharType="separate"/>
        </w:r>
        <w:r>
          <w:rPr>
            <w:noProof/>
            <w:webHidden/>
          </w:rPr>
          <w:t>24</w:t>
        </w:r>
        <w:r>
          <w:rPr>
            <w:noProof/>
            <w:webHidden/>
          </w:rPr>
          <w:fldChar w:fldCharType="end"/>
        </w:r>
      </w:hyperlink>
    </w:p>
    <w:p w14:paraId="2B62A386" w14:textId="07F1041C"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53" w:history="1">
        <w:r w:rsidRPr="000513F9">
          <w:rPr>
            <w:rStyle w:val="Hyperlink"/>
            <w:noProof/>
          </w:rPr>
          <w:t>Hình 1.8 Logo và giao diện trang chủ CenterUp</w:t>
        </w:r>
        <w:r>
          <w:rPr>
            <w:noProof/>
            <w:webHidden/>
          </w:rPr>
          <w:tab/>
        </w:r>
        <w:r>
          <w:rPr>
            <w:noProof/>
            <w:webHidden/>
          </w:rPr>
          <w:fldChar w:fldCharType="begin"/>
        </w:r>
        <w:r>
          <w:rPr>
            <w:noProof/>
            <w:webHidden/>
          </w:rPr>
          <w:instrText xml:space="preserve"> PAGEREF _Toc216390153 \h </w:instrText>
        </w:r>
        <w:r>
          <w:rPr>
            <w:noProof/>
            <w:webHidden/>
          </w:rPr>
        </w:r>
        <w:r>
          <w:rPr>
            <w:noProof/>
            <w:webHidden/>
          </w:rPr>
          <w:fldChar w:fldCharType="separate"/>
        </w:r>
        <w:r>
          <w:rPr>
            <w:noProof/>
            <w:webHidden/>
          </w:rPr>
          <w:t>25</w:t>
        </w:r>
        <w:r>
          <w:rPr>
            <w:noProof/>
            <w:webHidden/>
          </w:rPr>
          <w:fldChar w:fldCharType="end"/>
        </w:r>
      </w:hyperlink>
    </w:p>
    <w:p w14:paraId="0228223A" w14:textId="287313A3"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54" w:history="1">
        <w:r w:rsidRPr="000513F9">
          <w:rPr>
            <w:rStyle w:val="Hyperlink"/>
            <w:noProof/>
          </w:rPr>
          <w:t>Hình 1.9 Giao diện phân quyền trên CenterUp (Admin – Giáo viên – Học viên)</w:t>
        </w:r>
        <w:r>
          <w:rPr>
            <w:noProof/>
            <w:webHidden/>
          </w:rPr>
          <w:tab/>
        </w:r>
        <w:r>
          <w:rPr>
            <w:noProof/>
            <w:webHidden/>
          </w:rPr>
          <w:fldChar w:fldCharType="begin"/>
        </w:r>
        <w:r>
          <w:rPr>
            <w:noProof/>
            <w:webHidden/>
          </w:rPr>
          <w:instrText xml:space="preserve"> PAGEREF _Toc216390154 \h </w:instrText>
        </w:r>
        <w:r>
          <w:rPr>
            <w:noProof/>
            <w:webHidden/>
          </w:rPr>
        </w:r>
        <w:r>
          <w:rPr>
            <w:noProof/>
            <w:webHidden/>
          </w:rPr>
          <w:fldChar w:fldCharType="separate"/>
        </w:r>
        <w:r>
          <w:rPr>
            <w:noProof/>
            <w:webHidden/>
          </w:rPr>
          <w:t>26</w:t>
        </w:r>
        <w:r>
          <w:rPr>
            <w:noProof/>
            <w:webHidden/>
          </w:rPr>
          <w:fldChar w:fldCharType="end"/>
        </w:r>
      </w:hyperlink>
    </w:p>
    <w:p w14:paraId="58B5B6AD" w14:textId="3A70B680"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55" w:history="1">
        <w:r w:rsidRPr="000513F9">
          <w:rPr>
            <w:rStyle w:val="Hyperlink"/>
            <w:noProof/>
          </w:rPr>
          <w:t>Hình 1.10 Giao diện quản lý hồ sơ học viên</w:t>
        </w:r>
        <w:r>
          <w:rPr>
            <w:noProof/>
            <w:webHidden/>
          </w:rPr>
          <w:tab/>
        </w:r>
        <w:r>
          <w:rPr>
            <w:noProof/>
            <w:webHidden/>
          </w:rPr>
          <w:fldChar w:fldCharType="begin"/>
        </w:r>
        <w:r>
          <w:rPr>
            <w:noProof/>
            <w:webHidden/>
          </w:rPr>
          <w:instrText xml:space="preserve"> PAGEREF _Toc216390155 \h </w:instrText>
        </w:r>
        <w:r>
          <w:rPr>
            <w:noProof/>
            <w:webHidden/>
          </w:rPr>
        </w:r>
        <w:r>
          <w:rPr>
            <w:noProof/>
            <w:webHidden/>
          </w:rPr>
          <w:fldChar w:fldCharType="separate"/>
        </w:r>
        <w:r>
          <w:rPr>
            <w:noProof/>
            <w:webHidden/>
          </w:rPr>
          <w:t>26</w:t>
        </w:r>
        <w:r>
          <w:rPr>
            <w:noProof/>
            <w:webHidden/>
          </w:rPr>
          <w:fldChar w:fldCharType="end"/>
        </w:r>
      </w:hyperlink>
    </w:p>
    <w:p w14:paraId="4E2E001D" w14:textId="0194D60F"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56" w:history="1">
        <w:r w:rsidRPr="000513F9">
          <w:rPr>
            <w:rStyle w:val="Hyperlink"/>
            <w:noProof/>
          </w:rPr>
          <w:t>Hình 1.11 Dashboard quản lý lớp học và lịch giảng dạy</w:t>
        </w:r>
        <w:r>
          <w:rPr>
            <w:noProof/>
            <w:webHidden/>
          </w:rPr>
          <w:tab/>
        </w:r>
        <w:r>
          <w:rPr>
            <w:noProof/>
            <w:webHidden/>
          </w:rPr>
          <w:fldChar w:fldCharType="begin"/>
        </w:r>
        <w:r>
          <w:rPr>
            <w:noProof/>
            <w:webHidden/>
          </w:rPr>
          <w:instrText xml:space="preserve"> PAGEREF _Toc216390156 \h </w:instrText>
        </w:r>
        <w:r>
          <w:rPr>
            <w:noProof/>
            <w:webHidden/>
          </w:rPr>
        </w:r>
        <w:r>
          <w:rPr>
            <w:noProof/>
            <w:webHidden/>
          </w:rPr>
          <w:fldChar w:fldCharType="separate"/>
        </w:r>
        <w:r>
          <w:rPr>
            <w:noProof/>
            <w:webHidden/>
          </w:rPr>
          <w:t>27</w:t>
        </w:r>
        <w:r>
          <w:rPr>
            <w:noProof/>
            <w:webHidden/>
          </w:rPr>
          <w:fldChar w:fldCharType="end"/>
        </w:r>
      </w:hyperlink>
    </w:p>
    <w:p w14:paraId="55C72D47" w14:textId="0AF1538C"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57" w:history="1">
        <w:r w:rsidRPr="000513F9">
          <w:rPr>
            <w:rStyle w:val="Hyperlink"/>
            <w:noProof/>
          </w:rPr>
          <w:t>Hình 1.12 Giao diện quản lý lịch dạy của giáo viên</w:t>
        </w:r>
        <w:r>
          <w:rPr>
            <w:noProof/>
            <w:webHidden/>
          </w:rPr>
          <w:tab/>
        </w:r>
        <w:r>
          <w:rPr>
            <w:noProof/>
            <w:webHidden/>
          </w:rPr>
          <w:fldChar w:fldCharType="begin"/>
        </w:r>
        <w:r>
          <w:rPr>
            <w:noProof/>
            <w:webHidden/>
          </w:rPr>
          <w:instrText xml:space="preserve"> PAGEREF _Toc216390157 \h </w:instrText>
        </w:r>
        <w:r>
          <w:rPr>
            <w:noProof/>
            <w:webHidden/>
          </w:rPr>
        </w:r>
        <w:r>
          <w:rPr>
            <w:noProof/>
            <w:webHidden/>
          </w:rPr>
          <w:fldChar w:fldCharType="separate"/>
        </w:r>
        <w:r>
          <w:rPr>
            <w:noProof/>
            <w:webHidden/>
          </w:rPr>
          <w:t>28</w:t>
        </w:r>
        <w:r>
          <w:rPr>
            <w:noProof/>
            <w:webHidden/>
          </w:rPr>
          <w:fldChar w:fldCharType="end"/>
        </w:r>
      </w:hyperlink>
    </w:p>
    <w:p w14:paraId="5520E757" w14:textId="61B0DFCD"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58" w:history="1">
        <w:r w:rsidRPr="000513F9">
          <w:rPr>
            <w:rStyle w:val="Hyperlink"/>
            <w:noProof/>
          </w:rPr>
          <w:t>Hình 1.13 Báo cáo chi tiết lớp học</w:t>
        </w:r>
        <w:r>
          <w:rPr>
            <w:noProof/>
            <w:webHidden/>
          </w:rPr>
          <w:tab/>
        </w:r>
        <w:r>
          <w:rPr>
            <w:noProof/>
            <w:webHidden/>
          </w:rPr>
          <w:fldChar w:fldCharType="begin"/>
        </w:r>
        <w:r>
          <w:rPr>
            <w:noProof/>
            <w:webHidden/>
          </w:rPr>
          <w:instrText xml:space="preserve"> PAGEREF _Toc216390158 \h </w:instrText>
        </w:r>
        <w:r>
          <w:rPr>
            <w:noProof/>
            <w:webHidden/>
          </w:rPr>
        </w:r>
        <w:r>
          <w:rPr>
            <w:noProof/>
            <w:webHidden/>
          </w:rPr>
          <w:fldChar w:fldCharType="separate"/>
        </w:r>
        <w:r>
          <w:rPr>
            <w:noProof/>
            <w:webHidden/>
          </w:rPr>
          <w:t>29</w:t>
        </w:r>
        <w:r>
          <w:rPr>
            <w:noProof/>
            <w:webHidden/>
          </w:rPr>
          <w:fldChar w:fldCharType="end"/>
        </w:r>
      </w:hyperlink>
    </w:p>
    <w:p w14:paraId="6A57D9AE" w14:textId="6E048724"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59" w:history="1">
        <w:r w:rsidRPr="000513F9">
          <w:rPr>
            <w:rStyle w:val="Hyperlink"/>
            <w:noProof/>
          </w:rPr>
          <w:t>Hình 1.14 Giao diện gửi thông báo cho học viên</w:t>
        </w:r>
        <w:r>
          <w:rPr>
            <w:noProof/>
            <w:webHidden/>
          </w:rPr>
          <w:tab/>
        </w:r>
        <w:r>
          <w:rPr>
            <w:noProof/>
            <w:webHidden/>
          </w:rPr>
          <w:fldChar w:fldCharType="begin"/>
        </w:r>
        <w:r>
          <w:rPr>
            <w:noProof/>
            <w:webHidden/>
          </w:rPr>
          <w:instrText xml:space="preserve"> PAGEREF _Toc216390159 \h </w:instrText>
        </w:r>
        <w:r>
          <w:rPr>
            <w:noProof/>
            <w:webHidden/>
          </w:rPr>
        </w:r>
        <w:r>
          <w:rPr>
            <w:noProof/>
            <w:webHidden/>
          </w:rPr>
          <w:fldChar w:fldCharType="separate"/>
        </w:r>
        <w:r>
          <w:rPr>
            <w:noProof/>
            <w:webHidden/>
          </w:rPr>
          <w:t>30</w:t>
        </w:r>
        <w:r>
          <w:rPr>
            <w:noProof/>
            <w:webHidden/>
          </w:rPr>
          <w:fldChar w:fldCharType="end"/>
        </w:r>
      </w:hyperlink>
    </w:p>
    <w:p w14:paraId="4746E9B0" w14:textId="2889863D"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60" w:history="1">
        <w:r w:rsidRPr="000513F9">
          <w:rPr>
            <w:rStyle w:val="Hyperlink"/>
            <w:noProof/>
          </w:rPr>
          <w:t>Hình 1.15. Biểu đồ phân cấp chức năng - BFD</w:t>
        </w:r>
        <w:r>
          <w:rPr>
            <w:noProof/>
            <w:webHidden/>
          </w:rPr>
          <w:tab/>
        </w:r>
        <w:r>
          <w:rPr>
            <w:noProof/>
            <w:webHidden/>
          </w:rPr>
          <w:fldChar w:fldCharType="begin"/>
        </w:r>
        <w:r>
          <w:rPr>
            <w:noProof/>
            <w:webHidden/>
          </w:rPr>
          <w:instrText xml:space="preserve"> PAGEREF _Toc216390160 \h </w:instrText>
        </w:r>
        <w:r>
          <w:rPr>
            <w:noProof/>
            <w:webHidden/>
          </w:rPr>
        </w:r>
        <w:r>
          <w:rPr>
            <w:noProof/>
            <w:webHidden/>
          </w:rPr>
          <w:fldChar w:fldCharType="separate"/>
        </w:r>
        <w:r>
          <w:rPr>
            <w:noProof/>
            <w:webHidden/>
          </w:rPr>
          <w:t>33</w:t>
        </w:r>
        <w:r>
          <w:rPr>
            <w:noProof/>
            <w:webHidden/>
          </w:rPr>
          <w:fldChar w:fldCharType="end"/>
        </w:r>
      </w:hyperlink>
    </w:p>
    <w:p w14:paraId="067FD9FC" w14:textId="11A4C5EE"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61" w:history="1">
        <w:r w:rsidRPr="000513F9">
          <w:rPr>
            <w:rStyle w:val="Hyperlink"/>
            <w:noProof/>
          </w:rPr>
          <w:t>Hình 1.16 Biểu đồ chức năng Quản lý tài khoản, phân quyền</w:t>
        </w:r>
        <w:r>
          <w:rPr>
            <w:noProof/>
            <w:webHidden/>
          </w:rPr>
          <w:tab/>
        </w:r>
        <w:r>
          <w:rPr>
            <w:noProof/>
            <w:webHidden/>
          </w:rPr>
          <w:fldChar w:fldCharType="begin"/>
        </w:r>
        <w:r>
          <w:rPr>
            <w:noProof/>
            <w:webHidden/>
          </w:rPr>
          <w:instrText xml:space="preserve"> PAGEREF _Toc216390161 \h </w:instrText>
        </w:r>
        <w:r>
          <w:rPr>
            <w:noProof/>
            <w:webHidden/>
          </w:rPr>
        </w:r>
        <w:r>
          <w:rPr>
            <w:noProof/>
            <w:webHidden/>
          </w:rPr>
          <w:fldChar w:fldCharType="separate"/>
        </w:r>
        <w:r>
          <w:rPr>
            <w:noProof/>
            <w:webHidden/>
          </w:rPr>
          <w:t>34</w:t>
        </w:r>
        <w:r>
          <w:rPr>
            <w:noProof/>
            <w:webHidden/>
          </w:rPr>
          <w:fldChar w:fldCharType="end"/>
        </w:r>
      </w:hyperlink>
    </w:p>
    <w:p w14:paraId="71DA523D" w14:textId="14553D9E"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62" w:history="1">
        <w:r w:rsidRPr="000513F9">
          <w:rPr>
            <w:rStyle w:val="Hyperlink"/>
            <w:noProof/>
          </w:rPr>
          <w:t>Hình 1.17 Biểu đồ chức năng Quản lý học viên</w:t>
        </w:r>
        <w:r>
          <w:rPr>
            <w:noProof/>
            <w:webHidden/>
          </w:rPr>
          <w:tab/>
        </w:r>
        <w:r>
          <w:rPr>
            <w:noProof/>
            <w:webHidden/>
          </w:rPr>
          <w:fldChar w:fldCharType="begin"/>
        </w:r>
        <w:r>
          <w:rPr>
            <w:noProof/>
            <w:webHidden/>
          </w:rPr>
          <w:instrText xml:space="preserve"> PAGEREF _Toc216390162 \h </w:instrText>
        </w:r>
        <w:r>
          <w:rPr>
            <w:noProof/>
            <w:webHidden/>
          </w:rPr>
        </w:r>
        <w:r>
          <w:rPr>
            <w:noProof/>
            <w:webHidden/>
          </w:rPr>
          <w:fldChar w:fldCharType="separate"/>
        </w:r>
        <w:r>
          <w:rPr>
            <w:noProof/>
            <w:webHidden/>
          </w:rPr>
          <w:t>34</w:t>
        </w:r>
        <w:r>
          <w:rPr>
            <w:noProof/>
            <w:webHidden/>
          </w:rPr>
          <w:fldChar w:fldCharType="end"/>
        </w:r>
      </w:hyperlink>
    </w:p>
    <w:p w14:paraId="5F91E91E" w14:textId="554A2036"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63" w:history="1">
        <w:r w:rsidRPr="000513F9">
          <w:rPr>
            <w:rStyle w:val="Hyperlink"/>
            <w:noProof/>
          </w:rPr>
          <w:t>Hình 1.18 Sơ đồ chức năng Quản lý học phí</w:t>
        </w:r>
        <w:r>
          <w:rPr>
            <w:noProof/>
            <w:webHidden/>
          </w:rPr>
          <w:tab/>
        </w:r>
        <w:r>
          <w:rPr>
            <w:noProof/>
            <w:webHidden/>
          </w:rPr>
          <w:fldChar w:fldCharType="begin"/>
        </w:r>
        <w:r>
          <w:rPr>
            <w:noProof/>
            <w:webHidden/>
          </w:rPr>
          <w:instrText xml:space="preserve"> PAGEREF _Toc216390163 \h </w:instrText>
        </w:r>
        <w:r>
          <w:rPr>
            <w:noProof/>
            <w:webHidden/>
          </w:rPr>
        </w:r>
        <w:r>
          <w:rPr>
            <w:noProof/>
            <w:webHidden/>
          </w:rPr>
          <w:fldChar w:fldCharType="separate"/>
        </w:r>
        <w:r>
          <w:rPr>
            <w:noProof/>
            <w:webHidden/>
          </w:rPr>
          <w:t>35</w:t>
        </w:r>
        <w:r>
          <w:rPr>
            <w:noProof/>
            <w:webHidden/>
          </w:rPr>
          <w:fldChar w:fldCharType="end"/>
        </w:r>
      </w:hyperlink>
    </w:p>
    <w:p w14:paraId="7BA90095" w14:textId="2D057C72"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64" w:history="1">
        <w:r w:rsidRPr="000513F9">
          <w:rPr>
            <w:rStyle w:val="Hyperlink"/>
            <w:noProof/>
          </w:rPr>
          <w:t>Hình 1.19  Sơ đồ chức năng Quản lý khóa học</w:t>
        </w:r>
        <w:r>
          <w:rPr>
            <w:noProof/>
            <w:webHidden/>
          </w:rPr>
          <w:tab/>
        </w:r>
        <w:r>
          <w:rPr>
            <w:noProof/>
            <w:webHidden/>
          </w:rPr>
          <w:fldChar w:fldCharType="begin"/>
        </w:r>
        <w:r>
          <w:rPr>
            <w:noProof/>
            <w:webHidden/>
          </w:rPr>
          <w:instrText xml:space="preserve"> PAGEREF _Toc216390164 \h </w:instrText>
        </w:r>
        <w:r>
          <w:rPr>
            <w:noProof/>
            <w:webHidden/>
          </w:rPr>
        </w:r>
        <w:r>
          <w:rPr>
            <w:noProof/>
            <w:webHidden/>
          </w:rPr>
          <w:fldChar w:fldCharType="separate"/>
        </w:r>
        <w:r>
          <w:rPr>
            <w:noProof/>
            <w:webHidden/>
          </w:rPr>
          <w:t>36</w:t>
        </w:r>
        <w:r>
          <w:rPr>
            <w:noProof/>
            <w:webHidden/>
          </w:rPr>
          <w:fldChar w:fldCharType="end"/>
        </w:r>
      </w:hyperlink>
    </w:p>
    <w:p w14:paraId="1D88486C" w14:textId="654927AA"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65" w:history="1">
        <w:r w:rsidRPr="000513F9">
          <w:rPr>
            <w:rStyle w:val="Hyperlink"/>
            <w:noProof/>
          </w:rPr>
          <w:t>Hình 1.20 Sơ đồ chức năng Quản lý lớp</w:t>
        </w:r>
        <w:r>
          <w:rPr>
            <w:noProof/>
            <w:webHidden/>
          </w:rPr>
          <w:tab/>
        </w:r>
        <w:r>
          <w:rPr>
            <w:noProof/>
            <w:webHidden/>
          </w:rPr>
          <w:fldChar w:fldCharType="begin"/>
        </w:r>
        <w:r>
          <w:rPr>
            <w:noProof/>
            <w:webHidden/>
          </w:rPr>
          <w:instrText xml:space="preserve"> PAGEREF _Toc216390165 \h </w:instrText>
        </w:r>
        <w:r>
          <w:rPr>
            <w:noProof/>
            <w:webHidden/>
          </w:rPr>
        </w:r>
        <w:r>
          <w:rPr>
            <w:noProof/>
            <w:webHidden/>
          </w:rPr>
          <w:fldChar w:fldCharType="separate"/>
        </w:r>
        <w:r>
          <w:rPr>
            <w:noProof/>
            <w:webHidden/>
          </w:rPr>
          <w:t>37</w:t>
        </w:r>
        <w:r>
          <w:rPr>
            <w:noProof/>
            <w:webHidden/>
          </w:rPr>
          <w:fldChar w:fldCharType="end"/>
        </w:r>
      </w:hyperlink>
    </w:p>
    <w:p w14:paraId="104F071E" w14:textId="1ADC4212"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66" w:history="1">
        <w:r w:rsidRPr="000513F9">
          <w:rPr>
            <w:rStyle w:val="Hyperlink"/>
            <w:noProof/>
          </w:rPr>
          <w:t>Hình 1.21 Sơ đồ chức năng Quản lý điểm</w:t>
        </w:r>
        <w:r>
          <w:rPr>
            <w:noProof/>
            <w:webHidden/>
          </w:rPr>
          <w:tab/>
        </w:r>
        <w:r>
          <w:rPr>
            <w:noProof/>
            <w:webHidden/>
          </w:rPr>
          <w:fldChar w:fldCharType="begin"/>
        </w:r>
        <w:r>
          <w:rPr>
            <w:noProof/>
            <w:webHidden/>
          </w:rPr>
          <w:instrText xml:space="preserve"> PAGEREF _Toc216390166 \h </w:instrText>
        </w:r>
        <w:r>
          <w:rPr>
            <w:noProof/>
            <w:webHidden/>
          </w:rPr>
        </w:r>
        <w:r>
          <w:rPr>
            <w:noProof/>
            <w:webHidden/>
          </w:rPr>
          <w:fldChar w:fldCharType="separate"/>
        </w:r>
        <w:r>
          <w:rPr>
            <w:noProof/>
            <w:webHidden/>
          </w:rPr>
          <w:t>38</w:t>
        </w:r>
        <w:r>
          <w:rPr>
            <w:noProof/>
            <w:webHidden/>
          </w:rPr>
          <w:fldChar w:fldCharType="end"/>
        </w:r>
      </w:hyperlink>
    </w:p>
    <w:p w14:paraId="42D0BFFF" w14:textId="4FBC8F06"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67" w:history="1">
        <w:r w:rsidRPr="000513F9">
          <w:rPr>
            <w:rStyle w:val="Hyperlink"/>
            <w:noProof/>
          </w:rPr>
          <w:t>Hình 1.22 Sơ đồ chức năng Quản lý xin nghỉ, bảo lưu</w:t>
        </w:r>
        <w:r>
          <w:rPr>
            <w:noProof/>
            <w:webHidden/>
          </w:rPr>
          <w:tab/>
        </w:r>
        <w:r>
          <w:rPr>
            <w:noProof/>
            <w:webHidden/>
          </w:rPr>
          <w:fldChar w:fldCharType="begin"/>
        </w:r>
        <w:r>
          <w:rPr>
            <w:noProof/>
            <w:webHidden/>
          </w:rPr>
          <w:instrText xml:space="preserve"> PAGEREF _Toc216390167 \h </w:instrText>
        </w:r>
        <w:r>
          <w:rPr>
            <w:noProof/>
            <w:webHidden/>
          </w:rPr>
        </w:r>
        <w:r>
          <w:rPr>
            <w:noProof/>
            <w:webHidden/>
          </w:rPr>
          <w:fldChar w:fldCharType="separate"/>
        </w:r>
        <w:r>
          <w:rPr>
            <w:noProof/>
            <w:webHidden/>
          </w:rPr>
          <w:t>39</w:t>
        </w:r>
        <w:r>
          <w:rPr>
            <w:noProof/>
            <w:webHidden/>
          </w:rPr>
          <w:fldChar w:fldCharType="end"/>
        </w:r>
      </w:hyperlink>
    </w:p>
    <w:p w14:paraId="5D627905" w14:textId="23D33FBB"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68" w:history="1">
        <w:r w:rsidRPr="000513F9">
          <w:rPr>
            <w:rStyle w:val="Hyperlink"/>
            <w:noProof/>
          </w:rPr>
          <w:t>Hình 1.23 Sơ đồ chức năng Quản lý đăng ký học</w:t>
        </w:r>
        <w:r>
          <w:rPr>
            <w:noProof/>
            <w:webHidden/>
          </w:rPr>
          <w:tab/>
        </w:r>
        <w:r>
          <w:rPr>
            <w:noProof/>
            <w:webHidden/>
          </w:rPr>
          <w:fldChar w:fldCharType="begin"/>
        </w:r>
        <w:r>
          <w:rPr>
            <w:noProof/>
            <w:webHidden/>
          </w:rPr>
          <w:instrText xml:space="preserve"> PAGEREF _Toc216390168 \h </w:instrText>
        </w:r>
        <w:r>
          <w:rPr>
            <w:noProof/>
            <w:webHidden/>
          </w:rPr>
        </w:r>
        <w:r>
          <w:rPr>
            <w:noProof/>
            <w:webHidden/>
          </w:rPr>
          <w:fldChar w:fldCharType="separate"/>
        </w:r>
        <w:r>
          <w:rPr>
            <w:noProof/>
            <w:webHidden/>
          </w:rPr>
          <w:t>39</w:t>
        </w:r>
        <w:r>
          <w:rPr>
            <w:noProof/>
            <w:webHidden/>
          </w:rPr>
          <w:fldChar w:fldCharType="end"/>
        </w:r>
      </w:hyperlink>
    </w:p>
    <w:p w14:paraId="25C9976D" w14:textId="2D7B3CAB"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69" w:history="1">
        <w:r w:rsidRPr="000513F9">
          <w:rPr>
            <w:rStyle w:val="Hyperlink"/>
            <w:noProof/>
          </w:rPr>
          <w:t>Hình 1.24 Sơ đồ chức năng Quản lý giáo viên</w:t>
        </w:r>
        <w:r>
          <w:rPr>
            <w:noProof/>
            <w:webHidden/>
          </w:rPr>
          <w:tab/>
        </w:r>
        <w:r>
          <w:rPr>
            <w:noProof/>
            <w:webHidden/>
          </w:rPr>
          <w:fldChar w:fldCharType="begin"/>
        </w:r>
        <w:r>
          <w:rPr>
            <w:noProof/>
            <w:webHidden/>
          </w:rPr>
          <w:instrText xml:space="preserve"> PAGEREF _Toc216390169 \h </w:instrText>
        </w:r>
        <w:r>
          <w:rPr>
            <w:noProof/>
            <w:webHidden/>
          </w:rPr>
        </w:r>
        <w:r>
          <w:rPr>
            <w:noProof/>
            <w:webHidden/>
          </w:rPr>
          <w:fldChar w:fldCharType="separate"/>
        </w:r>
        <w:r>
          <w:rPr>
            <w:noProof/>
            <w:webHidden/>
          </w:rPr>
          <w:t>40</w:t>
        </w:r>
        <w:r>
          <w:rPr>
            <w:noProof/>
            <w:webHidden/>
          </w:rPr>
          <w:fldChar w:fldCharType="end"/>
        </w:r>
      </w:hyperlink>
    </w:p>
    <w:p w14:paraId="41C2E592" w14:textId="5BD73C9F"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70" w:history="1">
        <w:r w:rsidRPr="000513F9">
          <w:rPr>
            <w:rStyle w:val="Hyperlink"/>
            <w:noProof/>
          </w:rPr>
          <w:t>Hình 2.1 Biểu đồ phân cấp chức năng - BFD</w:t>
        </w:r>
        <w:r>
          <w:rPr>
            <w:noProof/>
            <w:webHidden/>
          </w:rPr>
          <w:tab/>
        </w:r>
        <w:r>
          <w:rPr>
            <w:noProof/>
            <w:webHidden/>
          </w:rPr>
          <w:fldChar w:fldCharType="begin"/>
        </w:r>
        <w:r>
          <w:rPr>
            <w:noProof/>
            <w:webHidden/>
          </w:rPr>
          <w:instrText xml:space="preserve"> PAGEREF _Toc216390170 \h </w:instrText>
        </w:r>
        <w:r>
          <w:rPr>
            <w:noProof/>
            <w:webHidden/>
          </w:rPr>
        </w:r>
        <w:r>
          <w:rPr>
            <w:noProof/>
            <w:webHidden/>
          </w:rPr>
          <w:fldChar w:fldCharType="separate"/>
        </w:r>
        <w:r>
          <w:rPr>
            <w:noProof/>
            <w:webHidden/>
          </w:rPr>
          <w:t>43</w:t>
        </w:r>
        <w:r>
          <w:rPr>
            <w:noProof/>
            <w:webHidden/>
          </w:rPr>
          <w:fldChar w:fldCharType="end"/>
        </w:r>
      </w:hyperlink>
    </w:p>
    <w:p w14:paraId="6CEDFBFC" w14:textId="09F388A0"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71" w:history="1">
        <w:r w:rsidRPr="000513F9">
          <w:rPr>
            <w:rStyle w:val="Hyperlink"/>
            <w:noProof/>
          </w:rPr>
          <w:t>Hình 2.2 Sơ đồ DFD mức ngữ cảnh</w:t>
        </w:r>
        <w:r>
          <w:rPr>
            <w:noProof/>
            <w:webHidden/>
          </w:rPr>
          <w:tab/>
        </w:r>
        <w:r>
          <w:rPr>
            <w:noProof/>
            <w:webHidden/>
          </w:rPr>
          <w:fldChar w:fldCharType="begin"/>
        </w:r>
        <w:r>
          <w:rPr>
            <w:noProof/>
            <w:webHidden/>
          </w:rPr>
          <w:instrText xml:space="preserve"> PAGEREF _Toc216390171 \h </w:instrText>
        </w:r>
        <w:r>
          <w:rPr>
            <w:noProof/>
            <w:webHidden/>
          </w:rPr>
        </w:r>
        <w:r>
          <w:rPr>
            <w:noProof/>
            <w:webHidden/>
          </w:rPr>
          <w:fldChar w:fldCharType="separate"/>
        </w:r>
        <w:r>
          <w:rPr>
            <w:noProof/>
            <w:webHidden/>
          </w:rPr>
          <w:t>44</w:t>
        </w:r>
        <w:r>
          <w:rPr>
            <w:noProof/>
            <w:webHidden/>
          </w:rPr>
          <w:fldChar w:fldCharType="end"/>
        </w:r>
      </w:hyperlink>
    </w:p>
    <w:p w14:paraId="00E8EC9C" w14:textId="1CA1099F"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72" w:history="1">
        <w:r w:rsidRPr="000513F9">
          <w:rPr>
            <w:rStyle w:val="Hyperlink"/>
            <w:noProof/>
          </w:rPr>
          <w:t>Hình 2.3 Sơ đồ DFD mức 0 của hệ thống</w:t>
        </w:r>
        <w:r>
          <w:rPr>
            <w:noProof/>
            <w:webHidden/>
          </w:rPr>
          <w:tab/>
        </w:r>
        <w:r>
          <w:rPr>
            <w:noProof/>
            <w:webHidden/>
          </w:rPr>
          <w:fldChar w:fldCharType="begin"/>
        </w:r>
        <w:r>
          <w:rPr>
            <w:noProof/>
            <w:webHidden/>
          </w:rPr>
          <w:instrText xml:space="preserve"> PAGEREF _Toc216390172 \h </w:instrText>
        </w:r>
        <w:r>
          <w:rPr>
            <w:noProof/>
            <w:webHidden/>
          </w:rPr>
        </w:r>
        <w:r>
          <w:rPr>
            <w:noProof/>
            <w:webHidden/>
          </w:rPr>
          <w:fldChar w:fldCharType="separate"/>
        </w:r>
        <w:r>
          <w:rPr>
            <w:noProof/>
            <w:webHidden/>
          </w:rPr>
          <w:t>45</w:t>
        </w:r>
        <w:r>
          <w:rPr>
            <w:noProof/>
            <w:webHidden/>
          </w:rPr>
          <w:fldChar w:fldCharType="end"/>
        </w:r>
      </w:hyperlink>
    </w:p>
    <w:p w14:paraId="02C9CC1B" w14:textId="5E1DAC76"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73" w:history="1">
        <w:r w:rsidRPr="000513F9">
          <w:rPr>
            <w:rStyle w:val="Hyperlink"/>
            <w:noProof/>
          </w:rPr>
          <w:t>Hình 2.4 Sơ đồ DFD mức 1 -  Quản lý tài khoản phân quyền</w:t>
        </w:r>
        <w:r>
          <w:rPr>
            <w:noProof/>
            <w:webHidden/>
          </w:rPr>
          <w:tab/>
        </w:r>
        <w:r>
          <w:rPr>
            <w:noProof/>
            <w:webHidden/>
          </w:rPr>
          <w:fldChar w:fldCharType="begin"/>
        </w:r>
        <w:r>
          <w:rPr>
            <w:noProof/>
            <w:webHidden/>
          </w:rPr>
          <w:instrText xml:space="preserve"> PAGEREF _Toc216390173 \h </w:instrText>
        </w:r>
        <w:r>
          <w:rPr>
            <w:noProof/>
            <w:webHidden/>
          </w:rPr>
        </w:r>
        <w:r>
          <w:rPr>
            <w:noProof/>
            <w:webHidden/>
          </w:rPr>
          <w:fldChar w:fldCharType="separate"/>
        </w:r>
        <w:r>
          <w:rPr>
            <w:noProof/>
            <w:webHidden/>
          </w:rPr>
          <w:t>46</w:t>
        </w:r>
        <w:r>
          <w:rPr>
            <w:noProof/>
            <w:webHidden/>
          </w:rPr>
          <w:fldChar w:fldCharType="end"/>
        </w:r>
      </w:hyperlink>
    </w:p>
    <w:p w14:paraId="12A7DA77" w14:textId="64AE56F1"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74" w:history="1">
        <w:r w:rsidRPr="000513F9">
          <w:rPr>
            <w:rStyle w:val="Hyperlink"/>
            <w:noProof/>
          </w:rPr>
          <w:t>Hình 2.5 Sơ đồ DFD mức 1 – Quản lý học viên</w:t>
        </w:r>
        <w:r>
          <w:rPr>
            <w:noProof/>
            <w:webHidden/>
          </w:rPr>
          <w:tab/>
        </w:r>
        <w:r>
          <w:rPr>
            <w:noProof/>
            <w:webHidden/>
          </w:rPr>
          <w:fldChar w:fldCharType="begin"/>
        </w:r>
        <w:r>
          <w:rPr>
            <w:noProof/>
            <w:webHidden/>
          </w:rPr>
          <w:instrText xml:space="preserve"> PAGEREF _Toc216390174 \h </w:instrText>
        </w:r>
        <w:r>
          <w:rPr>
            <w:noProof/>
            <w:webHidden/>
          </w:rPr>
        </w:r>
        <w:r>
          <w:rPr>
            <w:noProof/>
            <w:webHidden/>
          </w:rPr>
          <w:fldChar w:fldCharType="separate"/>
        </w:r>
        <w:r>
          <w:rPr>
            <w:noProof/>
            <w:webHidden/>
          </w:rPr>
          <w:t>46</w:t>
        </w:r>
        <w:r>
          <w:rPr>
            <w:noProof/>
            <w:webHidden/>
          </w:rPr>
          <w:fldChar w:fldCharType="end"/>
        </w:r>
      </w:hyperlink>
    </w:p>
    <w:p w14:paraId="4C74BE1D" w14:textId="35984AF5"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75" w:history="1">
        <w:r w:rsidRPr="000513F9">
          <w:rPr>
            <w:rStyle w:val="Hyperlink"/>
            <w:noProof/>
          </w:rPr>
          <w:t>Hình 2.6</w:t>
        </w:r>
        <w:r w:rsidRPr="000513F9">
          <w:rPr>
            <w:rStyle w:val="Hyperlink"/>
            <w:rFonts w:eastAsia="Times New Roman" w:cs="Times New Roman"/>
            <w:noProof/>
          </w:rPr>
          <w:t xml:space="preserve"> </w:t>
        </w:r>
        <w:r w:rsidRPr="000513F9">
          <w:rPr>
            <w:rStyle w:val="Hyperlink"/>
            <w:noProof/>
          </w:rPr>
          <w:t>Sơ đồ DFD mức 1 - Quản lý học phí</w:t>
        </w:r>
        <w:r>
          <w:rPr>
            <w:noProof/>
            <w:webHidden/>
          </w:rPr>
          <w:tab/>
        </w:r>
        <w:r>
          <w:rPr>
            <w:noProof/>
            <w:webHidden/>
          </w:rPr>
          <w:fldChar w:fldCharType="begin"/>
        </w:r>
        <w:r>
          <w:rPr>
            <w:noProof/>
            <w:webHidden/>
          </w:rPr>
          <w:instrText xml:space="preserve"> PAGEREF _Toc216390175 \h </w:instrText>
        </w:r>
        <w:r>
          <w:rPr>
            <w:noProof/>
            <w:webHidden/>
          </w:rPr>
        </w:r>
        <w:r>
          <w:rPr>
            <w:noProof/>
            <w:webHidden/>
          </w:rPr>
          <w:fldChar w:fldCharType="separate"/>
        </w:r>
        <w:r>
          <w:rPr>
            <w:noProof/>
            <w:webHidden/>
          </w:rPr>
          <w:t>47</w:t>
        </w:r>
        <w:r>
          <w:rPr>
            <w:noProof/>
            <w:webHidden/>
          </w:rPr>
          <w:fldChar w:fldCharType="end"/>
        </w:r>
      </w:hyperlink>
    </w:p>
    <w:p w14:paraId="35AE368A" w14:textId="77DB41D4"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76" w:history="1">
        <w:r w:rsidRPr="000513F9">
          <w:rPr>
            <w:rStyle w:val="Hyperlink"/>
            <w:noProof/>
          </w:rPr>
          <w:t>Hình 2.7 Sơ đồ DFD mức 1 – Quản lý khóa học</w:t>
        </w:r>
        <w:r>
          <w:rPr>
            <w:noProof/>
            <w:webHidden/>
          </w:rPr>
          <w:tab/>
        </w:r>
        <w:r>
          <w:rPr>
            <w:noProof/>
            <w:webHidden/>
          </w:rPr>
          <w:fldChar w:fldCharType="begin"/>
        </w:r>
        <w:r>
          <w:rPr>
            <w:noProof/>
            <w:webHidden/>
          </w:rPr>
          <w:instrText xml:space="preserve"> PAGEREF _Toc216390176 \h </w:instrText>
        </w:r>
        <w:r>
          <w:rPr>
            <w:noProof/>
            <w:webHidden/>
          </w:rPr>
        </w:r>
        <w:r>
          <w:rPr>
            <w:noProof/>
            <w:webHidden/>
          </w:rPr>
          <w:fldChar w:fldCharType="separate"/>
        </w:r>
        <w:r>
          <w:rPr>
            <w:noProof/>
            <w:webHidden/>
          </w:rPr>
          <w:t>47</w:t>
        </w:r>
        <w:r>
          <w:rPr>
            <w:noProof/>
            <w:webHidden/>
          </w:rPr>
          <w:fldChar w:fldCharType="end"/>
        </w:r>
      </w:hyperlink>
    </w:p>
    <w:p w14:paraId="776F1FC0" w14:textId="3508C56F"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77" w:history="1">
        <w:r w:rsidRPr="000513F9">
          <w:rPr>
            <w:rStyle w:val="Hyperlink"/>
            <w:noProof/>
          </w:rPr>
          <w:t>Hình 2.8 Sơ đồ DFD mức 1 – Quản lý lớp</w:t>
        </w:r>
        <w:r>
          <w:rPr>
            <w:noProof/>
            <w:webHidden/>
          </w:rPr>
          <w:tab/>
        </w:r>
        <w:r>
          <w:rPr>
            <w:noProof/>
            <w:webHidden/>
          </w:rPr>
          <w:fldChar w:fldCharType="begin"/>
        </w:r>
        <w:r>
          <w:rPr>
            <w:noProof/>
            <w:webHidden/>
          </w:rPr>
          <w:instrText xml:space="preserve"> PAGEREF _Toc216390177 \h </w:instrText>
        </w:r>
        <w:r>
          <w:rPr>
            <w:noProof/>
            <w:webHidden/>
          </w:rPr>
        </w:r>
        <w:r>
          <w:rPr>
            <w:noProof/>
            <w:webHidden/>
          </w:rPr>
          <w:fldChar w:fldCharType="separate"/>
        </w:r>
        <w:r>
          <w:rPr>
            <w:noProof/>
            <w:webHidden/>
          </w:rPr>
          <w:t>48</w:t>
        </w:r>
        <w:r>
          <w:rPr>
            <w:noProof/>
            <w:webHidden/>
          </w:rPr>
          <w:fldChar w:fldCharType="end"/>
        </w:r>
      </w:hyperlink>
    </w:p>
    <w:p w14:paraId="7D21FDDC" w14:textId="0116C371"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78" w:history="1">
        <w:r w:rsidRPr="000513F9">
          <w:rPr>
            <w:rStyle w:val="Hyperlink"/>
            <w:noProof/>
          </w:rPr>
          <w:t>Hình 2.9 Sơ đồ DFD mức 1 – Quản lý điểm</w:t>
        </w:r>
        <w:r>
          <w:rPr>
            <w:noProof/>
            <w:webHidden/>
          </w:rPr>
          <w:tab/>
        </w:r>
        <w:r>
          <w:rPr>
            <w:noProof/>
            <w:webHidden/>
          </w:rPr>
          <w:fldChar w:fldCharType="begin"/>
        </w:r>
        <w:r>
          <w:rPr>
            <w:noProof/>
            <w:webHidden/>
          </w:rPr>
          <w:instrText xml:space="preserve"> PAGEREF _Toc216390178 \h </w:instrText>
        </w:r>
        <w:r>
          <w:rPr>
            <w:noProof/>
            <w:webHidden/>
          </w:rPr>
        </w:r>
        <w:r>
          <w:rPr>
            <w:noProof/>
            <w:webHidden/>
          </w:rPr>
          <w:fldChar w:fldCharType="separate"/>
        </w:r>
        <w:r>
          <w:rPr>
            <w:noProof/>
            <w:webHidden/>
          </w:rPr>
          <w:t>49</w:t>
        </w:r>
        <w:r>
          <w:rPr>
            <w:noProof/>
            <w:webHidden/>
          </w:rPr>
          <w:fldChar w:fldCharType="end"/>
        </w:r>
      </w:hyperlink>
    </w:p>
    <w:p w14:paraId="1C14DD88" w14:textId="2E09812E"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79" w:history="1">
        <w:r w:rsidRPr="000513F9">
          <w:rPr>
            <w:rStyle w:val="Hyperlink"/>
            <w:noProof/>
          </w:rPr>
          <w:t>Hình 2.10 Sơ đồ DFD mức 1 – Quản lý xin nghỉ bảo lưu</w:t>
        </w:r>
        <w:r>
          <w:rPr>
            <w:noProof/>
            <w:webHidden/>
          </w:rPr>
          <w:tab/>
        </w:r>
        <w:r>
          <w:rPr>
            <w:noProof/>
            <w:webHidden/>
          </w:rPr>
          <w:fldChar w:fldCharType="begin"/>
        </w:r>
        <w:r>
          <w:rPr>
            <w:noProof/>
            <w:webHidden/>
          </w:rPr>
          <w:instrText xml:space="preserve"> PAGEREF _Toc216390179 \h </w:instrText>
        </w:r>
        <w:r>
          <w:rPr>
            <w:noProof/>
            <w:webHidden/>
          </w:rPr>
        </w:r>
        <w:r>
          <w:rPr>
            <w:noProof/>
            <w:webHidden/>
          </w:rPr>
          <w:fldChar w:fldCharType="separate"/>
        </w:r>
        <w:r>
          <w:rPr>
            <w:noProof/>
            <w:webHidden/>
          </w:rPr>
          <w:t>49</w:t>
        </w:r>
        <w:r>
          <w:rPr>
            <w:noProof/>
            <w:webHidden/>
          </w:rPr>
          <w:fldChar w:fldCharType="end"/>
        </w:r>
      </w:hyperlink>
    </w:p>
    <w:p w14:paraId="67836094" w14:textId="0EDDB60F"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80" w:history="1">
        <w:r w:rsidRPr="000513F9">
          <w:rPr>
            <w:rStyle w:val="Hyperlink"/>
            <w:noProof/>
          </w:rPr>
          <w:t>Hình 2.11 Sơ đồ DFD mức 1 – Quản lý đăng ký học</w:t>
        </w:r>
        <w:r>
          <w:rPr>
            <w:noProof/>
            <w:webHidden/>
          </w:rPr>
          <w:tab/>
        </w:r>
        <w:r>
          <w:rPr>
            <w:noProof/>
            <w:webHidden/>
          </w:rPr>
          <w:fldChar w:fldCharType="begin"/>
        </w:r>
        <w:r>
          <w:rPr>
            <w:noProof/>
            <w:webHidden/>
          </w:rPr>
          <w:instrText xml:space="preserve"> PAGEREF _Toc216390180 \h </w:instrText>
        </w:r>
        <w:r>
          <w:rPr>
            <w:noProof/>
            <w:webHidden/>
          </w:rPr>
        </w:r>
        <w:r>
          <w:rPr>
            <w:noProof/>
            <w:webHidden/>
          </w:rPr>
          <w:fldChar w:fldCharType="separate"/>
        </w:r>
        <w:r>
          <w:rPr>
            <w:noProof/>
            <w:webHidden/>
          </w:rPr>
          <w:t>50</w:t>
        </w:r>
        <w:r>
          <w:rPr>
            <w:noProof/>
            <w:webHidden/>
          </w:rPr>
          <w:fldChar w:fldCharType="end"/>
        </w:r>
      </w:hyperlink>
    </w:p>
    <w:p w14:paraId="361CF41E" w14:textId="3F96F5A6"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81" w:history="1">
        <w:r w:rsidRPr="000513F9">
          <w:rPr>
            <w:rStyle w:val="Hyperlink"/>
            <w:noProof/>
          </w:rPr>
          <w:t>Hình 2.12 Sơ đồ DFD mức 1 – Quản lý giáo viên</w:t>
        </w:r>
        <w:r>
          <w:rPr>
            <w:noProof/>
            <w:webHidden/>
          </w:rPr>
          <w:tab/>
        </w:r>
        <w:r>
          <w:rPr>
            <w:noProof/>
            <w:webHidden/>
          </w:rPr>
          <w:fldChar w:fldCharType="begin"/>
        </w:r>
        <w:r>
          <w:rPr>
            <w:noProof/>
            <w:webHidden/>
          </w:rPr>
          <w:instrText xml:space="preserve"> PAGEREF _Toc216390181 \h </w:instrText>
        </w:r>
        <w:r>
          <w:rPr>
            <w:noProof/>
            <w:webHidden/>
          </w:rPr>
        </w:r>
        <w:r>
          <w:rPr>
            <w:noProof/>
            <w:webHidden/>
          </w:rPr>
          <w:fldChar w:fldCharType="separate"/>
        </w:r>
        <w:r>
          <w:rPr>
            <w:noProof/>
            <w:webHidden/>
          </w:rPr>
          <w:t>51</w:t>
        </w:r>
        <w:r>
          <w:rPr>
            <w:noProof/>
            <w:webHidden/>
          </w:rPr>
          <w:fldChar w:fldCharType="end"/>
        </w:r>
      </w:hyperlink>
    </w:p>
    <w:p w14:paraId="0FCE0163" w14:textId="4B49D1C8"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82" w:history="1">
        <w:r w:rsidRPr="000513F9">
          <w:rPr>
            <w:rStyle w:val="Hyperlink"/>
            <w:noProof/>
          </w:rPr>
          <w:t>Hình 2.13 Sơ đồ DFD mức 2 – Chức năng Tiếp nhận yêu cầu tạo tài khoản</w:t>
        </w:r>
        <w:r>
          <w:rPr>
            <w:noProof/>
            <w:webHidden/>
          </w:rPr>
          <w:tab/>
        </w:r>
        <w:r>
          <w:rPr>
            <w:noProof/>
            <w:webHidden/>
          </w:rPr>
          <w:fldChar w:fldCharType="begin"/>
        </w:r>
        <w:r>
          <w:rPr>
            <w:noProof/>
            <w:webHidden/>
          </w:rPr>
          <w:instrText xml:space="preserve"> PAGEREF _Toc216390182 \h </w:instrText>
        </w:r>
        <w:r>
          <w:rPr>
            <w:noProof/>
            <w:webHidden/>
          </w:rPr>
        </w:r>
        <w:r>
          <w:rPr>
            <w:noProof/>
            <w:webHidden/>
          </w:rPr>
          <w:fldChar w:fldCharType="separate"/>
        </w:r>
        <w:r>
          <w:rPr>
            <w:noProof/>
            <w:webHidden/>
          </w:rPr>
          <w:t>52</w:t>
        </w:r>
        <w:r>
          <w:rPr>
            <w:noProof/>
            <w:webHidden/>
          </w:rPr>
          <w:fldChar w:fldCharType="end"/>
        </w:r>
      </w:hyperlink>
    </w:p>
    <w:p w14:paraId="6D17E850" w14:textId="038DD652"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83" w:history="1">
        <w:r w:rsidRPr="000513F9">
          <w:rPr>
            <w:rStyle w:val="Hyperlink"/>
            <w:noProof/>
          </w:rPr>
          <w:t>Hình 2.14 Sơ đồ DFD mức 2 – Chức năng Tạo tài khoản</w:t>
        </w:r>
        <w:r>
          <w:rPr>
            <w:noProof/>
            <w:webHidden/>
          </w:rPr>
          <w:tab/>
        </w:r>
        <w:r>
          <w:rPr>
            <w:noProof/>
            <w:webHidden/>
          </w:rPr>
          <w:fldChar w:fldCharType="begin"/>
        </w:r>
        <w:r>
          <w:rPr>
            <w:noProof/>
            <w:webHidden/>
          </w:rPr>
          <w:instrText xml:space="preserve"> PAGEREF _Toc216390183 \h </w:instrText>
        </w:r>
        <w:r>
          <w:rPr>
            <w:noProof/>
            <w:webHidden/>
          </w:rPr>
        </w:r>
        <w:r>
          <w:rPr>
            <w:noProof/>
            <w:webHidden/>
          </w:rPr>
          <w:fldChar w:fldCharType="separate"/>
        </w:r>
        <w:r>
          <w:rPr>
            <w:noProof/>
            <w:webHidden/>
          </w:rPr>
          <w:t>52</w:t>
        </w:r>
        <w:r>
          <w:rPr>
            <w:noProof/>
            <w:webHidden/>
          </w:rPr>
          <w:fldChar w:fldCharType="end"/>
        </w:r>
      </w:hyperlink>
    </w:p>
    <w:p w14:paraId="49382B7D" w14:textId="11C69962"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84" w:history="1">
        <w:r w:rsidRPr="000513F9">
          <w:rPr>
            <w:rStyle w:val="Hyperlink"/>
            <w:noProof/>
          </w:rPr>
          <w:t>Hình 2.15 Sơ đồ DFD mức 2 – Chức năng Phân quyền từng người dùng</w:t>
        </w:r>
        <w:r>
          <w:rPr>
            <w:noProof/>
            <w:webHidden/>
          </w:rPr>
          <w:tab/>
        </w:r>
        <w:r>
          <w:rPr>
            <w:noProof/>
            <w:webHidden/>
          </w:rPr>
          <w:fldChar w:fldCharType="begin"/>
        </w:r>
        <w:r>
          <w:rPr>
            <w:noProof/>
            <w:webHidden/>
          </w:rPr>
          <w:instrText xml:space="preserve"> PAGEREF _Toc216390184 \h </w:instrText>
        </w:r>
        <w:r>
          <w:rPr>
            <w:noProof/>
            <w:webHidden/>
          </w:rPr>
        </w:r>
        <w:r>
          <w:rPr>
            <w:noProof/>
            <w:webHidden/>
          </w:rPr>
          <w:fldChar w:fldCharType="separate"/>
        </w:r>
        <w:r>
          <w:rPr>
            <w:noProof/>
            <w:webHidden/>
          </w:rPr>
          <w:t>53</w:t>
        </w:r>
        <w:r>
          <w:rPr>
            <w:noProof/>
            <w:webHidden/>
          </w:rPr>
          <w:fldChar w:fldCharType="end"/>
        </w:r>
      </w:hyperlink>
    </w:p>
    <w:p w14:paraId="0AE93FF1" w14:textId="48764DF3"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85" w:history="1">
        <w:r w:rsidRPr="000513F9">
          <w:rPr>
            <w:rStyle w:val="Hyperlink"/>
            <w:noProof/>
          </w:rPr>
          <w:t>Hình 2.16 Sơ đồ DFD mức 2 – Chức năng Cập nhật thông tin tài khoản</w:t>
        </w:r>
        <w:r>
          <w:rPr>
            <w:noProof/>
            <w:webHidden/>
          </w:rPr>
          <w:tab/>
        </w:r>
        <w:r>
          <w:rPr>
            <w:noProof/>
            <w:webHidden/>
          </w:rPr>
          <w:fldChar w:fldCharType="begin"/>
        </w:r>
        <w:r>
          <w:rPr>
            <w:noProof/>
            <w:webHidden/>
          </w:rPr>
          <w:instrText xml:space="preserve"> PAGEREF _Toc216390185 \h </w:instrText>
        </w:r>
        <w:r>
          <w:rPr>
            <w:noProof/>
            <w:webHidden/>
          </w:rPr>
        </w:r>
        <w:r>
          <w:rPr>
            <w:noProof/>
            <w:webHidden/>
          </w:rPr>
          <w:fldChar w:fldCharType="separate"/>
        </w:r>
        <w:r>
          <w:rPr>
            <w:noProof/>
            <w:webHidden/>
          </w:rPr>
          <w:t>53</w:t>
        </w:r>
        <w:r>
          <w:rPr>
            <w:noProof/>
            <w:webHidden/>
          </w:rPr>
          <w:fldChar w:fldCharType="end"/>
        </w:r>
      </w:hyperlink>
    </w:p>
    <w:p w14:paraId="3146B8C0" w14:textId="3A77A0AD"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86" w:history="1">
        <w:r w:rsidRPr="000513F9">
          <w:rPr>
            <w:rStyle w:val="Hyperlink"/>
            <w:noProof/>
          </w:rPr>
          <w:t>Hình 2.17 Sơ đồ DFD mức 2 – Chức năng Xóa tài khoản</w:t>
        </w:r>
        <w:r>
          <w:rPr>
            <w:noProof/>
            <w:webHidden/>
          </w:rPr>
          <w:tab/>
        </w:r>
        <w:r>
          <w:rPr>
            <w:noProof/>
            <w:webHidden/>
          </w:rPr>
          <w:fldChar w:fldCharType="begin"/>
        </w:r>
        <w:r>
          <w:rPr>
            <w:noProof/>
            <w:webHidden/>
          </w:rPr>
          <w:instrText xml:space="preserve"> PAGEREF _Toc216390186 \h </w:instrText>
        </w:r>
        <w:r>
          <w:rPr>
            <w:noProof/>
            <w:webHidden/>
          </w:rPr>
        </w:r>
        <w:r>
          <w:rPr>
            <w:noProof/>
            <w:webHidden/>
          </w:rPr>
          <w:fldChar w:fldCharType="separate"/>
        </w:r>
        <w:r>
          <w:rPr>
            <w:noProof/>
            <w:webHidden/>
          </w:rPr>
          <w:t>54</w:t>
        </w:r>
        <w:r>
          <w:rPr>
            <w:noProof/>
            <w:webHidden/>
          </w:rPr>
          <w:fldChar w:fldCharType="end"/>
        </w:r>
      </w:hyperlink>
    </w:p>
    <w:p w14:paraId="012A5A12" w14:textId="16F74C40"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87" w:history="1">
        <w:r w:rsidRPr="000513F9">
          <w:rPr>
            <w:rStyle w:val="Hyperlink"/>
            <w:noProof/>
          </w:rPr>
          <w:t>Hình 2.18 Sơ đồ DFD mức 2 – Chức năng Tìm kiếm tài khoản</w:t>
        </w:r>
        <w:r>
          <w:rPr>
            <w:noProof/>
            <w:webHidden/>
          </w:rPr>
          <w:tab/>
        </w:r>
        <w:r>
          <w:rPr>
            <w:noProof/>
            <w:webHidden/>
          </w:rPr>
          <w:fldChar w:fldCharType="begin"/>
        </w:r>
        <w:r>
          <w:rPr>
            <w:noProof/>
            <w:webHidden/>
          </w:rPr>
          <w:instrText xml:space="preserve"> PAGEREF _Toc216390187 \h </w:instrText>
        </w:r>
        <w:r>
          <w:rPr>
            <w:noProof/>
            <w:webHidden/>
          </w:rPr>
        </w:r>
        <w:r>
          <w:rPr>
            <w:noProof/>
            <w:webHidden/>
          </w:rPr>
          <w:fldChar w:fldCharType="separate"/>
        </w:r>
        <w:r>
          <w:rPr>
            <w:noProof/>
            <w:webHidden/>
          </w:rPr>
          <w:t>54</w:t>
        </w:r>
        <w:r>
          <w:rPr>
            <w:noProof/>
            <w:webHidden/>
          </w:rPr>
          <w:fldChar w:fldCharType="end"/>
        </w:r>
      </w:hyperlink>
    </w:p>
    <w:p w14:paraId="50CE207B" w14:textId="0590E8FF"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88" w:history="1">
        <w:r w:rsidRPr="000513F9">
          <w:rPr>
            <w:rStyle w:val="Hyperlink"/>
            <w:noProof/>
          </w:rPr>
          <w:t>Hình 2.19 Sơ đồ DFD mức 2 – Chức năng Tiếp nhận yêu cầu</w:t>
        </w:r>
        <w:r>
          <w:rPr>
            <w:noProof/>
            <w:webHidden/>
          </w:rPr>
          <w:tab/>
        </w:r>
        <w:r>
          <w:rPr>
            <w:noProof/>
            <w:webHidden/>
          </w:rPr>
          <w:fldChar w:fldCharType="begin"/>
        </w:r>
        <w:r>
          <w:rPr>
            <w:noProof/>
            <w:webHidden/>
          </w:rPr>
          <w:instrText xml:space="preserve"> PAGEREF _Toc216390188 \h </w:instrText>
        </w:r>
        <w:r>
          <w:rPr>
            <w:noProof/>
            <w:webHidden/>
          </w:rPr>
        </w:r>
        <w:r>
          <w:rPr>
            <w:noProof/>
            <w:webHidden/>
          </w:rPr>
          <w:fldChar w:fldCharType="separate"/>
        </w:r>
        <w:r>
          <w:rPr>
            <w:noProof/>
            <w:webHidden/>
          </w:rPr>
          <w:t>55</w:t>
        </w:r>
        <w:r>
          <w:rPr>
            <w:noProof/>
            <w:webHidden/>
          </w:rPr>
          <w:fldChar w:fldCharType="end"/>
        </w:r>
      </w:hyperlink>
    </w:p>
    <w:p w14:paraId="0EC0F484" w14:textId="21A14CE1"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89" w:history="1">
        <w:r w:rsidRPr="000513F9">
          <w:rPr>
            <w:rStyle w:val="Hyperlink"/>
            <w:noProof/>
          </w:rPr>
          <w:t>Hình 2.20 Sơ đồ DFD mức 2 – Chức năng Thêm học viên</w:t>
        </w:r>
        <w:r>
          <w:rPr>
            <w:noProof/>
            <w:webHidden/>
          </w:rPr>
          <w:tab/>
        </w:r>
        <w:r>
          <w:rPr>
            <w:noProof/>
            <w:webHidden/>
          </w:rPr>
          <w:fldChar w:fldCharType="begin"/>
        </w:r>
        <w:r>
          <w:rPr>
            <w:noProof/>
            <w:webHidden/>
          </w:rPr>
          <w:instrText xml:space="preserve"> PAGEREF _Toc216390189 \h </w:instrText>
        </w:r>
        <w:r>
          <w:rPr>
            <w:noProof/>
            <w:webHidden/>
          </w:rPr>
        </w:r>
        <w:r>
          <w:rPr>
            <w:noProof/>
            <w:webHidden/>
          </w:rPr>
          <w:fldChar w:fldCharType="separate"/>
        </w:r>
        <w:r>
          <w:rPr>
            <w:noProof/>
            <w:webHidden/>
          </w:rPr>
          <w:t>55</w:t>
        </w:r>
        <w:r>
          <w:rPr>
            <w:noProof/>
            <w:webHidden/>
          </w:rPr>
          <w:fldChar w:fldCharType="end"/>
        </w:r>
      </w:hyperlink>
    </w:p>
    <w:p w14:paraId="1B712520" w14:textId="7A760352"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90" w:history="1">
        <w:r w:rsidRPr="000513F9">
          <w:rPr>
            <w:rStyle w:val="Hyperlink"/>
            <w:noProof/>
          </w:rPr>
          <w:t>Hình 2.21 Sơ đồ DFD mức 2 – Chức năng Cập nhật thông tin học viên</w:t>
        </w:r>
        <w:r>
          <w:rPr>
            <w:noProof/>
            <w:webHidden/>
          </w:rPr>
          <w:tab/>
        </w:r>
        <w:r>
          <w:rPr>
            <w:noProof/>
            <w:webHidden/>
          </w:rPr>
          <w:fldChar w:fldCharType="begin"/>
        </w:r>
        <w:r>
          <w:rPr>
            <w:noProof/>
            <w:webHidden/>
          </w:rPr>
          <w:instrText xml:space="preserve"> PAGEREF _Toc216390190 \h </w:instrText>
        </w:r>
        <w:r>
          <w:rPr>
            <w:noProof/>
            <w:webHidden/>
          </w:rPr>
        </w:r>
        <w:r>
          <w:rPr>
            <w:noProof/>
            <w:webHidden/>
          </w:rPr>
          <w:fldChar w:fldCharType="separate"/>
        </w:r>
        <w:r>
          <w:rPr>
            <w:noProof/>
            <w:webHidden/>
          </w:rPr>
          <w:t>56</w:t>
        </w:r>
        <w:r>
          <w:rPr>
            <w:noProof/>
            <w:webHidden/>
          </w:rPr>
          <w:fldChar w:fldCharType="end"/>
        </w:r>
      </w:hyperlink>
    </w:p>
    <w:p w14:paraId="5EAA06CD" w14:textId="616F635C"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91" w:history="1">
        <w:r w:rsidRPr="000513F9">
          <w:rPr>
            <w:rStyle w:val="Hyperlink"/>
            <w:noProof/>
          </w:rPr>
          <w:t>Hình 2.22 Sơ đồ DFD mức 2 – Chức năng Xóa học viên</w:t>
        </w:r>
        <w:r>
          <w:rPr>
            <w:noProof/>
            <w:webHidden/>
          </w:rPr>
          <w:tab/>
        </w:r>
        <w:r>
          <w:rPr>
            <w:noProof/>
            <w:webHidden/>
          </w:rPr>
          <w:fldChar w:fldCharType="begin"/>
        </w:r>
        <w:r>
          <w:rPr>
            <w:noProof/>
            <w:webHidden/>
          </w:rPr>
          <w:instrText xml:space="preserve"> PAGEREF _Toc216390191 \h </w:instrText>
        </w:r>
        <w:r>
          <w:rPr>
            <w:noProof/>
            <w:webHidden/>
          </w:rPr>
        </w:r>
        <w:r>
          <w:rPr>
            <w:noProof/>
            <w:webHidden/>
          </w:rPr>
          <w:fldChar w:fldCharType="separate"/>
        </w:r>
        <w:r>
          <w:rPr>
            <w:noProof/>
            <w:webHidden/>
          </w:rPr>
          <w:t>56</w:t>
        </w:r>
        <w:r>
          <w:rPr>
            <w:noProof/>
            <w:webHidden/>
          </w:rPr>
          <w:fldChar w:fldCharType="end"/>
        </w:r>
      </w:hyperlink>
    </w:p>
    <w:p w14:paraId="3BD3DFEF" w14:textId="3C0CEA6E"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92" w:history="1">
        <w:r w:rsidRPr="000513F9">
          <w:rPr>
            <w:rStyle w:val="Hyperlink"/>
            <w:noProof/>
          </w:rPr>
          <w:t>Hình 2.23 Sơ đồ DFD mức 2 – Chức năng Tìm kiếm học viên</w:t>
        </w:r>
        <w:r>
          <w:rPr>
            <w:noProof/>
            <w:webHidden/>
          </w:rPr>
          <w:tab/>
        </w:r>
        <w:r>
          <w:rPr>
            <w:noProof/>
            <w:webHidden/>
          </w:rPr>
          <w:fldChar w:fldCharType="begin"/>
        </w:r>
        <w:r>
          <w:rPr>
            <w:noProof/>
            <w:webHidden/>
          </w:rPr>
          <w:instrText xml:space="preserve"> PAGEREF _Toc216390192 \h </w:instrText>
        </w:r>
        <w:r>
          <w:rPr>
            <w:noProof/>
            <w:webHidden/>
          </w:rPr>
        </w:r>
        <w:r>
          <w:rPr>
            <w:noProof/>
            <w:webHidden/>
          </w:rPr>
          <w:fldChar w:fldCharType="separate"/>
        </w:r>
        <w:r>
          <w:rPr>
            <w:noProof/>
            <w:webHidden/>
          </w:rPr>
          <w:t>56</w:t>
        </w:r>
        <w:r>
          <w:rPr>
            <w:noProof/>
            <w:webHidden/>
          </w:rPr>
          <w:fldChar w:fldCharType="end"/>
        </w:r>
      </w:hyperlink>
    </w:p>
    <w:p w14:paraId="4A429829" w14:textId="2F2C2212"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93" w:history="1">
        <w:r w:rsidRPr="000513F9">
          <w:rPr>
            <w:rStyle w:val="Hyperlink"/>
            <w:noProof/>
          </w:rPr>
          <w:t>Hình 2.24 Sơ đồ DFD mức 2 – Chức năng Đăng ký khóa học</w:t>
        </w:r>
        <w:r>
          <w:rPr>
            <w:noProof/>
            <w:webHidden/>
          </w:rPr>
          <w:tab/>
        </w:r>
        <w:r>
          <w:rPr>
            <w:noProof/>
            <w:webHidden/>
          </w:rPr>
          <w:fldChar w:fldCharType="begin"/>
        </w:r>
        <w:r>
          <w:rPr>
            <w:noProof/>
            <w:webHidden/>
          </w:rPr>
          <w:instrText xml:space="preserve"> PAGEREF _Toc216390193 \h </w:instrText>
        </w:r>
        <w:r>
          <w:rPr>
            <w:noProof/>
            <w:webHidden/>
          </w:rPr>
        </w:r>
        <w:r>
          <w:rPr>
            <w:noProof/>
            <w:webHidden/>
          </w:rPr>
          <w:fldChar w:fldCharType="separate"/>
        </w:r>
        <w:r>
          <w:rPr>
            <w:noProof/>
            <w:webHidden/>
          </w:rPr>
          <w:t>57</w:t>
        </w:r>
        <w:r>
          <w:rPr>
            <w:noProof/>
            <w:webHidden/>
          </w:rPr>
          <w:fldChar w:fldCharType="end"/>
        </w:r>
      </w:hyperlink>
    </w:p>
    <w:p w14:paraId="77D4298B" w14:textId="56BE9346"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94" w:history="1">
        <w:r w:rsidRPr="000513F9">
          <w:rPr>
            <w:rStyle w:val="Hyperlink"/>
            <w:noProof/>
          </w:rPr>
          <w:t>Hình 2.25 Sơ đồ DFD mức 2 – Chức năng Cập nhật trình độ</w:t>
        </w:r>
        <w:r>
          <w:rPr>
            <w:noProof/>
            <w:webHidden/>
          </w:rPr>
          <w:tab/>
        </w:r>
        <w:r>
          <w:rPr>
            <w:noProof/>
            <w:webHidden/>
          </w:rPr>
          <w:fldChar w:fldCharType="begin"/>
        </w:r>
        <w:r>
          <w:rPr>
            <w:noProof/>
            <w:webHidden/>
          </w:rPr>
          <w:instrText xml:space="preserve"> PAGEREF _Toc216390194 \h </w:instrText>
        </w:r>
        <w:r>
          <w:rPr>
            <w:noProof/>
            <w:webHidden/>
          </w:rPr>
        </w:r>
        <w:r>
          <w:rPr>
            <w:noProof/>
            <w:webHidden/>
          </w:rPr>
          <w:fldChar w:fldCharType="separate"/>
        </w:r>
        <w:r>
          <w:rPr>
            <w:noProof/>
            <w:webHidden/>
          </w:rPr>
          <w:t>57</w:t>
        </w:r>
        <w:r>
          <w:rPr>
            <w:noProof/>
            <w:webHidden/>
          </w:rPr>
          <w:fldChar w:fldCharType="end"/>
        </w:r>
      </w:hyperlink>
    </w:p>
    <w:p w14:paraId="214AB2BB" w14:textId="070822FC"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95" w:history="1">
        <w:r w:rsidRPr="000513F9">
          <w:rPr>
            <w:rStyle w:val="Hyperlink"/>
            <w:noProof/>
          </w:rPr>
          <w:t>Hình 2.26 Sơ đồ DFD mức 2 – Chức năng Báo cáo trình độ học viên</w:t>
        </w:r>
        <w:r>
          <w:rPr>
            <w:noProof/>
            <w:webHidden/>
          </w:rPr>
          <w:tab/>
        </w:r>
        <w:r>
          <w:rPr>
            <w:noProof/>
            <w:webHidden/>
          </w:rPr>
          <w:fldChar w:fldCharType="begin"/>
        </w:r>
        <w:r>
          <w:rPr>
            <w:noProof/>
            <w:webHidden/>
          </w:rPr>
          <w:instrText xml:space="preserve"> PAGEREF _Toc216390195 \h </w:instrText>
        </w:r>
        <w:r>
          <w:rPr>
            <w:noProof/>
            <w:webHidden/>
          </w:rPr>
        </w:r>
        <w:r>
          <w:rPr>
            <w:noProof/>
            <w:webHidden/>
          </w:rPr>
          <w:fldChar w:fldCharType="separate"/>
        </w:r>
        <w:r>
          <w:rPr>
            <w:noProof/>
            <w:webHidden/>
          </w:rPr>
          <w:t>58</w:t>
        </w:r>
        <w:r>
          <w:rPr>
            <w:noProof/>
            <w:webHidden/>
          </w:rPr>
          <w:fldChar w:fldCharType="end"/>
        </w:r>
      </w:hyperlink>
    </w:p>
    <w:p w14:paraId="49B785E0" w14:textId="359D982C"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96" w:history="1">
        <w:r w:rsidRPr="000513F9">
          <w:rPr>
            <w:rStyle w:val="Hyperlink"/>
            <w:noProof/>
          </w:rPr>
          <w:t>Hình 2.27 Sơ đồ DFD mức 2 – Chức năng Cập nhật hồ sơ năng lực của học viên</w:t>
        </w:r>
        <w:r>
          <w:rPr>
            <w:noProof/>
            <w:webHidden/>
          </w:rPr>
          <w:tab/>
        </w:r>
        <w:r>
          <w:rPr>
            <w:noProof/>
            <w:webHidden/>
          </w:rPr>
          <w:fldChar w:fldCharType="begin"/>
        </w:r>
        <w:r>
          <w:rPr>
            <w:noProof/>
            <w:webHidden/>
          </w:rPr>
          <w:instrText xml:space="preserve"> PAGEREF _Toc216390196 \h </w:instrText>
        </w:r>
        <w:r>
          <w:rPr>
            <w:noProof/>
            <w:webHidden/>
          </w:rPr>
        </w:r>
        <w:r>
          <w:rPr>
            <w:noProof/>
            <w:webHidden/>
          </w:rPr>
          <w:fldChar w:fldCharType="separate"/>
        </w:r>
        <w:r>
          <w:rPr>
            <w:noProof/>
            <w:webHidden/>
          </w:rPr>
          <w:t>58</w:t>
        </w:r>
        <w:r>
          <w:rPr>
            <w:noProof/>
            <w:webHidden/>
          </w:rPr>
          <w:fldChar w:fldCharType="end"/>
        </w:r>
      </w:hyperlink>
    </w:p>
    <w:p w14:paraId="2097C954" w14:textId="720CBBCD"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97" w:history="1">
        <w:r w:rsidRPr="000513F9">
          <w:rPr>
            <w:rStyle w:val="Hyperlink"/>
            <w:noProof/>
          </w:rPr>
          <w:t>Hình 2.28 Sơ đồ DFD mức 2 – Chức năng Thu thập thông tin trình độ, chứng chỉ, thành tích thành tựu của học viên</w:t>
        </w:r>
        <w:r>
          <w:rPr>
            <w:noProof/>
            <w:webHidden/>
          </w:rPr>
          <w:tab/>
        </w:r>
        <w:r>
          <w:rPr>
            <w:noProof/>
            <w:webHidden/>
          </w:rPr>
          <w:fldChar w:fldCharType="begin"/>
        </w:r>
        <w:r>
          <w:rPr>
            <w:noProof/>
            <w:webHidden/>
          </w:rPr>
          <w:instrText xml:space="preserve"> PAGEREF _Toc216390197 \h </w:instrText>
        </w:r>
        <w:r>
          <w:rPr>
            <w:noProof/>
            <w:webHidden/>
          </w:rPr>
        </w:r>
        <w:r>
          <w:rPr>
            <w:noProof/>
            <w:webHidden/>
          </w:rPr>
          <w:fldChar w:fldCharType="separate"/>
        </w:r>
        <w:r>
          <w:rPr>
            <w:noProof/>
            <w:webHidden/>
          </w:rPr>
          <w:t>59</w:t>
        </w:r>
        <w:r>
          <w:rPr>
            <w:noProof/>
            <w:webHidden/>
          </w:rPr>
          <w:fldChar w:fldCharType="end"/>
        </w:r>
      </w:hyperlink>
    </w:p>
    <w:p w14:paraId="7A136504" w14:textId="74747403"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98" w:history="1">
        <w:r w:rsidRPr="000513F9">
          <w:rPr>
            <w:rStyle w:val="Hyperlink"/>
            <w:noProof/>
          </w:rPr>
          <w:t>Hình 2.29 Sơ đồ DFD mức 2 – Chức năng Tiếp nhận yêu cầu thu học phí</w:t>
        </w:r>
        <w:r>
          <w:rPr>
            <w:noProof/>
            <w:webHidden/>
          </w:rPr>
          <w:tab/>
        </w:r>
        <w:r>
          <w:rPr>
            <w:noProof/>
            <w:webHidden/>
          </w:rPr>
          <w:fldChar w:fldCharType="begin"/>
        </w:r>
        <w:r>
          <w:rPr>
            <w:noProof/>
            <w:webHidden/>
          </w:rPr>
          <w:instrText xml:space="preserve"> PAGEREF _Toc216390198 \h </w:instrText>
        </w:r>
        <w:r>
          <w:rPr>
            <w:noProof/>
            <w:webHidden/>
          </w:rPr>
        </w:r>
        <w:r>
          <w:rPr>
            <w:noProof/>
            <w:webHidden/>
          </w:rPr>
          <w:fldChar w:fldCharType="separate"/>
        </w:r>
        <w:r>
          <w:rPr>
            <w:noProof/>
            <w:webHidden/>
          </w:rPr>
          <w:t>59</w:t>
        </w:r>
        <w:r>
          <w:rPr>
            <w:noProof/>
            <w:webHidden/>
          </w:rPr>
          <w:fldChar w:fldCharType="end"/>
        </w:r>
      </w:hyperlink>
    </w:p>
    <w:p w14:paraId="551751EC" w14:textId="4B795BDA"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199" w:history="1">
        <w:r w:rsidRPr="000513F9">
          <w:rPr>
            <w:rStyle w:val="Hyperlink"/>
            <w:noProof/>
          </w:rPr>
          <w:t>Hình 2.30 Sơ đồ DFD mức 2 – Chức năng Tạo hóa đơn</w:t>
        </w:r>
        <w:r>
          <w:rPr>
            <w:noProof/>
            <w:webHidden/>
          </w:rPr>
          <w:tab/>
        </w:r>
        <w:r>
          <w:rPr>
            <w:noProof/>
            <w:webHidden/>
          </w:rPr>
          <w:fldChar w:fldCharType="begin"/>
        </w:r>
        <w:r>
          <w:rPr>
            <w:noProof/>
            <w:webHidden/>
          </w:rPr>
          <w:instrText xml:space="preserve"> PAGEREF _Toc216390199 \h </w:instrText>
        </w:r>
        <w:r>
          <w:rPr>
            <w:noProof/>
            <w:webHidden/>
          </w:rPr>
        </w:r>
        <w:r>
          <w:rPr>
            <w:noProof/>
            <w:webHidden/>
          </w:rPr>
          <w:fldChar w:fldCharType="separate"/>
        </w:r>
        <w:r>
          <w:rPr>
            <w:noProof/>
            <w:webHidden/>
          </w:rPr>
          <w:t>60</w:t>
        </w:r>
        <w:r>
          <w:rPr>
            <w:noProof/>
            <w:webHidden/>
          </w:rPr>
          <w:fldChar w:fldCharType="end"/>
        </w:r>
      </w:hyperlink>
    </w:p>
    <w:p w14:paraId="7AAEB428" w14:textId="76D4A8FD"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00" w:history="1">
        <w:r w:rsidRPr="000513F9">
          <w:rPr>
            <w:rStyle w:val="Hyperlink"/>
            <w:noProof/>
          </w:rPr>
          <w:t>Hình 2.31 Sơ đồ DFD mức 2 – Chức năng Cập nhật thông tin hóa dơn</w:t>
        </w:r>
        <w:r>
          <w:rPr>
            <w:noProof/>
            <w:webHidden/>
          </w:rPr>
          <w:tab/>
        </w:r>
        <w:r>
          <w:rPr>
            <w:noProof/>
            <w:webHidden/>
          </w:rPr>
          <w:fldChar w:fldCharType="begin"/>
        </w:r>
        <w:r>
          <w:rPr>
            <w:noProof/>
            <w:webHidden/>
          </w:rPr>
          <w:instrText xml:space="preserve"> PAGEREF _Toc216390200 \h </w:instrText>
        </w:r>
        <w:r>
          <w:rPr>
            <w:noProof/>
            <w:webHidden/>
          </w:rPr>
        </w:r>
        <w:r>
          <w:rPr>
            <w:noProof/>
            <w:webHidden/>
          </w:rPr>
          <w:fldChar w:fldCharType="separate"/>
        </w:r>
        <w:r>
          <w:rPr>
            <w:noProof/>
            <w:webHidden/>
          </w:rPr>
          <w:t>60</w:t>
        </w:r>
        <w:r>
          <w:rPr>
            <w:noProof/>
            <w:webHidden/>
          </w:rPr>
          <w:fldChar w:fldCharType="end"/>
        </w:r>
      </w:hyperlink>
    </w:p>
    <w:p w14:paraId="1B42522D" w14:textId="6B1AF821"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01" w:history="1">
        <w:r w:rsidRPr="000513F9">
          <w:rPr>
            <w:rStyle w:val="Hyperlink"/>
            <w:noProof/>
          </w:rPr>
          <w:t>Hình 2.32 Sơ đồ DFD mức 2 – Chức năng Xóa hóa đơn</w:t>
        </w:r>
        <w:r>
          <w:rPr>
            <w:noProof/>
            <w:webHidden/>
          </w:rPr>
          <w:tab/>
        </w:r>
        <w:r>
          <w:rPr>
            <w:noProof/>
            <w:webHidden/>
          </w:rPr>
          <w:fldChar w:fldCharType="begin"/>
        </w:r>
        <w:r>
          <w:rPr>
            <w:noProof/>
            <w:webHidden/>
          </w:rPr>
          <w:instrText xml:space="preserve"> PAGEREF _Toc216390201 \h </w:instrText>
        </w:r>
        <w:r>
          <w:rPr>
            <w:noProof/>
            <w:webHidden/>
          </w:rPr>
        </w:r>
        <w:r>
          <w:rPr>
            <w:noProof/>
            <w:webHidden/>
          </w:rPr>
          <w:fldChar w:fldCharType="separate"/>
        </w:r>
        <w:r>
          <w:rPr>
            <w:noProof/>
            <w:webHidden/>
          </w:rPr>
          <w:t>61</w:t>
        </w:r>
        <w:r>
          <w:rPr>
            <w:noProof/>
            <w:webHidden/>
          </w:rPr>
          <w:fldChar w:fldCharType="end"/>
        </w:r>
      </w:hyperlink>
    </w:p>
    <w:p w14:paraId="5A5754B3" w14:textId="0FC1AB3B"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02" w:history="1">
        <w:r w:rsidRPr="000513F9">
          <w:rPr>
            <w:rStyle w:val="Hyperlink"/>
            <w:noProof/>
          </w:rPr>
          <w:t>Hình 2.33 Sơ đồ DFD mức 2 – Chức năng Tìm kiếm hóa đơn</w:t>
        </w:r>
        <w:r>
          <w:rPr>
            <w:noProof/>
            <w:webHidden/>
          </w:rPr>
          <w:tab/>
        </w:r>
        <w:r>
          <w:rPr>
            <w:noProof/>
            <w:webHidden/>
          </w:rPr>
          <w:fldChar w:fldCharType="begin"/>
        </w:r>
        <w:r>
          <w:rPr>
            <w:noProof/>
            <w:webHidden/>
          </w:rPr>
          <w:instrText xml:space="preserve"> PAGEREF _Toc216390202 \h </w:instrText>
        </w:r>
        <w:r>
          <w:rPr>
            <w:noProof/>
            <w:webHidden/>
          </w:rPr>
        </w:r>
        <w:r>
          <w:rPr>
            <w:noProof/>
            <w:webHidden/>
          </w:rPr>
          <w:fldChar w:fldCharType="separate"/>
        </w:r>
        <w:r>
          <w:rPr>
            <w:noProof/>
            <w:webHidden/>
          </w:rPr>
          <w:t>61</w:t>
        </w:r>
        <w:r>
          <w:rPr>
            <w:noProof/>
            <w:webHidden/>
          </w:rPr>
          <w:fldChar w:fldCharType="end"/>
        </w:r>
      </w:hyperlink>
    </w:p>
    <w:p w14:paraId="63593463" w14:textId="092E6C6D"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03" w:history="1">
        <w:r w:rsidRPr="000513F9">
          <w:rPr>
            <w:rStyle w:val="Hyperlink"/>
            <w:noProof/>
          </w:rPr>
          <w:t>Hình 2.34 Sơ đồ DFD mức 2 – Chức năng Thống kê báo cáo học phí</w:t>
        </w:r>
        <w:r>
          <w:rPr>
            <w:noProof/>
            <w:webHidden/>
          </w:rPr>
          <w:tab/>
        </w:r>
        <w:r>
          <w:rPr>
            <w:noProof/>
            <w:webHidden/>
          </w:rPr>
          <w:fldChar w:fldCharType="begin"/>
        </w:r>
        <w:r>
          <w:rPr>
            <w:noProof/>
            <w:webHidden/>
          </w:rPr>
          <w:instrText xml:space="preserve"> PAGEREF _Toc216390203 \h </w:instrText>
        </w:r>
        <w:r>
          <w:rPr>
            <w:noProof/>
            <w:webHidden/>
          </w:rPr>
        </w:r>
        <w:r>
          <w:rPr>
            <w:noProof/>
            <w:webHidden/>
          </w:rPr>
          <w:fldChar w:fldCharType="separate"/>
        </w:r>
        <w:r>
          <w:rPr>
            <w:noProof/>
            <w:webHidden/>
          </w:rPr>
          <w:t>62</w:t>
        </w:r>
        <w:r>
          <w:rPr>
            <w:noProof/>
            <w:webHidden/>
          </w:rPr>
          <w:fldChar w:fldCharType="end"/>
        </w:r>
      </w:hyperlink>
    </w:p>
    <w:p w14:paraId="703BA03D" w14:textId="213E8C51"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04" w:history="1">
        <w:r w:rsidRPr="000513F9">
          <w:rPr>
            <w:rStyle w:val="Hyperlink"/>
            <w:noProof/>
          </w:rPr>
          <w:t>Hình 2.35 Sơ đồ DFD mức 2 – Chức năng Xuất hóa đơn</w:t>
        </w:r>
        <w:r>
          <w:rPr>
            <w:noProof/>
            <w:webHidden/>
          </w:rPr>
          <w:tab/>
        </w:r>
        <w:r>
          <w:rPr>
            <w:noProof/>
            <w:webHidden/>
          </w:rPr>
          <w:fldChar w:fldCharType="begin"/>
        </w:r>
        <w:r>
          <w:rPr>
            <w:noProof/>
            <w:webHidden/>
          </w:rPr>
          <w:instrText xml:space="preserve"> PAGEREF _Toc216390204 \h </w:instrText>
        </w:r>
        <w:r>
          <w:rPr>
            <w:noProof/>
            <w:webHidden/>
          </w:rPr>
        </w:r>
        <w:r>
          <w:rPr>
            <w:noProof/>
            <w:webHidden/>
          </w:rPr>
          <w:fldChar w:fldCharType="separate"/>
        </w:r>
        <w:r>
          <w:rPr>
            <w:noProof/>
            <w:webHidden/>
          </w:rPr>
          <w:t>62</w:t>
        </w:r>
        <w:r>
          <w:rPr>
            <w:noProof/>
            <w:webHidden/>
          </w:rPr>
          <w:fldChar w:fldCharType="end"/>
        </w:r>
      </w:hyperlink>
    </w:p>
    <w:p w14:paraId="3A7F420A" w14:textId="3299C95F"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05" w:history="1">
        <w:r w:rsidRPr="000513F9">
          <w:rPr>
            <w:rStyle w:val="Hyperlink"/>
            <w:noProof/>
          </w:rPr>
          <w:t>Hình 2.36 Sơ đồ DFD mức 2 – Chức năng Thêm khóa học</w:t>
        </w:r>
        <w:r>
          <w:rPr>
            <w:noProof/>
            <w:webHidden/>
          </w:rPr>
          <w:tab/>
        </w:r>
        <w:r>
          <w:rPr>
            <w:noProof/>
            <w:webHidden/>
          </w:rPr>
          <w:fldChar w:fldCharType="begin"/>
        </w:r>
        <w:r>
          <w:rPr>
            <w:noProof/>
            <w:webHidden/>
          </w:rPr>
          <w:instrText xml:space="preserve"> PAGEREF _Toc216390205 \h </w:instrText>
        </w:r>
        <w:r>
          <w:rPr>
            <w:noProof/>
            <w:webHidden/>
          </w:rPr>
        </w:r>
        <w:r>
          <w:rPr>
            <w:noProof/>
            <w:webHidden/>
          </w:rPr>
          <w:fldChar w:fldCharType="separate"/>
        </w:r>
        <w:r>
          <w:rPr>
            <w:noProof/>
            <w:webHidden/>
          </w:rPr>
          <w:t>63</w:t>
        </w:r>
        <w:r>
          <w:rPr>
            <w:noProof/>
            <w:webHidden/>
          </w:rPr>
          <w:fldChar w:fldCharType="end"/>
        </w:r>
      </w:hyperlink>
    </w:p>
    <w:p w14:paraId="3F155977" w14:textId="67D46A03"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06" w:history="1">
        <w:r w:rsidRPr="000513F9">
          <w:rPr>
            <w:rStyle w:val="Hyperlink"/>
            <w:noProof/>
          </w:rPr>
          <w:t>Hình 2.37 Sơ đồ DFD mức 2 – Chức năng Thống kê đăng ký học</w:t>
        </w:r>
        <w:r>
          <w:rPr>
            <w:noProof/>
            <w:webHidden/>
          </w:rPr>
          <w:tab/>
        </w:r>
        <w:r>
          <w:rPr>
            <w:noProof/>
            <w:webHidden/>
          </w:rPr>
          <w:fldChar w:fldCharType="begin"/>
        </w:r>
        <w:r>
          <w:rPr>
            <w:noProof/>
            <w:webHidden/>
          </w:rPr>
          <w:instrText xml:space="preserve"> PAGEREF _Toc216390206 \h </w:instrText>
        </w:r>
        <w:r>
          <w:rPr>
            <w:noProof/>
            <w:webHidden/>
          </w:rPr>
        </w:r>
        <w:r>
          <w:rPr>
            <w:noProof/>
            <w:webHidden/>
          </w:rPr>
          <w:fldChar w:fldCharType="separate"/>
        </w:r>
        <w:r>
          <w:rPr>
            <w:noProof/>
            <w:webHidden/>
          </w:rPr>
          <w:t>64</w:t>
        </w:r>
        <w:r>
          <w:rPr>
            <w:noProof/>
            <w:webHidden/>
          </w:rPr>
          <w:fldChar w:fldCharType="end"/>
        </w:r>
      </w:hyperlink>
    </w:p>
    <w:p w14:paraId="31161049" w14:textId="26086432"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07" w:history="1">
        <w:r w:rsidRPr="000513F9">
          <w:rPr>
            <w:rStyle w:val="Hyperlink"/>
            <w:noProof/>
          </w:rPr>
          <w:t>Hình 2.38 Sơ đồ DFD mức 2 – Chức năng Cập nhật khóa học</w:t>
        </w:r>
        <w:r>
          <w:rPr>
            <w:noProof/>
            <w:webHidden/>
          </w:rPr>
          <w:tab/>
        </w:r>
        <w:r>
          <w:rPr>
            <w:noProof/>
            <w:webHidden/>
          </w:rPr>
          <w:fldChar w:fldCharType="begin"/>
        </w:r>
        <w:r>
          <w:rPr>
            <w:noProof/>
            <w:webHidden/>
          </w:rPr>
          <w:instrText xml:space="preserve"> PAGEREF _Toc216390207 \h </w:instrText>
        </w:r>
        <w:r>
          <w:rPr>
            <w:noProof/>
            <w:webHidden/>
          </w:rPr>
        </w:r>
        <w:r>
          <w:rPr>
            <w:noProof/>
            <w:webHidden/>
          </w:rPr>
          <w:fldChar w:fldCharType="separate"/>
        </w:r>
        <w:r>
          <w:rPr>
            <w:noProof/>
            <w:webHidden/>
          </w:rPr>
          <w:t>65</w:t>
        </w:r>
        <w:r>
          <w:rPr>
            <w:noProof/>
            <w:webHidden/>
          </w:rPr>
          <w:fldChar w:fldCharType="end"/>
        </w:r>
      </w:hyperlink>
    </w:p>
    <w:p w14:paraId="367B8322" w14:textId="1A83F16A"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08" w:history="1">
        <w:r w:rsidRPr="000513F9">
          <w:rPr>
            <w:rStyle w:val="Hyperlink"/>
            <w:noProof/>
          </w:rPr>
          <w:t>Hình 2.39 Sơ đồ DFD mức 2 – Chức năng Xóa khóa học</w:t>
        </w:r>
        <w:r>
          <w:rPr>
            <w:noProof/>
            <w:webHidden/>
          </w:rPr>
          <w:tab/>
        </w:r>
        <w:r>
          <w:rPr>
            <w:noProof/>
            <w:webHidden/>
          </w:rPr>
          <w:fldChar w:fldCharType="begin"/>
        </w:r>
        <w:r>
          <w:rPr>
            <w:noProof/>
            <w:webHidden/>
          </w:rPr>
          <w:instrText xml:space="preserve"> PAGEREF _Toc216390208 \h </w:instrText>
        </w:r>
        <w:r>
          <w:rPr>
            <w:noProof/>
            <w:webHidden/>
          </w:rPr>
        </w:r>
        <w:r>
          <w:rPr>
            <w:noProof/>
            <w:webHidden/>
          </w:rPr>
          <w:fldChar w:fldCharType="separate"/>
        </w:r>
        <w:r>
          <w:rPr>
            <w:noProof/>
            <w:webHidden/>
          </w:rPr>
          <w:t>66</w:t>
        </w:r>
        <w:r>
          <w:rPr>
            <w:noProof/>
            <w:webHidden/>
          </w:rPr>
          <w:fldChar w:fldCharType="end"/>
        </w:r>
      </w:hyperlink>
    </w:p>
    <w:p w14:paraId="3B62752F" w14:textId="3DC36BCE"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09" w:history="1">
        <w:r w:rsidRPr="000513F9">
          <w:rPr>
            <w:rStyle w:val="Hyperlink"/>
            <w:noProof/>
          </w:rPr>
          <w:t>Hình 2.40 Sơ đồ DFD mức 2 – Chức năng Tìm kiếm khóa học</w:t>
        </w:r>
        <w:r>
          <w:rPr>
            <w:noProof/>
            <w:webHidden/>
          </w:rPr>
          <w:tab/>
        </w:r>
        <w:r>
          <w:rPr>
            <w:noProof/>
            <w:webHidden/>
          </w:rPr>
          <w:fldChar w:fldCharType="begin"/>
        </w:r>
        <w:r>
          <w:rPr>
            <w:noProof/>
            <w:webHidden/>
          </w:rPr>
          <w:instrText xml:space="preserve"> PAGEREF _Toc216390209 \h </w:instrText>
        </w:r>
        <w:r>
          <w:rPr>
            <w:noProof/>
            <w:webHidden/>
          </w:rPr>
        </w:r>
        <w:r>
          <w:rPr>
            <w:noProof/>
            <w:webHidden/>
          </w:rPr>
          <w:fldChar w:fldCharType="separate"/>
        </w:r>
        <w:r>
          <w:rPr>
            <w:noProof/>
            <w:webHidden/>
          </w:rPr>
          <w:t>67</w:t>
        </w:r>
        <w:r>
          <w:rPr>
            <w:noProof/>
            <w:webHidden/>
          </w:rPr>
          <w:fldChar w:fldCharType="end"/>
        </w:r>
      </w:hyperlink>
    </w:p>
    <w:p w14:paraId="4B367101" w14:textId="7A403319"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10" w:history="1">
        <w:r w:rsidRPr="000513F9">
          <w:rPr>
            <w:rStyle w:val="Hyperlink"/>
            <w:noProof/>
          </w:rPr>
          <w:t>Hình 2.41 Sơ đồ DFD mức 2 – Chức năng Thêm lớp học</w:t>
        </w:r>
        <w:r>
          <w:rPr>
            <w:noProof/>
            <w:webHidden/>
          </w:rPr>
          <w:tab/>
        </w:r>
        <w:r>
          <w:rPr>
            <w:noProof/>
            <w:webHidden/>
          </w:rPr>
          <w:fldChar w:fldCharType="begin"/>
        </w:r>
        <w:r>
          <w:rPr>
            <w:noProof/>
            <w:webHidden/>
          </w:rPr>
          <w:instrText xml:space="preserve"> PAGEREF _Toc216390210 \h </w:instrText>
        </w:r>
        <w:r>
          <w:rPr>
            <w:noProof/>
            <w:webHidden/>
          </w:rPr>
        </w:r>
        <w:r>
          <w:rPr>
            <w:noProof/>
            <w:webHidden/>
          </w:rPr>
          <w:fldChar w:fldCharType="separate"/>
        </w:r>
        <w:r>
          <w:rPr>
            <w:noProof/>
            <w:webHidden/>
          </w:rPr>
          <w:t>67</w:t>
        </w:r>
        <w:r>
          <w:rPr>
            <w:noProof/>
            <w:webHidden/>
          </w:rPr>
          <w:fldChar w:fldCharType="end"/>
        </w:r>
      </w:hyperlink>
    </w:p>
    <w:p w14:paraId="029A008B" w14:textId="01C83E1C"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11" w:history="1">
        <w:r w:rsidRPr="000513F9">
          <w:rPr>
            <w:rStyle w:val="Hyperlink"/>
            <w:noProof/>
          </w:rPr>
          <w:t>Hình 2.42 Sơ đồ DFD mức 2 – Chức năng Cập nhật thông tin lớp học</w:t>
        </w:r>
        <w:r>
          <w:rPr>
            <w:noProof/>
            <w:webHidden/>
          </w:rPr>
          <w:tab/>
        </w:r>
        <w:r>
          <w:rPr>
            <w:noProof/>
            <w:webHidden/>
          </w:rPr>
          <w:fldChar w:fldCharType="begin"/>
        </w:r>
        <w:r>
          <w:rPr>
            <w:noProof/>
            <w:webHidden/>
          </w:rPr>
          <w:instrText xml:space="preserve"> PAGEREF _Toc216390211 \h </w:instrText>
        </w:r>
        <w:r>
          <w:rPr>
            <w:noProof/>
            <w:webHidden/>
          </w:rPr>
        </w:r>
        <w:r>
          <w:rPr>
            <w:noProof/>
            <w:webHidden/>
          </w:rPr>
          <w:fldChar w:fldCharType="separate"/>
        </w:r>
        <w:r>
          <w:rPr>
            <w:noProof/>
            <w:webHidden/>
          </w:rPr>
          <w:t>68</w:t>
        </w:r>
        <w:r>
          <w:rPr>
            <w:noProof/>
            <w:webHidden/>
          </w:rPr>
          <w:fldChar w:fldCharType="end"/>
        </w:r>
      </w:hyperlink>
    </w:p>
    <w:p w14:paraId="69138B6B" w14:textId="408CA6DF"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12" w:history="1">
        <w:r w:rsidRPr="000513F9">
          <w:rPr>
            <w:rStyle w:val="Hyperlink"/>
            <w:noProof/>
          </w:rPr>
          <w:t>Hình 2.43 Sơ đồ DFD mức 2 – Chức năng Cập nhật học viên của lớp học</w:t>
        </w:r>
        <w:r>
          <w:rPr>
            <w:noProof/>
            <w:webHidden/>
          </w:rPr>
          <w:tab/>
        </w:r>
        <w:r>
          <w:rPr>
            <w:noProof/>
            <w:webHidden/>
          </w:rPr>
          <w:fldChar w:fldCharType="begin"/>
        </w:r>
        <w:r>
          <w:rPr>
            <w:noProof/>
            <w:webHidden/>
          </w:rPr>
          <w:instrText xml:space="preserve"> PAGEREF _Toc216390212 \h </w:instrText>
        </w:r>
        <w:r>
          <w:rPr>
            <w:noProof/>
            <w:webHidden/>
          </w:rPr>
        </w:r>
        <w:r>
          <w:rPr>
            <w:noProof/>
            <w:webHidden/>
          </w:rPr>
          <w:fldChar w:fldCharType="separate"/>
        </w:r>
        <w:r>
          <w:rPr>
            <w:noProof/>
            <w:webHidden/>
          </w:rPr>
          <w:t>69</w:t>
        </w:r>
        <w:r>
          <w:rPr>
            <w:noProof/>
            <w:webHidden/>
          </w:rPr>
          <w:fldChar w:fldCharType="end"/>
        </w:r>
      </w:hyperlink>
    </w:p>
    <w:p w14:paraId="2DD8672F" w14:textId="0CE49B8F"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13" w:history="1">
        <w:r w:rsidRPr="000513F9">
          <w:rPr>
            <w:rStyle w:val="Hyperlink"/>
            <w:noProof/>
          </w:rPr>
          <w:t>Hình 2.44 Sơ đồ DFD mức 2 – Chức năng Cập nhật trạng thái lớp học</w:t>
        </w:r>
        <w:r>
          <w:rPr>
            <w:noProof/>
            <w:webHidden/>
          </w:rPr>
          <w:tab/>
        </w:r>
        <w:r>
          <w:rPr>
            <w:noProof/>
            <w:webHidden/>
          </w:rPr>
          <w:fldChar w:fldCharType="begin"/>
        </w:r>
        <w:r>
          <w:rPr>
            <w:noProof/>
            <w:webHidden/>
          </w:rPr>
          <w:instrText xml:space="preserve"> PAGEREF _Toc216390213 \h </w:instrText>
        </w:r>
        <w:r>
          <w:rPr>
            <w:noProof/>
            <w:webHidden/>
          </w:rPr>
        </w:r>
        <w:r>
          <w:rPr>
            <w:noProof/>
            <w:webHidden/>
          </w:rPr>
          <w:fldChar w:fldCharType="separate"/>
        </w:r>
        <w:r>
          <w:rPr>
            <w:noProof/>
            <w:webHidden/>
          </w:rPr>
          <w:t>70</w:t>
        </w:r>
        <w:r>
          <w:rPr>
            <w:noProof/>
            <w:webHidden/>
          </w:rPr>
          <w:fldChar w:fldCharType="end"/>
        </w:r>
      </w:hyperlink>
    </w:p>
    <w:p w14:paraId="61FB4259" w14:textId="2EFAF381"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14" w:history="1">
        <w:r w:rsidRPr="000513F9">
          <w:rPr>
            <w:rStyle w:val="Hyperlink"/>
            <w:noProof/>
          </w:rPr>
          <w:t>Hình 2.45 Sơ đồ DFD mức 2 – Chức năng Cập nhật thông tin điểm danh</w:t>
        </w:r>
        <w:r>
          <w:rPr>
            <w:noProof/>
            <w:webHidden/>
          </w:rPr>
          <w:tab/>
        </w:r>
        <w:r>
          <w:rPr>
            <w:noProof/>
            <w:webHidden/>
          </w:rPr>
          <w:fldChar w:fldCharType="begin"/>
        </w:r>
        <w:r>
          <w:rPr>
            <w:noProof/>
            <w:webHidden/>
          </w:rPr>
          <w:instrText xml:space="preserve"> PAGEREF _Toc216390214 \h </w:instrText>
        </w:r>
        <w:r>
          <w:rPr>
            <w:noProof/>
            <w:webHidden/>
          </w:rPr>
        </w:r>
        <w:r>
          <w:rPr>
            <w:noProof/>
            <w:webHidden/>
          </w:rPr>
          <w:fldChar w:fldCharType="separate"/>
        </w:r>
        <w:r>
          <w:rPr>
            <w:noProof/>
            <w:webHidden/>
          </w:rPr>
          <w:t>71</w:t>
        </w:r>
        <w:r>
          <w:rPr>
            <w:noProof/>
            <w:webHidden/>
          </w:rPr>
          <w:fldChar w:fldCharType="end"/>
        </w:r>
      </w:hyperlink>
    </w:p>
    <w:p w14:paraId="7F2D4D16" w14:textId="6A4CE09E"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15" w:history="1">
        <w:r w:rsidRPr="000513F9">
          <w:rPr>
            <w:rStyle w:val="Hyperlink"/>
            <w:noProof/>
          </w:rPr>
          <w:t>Hình 2.46 Sơ đồ DFD mức 2 – Chức năng Cập nhật trạng thái của học viên</w:t>
        </w:r>
        <w:r>
          <w:rPr>
            <w:noProof/>
            <w:webHidden/>
          </w:rPr>
          <w:tab/>
        </w:r>
        <w:r>
          <w:rPr>
            <w:noProof/>
            <w:webHidden/>
          </w:rPr>
          <w:fldChar w:fldCharType="begin"/>
        </w:r>
        <w:r>
          <w:rPr>
            <w:noProof/>
            <w:webHidden/>
          </w:rPr>
          <w:instrText xml:space="preserve"> PAGEREF _Toc216390215 \h </w:instrText>
        </w:r>
        <w:r>
          <w:rPr>
            <w:noProof/>
            <w:webHidden/>
          </w:rPr>
        </w:r>
        <w:r>
          <w:rPr>
            <w:noProof/>
            <w:webHidden/>
          </w:rPr>
          <w:fldChar w:fldCharType="separate"/>
        </w:r>
        <w:r>
          <w:rPr>
            <w:noProof/>
            <w:webHidden/>
          </w:rPr>
          <w:t>71</w:t>
        </w:r>
        <w:r>
          <w:rPr>
            <w:noProof/>
            <w:webHidden/>
          </w:rPr>
          <w:fldChar w:fldCharType="end"/>
        </w:r>
      </w:hyperlink>
    </w:p>
    <w:p w14:paraId="07F32F65" w14:textId="79616E25"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16" w:history="1">
        <w:r w:rsidRPr="000513F9">
          <w:rPr>
            <w:rStyle w:val="Hyperlink"/>
            <w:noProof/>
          </w:rPr>
          <w:t>Hình 2.47 Sơ đồ DFD mức 2 – Chức năng Xếp lịch</w:t>
        </w:r>
        <w:r>
          <w:rPr>
            <w:noProof/>
            <w:webHidden/>
          </w:rPr>
          <w:tab/>
        </w:r>
        <w:r>
          <w:rPr>
            <w:noProof/>
            <w:webHidden/>
          </w:rPr>
          <w:fldChar w:fldCharType="begin"/>
        </w:r>
        <w:r>
          <w:rPr>
            <w:noProof/>
            <w:webHidden/>
          </w:rPr>
          <w:instrText xml:space="preserve"> PAGEREF _Toc216390216 \h </w:instrText>
        </w:r>
        <w:r>
          <w:rPr>
            <w:noProof/>
            <w:webHidden/>
          </w:rPr>
        </w:r>
        <w:r>
          <w:rPr>
            <w:noProof/>
            <w:webHidden/>
          </w:rPr>
          <w:fldChar w:fldCharType="separate"/>
        </w:r>
        <w:r>
          <w:rPr>
            <w:noProof/>
            <w:webHidden/>
          </w:rPr>
          <w:t>72</w:t>
        </w:r>
        <w:r>
          <w:rPr>
            <w:noProof/>
            <w:webHidden/>
          </w:rPr>
          <w:fldChar w:fldCharType="end"/>
        </w:r>
      </w:hyperlink>
    </w:p>
    <w:p w14:paraId="176DE679" w14:textId="75DFAA69"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17" w:history="1">
        <w:r w:rsidRPr="000513F9">
          <w:rPr>
            <w:rStyle w:val="Hyperlink"/>
            <w:noProof/>
          </w:rPr>
          <w:t>Hình 2.48 Sơ đồ DFD mức 2 – Chức năng Xóa lớp học</w:t>
        </w:r>
        <w:r>
          <w:rPr>
            <w:noProof/>
            <w:webHidden/>
          </w:rPr>
          <w:tab/>
        </w:r>
        <w:r>
          <w:rPr>
            <w:noProof/>
            <w:webHidden/>
          </w:rPr>
          <w:fldChar w:fldCharType="begin"/>
        </w:r>
        <w:r>
          <w:rPr>
            <w:noProof/>
            <w:webHidden/>
          </w:rPr>
          <w:instrText xml:space="preserve"> PAGEREF _Toc216390217 \h </w:instrText>
        </w:r>
        <w:r>
          <w:rPr>
            <w:noProof/>
            <w:webHidden/>
          </w:rPr>
        </w:r>
        <w:r>
          <w:rPr>
            <w:noProof/>
            <w:webHidden/>
          </w:rPr>
          <w:fldChar w:fldCharType="separate"/>
        </w:r>
        <w:r>
          <w:rPr>
            <w:noProof/>
            <w:webHidden/>
          </w:rPr>
          <w:t>73</w:t>
        </w:r>
        <w:r>
          <w:rPr>
            <w:noProof/>
            <w:webHidden/>
          </w:rPr>
          <w:fldChar w:fldCharType="end"/>
        </w:r>
      </w:hyperlink>
    </w:p>
    <w:p w14:paraId="6E2F6CF2" w14:textId="034D478A"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18" w:history="1">
        <w:r w:rsidRPr="000513F9">
          <w:rPr>
            <w:rStyle w:val="Hyperlink"/>
            <w:noProof/>
          </w:rPr>
          <w:t>Hình 2.49 Sơ đồ DFD mức 2 – Chức năng Tìm kiếm lớp</w:t>
        </w:r>
        <w:r>
          <w:rPr>
            <w:noProof/>
            <w:webHidden/>
          </w:rPr>
          <w:tab/>
        </w:r>
        <w:r>
          <w:rPr>
            <w:noProof/>
            <w:webHidden/>
          </w:rPr>
          <w:fldChar w:fldCharType="begin"/>
        </w:r>
        <w:r>
          <w:rPr>
            <w:noProof/>
            <w:webHidden/>
          </w:rPr>
          <w:instrText xml:space="preserve"> PAGEREF _Toc216390218 \h </w:instrText>
        </w:r>
        <w:r>
          <w:rPr>
            <w:noProof/>
            <w:webHidden/>
          </w:rPr>
        </w:r>
        <w:r>
          <w:rPr>
            <w:noProof/>
            <w:webHidden/>
          </w:rPr>
          <w:fldChar w:fldCharType="separate"/>
        </w:r>
        <w:r>
          <w:rPr>
            <w:noProof/>
            <w:webHidden/>
          </w:rPr>
          <w:t>74</w:t>
        </w:r>
        <w:r>
          <w:rPr>
            <w:noProof/>
            <w:webHidden/>
          </w:rPr>
          <w:fldChar w:fldCharType="end"/>
        </w:r>
      </w:hyperlink>
    </w:p>
    <w:p w14:paraId="2C737A93" w14:textId="05F57E3D"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19" w:history="1">
        <w:r w:rsidRPr="000513F9">
          <w:rPr>
            <w:rStyle w:val="Hyperlink"/>
            <w:noProof/>
          </w:rPr>
          <w:t>Hình 2.50 Sơ đồ DFD mức 2 – Chức năng Xóa học viên khỏi lớp học</w:t>
        </w:r>
        <w:r>
          <w:rPr>
            <w:noProof/>
            <w:webHidden/>
          </w:rPr>
          <w:tab/>
        </w:r>
        <w:r>
          <w:rPr>
            <w:noProof/>
            <w:webHidden/>
          </w:rPr>
          <w:fldChar w:fldCharType="begin"/>
        </w:r>
        <w:r>
          <w:rPr>
            <w:noProof/>
            <w:webHidden/>
          </w:rPr>
          <w:instrText xml:space="preserve"> PAGEREF _Toc216390219 \h </w:instrText>
        </w:r>
        <w:r>
          <w:rPr>
            <w:noProof/>
            <w:webHidden/>
          </w:rPr>
        </w:r>
        <w:r>
          <w:rPr>
            <w:noProof/>
            <w:webHidden/>
          </w:rPr>
          <w:fldChar w:fldCharType="separate"/>
        </w:r>
        <w:r>
          <w:rPr>
            <w:noProof/>
            <w:webHidden/>
          </w:rPr>
          <w:t>75</w:t>
        </w:r>
        <w:r>
          <w:rPr>
            <w:noProof/>
            <w:webHidden/>
          </w:rPr>
          <w:fldChar w:fldCharType="end"/>
        </w:r>
      </w:hyperlink>
    </w:p>
    <w:p w14:paraId="65321A37" w14:textId="468F9D42"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20" w:history="1">
        <w:r w:rsidRPr="000513F9">
          <w:rPr>
            <w:rStyle w:val="Hyperlink"/>
            <w:noProof/>
          </w:rPr>
          <w:t>Hình 2.51 Sơ đồ DFD mức 2 – Chức năng Thống kê điểm học viên theo lớp</w:t>
        </w:r>
        <w:r>
          <w:rPr>
            <w:noProof/>
            <w:webHidden/>
          </w:rPr>
          <w:tab/>
        </w:r>
        <w:r>
          <w:rPr>
            <w:noProof/>
            <w:webHidden/>
          </w:rPr>
          <w:fldChar w:fldCharType="begin"/>
        </w:r>
        <w:r>
          <w:rPr>
            <w:noProof/>
            <w:webHidden/>
          </w:rPr>
          <w:instrText xml:space="preserve"> PAGEREF _Toc216390220 \h </w:instrText>
        </w:r>
        <w:r>
          <w:rPr>
            <w:noProof/>
            <w:webHidden/>
          </w:rPr>
        </w:r>
        <w:r>
          <w:rPr>
            <w:noProof/>
            <w:webHidden/>
          </w:rPr>
          <w:fldChar w:fldCharType="separate"/>
        </w:r>
        <w:r>
          <w:rPr>
            <w:noProof/>
            <w:webHidden/>
          </w:rPr>
          <w:t>76</w:t>
        </w:r>
        <w:r>
          <w:rPr>
            <w:noProof/>
            <w:webHidden/>
          </w:rPr>
          <w:fldChar w:fldCharType="end"/>
        </w:r>
      </w:hyperlink>
    </w:p>
    <w:p w14:paraId="4E248E64" w14:textId="788E174C"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21" w:history="1">
        <w:r w:rsidRPr="000513F9">
          <w:rPr>
            <w:rStyle w:val="Hyperlink"/>
            <w:noProof/>
          </w:rPr>
          <w:t>Hình 2.52 Sơ đồ DFD mức 2 – Chức năng Báo cáo điểm danh</w:t>
        </w:r>
        <w:r>
          <w:rPr>
            <w:noProof/>
            <w:webHidden/>
          </w:rPr>
          <w:tab/>
        </w:r>
        <w:r>
          <w:rPr>
            <w:noProof/>
            <w:webHidden/>
          </w:rPr>
          <w:fldChar w:fldCharType="begin"/>
        </w:r>
        <w:r>
          <w:rPr>
            <w:noProof/>
            <w:webHidden/>
          </w:rPr>
          <w:instrText xml:space="preserve"> PAGEREF _Toc216390221 \h </w:instrText>
        </w:r>
        <w:r>
          <w:rPr>
            <w:noProof/>
            <w:webHidden/>
          </w:rPr>
        </w:r>
        <w:r>
          <w:rPr>
            <w:noProof/>
            <w:webHidden/>
          </w:rPr>
          <w:fldChar w:fldCharType="separate"/>
        </w:r>
        <w:r>
          <w:rPr>
            <w:noProof/>
            <w:webHidden/>
          </w:rPr>
          <w:t>77</w:t>
        </w:r>
        <w:r>
          <w:rPr>
            <w:noProof/>
            <w:webHidden/>
          </w:rPr>
          <w:fldChar w:fldCharType="end"/>
        </w:r>
      </w:hyperlink>
    </w:p>
    <w:p w14:paraId="6B776712" w14:textId="23199BCA"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22" w:history="1">
        <w:r w:rsidRPr="000513F9">
          <w:rPr>
            <w:rStyle w:val="Hyperlink"/>
            <w:noProof/>
          </w:rPr>
          <w:t>Hình 2.53 Sơ đồ DFD mức 2 – Chức năng Tra cứu điểm danh</w:t>
        </w:r>
        <w:r>
          <w:rPr>
            <w:noProof/>
            <w:webHidden/>
          </w:rPr>
          <w:tab/>
        </w:r>
        <w:r>
          <w:rPr>
            <w:noProof/>
            <w:webHidden/>
          </w:rPr>
          <w:fldChar w:fldCharType="begin"/>
        </w:r>
        <w:r>
          <w:rPr>
            <w:noProof/>
            <w:webHidden/>
          </w:rPr>
          <w:instrText xml:space="preserve"> PAGEREF _Toc216390222 \h </w:instrText>
        </w:r>
        <w:r>
          <w:rPr>
            <w:noProof/>
            <w:webHidden/>
          </w:rPr>
        </w:r>
        <w:r>
          <w:rPr>
            <w:noProof/>
            <w:webHidden/>
          </w:rPr>
          <w:fldChar w:fldCharType="separate"/>
        </w:r>
        <w:r>
          <w:rPr>
            <w:noProof/>
            <w:webHidden/>
          </w:rPr>
          <w:t>78</w:t>
        </w:r>
        <w:r>
          <w:rPr>
            <w:noProof/>
            <w:webHidden/>
          </w:rPr>
          <w:fldChar w:fldCharType="end"/>
        </w:r>
      </w:hyperlink>
    </w:p>
    <w:p w14:paraId="5EBA0816" w14:textId="1D4C61E1"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23" w:history="1">
        <w:r w:rsidRPr="000513F9">
          <w:rPr>
            <w:rStyle w:val="Hyperlink"/>
            <w:noProof/>
          </w:rPr>
          <w:t>Hình 2.54 Sơ đồ DFD mức 2 – Chức năng Tra cứu lịch</w:t>
        </w:r>
        <w:r>
          <w:rPr>
            <w:noProof/>
            <w:webHidden/>
          </w:rPr>
          <w:tab/>
        </w:r>
        <w:r>
          <w:rPr>
            <w:noProof/>
            <w:webHidden/>
          </w:rPr>
          <w:fldChar w:fldCharType="begin"/>
        </w:r>
        <w:r>
          <w:rPr>
            <w:noProof/>
            <w:webHidden/>
          </w:rPr>
          <w:instrText xml:space="preserve"> PAGEREF _Toc216390223 \h </w:instrText>
        </w:r>
        <w:r>
          <w:rPr>
            <w:noProof/>
            <w:webHidden/>
          </w:rPr>
        </w:r>
        <w:r>
          <w:rPr>
            <w:noProof/>
            <w:webHidden/>
          </w:rPr>
          <w:fldChar w:fldCharType="separate"/>
        </w:r>
        <w:r>
          <w:rPr>
            <w:noProof/>
            <w:webHidden/>
          </w:rPr>
          <w:t>79</w:t>
        </w:r>
        <w:r>
          <w:rPr>
            <w:noProof/>
            <w:webHidden/>
          </w:rPr>
          <w:fldChar w:fldCharType="end"/>
        </w:r>
      </w:hyperlink>
    </w:p>
    <w:p w14:paraId="21D51939" w14:textId="4B51EA3B"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24" w:history="1">
        <w:r w:rsidRPr="000513F9">
          <w:rPr>
            <w:rStyle w:val="Hyperlink"/>
            <w:noProof/>
          </w:rPr>
          <w:t>Hình 2.55 Sơ đồ DFD mức 2 – Chức năng Tiếp nhận điểm học viên</w:t>
        </w:r>
        <w:r>
          <w:rPr>
            <w:noProof/>
            <w:webHidden/>
          </w:rPr>
          <w:tab/>
        </w:r>
        <w:r>
          <w:rPr>
            <w:noProof/>
            <w:webHidden/>
          </w:rPr>
          <w:fldChar w:fldCharType="begin"/>
        </w:r>
        <w:r>
          <w:rPr>
            <w:noProof/>
            <w:webHidden/>
          </w:rPr>
          <w:instrText xml:space="preserve"> PAGEREF _Toc216390224 \h </w:instrText>
        </w:r>
        <w:r>
          <w:rPr>
            <w:noProof/>
            <w:webHidden/>
          </w:rPr>
        </w:r>
        <w:r>
          <w:rPr>
            <w:noProof/>
            <w:webHidden/>
          </w:rPr>
          <w:fldChar w:fldCharType="separate"/>
        </w:r>
        <w:r>
          <w:rPr>
            <w:noProof/>
            <w:webHidden/>
          </w:rPr>
          <w:t>80</w:t>
        </w:r>
        <w:r>
          <w:rPr>
            <w:noProof/>
            <w:webHidden/>
          </w:rPr>
          <w:fldChar w:fldCharType="end"/>
        </w:r>
      </w:hyperlink>
    </w:p>
    <w:p w14:paraId="07356266" w14:textId="28290E2D"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25" w:history="1">
        <w:r w:rsidRPr="000513F9">
          <w:rPr>
            <w:rStyle w:val="Hyperlink"/>
            <w:noProof/>
          </w:rPr>
          <w:t>Hình 2.56 Sơ đồ DFD mức 2 – Chức năng Nhập điểm học viên theo lớp</w:t>
        </w:r>
        <w:r>
          <w:rPr>
            <w:noProof/>
            <w:webHidden/>
          </w:rPr>
          <w:tab/>
        </w:r>
        <w:r>
          <w:rPr>
            <w:noProof/>
            <w:webHidden/>
          </w:rPr>
          <w:fldChar w:fldCharType="begin"/>
        </w:r>
        <w:r>
          <w:rPr>
            <w:noProof/>
            <w:webHidden/>
          </w:rPr>
          <w:instrText xml:space="preserve"> PAGEREF _Toc216390225 \h </w:instrText>
        </w:r>
        <w:r>
          <w:rPr>
            <w:noProof/>
            <w:webHidden/>
          </w:rPr>
        </w:r>
        <w:r>
          <w:rPr>
            <w:noProof/>
            <w:webHidden/>
          </w:rPr>
          <w:fldChar w:fldCharType="separate"/>
        </w:r>
        <w:r>
          <w:rPr>
            <w:noProof/>
            <w:webHidden/>
          </w:rPr>
          <w:t>81</w:t>
        </w:r>
        <w:r>
          <w:rPr>
            <w:noProof/>
            <w:webHidden/>
          </w:rPr>
          <w:fldChar w:fldCharType="end"/>
        </w:r>
      </w:hyperlink>
    </w:p>
    <w:p w14:paraId="260C897F" w14:textId="3759E31A"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26" w:history="1">
        <w:r w:rsidRPr="000513F9">
          <w:rPr>
            <w:rStyle w:val="Hyperlink"/>
            <w:noProof/>
          </w:rPr>
          <w:t>Hình 2.57 Sơ đồ DFD mức 2 – Chức năng Cập nhật thông tin điểm học viên</w:t>
        </w:r>
        <w:r>
          <w:rPr>
            <w:noProof/>
            <w:webHidden/>
          </w:rPr>
          <w:tab/>
        </w:r>
        <w:r>
          <w:rPr>
            <w:noProof/>
            <w:webHidden/>
          </w:rPr>
          <w:fldChar w:fldCharType="begin"/>
        </w:r>
        <w:r>
          <w:rPr>
            <w:noProof/>
            <w:webHidden/>
          </w:rPr>
          <w:instrText xml:space="preserve"> PAGEREF _Toc216390226 \h </w:instrText>
        </w:r>
        <w:r>
          <w:rPr>
            <w:noProof/>
            <w:webHidden/>
          </w:rPr>
        </w:r>
        <w:r>
          <w:rPr>
            <w:noProof/>
            <w:webHidden/>
          </w:rPr>
          <w:fldChar w:fldCharType="separate"/>
        </w:r>
        <w:r>
          <w:rPr>
            <w:noProof/>
            <w:webHidden/>
          </w:rPr>
          <w:t>82</w:t>
        </w:r>
        <w:r>
          <w:rPr>
            <w:noProof/>
            <w:webHidden/>
          </w:rPr>
          <w:fldChar w:fldCharType="end"/>
        </w:r>
      </w:hyperlink>
    </w:p>
    <w:p w14:paraId="4A038795" w14:textId="02F25F37"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27" w:history="1">
        <w:r w:rsidRPr="000513F9">
          <w:rPr>
            <w:rStyle w:val="Hyperlink"/>
            <w:noProof/>
          </w:rPr>
          <w:t>Hình 2.58 Sơ đồ DFD mức 2 – Chức năng Xóa điểm học viên theo lớp</w:t>
        </w:r>
        <w:r>
          <w:rPr>
            <w:noProof/>
            <w:webHidden/>
          </w:rPr>
          <w:tab/>
        </w:r>
        <w:r>
          <w:rPr>
            <w:noProof/>
            <w:webHidden/>
          </w:rPr>
          <w:fldChar w:fldCharType="begin"/>
        </w:r>
        <w:r>
          <w:rPr>
            <w:noProof/>
            <w:webHidden/>
          </w:rPr>
          <w:instrText xml:space="preserve"> PAGEREF _Toc216390227 \h </w:instrText>
        </w:r>
        <w:r>
          <w:rPr>
            <w:noProof/>
            <w:webHidden/>
          </w:rPr>
        </w:r>
        <w:r>
          <w:rPr>
            <w:noProof/>
            <w:webHidden/>
          </w:rPr>
          <w:fldChar w:fldCharType="separate"/>
        </w:r>
        <w:r>
          <w:rPr>
            <w:noProof/>
            <w:webHidden/>
          </w:rPr>
          <w:t>83</w:t>
        </w:r>
        <w:r>
          <w:rPr>
            <w:noProof/>
            <w:webHidden/>
          </w:rPr>
          <w:fldChar w:fldCharType="end"/>
        </w:r>
      </w:hyperlink>
    </w:p>
    <w:p w14:paraId="04752CAF" w14:textId="33FDDB18"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28" w:history="1">
        <w:r w:rsidRPr="000513F9">
          <w:rPr>
            <w:rStyle w:val="Hyperlink"/>
            <w:noProof/>
          </w:rPr>
          <w:t>Hình 2.59 Sơ đồ DFD mức 2 – Chức năng Tra cứu điểm học viên theo lớp</w:t>
        </w:r>
        <w:r>
          <w:rPr>
            <w:noProof/>
            <w:webHidden/>
          </w:rPr>
          <w:tab/>
        </w:r>
        <w:r>
          <w:rPr>
            <w:noProof/>
            <w:webHidden/>
          </w:rPr>
          <w:fldChar w:fldCharType="begin"/>
        </w:r>
        <w:r>
          <w:rPr>
            <w:noProof/>
            <w:webHidden/>
          </w:rPr>
          <w:instrText xml:space="preserve"> PAGEREF _Toc216390228 \h </w:instrText>
        </w:r>
        <w:r>
          <w:rPr>
            <w:noProof/>
            <w:webHidden/>
          </w:rPr>
        </w:r>
        <w:r>
          <w:rPr>
            <w:noProof/>
            <w:webHidden/>
          </w:rPr>
          <w:fldChar w:fldCharType="separate"/>
        </w:r>
        <w:r>
          <w:rPr>
            <w:noProof/>
            <w:webHidden/>
          </w:rPr>
          <w:t>84</w:t>
        </w:r>
        <w:r>
          <w:rPr>
            <w:noProof/>
            <w:webHidden/>
          </w:rPr>
          <w:fldChar w:fldCharType="end"/>
        </w:r>
      </w:hyperlink>
    </w:p>
    <w:p w14:paraId="1E3FE8FA" w14:textId="205DB401"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29" w:history="1">
        <w:r w:rsidRPr="000513F9">
          <w:rPr>
            <w:rStyle w:val="Hyperlink"/>
            <w:noProof/>
          </w:rPr>
          <w:t>Hình 2.60 Sơ đồ DFD mức 2 – Chức năng Thống kê điểm từng học viên theo lớp</w:t>
        </w:r>
        <w:r>
          <w:rPr>
            <w:noProof/>
            <w:webHidden/>
          </w:rPr>
          <w:tab/>
        </w:r>
        <w:r>
          <w:rPr>
            <w:noProof/>
            <w:webHidden/>
          </w:rPr>
          <w:fldChar w:fldCharType="begin"/>
        </w:r>
        <w:r>
          <w:rPr>
            <w:noProof/>
            <w:webHidden/>
          </w:rPr>
          <w:instrText xml:space="preserve"> PAGEREF _Toc216390229 \h </w:instrText>
        </w:r>
        <w:r>
          <w:rPr>
            <w:noProof/>
            <w:webHidden/>
          </w:rPr>
        </w:r>
        <w:r>
          <w:rPr>
            <w:noProof/>
            <w:webHidden/>
          </w:rPr>
          <w:fldChar w:fldCharType="separate"/>
        </w:r>
        <w:r>
          <w:rPr>
            <w:noProof/>
            <w:webHidden/>
          </w:rPr>
          <w:t>85</w:t>
        </w:r>
        <w:r>
          <w:rPr>
            <w:noProof/>
            <w:webHidden/>
          </w:rPr>
          <w:fldChar w:fldCharType="end"/>
        </w:r>
      </w:hyperlink>
    </w:p>
    <w:p w14:paraId="14D98987" w14:textId="161154B3"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30" w:history="1">
        <w:r w:rsidRPr="000513F9">
          <w:rPr>
            <w:rStyle w:val="Hyperlink"/>
            <w:noProof/>
          </w:rPr>
          <w:t>Hình 2.61 Sơ đồ DFD mức 2 – Chức năng Thêm điểm đánh giá năng lực học viên</w:t>
        </w:r>
        <w:r>
          <w:rPr>
            <w:noProof/>
            <w:webHidden/>
          </w:rPr>
          <w:tab/>
        </w:r>
        <w:r>
          <w:rPr>
            <w:noProof/>
            <w:webHidden/>
          </w:rPr>
          <w:fldChar w:fldCharType="begin"/>
        </w:r>
        <w:r>
          <w:rPr>
            <w:noProof/>
            <w:webHidden/>
          </w:rPr>
          <w:instrText xml:space="preserve"> PAGEREF _Toc216390230 \h </w:instrText>
        </w:r>
        <w:r>
          <w:rPr>
            <w:noProof/>
            <w:webHidden/>
          </w:rPr>
        </w:r>
        <w:r>
          <w:rPr>
            <w:noProof/>
            <w:webHidden/>
          </w:rPr>
          <w:fldChar w:fldCharType="separate"/>
        </w:r>
        <w:r>
          <w:rPr>
            <w:noProof/>
            <w:webHidden/>
          </w:rPr>
          <w:t>86</w:t>
        </w:r>
        <w:r>
          <w:rPr>
            <w:noProof/>
            <w:webHidden/>
          </w:rPr>
          <w:fldChar w:fldCharType="end"/>
        </w:r>
      </w:hyperlink>
    </w:p>
    <w:p w14:paraId="787DB730" w14:textId="0D12787F"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31" w:history="1">
        <w:r w:rsidRPr="000513F9">
          <w:rPr>
            <w:rStyle w:val="Hyperlink"/>
            <w:noProof/>
          </w:rPr>
          <w:t>Hình 2.62 Sơ đồ DFD mức 2 – Chức năng Cập nhật điểm đánh giá năng lực của học viên</w:t>
        </w:r>
        <w:r>
          <w:rPr>
            <w:noProof/>
            <w:webHidden/>
          </w:rPr>
          <w:tab/>
        </w:r>
        <w:r>
          <w:rPr>
            <w:noProof/>
            <w:webHidden/>
          </w:rPr>
          <w:fldChar w:fldCharType="begin"/>
        </w:r>
        <w:r>
          <w:rPr>
            <w:noProof/>
            <w:webHidden/>
          </w:rPr>
          <w:instrText xml:space="preserve"> PAGEREF _Toc216390231 \h </w:instrText>
        </w:r>
        <w:r>
          <w:rPr>
            <w:noProof/>
            <w:webHidden/>
          </w:rPr>
        </w:r>
        <w:r>
          <w:rPr>
            <w:noProof/>
            <w:webHidden/>
          </w:rPr>
          <w:fldChar w:fldCharType="separate"/>
        </w:r>
        <w:r>
          <w:rPr>
            <w:noProof/>
            <w:webHidden/>
          </w:rPr>
          <w:t>87</w:t>
        </w:r>
        <w:r>
          <w:rPr>
            <w:noProof/>
            <w:webHidden/>
          </w:rPr>
          <w:fldChar w:fldCharType="end"/>
        </w:r>
      </w:hyperlink>
    </w:p>
    <w:p w14:paraId="09E9A0A8" w14:textId="6A679C77"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32" w:history="1">
        <w:r w:rsidRPr="000513F9">
          <w:rPr>
            <w:rStyle w:val="Hyperlink"/>
            <w:noProof/>
          </w:rPr>
          <w:t>Hình 2.63 Sơ đồ DFD mức 2 – Chức năng Xóa điểm đánh giá năng lực học viên</w:t>
        </w:r>
        <w:r>
          <w:rPr>
            <w:noProof/>
            <w:webHidden/>
          </w:rPr>
          <w:tab/>
        </w:r>
        <w:r>
          <w:rPr>
            <w:noProof/>
            <w:webHidden/>
          </w:rPr>
          <w:fldChar w:fldCharType="begin"/>
        </w:r>
        <w:r>
          <w:rPr>
            <w:noProof/>
            <w:webHidden/>
          </w:rPr>
          <w:instrText xml:space="preserve"> PAGEREF _Toc216390232 \h </w:instrText>
        </w:r>
        <w:r>
          <w:rPr>
            <w:noProof/>
            <w:webHidden/>
          </w:rPr>
        </w:r>
        <w:r>
          <w:rPr>
            <w:noProof/>
            <w:webHidden/>
          </w:rPr>
          <w:fldChar w:fldCharType="separate"/>
        </w:r>
        <w:r>
          <w:rPr>
            <w:noProof/>
            <w:webHidden/>
          </w:rPr>
          <w:t>88</w:t>
        </w:r>
        <w:r>
          <w:rPr>
            <w:noProof/>
            <w:webHidden/>
          </w:rPr>
          <w:fldChar w:fldCharType="end"/>
        </w:r>
      </w:hyperlink>
    </w:p>
    <w:p w14:paraId="62C4F604" w14:textId="4754E483"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33" w:history="1">
        <w:r w:rsidRPr="000513F9">
          <w:rPr>
            <w:rStyle w:val="Hyperlink"/>
            <w:noProof/>
          </w:rPr>
          <w:t>Hình 2.64 Sơ đồ DFD mức 2 – Chức năng Tra cứu điểm đánh giá năng lực của học viên</w:t>
        </w:r>
        <w:r>
          <w:rPr>
            <w:noProof/>
            <w:webHidden/>
          </w:rPr>
          <w:tab/>
        </w:r>
        <w:r>
          <w:rPr>
            <w:noProof/>
            <w:webHidden/>
          </w:rPr>
          <w:fldChar w:fldCharType="begin"/>
        </w:r>
        <w:r>
          <w:rPr>
            <w:noProof/>
            <w:webHidden/>
          </w:rPr>
          <w:instrText xml:space="preserve"> PAGEREF _Toc216390233 \h </w:instrText>
        </w:r>
        <w:r>
          <w:rPr>
            <w:noProof/>
            <w:webHidden/>
          </w:rPr>
        </w:r>
        <w:r>
          <w:rPr>
            <w:noProof/>
            <w:webHidden/>
          </w:rPr>
          <w:fldChar w:fldCharType="separate"/>
        </w:r>
        <w:r>
          <w:rPr>
            <w:noProof/>
            <w:webHidden/>
          </w:rPr>
          <w:t>89</w:t>
        </w:r>
        <w:r>
          <w:rPr>
            <w:noProof/>
            <w:webHidden/>
          </w:rPr>
          <w:fldChar w:fldCharType="end"/>
        </w:r>
      </w:hyperlink>
    </w:p>
    <w:p w14:paraId="391EDF01" w14:textId="2F4CA711"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34" w:history="1">
        <w:r w:rsidRPr="000513F9">
          <w:rPr>
            <w:rStyle w:val="Hyperlink"/>
            <w:noProof/>
          </w:rPr>
          <w:t>Hình 2.65 Sơ đồ DFD mức 2 – Chức năng Tiếp nhận yêu cầu xin nghỉ, bảo lưu</w:t>
        </w:r>
        <w:r>
          <w:rPr>
            <w:noProof/>
            <w:webHidden/>
          </w:rPr>
          <w:tab/>
        </w:r>
        <w:r>
          <w:rPr>
            <w:noProof/>
            <w:webHidden/>
          </w:rPr>
          <w:fldChar w:fldCharType="begin"/>
        </w:r>
        <w:r>
          <w:rPr>
            <w:noProof/>
            <w:webHidden/>
          </w:rPr>
          <w:instrText xml:space="preserve"> PAGEREF _Toc216390234 \h </w:instrText>
        </w:r>
        <w:r>
          <w:rPr>
            <w:noProof/>
            <w:webHidden/>
          </w:rPr>
        </w:r>
        <w:r>
          <w:rPr>
            <w:noProof/>
            <w:webHidden/>
          </w:rPr>
          <w:fldChar w:fldCharType="separate"/>
        </w:r>
        <w:r>
          <w:rPr>
            <w:noProof/>
            <w:webHidden/>
          </w:rPr>
          <w:t>90</w:t>
        </w:r>
        <w:r>
          <w:rPr>
            <w:noProof/>
            <w:webHidden/>
          </w:rPr>
          <w:fldChar w:fldCharType="end"/>
        </w:r>
      </w:hyperlink>
    </w:p>
    <w:p w14:paraId="705E0440" w14:textId="24AC07A1"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35" w:history="1">
        <w:r w:rsidRPr="000513F9">
          <w:rPr>
            <w:rStyle w:val="Hyperlink"/>
            <w:noProof/>
          </w:rPr>
          <w:t>Hình 2.66 Sơ đồ DFD mức 2 – Chức năng Thêm thông tin nghỉ, bảo lưu</w:t>
        </w:r>
        <w:r>
          <w:rPr>
            <w:noProof/>
            <w:webHidden/>
          </w:rPr>
          <w:tab/>
        </w:r>
        <w:r>
          <w:rPr>
            <w:noProof/>
            <w:webHidden/>
          </w:rPr>
          <w:fldChar w:fldCharType="begin"/>
        </w:r>
        <w:r>
          <w:rPr>
            <w:noProof/>
            <w:webHidden/>
          </w:rPr>
          <w:instrText xml:space="preserve"> PAGEREF _Toc216390235 \h </w:instrText>
        </w:r>
        <w:r>
          <w:rPr>
            <w:noProof/>
            <w:webHidden/>
          </w:rPr>
        </w:r>
        <w:r>
          <w:rPr>
            <w:noProof/>
            <w:webHidden/>
          </w:rPr>
          <w:fldChar w:fldCharType="separate"/>
        </w:r>
        <w:r>
          <w:rPr>
            <w:noProof/>
            <w:webHidden/>
          </w:rPr>
          <w:t>91</w:t>
        </w:r>
        <w:r>
          <w:rPr>
            <w:noProof/>
            <w:webHidden/>
          </w:rPr>
          <w:fldChar w:fldCharType="end"/>
        </w:r>
      </w:hyperlink>
    </w:p>
    <w:p w14:paraId="61D5F1C0" w14:textId="024F5BC4"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36" w:history="1">
        <w:r w:rsidRPr="000513F9">
          <w:rPr>
            <w:rStyle w:val="Hyperlink"/>
            <w:noProof/>
          </w:rPr>
          <w:t>Hình 2.67 Sơ đồ DFD mức 2 – Chức năng Xóa thông tin nghỉ</w:t>
        </w:r>
        <w:r>
          <w:rPr>
            <w:noProof/>
            <w:webHidden/>
          </w:rPr>
          <w:tab/>
        </w:r>
        <w:r>
          <w:rPr>
            <w:noProof/>
            <w:webHidden/>
          </w:rPr>
          <w:fldChar w:fldCharType="begin"/>
        </w:r>
        <w:r>
          <w:rPr>
            <w:noProof/>
            <w:webHidden/>
          </w:rPr>
          <w:instrText xml:space="preserve"> PAGEREF _Toc216390236 \h </w:instrText>
        </w:r>
        <w:r>
          <w:rPr>
            <w:noProof/>
            <w:webHidden/>
          </w:rPr>
        </w:r>
        <w:r>
          <w:rPr>
            <w:noProof/>
            <w:webHidden/>
          </w:rPr>
          <w:fldChar w:fldCharType="separate"/>
        </w:r>
        <w:r>
          <w:rPr>
            <w:noProof/>
            <w:webHidden/>
          </w:rPr>
          <w:t>92</w:t>
        </w:r>
        <w:r>
          <w:rPr>
            <w:noProof/>
            <w:webHidden/>
          </w:rPr>
          <w:fldChar w:fldCharType="end"/>
        </w:r>
      </w:hyperlink>
    </w:p>
    <w:p w14:paraId="67A83F2B" w14:textId="22F81FFD"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37" w:history="1">
        <w:r w:rsidRPr="000513F9">
          <w:rPr>
            <w:rStyle w:val="Hyperlink"/>
            <w:noProof/>
          </w:rPr>
          <w:t>Hình 2.68 Sơ đồ DFD mức 2 – Chức năng Tìm kiếm thông tin nghỉ, bảo lưu</w:t>
        </w:r>
        <w:r>
          <w:rPr>
            <w:noProof/>
            <w:webHidden/>
          </w:rPr>
          <w:tab/>
        </w:r>
        <w:r>
          <w:rPr>
            <w:noProof/>
            <w:webHidden/>
          </w:rPr>
          <w:fldChar w:fldCharType="begin"/>
        </w:r>
        <w:r>
          <w:rPr>
            <w:noProof/>
            <w:webHidden/>
          </w:rPr>
          <w:instrText xml:space="preserve"> PAGEREF _Toc216390237 \h </w:instrText>
        </w:r>
        <w:r>
          <w:rPr>
            <w:noProof/>
            <w:webHidden/>
          </w:rPr>
        </w:r>
        <w:r>
          <w:rPr>
            <w:noProof/>
            <w:webHidden/>
          </w:rPr>
          <w:fldChar w:fldCharType="separate"/>
        </w:r>
        <w:r>
          <w:rPr>
            <w:noProof/>
            <w:webHidden/>
          </w:rPr>
          <w:t>93</w:t>
        </w:r>
        <w:r>
          <w:rPr>
            <w:noProof/>
            <w:webHidden/>
          </w:rPr>
          <w:fldChar w:fldCharType="end"/>
        </w:r>
      </w:hyperlink>
    </w:p>
    <w:p w14:paraId="3C8C4E74" w14:textId="7100A1CB"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38" w:history="1">
        <w:r w:rsidRPr="000513F9">
          <w:rPr>
            <w:rStyle w:val="Hyperlink"/>
            <w:noProof/>
          </w:rPr>
          <w:t>Hình 2.69 Sơ đồ DFD mức 2 – Chức năng Cập nhật thông tin nghỉ, bảo lưu</w:t>
        </w:r>
        <w:r>
          <w:rPr>
            <w:noProof/>
            <w:webHidden/>
          </w:rPr>
          <w:tab/>
        </w:r>
        <w:r>
          <w:rPr>
            <w:noProof/>
            <w:webHidden/>
          </w:rPr>
          <w:fldChar w:fldCharType="begin"/>
        </w:r>
        <w:r>
          <w:rPr>
            <w:noProof/>
            <w:webHidden/>
          </w:rPr>
          <w:instrText xml:space="preserve"> PAGEREF _Toc216390238 \h </w:instrText>
        </w:r>
        <w:r>
          <w:rPr>
            <w:noProof/>
            <w:webHidden/>
          </w:rPr>
        </w:r>
        <w:r>
          <w:rPr>
            <w:noProof/>
            <w:webHidden/>
          </w:rPr>
          <w:fldChar w:fldCharType="separate"/>
        </w:r>
        <w:r>
          <w:rPr>
            <w:noProof/>
            <w:webHidden/>
          </w:rPr>
          <w:t>94</w:t>
        </w:r>
        <w:r>
          <w:rPr>
            <w:noProof/>
            <w:webHidden/>
          </w:rPr>
          <w:fldChar w:fldCharType="end"/>
        </w:r>
      </w:hyperlink>
    </w:p>
    <w:p w14:paraId="6DAA9F50" w14:textId="05DF914E"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39" w:history="1">
        <w:r w:rsidRPr="000513F9">
          <w:rPr>
            <w:rStyle w:val="Hyperlink"/>
            <w:noProof/>
          </w:rPr>
          <w:t>Hình 2.70 Sơ đồ DFD mức 2 – Chức năng Thêm đăng ký học</w:t>
        </w:r>
        <w:r>
          <w:rPr>
            <w:noProof/>
            <w:webHidden/>
          </w:rPr>
          <w:tab/>
        </w:r>
        <w:r>
          <w:rPr>
            <w:noProof/>
            <w:webHidden/>
          </w:rPr>
          <w:fldChar w:fldCharType="begin"/>
        </w:r>
        <w:r>
          <w:rPr>
            <w:noProof/>
            <w:webHidden/>
          </w:rPr>
          <w:instrText xml:space="preserve"> PAGEREF _Toc216390239 \h </w:instrText>
        </w:r>
        <w:r>
          <w:rPr>
            <w:noProof/>
            <w:webHidden/>
          </w:rPr>
        </w:r>
        <w:r>
          <w:rPr>
            <w:noProof/>
            <w:webHidden/>
          </w:rPr>
          <w:fldChar w:fldCharType="separate"/>
        </w:r>
        <w:r>
          <w:rPr>
            <w:noProof/>
            <w:webHidden/>
          </w:rPr>
          <w:t>95</w:t>
        </w:r>
        <w:r>
          <w:rPr>
            <w:noProof/>
            <w:webHidden/>
          </w:rPr>
          <w:fldChar w:fldCharType="end"/>
        </w:r>
      </w:hyperlink>
    </w:p>
    <w:p w14:paraId="45AEC4D6" w14:textId="21BCCD1B"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40" w:history="1">
        <w:r w:rsidRPr="000513F9">
          <w:rPr>
            <w:rStyle w:val="Hyperlink"/>
            <w:noProof/>
          </w:rPr>
          <w:t>Hình 2.71 Sơ đồ DFD mức 2 – Chức năng Xóa đăng ký học</w:t>
        </w:r>
        <w:r>
          <w:rPr>
            <w:noProof/>
            <w:webHidden/>
          </w:rPr>
          <w:tab/>
        </w:r>
        <w:r>
          <w:rPr>
            <w:noProof/>
            <w:webHidden/>
          </w:rPr>
          <w:fldChar w:fldCharType="begin"/>
        </w:r>
        <w:r>
          <w:rPr>
            <w:noProof/>
            <w:webHidden/>
          </w:rPr>
          <w:instrText xml:space="preserve"> PAGEREF _Toc216390240 \h </w:instrText>
        </w:r>
        <w:r>
          <w:rPr>
            <w:noProof/>
            <w:webHidden/>
          </w:rPr>
        </w:r>
        <w:r>
          <w:rPr>
            <w:noProof/>
            <w:webHidden/>
          </w:rPr>
          <w:fldChar w:fldCharType="separate"/>
        </w:r>
        <w:r>
          <w:rPr>
            <w:noProof/>
            <w:webHidden/>
          </w:rPr>
          <w:t>96</w:t>
        </w:r>
        <w:r>
          <w:rPr>
            <w:noProof/>
            <w:webHidden/>
          </w:rPr>
          <w:fldChar w:fldCharType="end"/>
        </w:r>
      </w:hyperlink>
    </w:p>
    <w:p w14:paraId="5CC21A7C" w14:textId="5F09DB5D"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41" w:history="1">
        <w:r w:rsidRPr="000513F9">
          <w:rPr>
            <w:rStyle w:val="Hyperlink"/>
            <w:noProof/>
          </w:rPr>
          <w:t>Hình 2.72 Sơ đồ DFD mức 2 – Chức năng Cập nhật đăng ký học</w:t>
        </w:r>
        <w:r>
          <w:rPr>
            <w:noProof/>
            <w:webHidden/>
          </w:rPr>
          <w:tab/>
        </w:r>
        <w:r>
          <w:rPr>
            <w:noProof/>
            <w:webHidden/>
          </w:rPr>
          <w:fldChar w:fldCharType="begin"/>
        </w:r>
        <w:r>
          <w:rPr>
            <w:noProof/>
            <w:webHidden/>
          </w:rPr>
          <w:instrText xml:space="preserve"> PAGEREF _Toc216390241 \h </w:instrText>
        </w:r>
        <w:r>
          <w:rPr>
            <w:noProof/>
            <w:webHidden/>
          </w:rPr>
        </w:r>
        <w:r>
          <w:rPr>
            <w:noProof/>
            <w:webHidden/>
          </w:rPr>
          <w:fldChar w:fldCharType="separate"/>
        </w:r>
        <w:r>
          <w:rPr>
            <w:noProof/>
            <w:webHidden/>
          </w:rPr>
          <w:t>97</w:t>
        </w:r>
        <w:r>
          <w:rPr>
            <w:noProof/>
            <w:webHidden/>
          </w:rPr>
          <w:fldChar w:fldCharType="end"/>
        </w:r>
      </w:hyperlink>
    </w:p>
    <w:p w14:paraId="1D7EF199" w14:textId="3538936B"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42" w:history="1">
        <w:r w:rsidRPr="000513F9">
          <w:rPr>
            <w:rStyle w:val="Hyperlink"/>
            <w:noProof/>
          </w:rPr>
          <w:t>Hình 2.73 Sơ đồ DFD mức 2 – Chức năng Tìm kiếm đăng ký học</w:t>
        </w:r>
        <w:r>
          <w:rPr>
            <w:noProof/>
            <w:webHidden/>
          </w:rPr>
          <w:tab/>
        </w:r>
        <w:r>
          <w:rPr>
            <w:noProof/>
            <w:webHidden/>
          </w:rPr>
          <w:fldChar w:fldCharType="begin"/>
        </w:r>
        <w:r>
          <w:rPr>
            <w:noProof/>
            <w:webHidden/>
          </w:rPr>
          <w:instrText xml:space="preserve"> PAGEREF _Toc216390242 \h </w:instrText>
        </w:r>
        <w:r>
          <w:rPr>
            <w:noProof/>
            <w:webHidden/>
          </w:rPr>
        </w:r>
        <w:r>
          <w:rPr>
            <w:noProof/>
            <w:webHidden/>
          </w:rPr>
          <w:fldChar w:fldCharType="separate"/>
        </w:r>
        <w:r>
          <w:rPr>
            <w:noProof/>
            <w:webHidden/>
          </w:rPr>
          <w:t>98</w:t>
        </w:r>
        <w:r>
          <w:rPr>
            <w:noProof/>
            <w:webHidden/>
          </w:rPr>
          <w:fldChar w:fldCharType="end"/>
        </w:r>
      </w:hyperlink>
    </w:p>
    <w:p w14:paraId="2A07394C" w14:textId="73F8D331"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43" w:history="1">
        <w:r w:rsidRPr="000513F9">
          <w:rPr>
            <w:rStyle w:val="Hyperlink"/>
            <w:noProof/>
          </w:rPr>
          <w:t>Hình 2.74 Sơ đồ DFD mức 2 – Chức năng Cập nhật trạng thái đăng ký</w:t>
        </w:r>
        <w:r>
          <w:rPr>
            <w:noProof/>
            <w:webHidden/>
          </w:rPr>
          <w:tab/>
        </w:r>
        <w:r>
          <w:rPr>
            <w:noProof/>
            <w:webHidden/>
          </w:rPr>
          <w:fldChar w:fldCharType="begin"/>
        </w:r>
        <w:r>
          <w:rPr>
            <w:noProof/>
            <w:webHidden/>
          </w:rPr>
          <w:instrText xml:space="preserve"> PAGEREF _Toc216390243 \h </w:instrText>
        </w:r>
        <w:r>
          <w:rPr>
            <w:noProof/>
            <w:webHidden/>
          </w:rPr>
        </w:r>
        <w:r>
          <w:rPr>
            <w:noProof/>
            <w:webHidden/>
          </w:rPr>
          <w:fldChar w:fldCharType="separate"/>
        </w:r>
        <w:r>
          <w:rPr>
            <w:noProof/>
            <w:webHidden/>
          </w:rPr>
          <w:t>99</w:t>
        </w:r>
        <w:r>
          <w:rPr>
            <w:noProof/>
            <w:webHidden/>
          </w:rPr>
          <w:fldChar w:fldCharType="end"/>
        </w:r>
      </w:hyperlink>
    </w:p>
    <w:p w14:paraId="722DF3B8" w14:textId="699E6E0E"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44" w:history="1">
        <w:r w:rsidRPr="000513F9">
          <w:rPr>
            <w:rStyle w:val="Hyperlink"/>
            <w:noProof/>
          </w:rPr>
          <w:t>Hình 2.75 Sơ đồ DFD mức 2 – Chức năng Thêm thông tin giáo viên</w:t>
        </w:r>
        <w:r>
          <w:rPr>
            <w:noProof/>
            <w:webHidden/>
          </w:rPr>
          <w:tab/>
        </w:r>
        <w:r>
          <w:rPr>
            <w:noProof/>
            <w:webHidden/>
          </w:rPr>
          <w:fldChar w:fldCharType="begin"/>
        </w:r>
        <w:r>
          <w:rPr>
            <w:noProof/>
            <w:webHidden/>
          </w:rPr>
          <w:instrText xml:space="preserve"> PAGEREF _Toc216390244 \h </w:instrText>
        </w:r>
        <w:r>
          <w:rPr>
            <w:noProof/>
            <w:webHidden/>
          </w:rPr>
        </w:r>
        <w:r>
          <w:rPr>
            <w:noProof/>
            <w:webHidden/>
          </w:rPr>
          <w:fldChar w:fldCharType="separate"/>
        </w:r>
        <w:r>
          <w:rPr>
            <w:noProof/>
            <w:webHidden/>
          </w:rPr>
          <w:t>100</w:t>
        </w:r>
        <w:r>
          <w:rPr>
            <w:noProof/>
            <w:webHidden/>
          </w:rPr>
          <w:fldChar w:fldCharType="end"/>
        </w:r>
      </w:hyperlink>
    </w:p>
    <w:p w14:paraId="67EBD540" w14:textId="5F26572F"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45" w:history="1">
        <w:r w:rsidRPr="000513F9">
          <w:rPr>
            <w:rStyle w:val="Hyperlink"/>
            <w:noProof/>
          </w:rPr>
          <w:t>Hình 2.76 Sơ đồ DFD mức 2 – Chức năng Cập nhật thông tin giáo viên</w:t>
        </w:r>
        <w:r>
          <w:rPr>
            <w:noProof/>
            <w:webHidden/>
          </w:rPr>
          <w:tab/>
        </w:r>
        <w:r>
          <w:rPr>
            <w:noProof/>
            <w:webHidden/>
          </w:rPr>
          <w:fldChar w:fldCharType="begin"/>
        </w:r>
        <w:r>
          <w:rPr>
            <w:noProof/>
            <w:webHidden/>
          </w:rPr>
          <w:instrText xml:space="preserve"> PAGEREF _Toc216390245 \h </w:instrText>
        </w:r>
        <w:r>
          <w:rPr>
            <w:noProof/>
            <w:webHidden/>
          </w:rPr>
        </w:r>
        <w:r>
          <w:rPr>
            <w:noProof/>
            <w:webHidden/>
          </w:rPr>
          <w:fldChar w:fldCharType="separate"/>
        </w:r>
        <w:r>
          <w:rPr>
            <w:noProof/>
            <w:webHidden/>
          </w:rPr>
          <w:t>101</w:t>
        </w:r>
        <w:r>
          <w:rPr>
            <w:noProof/>
            <w:webHidden/>
          </w:rPr>
          <w:fldChar w:fldCharType="end"/>
        </w:r>
      </w:hyperlink>
    </w:p>
    <w:p w14:paraId="5D60D862" w14:textId="06FF7E46"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46" w:history="1">
        <w:r w:rsidRPr="000513F9">
          <w:rPr>
            <w:rStyle w:val="Hyperlink"/>
            <w:noProof/>
          </w:rPr>
          <w:t>Hình 2.77 Sơ đồ DFD mức 2 – Chức năng Xóa thông tin giáo viên</w:t>
        </w:r>
        <w:r>
          <w:rPr>
            <w:noProof/>
            <w:webHidden/>
          </w:rPr>
          <w:tab/>
        </w:r>
        <w:r>
          <w:rPr>
            <w:noProof/>
            <w:webHidden/>
          </w:rPr>
          <w:fldChar w:fldCharType="begin"/>
        </w:r>
        <w:r>
          <w:rPr>
            <w:noProof/>
            <w:webHidden/>
          </w:rPr>
          <w:instrText xml:space="preserve"> PAGEREF _Toc216390246 \h </w:instrText>
        </w:r>
        <w:r>
          <w:rPr>
            <w:noProof/>
            <w:webHidden/>
          </w:rPr>
        </w:r>
        <w:r>
          <w:rPr>
            <w:noProof/>
            <w:webHidden/>
          </w:rPr>
          <w:fldChar w:fldCharType="separate"/>
        </w:r>
        <w:r>
          <w:rPr>
            <w:noProof/>
            <w:webHidden/>
          </w:rPr>
          <w:t>102</w:t>
        </w:r>
        <w:r>
          <w:rPr>
            <w:noProof/>
            <w:webHidden/>
          </w:rPr>
          <w:fldChar w:fldCharType="end"/>
        </w:r>
      </w:hyperlink>
    </w:p>
    <w:p w14:paraId="675A0329" w14:textId="792B29F9"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47" w:history="1">
        <w:r w:rsidRPr="000513F9">
          <w:rPr>
            <w:rStyle w:val="Hyperlink"/>
            <w:noProof/>
          </w:rPr>
          <w:t>Hình 2.78 Sơ đồ DFD mức 2 – Chức năng Tìm kiếm giáo viên</w:t>
        </w:r>
        <w:r>
          <w:rPr>
            <w:noProof/>
            <w:webHidden/>
          </w:rPr>
          <w:tab/>
        </w:r>
        <w:r>
          <w:rPr>
            <w:noProof/>
            <w:webHidden/>
          </w:rPr>
          <w:fldChar w:fldCharType="begin"/>
        </w:r>
        <w:r>
          <w:rPr>
            <w:noProof/>
            <w:webHidden/>
          </w:rPr>
          <w:instrText xml:space="preserve"> PAGEREF _Toc216390247 \h </w:instrText>
        </w:r>
        <w:r>
          <w:rPr>
            <w:noProof/>
            <w:webHidden/>
          </w:rPr>
        </w:r>
        <w:r>
          <w:rPr>
            <w:noProof/>
            <w:webHidden/>
          </w:rPr>
          <w:fldChar w:fldCharType="separate"/>
        </w:r>
        <w:r>
          <w:rPr>
            <w:noProof/>
            <w:webHidden/>
          </w:rPr>
          <w:t>103</w:t>
        </w:r>
        <w:r>
          <w:rPr>
            <w:noProof/>
            <w:webHidden/>
          </w:rPr>
          <w:fldChar w:fldCharType="end"/>
        </w:r>
      </w:hyperlink>
    </w:p>
    <w:p w14:paraId="03383AC1" w14:textId="6B67491E"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48" w:history="1">
        <w:r w:rsidRPr="000513F9">
          <w:rPr>
            <w:rStyle w:val="Hyperlink"/>
            <w:noProof/>
          </w:rPr>
          <w:t>Hình 2.79 Sơ đồ DFD mức 2 – Chức năng Gán giáo viên vào lớp</w:t>
        </w:r>
        <w:r>
          <w:rPr>
            <w:noProof/>
            <w:webHidden/>
          </w:rPr>
          <w:tab/>
        </w:r>
        <w:r>
          <w:rPr>
            <w:noProof/>
            <w:webHidden/>
          </w:rPr>
          <w:fldChar w:fldCharType="begin"/>
        </w:r>
        <w:r>
          <w:rPr>
            <w:noProof/>
            <w:webHidden/>
          </w:rPr>
          <w:instrText xml:space="preserve"> PAGEREF _Toc216390248 \h </w:instrText>
        </w:r>
        <w:r>
          <w:rPr>
            <w:noProof/>
            <w:webHidden/>
          </w:rPr>
        </w:r>
        <w:r>
          <w:rPr>
            <w:noProof/>
            <w:webHidden/>
          </w:rPr>
          <w:fldChar w:fldCharType="separate"/>
        </w:r>
        <w:r>
          <w:rPr>
            <w:noProof/>
            <w:webHidden/>
          </w:rPr>
          <w:t>104</w:t>
        </w:r>
        <w:r>
          <w:rPr>
            <w:noProof/>
            <w:webHidden/>
          </w:rPr>
          <w:fldChar w:fldCharType="end"/>
        </w:r>
      </w:hyperlink>
    </w:p>
    <w:p w14:paraId="1F329F16" w14:textId="0F8C691C"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49" w:history="1">
        <w:r w:rsidRPr="000513F9">
          <w:rPr>
            <w:rStyle w:val="Hyperlink"/>
            <w:noProof/>
          </w:rPr>
          <w:t>Hình 2.80 Sơ đồ Mô hình thực thể liên kết</w:t>
        </w:r>
        <w:r>
          <w:rPr>
            <w:noProof/>
            <w:webHidden/>
          </w:rPr>
          <w:tab/>
        </w:r>
        <w:r>
          <w:rPr>
            <w:noProof/>
            <w:webHidden/>
          </w:rPr>
          <w:fldChar w:fldCharType="begin"/>
        </w:r>
        <w:r>
          <w:rPr>
            <w:noProof/>
            <w:webHidden/>
          </w:rPr>
          <w:instrText xml:space="preserve"> PAGEREF _Toc216390249 \h </w:instrText>
        </w:r>
        <w:r>
          <w:rPr>
            <w:noProof/>
            <w:webHidden/>
          </w:rPr>
        </w:r>
        <w:r>
          <w:rPr>
            <w:noProof/>
            <w:webHidden/>
          </w:rPr>
          <w:fldChar w:fldCharType="separate"/>
        </w:r>
        <w:r>
          <w:rPr>
            <w:noProof/>
            <w:webHidden/>
          </w:rPr>
          <w:t>105</w:t>
        </w:r>
        <w:r>
          <w:rPr>
            <w:noProof/>
            <w:webHidden/>
          </w:rPr>
          <w:fldChar w:fldCharType="end"/>
        </w:r>
      </w:hyperlink>
    </w:p>
    <w:p w14:paraId="740DBF78" w14:textId="5318EE9E" w:rsidR="0086341E" w:rsidRDefault="0086341E">
      <w:pPr>
        <w:pStyle w:val="TableofFigures"/>
        <w:tabs>
          <w:tab w:val="right" w:leader="dot" w:pos="9060"/>
        </w:tabs>
        <w:rPr>
          <w:rFonts w:asciiTheme="minorHAnsi" w:eastAsiaTheme="minorEastAsia" w:hAnsiTheme="minorHAnsi"/>
          <w:noProof/>
          <w:kern w:val="0"/>
          <w:sz w:val="22"/>
          <w14:ligatures w14:val="none"/>
        </w:rPr>
      </w:pPr>
      <w:hyperlink w:anchor="_Toc216390250" w:history="1">
        <w:r w:rsidRPr="000513F9">
          <w:rPr>
            <w:rStyle w:val="Hyperlink"/>
            <w:noProof/>
          </w:rPr>
          <w:t>Hình 2.81 Sơ đồ Mô hình quan hệ</w:t>
        </w:r>
        <w:r>
          <w:rPr>
            <w:noProof/>
            <w:webHidden/>
          </w:rPr>
          <w:tab/>
        </w:r>
        <w:r>
          <w:rPr>
            <w:noProof/>
            <w:webHidden/>
          </w:rPr>
          <w:fldChar w:fldCharType="begin"/>
        </w:r>
        <w:r>
          <w:rPr>
            <w:noProof/>
            <w:webHidden/>
          </w:rPr>
          <w:instrText xml:space="preserve"> PAGEREF _Toc216390250 \h </w:instrText>
        </w:r>
        <w:r>
          <w:rPr>
            <w:noProof/>
            <w:webHidden/>
          </w:rPr>
        </w:r>
        <w:r>
          <w:rPr>
            <w:noProof/>
            <w:webHidden/>
          </w:rPr>
          <w:fldChar w:fldCharType="separate"/>
        </w:r>
        <w:r>
          <w:rPr>
            <w:noProof/>
            <w:webHidden/>
          </w:rPr>
          <w:t>106</w:t>
        </w:r>
        <w:r>
          <w:rPr>
            <w:noProof/>
            <w:webHidden/>
          </w:rPr>
          <w:fldChar w:fldCharType="end"/>
        </w:r>
      </w:hyperlink>
    </w:p>
    <w:p w14:paraId="5369014B" w14:textId="4E776371" w:rsidR="00D607BD" w:rsidRPr="005B2791" w:rsidRDefault="00FB34EC" w:rsidP="005A576B">
      <w:pPr>
        <w:pStyle w:val="Heading1"/>
        <w:numPr>
          <w:ilvl w:val="0"/>
          <w:numId w:val="0"/>
        </w:numPr>
      </w:pPr>
      <w:r w:rsidRPr="005B2791">
        <w:fldChar w:fldCharType="end"/>
      </w:r>
      <w:bookmarkStart w:id="11" w:name="_Toc213612251"/>
      <w:bookmarkStart w:id="12" w:name="_Toc216388846"/>
      <w:commentRangeStart w:id="13"/>
      <w:commentRangeStart w:id="14"/>
      <w:r w:rsidR="00C15C2F" w:rsidRPr="005B2791">
        <w:t xml:space="preserve">MỞ </w:t>
      </w:r>
      <w:r w:rsidR="00C15C2F" w:rsidRPr="007C5020">
        <w:t>ĐẦU</w:t>
      </w:r>
      <w:bookmarkEnd w:id="11"/>
      <w:bookmarkEnd w:id="12"/>
      <w:commentRangeEnd w:id="14"/>
      <w:r w:rsidR="00AC69A6" w:rsidRPr="005B2791">
        <w:rPr>
          <w:rStyle w:val="CommentReference"/>
          <w:sz w:val="36"/>
          <w:szCs w:val="40"/>
        </w:rPr>
        <w:commentReference w:id="14"/>
      </w:r>
      <w:commentRangeEnd w:id="13"/>
      <w:r w:rsidR="006D049B" w:rsidRPr="005B2791">
        <w:rPr>
          <w:rStyle w:val="CommentReference"/>
          <w:sz w:val="36"/>
          <w:szCs w:val="40"/>
        </w:rPr>
        <w:commentReference w:id="13"/>
      </w:r>
    </w:p>
    <w:p w14:paraId="7FB21321" w14:textId="52B1B087" w:rsidR="003E7382" w:rsidRDefault="00A94B9B" w:rsidP="00121A27">
      <w:pPr>
        <w:pStyle w:val="Heading4"/>
      </w:pPr>
      <w:r>
        <w:t>Tính cấp thiết của bài toán</w:t>
      </w:r>
    </w:p>
    <w:p w14:paraId="1E5067A2" w14:textId="0C1F6833" w:rsidR="00DC2EEB" w:rsidRDefault="005D6CE0" w:rsidP="004878FC">
      <w:r>
        <w:rPr>
          <w:rStyle w:val="citation-62"/>
        </w:rPr>
        <w:t>Trong bối cảnh toàn cầu hóa và hội nhập quốc tế sâu rộng, tiếng Anh đã trở thành một kỹ năng thiết yếu đối với học sinh, sinh viên cũng như người lao động</w:t>
      </w:r>
      <w:r>
        <w:t xml:space="preserve">. </w:t>
      </w:r>
      <w:r>
        <w:rPr>
          <w:rStyle w:val="citation-61"/>
        </w:rPr>
        <w:t>Nhu cầu học tập ngôn ngữ này ngày càng cấp thiết, dẫn đến sự phát triển mạnh mẽ của các trung tâm tiếng Anh</w:t>
      </w:r>
      <w:r>
        <w:t xml:space="preserve">. </w:t>
      </w:r>
      <w:r w:rsidRPr="00DC343C">
        <w:t>Số liệu từ</w:t>
      </w:r>
      <w:commentRangeStart w:id="15"/>
      <w:r w:rsidRPr="00DC343C">
        <w:t xml:space="preserve"> Sở Giáo dục và Đào tạo TP.HCM cho thấy sự bùng nổ mạnh mẽ của các cơ sở đào tạo tiếng Anh, với 2.380 trung tâm hiện hành, cao gấp 6 lần so với con số 370 của năm 2010. Tương tự, Hà Nội cũng ghi nhận mức tăng trưởng gần gấp đôi trong 6 năm, từ 562 cơ sở (tháng 8/2018) lên 955 cơ sở vào cuối năm 2024</w:t>
      </w:r>
      <w:r>
        <w:t xml:space="preserve">. </w:t>
      </w:r>
      <w:commentRangeEnd w:id="15"/>
      <w:r>
        <w:rPr>
          <w:rStyle w:val="CommentReference"/>
          <w:sz w:val="26"/>
          <w:szCs w:val="22"/>
        </w:rPr>
        <w:commentReference w:id="15"/>
      </w:r>
      <w:r>
        <w:rPr>
          <w:rStyle w:val="citation-60"/>
        </w:rPr>
        <w:t>Tuy nhiên, sự gia tăng về số lượng học viên và sự đa dạng của các khóa học đã tạo ra nhiều thách thức trong công tác quản lý</w:t>
      </w:r>
      <w:r>
        <w:t xml:space="preserve">. </w:t>
      </w:r>
      <w:r>
        <w:rPr>
          <w:rStyle w:val="citation-59"/>
        </w:rPr>
        <w:t>Thực tế cho thấy, phương pháp quản lý thủ công bằng giấy tờ hoặc các tệp tin rời rạc không chỉ dễ gây thất lạc, sai sót thông tin mà còn làm tốn nhiều thời gian tra cứu</w:t>
      </w:r>
      <w:r>
        <w:t xml:space="preserve">. </w:t>
      </w:r>
      <w:r>
        <w:rPr>
          <w:rStyle w:val="citation-58"/>
        </w:rPr>
        <w:t>Bên cạnh đó, việc theo dõi tiến độ học tập và điểm số của từng học viên chưa được hệ thống hóa, gây khó khăn cho việc quản lý và phản hồi kịp thời cho phụ huynh</w:t>
      </w:r>
      <w:r>
        <w:t xml:space="preserve">. </w:t>
      </w:r>
      <w:r>
        <w:rPr>
          <w:rStyle w:val="citation-57"/>
        </w:rPr>
        <w:t>Tình trạng này còn thể hiện ở công tác quản lý học phí, khi các khoản thu chi chưa được đồng bộ, dẫn đến thiếu minh bạch và dễ phát sinh nhầm lẫn</w:t>
      </w:r>
      <w:r>
        <w:t xml:space="preserve">. </w:t>
      </w:r>
      <w:r>
        <w:rPr>
          <w:rStyle w:val="citation-56"/>
        </w:rPr>
        <w:t>Những yếu tố này khiến việc tổng hợp dữ liệu để lập báo cáo, thống kê trở nên nặng nề, đòi hỏi nhiều thời gian và nhân lực, làm giảm hiệu quả hoạt động chung của trung tâm</w:t>
      </w:r>
      <w:r>
        <w:t>.</w:t>
      </w:r>
    </w:p>
    <w:p w14:paraId="526AD572" w14:textId="3A18CCB1" w:rsidR="00704617" w:rsidRDefault="00704617" w:rsidP="00704617">
      <w:r>
        <w:rPr>
          <w:rStyle w:val="citation-55"/>
        </w:rPr>
        <w:t>Xuất phát từ thực tiễn đó,</w:t>
      </w:r>
      <w:r w:rsidRPr="00B06A4B">
        <w:t xml:space="preserve"> </w:t>
      </w:r>
      <w:r w:rsidRPr="00863129">
        <w:t xml:space="preserve">nhóm chúng em thực hiện bài tập lớn môn </w:t>
      </w:r>
      <w:r w:rsidRPr="00863129">
        <w:rPr>
          <w:i/>
        </w:rPr>
        <w:t>Phân tích thiết kế yêu cầu</w:t>
      </w:r>
      <w:r w:rsidRPr="00863129">
        <w:t xml:space="preserve"> dưới sự hướng dẫn của thầy </w:t>
      </w:r>
      <w:r w:rsidRPr="00863129">
        <w:rPr>
          <w:b/>
        </w:rPr>
        <w:t>TS. Nguyễn Đức Dư</w:t>
      </w:r>
      <w:r w:rsidRPr="00863129">
        <w:t xml:space="preserve">, với đề tài: </w:t>
      </w:r>
      <w:r w:rsidRPr="00863129">
        <w:rPr>
          <w:b/>
        </w:rPr>
        <w:t>“</w:t>
      </w:r>
      <w:r>
        <w:rPr>
          <w:b/>
        </w:rPr>
        <w:t>Qu</w:t>
      </w:r>
      <w:r w:rsidRPr="00863129">
        <w:rPr>
          <w:b/>
        </w:rPr>
        <w:t>lý học sinh trung tâm tiếng Anh”</w:t>
      </w:r>
      <w:r w:rsidRPr="00863129">
        <w:t>.</w:t>
      </w:r>
      <w:r>
        <w:t xml:space="preserve"> </w:t>
      </w:r>
      <w:r>
        <w:rPr>
          <w:rStyle w:val="citation-55"/>
        </w:rPr>
        <w:t xml:space="preserve">Bài tập lớn môn Phân tích thiết kế yêu cầu </w:t>
      </w:r>
      <w:r>
        <w:t xml:space="preserve">là cơ hội để nhóm vận dụng các kiến thức đã học trong việc thu thập, phân tích và xử lý các yêu cầu của khách hàng trước khi bắt đầu xây dựng hệ thống phần mềm. </w:t>
      </w:r>
      <w:r>
        <w:rPr>
          <w:rStyle w:val="citation-54"/>
        </w:rPr>
        <w:t>Đây cũng là dịp để rèn luyện kỹ năng phân tích, thiết kế hệ thống thông tin</w:t>
      </w:r>
      <w:r>
        <w:t xml:space="preserve">, học cách thiết kế và sắp xếp các chức năng cũng như luồng dữ liệu cho phù hợp. </w:t>
      </w:r>
      <w:r>
        <w:rPr>
          <w:rStyle w:val="citation-53"/>
        </w:rPr>
        <w:t>Mục tiêu của đề tài là xây dựng một bản thiết kế hệ thống quản lý học sinh tại trung tâm tiếng Anh một cách khoa học</w:t>
      </w:r>
      <w:r>
        <w:t xml:space="preserve">, hoàn chỉnh và chặt chẽ về mặt chức năng, logic và luồng dữ liệu. </w:t>
      </w:r>
      <w:r>
        <w:rPr>
          <w:rStyle w:val="citation-52"/>
        </w:rPr>
        <w:t>Qua quá trình thực hiện, nhóm mong muốn bổ sung kiến thức và kinh nghiệm vào một dự án mang tính thực tiễn, đồng thời đóng góp một giải pháp tham khảo hữu ích cho công tác quản lý tại các trung tâm tiếng Anh</w:t>
      </w:r>
      <w:r>
        <w:t>.</w:t>
      </w:r>
    </w:p>
    <w:p w14:paraId="23976DD8" w14:textId="72E56C96" w:rsidR="005B61D5" w:rsidRPr="005B61D5" w:rsidRDefault="005B61D5" w:rsidP="005B61D5">
      <w:commentRangeStart w:id="16"/>
      <w:r>
        <w:rPr>
          <w:rStyle w:val="citation-51"/>
        </w:rPr>
        <w:t>Để thực hiện mục tiêu trên, nhóm đã tiến hành thu thập yêu cầu của khách hàng tại một số trung tâm tiếng Anh qua các hình thức phỏng vấn trực tiếp và sử dụng phiếu điều tra</w:t>
      </w:r>
      <w:r>
        <w:t xml:space="preserve">. </w:t>
      </w:r>
      <w:r>
        <w:rPr>
          <w:rStyle w:val="citation-50"/>
        </w:rPr>
        <w:t xml:space="preserve">Sau khi tổng hợp kết quả khảo sát, nhóm thực hiện chuẩn hóa các nghiệp vụ </w:t>
      </w:r>
      <w:r>
        <w:rPr>
          <w:rStyle w:val="citation-49"/>
        </w:rPr>
        <w:t>và xác định các yêu cầu chức năng, phi chức năng cụ thể</w:t>
      </w:r>
      <w:r>
        <w:t xml:space="preserve">. </w:t>
      </w:r>
      <w:r>
        <w:rPr>
          <w:rStyle w:val="citation-48"/>
        </w:rPr>
        <w:t>Từ đó, báo cáo đi sâu vào phân tích hệ thống và đưa ra mô hình giải pháp, áp dụng các phương pháp như xây dựng sơ đồ BFD</w:t>
      </w:r>
      <w:r>
        <w:rPr>
          <w:rStyle w:val="citation-47"/>
        </w:rPr>
        <w:t xml:space="preserve">, sơ đồ luồng dữ liệu (DFD) </w:t>
      </w:r>
      <w:r>
        <w:rPr>
          <w:rStyle w:val="citation-46"/>
        </w:rPr>
        <w:t xml:space="preserve">và sơ đồ thực thể quan hệ (ERD) </w:t>
      </w:r>
      <w:r>
        <w:t>để mô tả chi tiết cho bài toán.</w:t>
      </w:r>
      <w:commentRangeEnd w:id="16"/>
      <w:r w:rsidR="00994DC5" w:rsidRPr="005B61D5">
        <w:rPr>
          <w:rStyle w:val="CommentReference"/>
          <w:sz w:val="26"/>
          <w:szCs w:val="22"/>
        </w:rPr>
        <w:commentReference w:id="16"/>
      </w:r>
    </w:p>
    <w:p w14:paraId="6C4FF6D5" w14:textId="2577A553" w:rsidR="00A94B9B" w:rsidRDefault="00A94B9B" w:rsidP="00121A27">
      <w:pPr>
        <w:pStyle w:val="Heading4"/>
      </w:pPr>
      <w:r>
        <w:t>Mục tiêu</w:t>
      </w:r>
      <w:r w:rsidR="0094219F">
        <w:t xml:space="preserve"> của học phần</w:t>
      </w:r>
    </w:p>
    <w:p w14:paraId="72B639C4" w14:textId="484331CF" w:rsidR="0094219F" w:rsidRDefault="00E747ED" w:rsidP="00E747ED">
      <w:r>
        <w:t xml:space="preserve">Đối với học phần Phân tích thiết kế yêu cầu, mục tiêu cốt lõi mà nhóm hướng tới là việc hiện thực hóa các lý thuyết đã được trang bị trên giảng đường vào một bài toán thực tế cụ thể. </w:t>
      </w:r>
      <w:r>
        <w:rPr>
          <w:rStyle w:val="citation-423"/>
        </w:rPr>
        <w:t>Bài tập lớn này là cơ hội quan trọng để các thành viên vận dụng tổng hợp các kiến thức đã học nhằm tiến hành phân tích, mô hình hóa và thiết kế nên một hệ thống thông tin hoàn chỉnh, giúp công tác quản lý học sinh tại trung tâm trở nên khoa học và bài bản hơn</w:t>
      </w:r>
      <w:r>
        <w:t xml:space="preserve">. </w:t>
      </w:r>
      <w:r>
        <w:rPr>
          <w:rStyle w:val="citation-422"/>
        </w:rPr>
        <w:t>Thông qua quá trình thực hiện dự án, nhóm không chỉ mong muốn rèn luyện và nâng cao kỹ năng phân tích, thiết kế hệ thống thông tin một cách chuyên nghiệp, mà còn kỳ vọng đóng góp được một giải pháp tham khảo có giá trị thực tiễn cao cho công tác quản lý tại các trung tâm tiếng Anh hiện nay</w:t>
      </w:r>
      <w:r>
        <w:t>.</w:t>
      </w:r>
    </w:p>
    <w:p w14:paraId="719A3867" w14:textId="49E2FBC1" w:rsidR="00704617" w:rsidRDefault="005B61D5" w:rsidP="00121A27">
      <w:pPr>
        <w:pStyle w:val="Heading4"/>
      </w:pPr>
      <w:r>
        <w:t>Các công cụ và công nghệ được sử dụng</w:t>
      </w:r>
    </w:p>
    <w:p w14:paraId="53CA022A" w14:textId="4D176033" w:rsidR="005B61D5" w:rsidRPr="005B61D5" w:rsidRDefault="005B61D5" w:rsidP="005B61D5">
      <w:r>
        <w:t>Để hỗ trợ cho quá trình làm việc nhóm, nhóm đã ứng dụng các công cụ phần mềm. Trello được sử dụng để phân chia công việc và giám sát tiến độ chung. Các sơ đồ nghiệp vụ và kỹ thuật như BFD, DFD được trực quan hóa bằng draw.io, và Microsoft Word là công cụ chính để soạn thảo, tổng hợp nội dung báo cáo.</w:t>
      </w:r>
    </w:p>
    <w:p w14:paraId="67D0E1EF" w14:textId="0CBE15A9" w:rsidR="00A94B9B" w:rsidRDefault="00E639A0" w:rsidP="00121A27">
      <w:pPr>
        <w:pStyle w:val="Heading4"/>
      </w:pPr>
      <w:r>
        <w:t xml:space="preserve">Cấu trúc </w:t>
      </w:r>
      <w:r w:rsidR="00132430">
        <w:t>của báo cáo</w:t>
      </w:r>
    </w:p>
    <w:p w14:paraId="021A7401" w14:textId="599B1825" w:rsidR="005B61D5" w:rsidRDefault="005B61D5" w:rsidP="005B61D5">
      <w:r>
        <w:t xml:space="preserve">Cấu trúc của báo cáo được tổ chức thành bốn chương chính nhằm trình bày toàn diện quá trình phân tích và thiết kế hệ thống. </w:t>
      </w:r>
      <w:r>
        <w:rPr>
          <w:rStyle w:val="citation-57"/>
        </w:rPr>
        <w:t>Chương 1 tập trung vào việc thu thập yêu cầu, bao gồm xác định bài toán, thực hiện khảo sát thực tế và tổng hợp kết quả để phát biểu bài toán cụ thể</w:t>
      </w:r>
      <w:r>
        <w:t xml:space="preserve">. </w:t>
      </w:r>
      <w:r>
        <w:rPr>
          <w:rStyle w:val="citation-56"/>
        </w:rPr>
        <w:t>Chương 2 đi sâu vào xác định yêu cầu hệ thống thông qua việc mô hình hóa các tiến trình nghiệp vụ và mô hình hóa dữ liệu với sơ đồ thực thể liên kết và mô hình quan hệ</w:t>
      </w:r>
      <w:r>
        <w:t xml:space="preserve">. </w:t>
      </w:r>
      <w:r>
        <w:rPr>
          <w:rStyle w:val="citation-55"/>
        </w:rPr>
        <w:t>Tiếp theo, Chương 3 trình bày phần kết luận, bao gồm các nhận xét về quá trình làm việc nhóm và đánh giá những kết quả thực tiễn đã đạt được</w:t>
      </w:r>
      <w:r>
        <w:t xml:space="preserve">. </w:t>
      </w:r>
      <w:r>
        <w:rPr>
          <w:rStyle w:val="citation-54"/>
        </w:rPr>
        <w:t xml:space="preserve">Cuối cùng, Chương 4 cung cấp bảng phân công công việc chi tiết của các thành viên </w:t>
      </w:r>
      <w:r>
        <w:rPr>
          <w:rStyle w:val="citation-53"/>
        </w:rPr>
        <w:t>, kèm theo đó là danh mục tài liệu tham khảo và các phụ lục về phiếu điều tra để minh chứng cho quá trình nghiên cứu</w:t>
      </w:r>
      <w:r>
        <w:t>.</w:t>
      </w:r>
    </w:p>
    <w:p w14:paraId="61E29F22" w14:textId="08808E2C" w:rsidR="005B61D5" w:rsidRPr="005B61D5" w:rsidRDefault="005B61D5" w:rsidP="005B61D5">
      <w:pPr>
        <w:spacing w:before="0" w:after="160" w:line="259" w:lineRule="auto"/>
        <w:ind w:firstLine="0"/>
        <w:jc w:val="left"/>
      </w:pPr>
      <w:r>
        <w:br w:type="page"/>
      </w:r>
    </w:p>
    <w:p w14:paraId="42E5EC22" w14:textId="61EFE5EE" w:rsidR="006B13B9" w:rsidRPr="007C5020" w:rsidRDefault="003C21EB" w:rsidP="0081356F">
      <w:pPr>
        <w:pStyle w:val="Heading1"/>
      </w:pPr>
      <w:bookmarkStart w:id="17" w:name="_Toc213612252"/>
      <w:bookmarkStart w:id="18" w:name="_Toc216388847"/>
      <w:r w:rsidRPr="007C5020">
        <w:t>THU THẬP YÊU CẦU</w:t>
      </w:r>
      <w:bookmarkEnd w:id="17"/>
      <w:bookmarkEnd w:id="18"/>
    </w:p>
    <w:p w14:paraId="356ED63E" w14:textId="490F439E" w:rsidR="00D92EF0" w:rsidRPr="005B2791" w:rsidRDefault="00C446F6" w:rsidP="005B2791">
      <w:pPr>
        <w:pStyle w:val="Heading2"/>
      </w:pPr>
      <w:bookmarkStart w:id="19" w:name="_Toc213612253"/>
      <w:bookmarkStart w:id="20" w:name="_Toc216388848"/>
      <w:r w:rsidRPr="005B2791">
        <w:t>Xác định bài toán</w:t>
      </w:r>
      <w:bookmarkEnd w:id="19"/>
      <w:bookmarkEnd w:id="20"/>
    </w:p>
    <w:p w14:paraId="693105D4" w14:textId="535C23A1" w:rsidR="00BA54A3" w:rsidRPr="005B2791" w:rsidRDefault="008C192D" w:rsidP="00DD41E9">
      <w:pPr>
        <w:pStyle w:val="Heading3"/>
      </w:pPr>
      <w:bookmarkStart w:id="21" w:name="_Toc213612254"/>
      <w:bookmarkStart w:id="22" w:name="_Toc216388849"/>
      <w:r w:rsidRPr="005B2791">
        <w:t>Tên đề tài</w:t>
      </w:r>
      <w:bookmarkEnd w:id="21"/>
      <w:bookmarkEnd w:id="22"/>
    </w:p>
    <w:p w14:paraId="0D9C4D41" w14:textId="0EAC0CD3" w:rsidR="00BA54A3" w:rsidRDefault="00335C9D" w:rsidP="00BA54A3">
      <w:r w:rsidRPr="00335C9D">
        <w:t>Tên đề tài được nhóm lựa chọn thực hiện là "</w:t>
      </w:r>
      <w:r w:rsidR="00C51749" w:rsidRPr="005B61D5">
        <w:rPr>
          <w:b/>
          <w:bCs/>
          <w:i/>
          <w:iCs/>
        </w:rPr>
        <w:t>Quản</w:t>
      </w:r>
      <w:r w:rsidRPr="005B61D5">
        <w:rPr>
          <w:b/>
          <w:bCs/>
          <w:i/>
          <w:iCs/>
        </w:rPr>
        <w:t xml:space="preserve"> lý học viên tại trung tâm tiếng Anh</w:t>
      </w:r>
      <w:r w:rsidRPr="00335C9D">
        <w:t>"</w:t>
      </w:r>
      <w:r w:rsidR="000F3DD0">
        <w:t>.</w:t>
      </w:r>
    </w:p>
    <w:p w14:paraId="27B2D5FE" w14:textId="220C274C" w:rsidR="00BA54A3" w:rsidRPr="005B2791" w:rsidRDefault="00C30461" w:rsidP="00DD41E9">
      <w:pPr>
        <w:pStyle w:val="Heading3"/>
      </w:pPr>
      <w:bookmarkStart w:id="23" w:name="_Toc213612255"/>
      <w:bookmarkStart w:id="24" w:name="_Toc216388850"/>
      <w:r w:rsidRPr="005B2791">
        <w:t>Phạm vi sơ bộ</w:t>
      </w:r>
      <w:bookmarkEnd w:id="23"/>
      <w:bookmarkEnd w:id="24"/>
    </w:p>
    <w:p w14:paraId="576A0B4E" w14:textId="012FA818" w:rsidR="002E0ECF" w:rsidRDefault="006D6174" w:rsidP="002E0ECF">
      <w:commentRangeStart w:id="25"/>
      <w:r w:rsidRPr="006D6174">
        <w:t>Phạm vi của đề tài được xác định sơ bộ qua phạm vi dữ liệu và các công việc dự kiến</w:t>
      </w:r>
      <w:r w:rsidR="00697F73">
        <w:t>.</w:t>
      </w:r>
    </w:p>
    <w:p w14:paraId="7B0662DB" w14:textId="6968DEF1" w:rsidR="00005E20" w:rsidRPr="006F3823" w:rsidRDefault="001F1339" w:rsidP="006F3823">
      <w:r w:rsidRPr="001F1339">
        <w:t>Về phạm vi dữ liệu , nhóm dự kiến tiến hành khảo sát thực tế tại Trung tâm tiếng Anh SmartTalk và Trung tâm tiếng Anh Candy English. Các đối tượng chính để tham khảo nghiệp vụ bao gồm Quản lý trung tâm, giáo viên đang giảng dạy và nhân viên tư vấn tuyển sinh.</w:t>
      </w:r>
      <w:r w:rsidR="00432C83">
        <w:t xml:space="preserve"> </w:t>
      </w:r>
      <w:commentRangeStart w:id="26"/>
      <w:r w:rsidR="00D134E5" w:rsidRPr="00D134E5">
        <w:t>Quá trình thực hiện được chia thành bốn công việc chính</w:t>
      </w:r>
      <w:r w:rsidR="00005E20">
        <w:t>, được miêu tả ở</w:t>
      </w:r>
      <w:r w:rsidR="006D5DF7">
        <w:t xml:space="preserve"> </w:t>
      </w:r>
      <w:r w:rsidR="006D5DF7" w:rsidRPr="006D5DF7">
        <w:rPr>
          <w:highlight w:val="yellow"/>
        </w:rPr>
        <w:fldChar w:fldCharType="begin"/>
      </w:r>
      <w:r w:rsidR="006D5DF7" w:rsidRPr="006D5DF7">
        <w:rPr>
          <w:highlight w:val="yellow"/>
        </w:rPr>
        <w:instrText xml:space="preserve"> REF _Ref216428626 \h </w:instrText>
      </w:r>
      <w:r w:rsidR="006D5DF7">
        <w:rPr>
          <w:highlight w:val="yellow"/>
        </w:rPr>
        <w:instrText xml:space="preserve"> \* MERGEFORMAT </w:instrText>
      </w:r>
      <w:r w:rsidR="006D5DF7" w:rsidRPr="006D5DF7">
        <w:rPr>
          <w:highlight w:val="yellow"/>
        </w:rPr>
      </w:r>
      <w:r w:rsidR="006D5DF7" w:rsidRPr="006D5DF7">
        <w:rPr>
          <w:highlight w:val="yellow"/>
        </w:rPr>
        <w:fldChar w:fldCharType="separate"/>
      </w:r>
      <w:r w:rsidR="006D5DF7" w:rsidRPr="006D5DF7">
        <w:rPr>
          <w:highlight w:val="yellow"/>
        </w:rPr>
        <w:t xml:space="preserve">Bảng </w:t>
      </w:r>
      <w:r w:rsidR="006D5DF7" w:rsidRPr="006D5DF7">
        <w:rPr>
          <w:noProof/>
          <w:highlight w:val="yellow"/>
        </w:rPr>
        <w:t>0</w:t>
      </w:r>
      <w:r w:rsidR="006D5DF7" w:rsidRPr="006D5DF7">
        <w:rPr>
          <w:highlight w:val="yellow"/>
        </w:rPr>
        <w:t>.</w:t>
      </w:r>
      <w:r w:rsidR="006D5DF7" w:rsidRPr="006D5DF7">
        <w:rPr>
          <w:noProof/>
          <w:highlight w:val="yellow"/>
        </w:rPr>
        <w:t>2</w:t>
      </w:r>
      <w:r w:rsidR="006D5DF7" w:rsidRPr="006D5DF7">
        <w:rPr>
          <w:highlight w:val="yellow"/>
        </w:rPr>
        <w:fldChar w:fldCharType="end"/>
      </w:r>
      <w:r w:rsidR="00432C83">
        <w:t xml:space="preserve"> ở phần Phụ lục</w:t>
      </w:r>
      <w:r w:rsidR="00E4475A">
        <w:t>.</w:t>
      </w:r>
    </w:p>
    <w:p w14:paraId="13582445" w14:textId="18EFEA8F" w:rsidR="00C92C4C" w:rsidRPr="005B2791" w:rsidRDefault="006E25E5" w:rsidP="0044410B">
      <w:pPr>
        <w:pStyle w:val="Heading2"/>
      </w:pPr>
      <w:bookmarkStart w:id="27" w:name="_Toc216388851"/>
      <w:commentRangeEnd w:id="25"/>
      <w:r w:rsidRPr="005B2791">
        <w:rPr>
          <w:rStyle w:val="CommentReference"/>
          <w:sz w:val="32"/>
          <w:szCs w:val="32"/>
        </w:rPr>
        <w:commentReference w:id="25"/>
      </w:r>
      <w:commentRangeEnd w:id="26"/>
      <w:r w:rsidR="008F42CA" w:rsidRPr="005B2791">
        <w:rPr>
          <w:rStyle w:val="CommentReference"/>
          <w:sz w:val="32"/>
          <w:szCs w:val="32"/>
        </w:rPr>
        <w:commentReference w:id="26"/>
      </w:r>
      <w:r w:rsidR="00A04F44" w:rsidRPr="005B2791">
        <w:t>Khảo sát</w:t>
      </w:r>
      <w:bookmarkEnd w:id="27"/>
    </w:p>
    <w:p w14:paraId="52CBCFC9" w14:textId="38369CF1" w:rsidR="00A04F44" w:rsidRDefault="00150DE1" w:rsidP="0044410B">
      <w:pPr>
        <w:pStyle w:val="Heading3"/>
      </w:pPr>
      <w:bookmarkStart w:id="28" w:name="_Toc216388852"/>
      <w:commentRangeStart w:id="29"/>
      <w:r>
        <w:t>Phương pháp khảo sát</w:t>
      </w:r>
      <w:bookmarkEnd w:id="28"/>
      <w:commentRangeEnd w:id="29"/>
      <w:r w:rsidR="00F94842">
        <w:rPr>
          <w:rStyle w:val="CommentReference"/>
          <w:sz w:val="26"/>
          <w:szCs w:val="28"/>
        </w:rPr>
        <w:commentReference w:id="29"/>
      </w:r>
    </w:p>
    <w:p w14:paraId="5873B3A6" w14:textId="3D7F9A9F" w:rsidR="00BD643C" w:rsidRPr="002D44FD" w:rsidRDefault="009C2E44" w:rsidP="009F3A1A">
      <w:pPr>
        <w:pStyle w:val="Heading4"/>
      </w:pPr>
      <w:r>
        <w:t>Phỏng vấn</w:t>
      </w:r>
    </w:p>
    <w:p w14:paraId="0593EC34" w14:textId="77777777" w:rsidR="005A7FFA" w:rsidRDefault="005A7FFA" w:rsidP="00F8179D">
      <w:pPr>
        <w:ind w:left="360"/>
      </w:pPr>
      <w:commentRangeStart w:id="30"/>
      <w:r>
        <w:t>Để thu thập thông tin phục vụ cho quá trình phân tích và thiết kế hệ thống, nhóm tiến hành khảo sát thông qua hình thức phỏng vấn trực tiếp với các đối tượng liên quan trong trung tâm. Kế hoạch phỏng vấn được xây dựng linh hoạt, thực hiện vào khoảng thời gian trước hoặc sau khi trung tâm làm việc nhằm đảm bảo không ảnh hưởng đến hoạt động thường ngày.</w:t>
      </w:r>
    </w:p>
    <w:p w14:paraId="16D93CEB" w14:textId="77777777" w:rsidR="005A7FFA" w:rsidRDefault="005A7FFA" w:rsidP="00F8179D">
      <w:pPr>
        <w:ind w:left="360"/>
      </w:pPr>
      <w:r>
        <w:t>Đối tượng phỏng vấn bao gồm: Ban quản lý, giáo viên giảng dạy, nhân viên tư vấn tuyển sinh và nhân viên hành chính đang làm việc tại trung tâm. Việc lựa chọn đa dạng các nhóm đối tượng giúp nhóm khảo sát có được cái nhìn toàn diện về quy trình vận hành và quản lý của trung tâm.</w:t>
      </w:r>
    </w:p>
    <w:p w14:paraId="2702B56D" w14:textId="77777777" w:rsidR="005A7FFA" w:rsidRDefault="005A7FFA" w:rsidP="00F8179D">
      <w:pPr>
        <w:ind w:left="360"/>
      </w:pPr>
      <w:r>
        <w:t>Chủ đề phỏng vấn tập trung vào các nội dung chính như: nghiệp vụ vận hành trung tâm, quy trình quản lý thông tin học viên, quản lý khóa học, lớp học đang vận hành, cũng như các khó khăn và nhu cầu thực tế trong công tác quản lý.</w:t>
      </w:r>
    </w:p>
    <w:p w14:paraId="18B0FA79" w14:textId="41684A6A" w:rsidR="00946CC0" w:rsidRDefault="004561EC" w:rsidP="00F8179D">
      <w:pPr>
        <w:ind w:left="360"/>
      </w:pPr>
      <w:r>
        <w:t xml:space="preserve">Trong quá trình khảo sát, các thành viên đã vận dụng </w:t>
      </w:r>
      <w:r w:rsidR="00A35294">
        <w:t xml:space="preserve">linh hoạt </w:t>
      </w:r>
      <w:r>
        <w:t xml:space="preserve">các kỹ thuật đặt câu hỏi khác nhau </w:t>
      </w:r>
      <w:r w:rsidR="007B63A1">
        <w:t xml:space="preserve">như câu hỏi thăm dò, câu hỏi dẫn dắt, </w:t>
      </w:r>
      <w:r w:rsidR="00A35294">
        <w:t>câu hỏi đóng và câu hỏi phễu.</w:t>
      </w:r>
      <w:r w:rsidR="0062316B">
        <w:t xml:space="preserve"> </w:t>
      </w:r>
      <w:r w:rsidR="00D86458" w:rsidRPr="005D1262">
        <w:rPr>
          <w:highlight w:val="yellow"/>
        </w:rPr>
        <w:t>Bên cạnh đó</w:t>
      </w:r>
      <w:r w:rsidR="00D86458">
        <w:t xml:space="preserve"> </w:t>
      </w:r>
    </w:p>
    <w:p w14:paraId="625BD645" w14:textId="4317C4CB" w:rsidR="005A7A05" w:rsidRDefault="005A7A05" w:rsidP="00F8179D">
      <w:pPr>
        <w:ind w:left="360"/>
      </w:pPr>
      <w:r w:rsidRPr="005A7A05">
        <w:t>Với phương pháp câu hỏi phễu, nhóm đã bắt đầu từ các câu hỏi rộng và tổng quan về hiện trạng vận hành như "Trung tâm hiện đang quản lý học viên, giáo viên và lớp học bằng hình thức nào?" để nắm bắt bức tranh toàn cảnh. Sau đó, nhóm dần thu hẹp phạm vi vào các chi tiết nghiệp vụ cụ thể hơn, đi từ quy trình xếp lớp chung cho tới các nhu cầu chi tiết như việc cần có dashboard trực quan hay các tiêu chí cụ thể để ra quyết định mở lớp mới.</w:t>
      </w:r>
    </w:p>
    <w:p w14:paraId="743EE9D8" w14:textId="22E89081" w:rsidR="005A7A05" w:rsidRDefault="0062316B" w:rsidP="00F8179D">
      <w:pPr>
        <w:ind w:left="360"/>
      </w:pPr>
      <w:r w:rsidRPr="0062316B">
        <w:t>Đối với kỹ thuật câu hỏi thăm dò</w:t>
      </w:r>
      <w:r>
        <w:t xml:space="preserve">, </w:t>
      </w:r>
      <w:r w:rsidRPr="0062316B">
        <w:t>nhóm tập trung khai thác sâu vào những vấn đề tiềm ẩn bằng cách đặt câu hỏi về những khó khăn thực tế, ví dụ như "Việc điểm danh học viên hiện thực hiện ra sao, có gặp khó khăn gì không?" hay những trở ngại khi tổng hợp báo cáo thủ công. Từ những câu trả lời ban đầu, nhóm tiếp tục đào sâu để hiểu rõ nguyên nhân của các vấn đề như dữ liệu phân tán hay sự tốn kém thời gian trong quy trình quản lý hiện tại.</w:t>
      </w:r>
    </w:p>
    <w:p w14:paraId="0D83C93C" w14:textId="7DA915A2" w:rsidR="0062316B" w:rsidRDefault="0062316B" w:rsidP="00F8179D">
      <w:pPr>
        <w:ind w:left="360"/>
      </w:pPr>
      <w:r>
        <w:t>Để s</w:t>
      </w:r>
      <w:r w:rsidRPr="0062316B">
        <w:t>ử dụng kỹ thuật câu hỏi dẫn dắt</w:t>
      </w:r>
      <w:r>
        <w:t xml:space="preserve">, </w:t>
      </w:r>
      <w:r w:rsidRPr="0062316B">
        <w:t>nhóm đã khéo léo định hướng người dùng suy nghĩ về các giải pháp công nghệ dự kiến, bắt đầu bằng việc gợi ý các tính năng như "Thầy/cô có muốn hệ thống cho phép nhập điểm và nhận xét trực tuyến không?". Những câu hỏi này giúp nhóm xác nhận sự đồng thuận của người dùng đối với các chức năng mục tiêu như tự động tổng hợp báo cáo kết quả học tập hay quản lý tình trạng bảo lưu của học viên.</w:t>
      </w:r>
    </w:p>
    <w:p w14:paraId="36203C16" w14:textId="7FF7E256" w:rsidR="0062316B" w:rsidRDefault="0062316B" w:rsidP="00F8179D">
      <w:pPr>
        <w:ind w:left="360"/>
      </w:pPr>
      <w:r w:rsidRPr="0062316B">
        <w:t>Cuối cùng, với các câu hỏi đóng</w:t>
      </w:r>
      <w:r>
        <w:t xml:space="preserve">, </w:t>
      </w:r>
      <w:r w:rsidRPr="0062316B">
        <w:t>nhóm sử dụng để xác nhận dứt khoát các thông tin quan trọng hoặc thu thập dữ liệu định lượng, chẳng hạn như câu hỏi xác nhận nhu cầu "Có/Không" về việc cần biểu đồ số liệu tổng hợp. Phương pháp này cũng được áp dụng triệt để trong các phiếu điều tra trắc nghiệm để nhanh chóng thống kê vị trí công tác, mức độ hài lòng về hệ thống cũ, hay tần suất báo cáo tài chính của nhân viên.</w:t>
      </w:r>
    </w:p>
    <w:p w14:paraId="32AC53F5" w14:textId="688B49F2" w:rsidR="005A7FFA" w:rsidRDefault="005A7FFA" w:rsidP="00F8179D">
      <w:pPr>
        <w:ind w:left="360"/>
      </w:pPr>
      <w:r>
        <w:t>Nhóm khảo sát gồm các thành viên Hồ Việt Tùng, Trần Tiến Sơn và Nguyễn Thái Duy phụ trách thực hiện phỏng vấn. Mỗi buổi phỏng vấn dự kiến kéo dài khoảng 60 phút, với bộ câu hỏi được chuẩn bị sẵn nhằm đảm bảo khai thác được đầy đủ thông tin cần thiết cho việc phân tích yêu cầu hệ thống.</w:t>
      </w:r>
      <w:commentRangeEnd w:id="30"/>
      <w:r w:rsidR="00377396">
        <w:rPr>
          <w:rStyle w:val="CommentReference"/>
          <w:sz w:val="26"/>
          <w:szCs w:val="22"/>
        </w:rPr>
        <w:commentReference w:id="30"/>
      </w:r>
    </w:p>
    <w:p w14:paraId="33F36E21" w14:textId="4C211DA0" w:rsidR="00D055C4" w:rsidRPr="00D055C4" w:rsidRDefault="001A6C88" w:rsidP="00DC0629">
      <w:pPr>
        <w:pStyle w:val="Heading4"/>
      </w:pPr>
      <w:r>
        <w:t>Phiếu điều tra</w:t>
      </w:r>
    </w:p>
    <w:p w14:paraId="4BCE7012" w14:textId="7D6F5FAD" w:rsidR="00C3382F" w:rsidRDefault="00B57796" w:rsidP="001B38B7">
      <w:r>
        <w:t xml:space="preserve">Dựa trên kết quả khảo sát từ các </w:t>
      </w:r>
      <w:r w:rsidR="00C44156">
        <w:t xml:space="preserve">giảng viên và quản </w:t>
      </w:r>
      <w:r w:rsidR="002E3F35">
        <w:t>lý tại các trung tâm Anh ngữ, có thể rút ra một số nhận định rõ nét về thực trạng quản lý hiện tại như sau:</w:t>
      </w:r>
    </w:p>
    <w:p w14:paraId="3589D359" w14:textId="60225CFD" w:rsidR="000D0A5A" w:rsidRDefault="002E3F35" w:rsidP="00725A10">
      <w:r>
        <w:t xml:space="preserve">Hiện tại trung tâm đang ở giai đoạn phân quyền rất phân tán và chưa có sự thống nhất: 100% giảng viên đánh giá sự phối hợp </w:t>
      </w:r>
      <w:r w:rsidR="00763EDC">
        <w:t>chỉ ở mức “Tốt” trở xuống, trong đó 100% cho rằng phối hợp chỉ đạt ở mức “Tốt”</w:t>
      </w:r>
      <w:r w:rsidR="000D0A5A">
        <w:t xml:space="preserve"> (</w:t>
      </w:r>
      <w:r w:rsidR="00725A10">
        <w:t>không</w:t>
      </w:r>
      <w:r w:rsidR="000D0A5A">
        <w:t xml:space="preserve"> có ai đánh giá “Rất tốt”). Vị trí công tác của người trả lời chia đều 33,3% cho Quản lý học vụ, Quản lý đào tạo và Quản lý tài chính – hành chính, cho thấy không có bộ phận nào đang nắm quyền chủ đạo trong quy trình quản lý học viên.</w:t>
      </w:r>
    </w:p>
    <w:p w14:paraId="1B46C2DE" w14:textId="77777777" w:rsidR="00725A10" w:rsidRPr="00725A10" w:rsidRDefault="00725A10" w:rsidP="00725A10">
      <w:r w:rsidRPr="00725A10">
        <w:t>Về công nghệ, trung tâm gần như hoàn toàn phụ thuộc vào các công cụ thủ công: 66,7% sử dụng phần mềm CRM/ERP do trung tâm tự phát triển, 33,3% còn lại dùng Google Sheets/Excel; việc nhập và quản lý điểm số học viên hiện tại chủ yếu thực hiện qua bảng tính Excel/Google Sheets (80%) hoặc trực tiếp trên phần mềm trung tâm (20%). 100% giảng viên cho rằng có quy trình tiếp nhận học viên mới, nhưng 100% lại đánh giá quy trình này “chưa nhất quán” hoặc “thiếu quy trình rõ ràng”.</w:t>
      </w:r>
    </w:p>
    <w:p w14:paraId="0B6A1CAE" w14:textId="77777777" w:rsidR="00656D15" w:rsidRPr="00656D15" w:rsidRDefault="00656D15" w:rsidP="00656D15">
      <w:r w:rsidRPr="00656D15">
        <w:t>Mức độ hài lòng chung của giảng viên và nhân viên với hệ thống quản lý hiện tại chỉ ở mức trung bình: 66,7% cảm thấy “Bình thường”, 33,3% “Hài lòng”. Khó khăn lớn nhất được chỉ ra là thiếu công cụ phần mềm hỗ trợ (33,3%) và thiếu sự phối hợp giữa các bộ phận (33,3%), cùng với phần mềm chưa đáp ứng được nhu cầu thực tế (33,3%).</w:t>
      </w:r>
    </w:p>
    <w:p w14:paraId="047CFA72" w14:textId="77777777" w:rsidR="00EF730A" w:rsidRDefault="00EF730A" w:rsidP="00EF730A">
      <w:r w:rsidRPr="00EF730A">
        <w:t>Về quản lý thông tin lớp học và tài chính học phí, tình trạng cũng tương tự: 80% cho rằng quy trình nhập và lưu trữ thông tin học viên hiện tại “Rất rõ ràng”, nhưng khi quản lý thông tin lớp học thì chỉ 50% đánh giá quy trình “Rất rõ ràng”, 25% “Khá rõ ràng”, 25% “Chưa rõ ràng”. Việc quản lý học phí, chi phí lớp học hiện nay chủ yếu dùng Excel/Google Sheets (50–50% với phần mềm kế toán/quản lý tài chính), và 75% giảng viên gặp khó khăn lớn nhất là “Khối lượng dữ liệu lớn, cập nhật thủ công”.</w:t>
      </w:r>
    </w:p>
    <w:p w14:paraId="717C2216" w14:textId="77777777" w:rsidR="001E679B" w:rsidRDefault="001E679B" w:rsidP="00B56345">
      <w:r w:rsidRPr="001E679B">
        <w:t>Dựa trên khảo sát, phần lớn giảng viên và nhân viên đều mong muốn trung tâm có những cải tiến mạnh mẽ trong công tác quản lý. Khoảng 75–80% kỳ vọng có một ứng dụng phần mềm quản lý đồng bộ, với giao diện hiện đại và khả năng quản lý học viên, điểm số hiệu quả hơn, đồng thời chuẩn hóa toàn bộ quy trình tiếp nhận và đào tạo. Bên cạnh đó, 60% mong muốn trung tâm trong tương lai sẽ xây dựng được một hệ thống quản lý tích hợp toàn diện, bao gồm học viên, lớp học, tài chính và điểm số. Ngoài ra, khoảng 75% kỳ vọng các báo cáo tài chính và báo cáo lớp học sẽ được tự động hóa để giảm tải công việc thủ công và nâng cao hiệu quả vận hành.</w:t>
      </w:r>
    </w:p>
    <w:p w14:paraId="2B3D30F7" w14:textId="5394EEDB" w:rsidR="00725A10" w:rsidRPr="00C3382F" w:rsidRDefault="00802FA1" w:rsidP="00B56345">
      <w:r>
        <w:t xml:space="preserve">Cuối cùng, có thể suy ra kết luận các trung tâm hiện đang vận hành với hệ thống quản lý phân mảnh, phụ thuộc lớn vào Excel/ Google Sheets và các phần mềm nội bộ cũ, </w:t>
      </w:r>
      <w:r w:rsidR="00B56345" w:rsidRPr="00B56345">
        <w:t>thiếu sự phối hợp chặt chẽ giữa các phòng ban, dẫn đến hiệu quả chưa cao và gây khó khăn cho cả giảng viên lẫn nhân viên hành chính. Nhu cầu chuyển đổi sang một hệ thống quản lý học viên – lớp học – tài chính đồng bộ, hiện đại là rất cấp thiết và nhận được sự đồng thuận rất lớn từ đội ngũ nhân sự hiện tại</w:t>
      </w:r>
      <w:r w:rsidR="00B56345">
        <w:t>.</w:t>
      </w:r>
    </w:p>
    <w:p w14:paraId="25D08398" w14:textId="10BDCFEB" w:rsidR="001A6C88" w:rsidRDefault="001A6C88" w:rsidP="001A6C88">
      <w:pPr>
        <w:pStyle w:val="Heading4"/>
      </w:pPr>
      <w:r>
        <w:t>Lấy mẫu</w:t>
      </w:r>
    </w:p>
    <w:p w14:paraId="0E3CCFC8" w14:textId="33F73FE6" w:rsidR="009B55C5" w:rsidRDefault="009B55C5" w:rsidP="009B55C5">
      <w:r w:rsidRPr="7A1E08D8">
        <w:rPr>
          <w:noProof/>
        </w:rPr>
        <w:t xml:space="preserve">Theo Trung tâm Anh ngữ Candy English, lộ trình học chương trình tiếng Anh cho trẻ em được chia theo 03 cấp độ với thời gian 2 năm cho mỗi cấp, tương ứng với 03 chương trình sách. Chi tiết về quyền lợi của học sinh trong khóa học được miêu tả ở </w:t>
      </w:r>
      <w:r w:rsidRPr="7A1E08D8">
        <w:rPr>
          <w:noProof/>
        </w:rPr>
        <w:fldChar w:fldCharType="begin"/>
      </w:r>
      <w:r w:rsidRPr="7A1E08D8">
        <w:rPr>
          <w:noProof/>
        </w:rPr>
        <w:instrText xml:space="preserve"> REF _Ref210679938 \h  \* MERGEFORMAT </w:instrText>
      </w:r>
      <w:r w:rsidRPr="7A1E08D8">
        <w:rPr>
          <w:noProof/>
        </w:rPr>
      </w:r>
      <w:r w:rsidRPr="7A1E08D8">
        <w:rPr>
          <w:noProof/>
        </w:rPr>
        <w:fldChar w:fldCharType="separate"/>
      </w:r>
      <w:r w:rsidR="001A4268" w:rsidRPr="00F702DC">
        <w:t xml:space="preserve">Hình </w:t>
      </w:r>
      <w:r w:rsidR="001A4268">
        <w:rPr>
          <w:noProof/>
        </w:rPr>
        <w:t>1.1</w:t>
      </w:r>
      <w:r w:rsidRPr="7A1E08D8">
        <w:rPr>
          <w:noProof/>
        </w:rPr>
        <w:fldChar w:fldCharType="end"/>
      </w:r>
      <w:r w:rsidRPr="7A1E08D8">
        <w:rPr>
          <w:noProof/>
        </w:rPr>
        <w:t>.</w:t>
      </w:r>
    </w:p>
    <w:p w14:paraId="4DFBE846" w14:textId="77777777" w:rsidR="009B55C5" w:rsidRDefault="009B55C5" w:rsidP="009B55C5">
      <w:pPr>
        <w:keepNext/>
        <w:tabs>
          <w:tab w:val="left" w:pos="6278"/>
        </w:tabs>
        <w:jc w:val="center"/>
      </w:pPr>
      <w:r>
        <w:rPr>
          <w:noProof/>
        </w:rPr>
        <w:drawing>
          <wp:inline distT="0" distB="0" distL="0" distR="0" wp14:anchorId="23F7C863" wp14:editId="07311B36">
            <wp:extent cx="3380594" cy="476726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BEBA8EAE-BF5A-486C-A8C5-ECC9F3942E4B}">
                          <a14:imgProps xmlns:a14="http://schemas.microsoft.com/office/drawing/2010/main">
                            <a14:imgLayer r:embed="rId16">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3390430" cy="4781134"/>
                    </a:xfrm>
                    <a:prstGeom prst="rect">
                      <a:avLst/>
                    </a:prstGeom>
                    <a:noFill/>
                  </pic:spPr>
                </pic:pic>
              </a:graphicData>
            </a:graphic>
          </wp:inline>
        </w:drawing>
      </w:r>
    </w:p>
    <w:p w14:paraId="540A9D3F" w14:textId="650E2446" w:rsidR="009B55C5" w:rsidRPr="00F702DC" w:rsidRDefault="009B55C5" w:rsidP="00F702DC">
      <w:pPr>
        <w:pStyle w:val="CaptionHnh"/>
      </w:pPr>
      <w:bookmarkStart w:id="31" w:name="_Ref210679938"/>
      <w:bookmarkStart w:id="32" w:name="_Toc210682639"/>
      <w:bookmarkStart w:id="33" w:name="_Toc216390146"/>
      <w:r w:rsidRPr="00F702DC">
        <w:t xml:space="preserve">Hình </w:t>
      </w:r>
      <w:r w:rsidR="001E0BF1">
        <w:fldChar w:fldCharType="begin"/>
      </w:r>
      <w:r w:rsidR="001E0BF1">
        <w:instrText xml:space="preserve"> STYLEREF 1 \s </w:instrText>
      </w:r>
      <w:r w:rsidR="001E0BF1">
        <w:fldChar w:fldCharType="separate"/>
      </w:r>
      <w:r w:rsidR="005A0104">
        <w:rPr>
          <w:noProof/>
        </w:rPr>
        <w:t>1</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1</w:t>
      </w:r>
      <w:r w:rsidR="001E0BF1">
        <w:rPr>
          <w:noProof/>
        </w:rPr>
        <w:fldChar w:fldCharType="end"/>
      </w:r>
      <w:bookmarkEnd w:id="31"/>
      <w:r w:rsidRPr="00F702DC">
        <w:t xml:space="preserve"> Giới thiệu về chương trình học cho trẻ em tại Candy English</w:t>
      </w:r>
      <w:bookmarkEnd w:id="32"/>
      <w:bookmarkEnd w:id="33"/>
    </w:p>
    <w:p w14:paraId="363F4F3B" w14:textId="424F6091" w:rsidR="009B55C5" w:rsidRDefault="009B55C5" w:rsidP="009B55C5">
      <w:r>
        <w:t>Bên cạnh đó, nhóm thực hiện báo cáo cũng thu thập được mẫu đánh giá học sinh tại Trung tâm Anh ngữ SmartTalk (</w:t>
      </w:r>
      <w:r>
        <w:fldChar w:fldCharType="begin"/>
      </w:r>
      <w:r>
        <w:instrText xml:space="preserve"> REF _Ref210680795 \h </w:instrText>
      </w:r>
      <w:r>
        <w:fldChar w:fldCharType="separate"/>
      </w:r>
      <w:r w:rsidR="001A4268" w:rsidRPr="00F702DC">
        <w:t xml:space="preserve">Hình </w:t>
      </w:r>
      <w:r w:rsidR="001A4268">
        <w:rPr>
          <w:noProof/>
        </w:rPr>
        <w:t>1</w:t>
      </w:r>
      <w:r w:rsidR="001A4268">
        <w:t>.</w:t>
      </w:r>
      <w:r w:rsidR="001A4268">
        <w:rPr>
          <w:noProof/>
        </w:rPr>
        <w:t>2</w:t>
      </w:r>
      <w:r>
        <w:fldChar w:fldCharType="end"/>
      </w:r>
      <w:r>
        <w:t>). Năng lực của học sinh được đánh giá theo các kĩ năng về từ vựng, cấu trúc (ngữ pháp), bài hát và bài học, chữ cái và âm vị, video và dự án. Ở phần đánh giá, giáo viên có thể chọn mức độ về năng lực phù hợp với học sinh theo các thang đã cho trước và có thể đánh giá thêm ở phía dướ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9B55C5" w14:paraId="6FA2CA78" w14:textId="77777777" w:rsidTr="00432C83">
        <w:tc>
          <w:tcPr>
            <w:tcW w:w="9395" w:type="dxa"/>
            <w:vAlign w:val="center"/>
          </w:tcPr>
          <w:p w14:paraId="35CF6001" w14:textId="77777777" w:rsidR="009B55C5" w:rsidRDefault="009B55C5" w:rsidP="000C03AE">
            <w:pPr>
              <w:ind w:firstLine="0"/>
              <w:jc w:val="center"/>
            </w:pPr>
            <w:commentRangeStart w:id="34"/>
            <w:r w:rsidRPr="00074BFA">
              <w:rPr>
                <w:noProof/>
              </w:rPr>
              <w:drawing>
                <wp:inline distT="0" distB="0" distL="0" distR="0" wp14:anchorId="6FC520EB" wp14:editId="4641999B">
                  <wp:extent cx="5514975" cy="3706556"/>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14975" cy="3706556"/>
                          </a:xfrm>
                          <a:prstGeom prst="rect">
                            <a:avLst/>
                          </a:prstGeom>
                        </pic:spPr>
                      </pic:pic>
                    </a:graphicData>
                  </a:graphic>
                </wp:inline>
              </w:drawing>
            </w:r>
            <w:commentRangeEnd w:id="34"/>
            <w:r w:rsidR="00384869">
              <w:rPr>
                <w:rStyle w:val="CommentReference"/>
                <w:sz w:val="26"/>
                <w:szCs w:val="22"/>
              </w:rPr>
              <w:commentReference w:id="34"/>
            </w:r>
          </w:p>
        </w:tc>
      </w:tr>
      <w:tr w:rsidR="009B55C5" w14:paraId="1B45056A" w14:textId="77777777" w:rsidTr="00432C83">
        <w:tc>
          <w:tcPr>
            <w:tcW w:w="9395" w:type="dxa"/>
            <w:vAlign w:val="center"/>
          </w:tcPr>
          <w:p w14:paraId="533E6211" w14:textId="77777777" w:rsidR="009B55C5" w:rsidRDefault="009B55C5" w:rsidP="000C03AE">
            <w:pPr>
              <w:ind w:firstLine="0"/>
              <w:jc w:val="center"/>
            </w:pPr>
            <w:r w:rsidRPr="001A47FD">
              <w:rPr>
                <w:noProof/>
              </w:rPr>
              <w:drawing>
                <wp:inline distT="0" distB="0" distL="0" distR="0" wp14:anchorId="4A825ED4" wp14:editId="067CB653">
                  <wp:extent cx="5606587" cy="3914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5543" cy="3921029"/>
                          </a:xfrm>
                          <a:prstGeom prst="rect">
                            <a:avLst/>
                          </a:prstGeom>
                        </pic:spPr>
                      </pic:pic>
                    </a:graphicData>
                  </a:graphic>
                </wp:inline>
              </w:drawing>
            </w:r>
          </w:p>
        </w:tc>
      </w:tr>
      <w:tr w:rsidR="009B55C5" w14:paraId="4ACE4C24" w14:textId="77777777" w:rsidTr="00432C83">
        <w:tc>
          <w:tcPr>
            <w:tcW w:w="9395" w:type="dxa"/>
            <w:vAlign w:val="center"/>
          </w:tcPr>
          <w:p w14:paraId="41ED61D0" w14:textId="77777777" w:rsidR="009B55C5" w:rsidRDefault="009B55C5" w:rsidP="000C03AE">
            <w:pPr>
              <w:keepNext/>
              <w:ind w:firstLine="0"/>
              <w:jc w:val="center"/>
            </w:pPr>
            <w:r w:rsidRPr="00CD36F1">
              <w:rPr>
                <w:noProof/>
              </w:rPr>
              <w:drawing>
                <wp:inline distT="0" distB="0" distL="0" distR="0" wp14:anchorId="796B3051" wp14:editId="20298D09">
                  <wp:extent cx="5606415" cy="1961202"/>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37854" cy="1972200"/>
                          </a:xfrm>
                          <a:prstGeom prst="rect">
                            <a:avLst/>
                          </a:prstGeom>
                        </pic:spPr>
                      </pic:pic>
                    </a:graphicData>
                  </a:graphic>
                </wp:inline>
              </w:drawing>
            </w:r>
          </w:p>
        </w:tc>
      </w:tr>
    </w:tbl>
    <w:p w14:paraId="674BEA46" w14:textId="7F8BB307" w:rsidR="009B55C5" w:rsidRPr="00F702DC" w:rsidRDefault="009B55C5" w:rsidP="00F702DC">
      <w:pPr>
        <w:pStyle w:val="CaptionHnh"/>
      </w:pPr>
      <w:bookmarkStart w:id="35" w:name="_Ref210680795"/>
      <w:bookmarkStart w:id="36" w:name="_Toc210682640"/>
      <w:bookmarkStart w:id="37" w:name="_Toc216390147"/>
      <w:r w:rsidRPr="00F702DC">
        <w:t xml:space="preserve">Hình </w:t>
      </w:r>
      <w:r w:rsidR="001E0BF1">
        <w:fldChar w:fldCharType="begin"/>
      </w:r>
      <w:r w:rsidR="001E0BF1">
        <w:instrText xml:space="preserve"> STYLEREF 1 \s </w:instrText>
      </w:r>
      <w:r w:rsidR="001E0BF1">
        <w:fldChar w:fldCharType="separate"/>
      </w:r>
      <w:r w:rsidR="005A0104">
        <w:rPr>
          <w:noProof/>
        </w:rPr>
        <w:t>1</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2</w:t>
      </w:r>
      <w:r w:rsidR="001E0BF1">
        <w:rPr>
          <w:noProof/>
        </w:rPr>
        <w:fldChar w:fldCharType="end"/>
      </w:r>
      <w:bookmarkEnd w:id="35"/>
      <w:r w:rsidRPr="00F702DC">
        <w:t xml:space="preserve"> Phiếu nhận xét học sinh mới tại Trung tâm SmartTalk</w:t>
      </w:r>
      <w:bookmarkEnd w:id="36"/>
      <w:bookmarkEnd w:id="37"/>
    </w:p>
    <w:p w14:paraId="66678087" w14:textId="77777777" w:rsidR="009B55C5" w:rsidRDefault="009B55C5" w:rsidP="009B55C5">
      <w:pPr>
        <w:jc w:val="left"/>
      </w:pPr>
      <w:r>
        <w:t>Quy trình ghi danh học viên được bắt đầu khi phụ huynh hoặc học viên cung cấp thông tin đăng ký học thông qua phiếu ghi danh như hình 2.3. Các thông tin này sau đó được nhập vào hệ thống để phục vụ việc tạo hồ sơ học viên mới. Hệ thống tiến hành kiểm tra các điều kiện đăng ký như độ tuổi, trình độ hiện tại và lớp học phù hợp. Dựa trên kết quả này, nhân viên tư vấn sẽ liên hệ để hỗ trợ, tư vấn khóa học phù hợp và sắp xếp lớp học thử nếu cần thiết. Toàn bộ quy trình giúp trung tâm quản lý tập trung dữ liệu học viên, đảm bảo việc ghi danh diễn ra nhanh chóng, chính xác và chuyên nghiệp.</w:t>
      </w:r>
    </w:p>
    <w:p w14:paraId="2BBAB9F9" w14:textId="77777777" w:rsidR="009B55C5" w:rsidRDefault="009B55C5" w:rsidP="009B55C5"/>
    <w:p w14:paraId="357D53C2" w14:textId="77777777" w:rsidR="00BE6DAF" w:rsidRDefault="009B55C5" w:rsidP="00BE6DAF">
      <w:pPr>
        <w:keepNext/>
        <w:ind w:firstLine="0"/>
        <w:jc w:val="center"/>
      </w:pPr>
      <w:r>
        <w:rPr>
          <w:noProof/>
        </w:rPr>
        <w:drawing>
          <wp:inline distT="0" distB="0" distL="0" distR="0" wp14:anchorId="7514649D" wp14:editId="2A64CCC7">
            <wp:extent cx="5153025" cy="6081395"/>
            <wp:effectExtent l="0" t="0" r="9525" b="0"/>
            <wp:docPr id="1016523891" name="Picture 6"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 description available."/>
                    <pic:cNvPicPr>
                      <a:picLocks noChangeAspect="1" noChangeArrowheads="1"/>
                    </pic:cNvPicPr>
                  </pic:nvPicPr>
                  <pic:blipFill rotWithShape="1">
                    <a:blip r:embed="rId20">
                      <a:extLst>
                        <a:ext uri="{28A0092B-C50C-407E-A947-70E740481C1C}">
                          <a14:useLocalDpi xmlns:a14="http://schemas.microsoft.com/office/drawing/2010/main" val="0"/>
                        </a:ext>
                      </a:extLst>
                    </a:blip>
                    <a:srcRect l="5422" r="8294"/>
                    <a:stretch>
                      <a:fillRect/>
                    </a:stretch>
                  </pic:blipFill>
                  <pic:spPr bwMode="auto">
                    <a:xfrm>
                      <a:off x="0" y="0"/>
                      <a:ext cx="5153025" cy="6081395"/>
                    </a:xfrm>
                    <a:prstGeom prst="rect">
                      <a:avLst/>
                    </a:prstGeom>
                    <a:noFill/>
                    <a:ln>
                      <a:noFill/>
                    </a:ln>
                    <a:extLst>
                      <a:ext uri="{53640926-AAD7-44D8-BBD7-CCE9431645EC}">
                        <a14:shadowObscured xmlns:a14="http://schemas.microsoft.com/office/drawing/2010/main"/>
                      </a:ext>
                    </a:extLst>
                  </pic:spPr>
                </pic:pic>
              </a:graphicData>
            </a:graphic>
          </wp:inline>
        </w:drawing>
      </w:r>
    </w:p>
    <w:p w14:paraId="56FEF654" w14:textId="0EB0CB4A" w:rsidR="009B55C5" w:rsidRPr="009B55C5" w:rsidRDefault="00BE6DAF" w:rsidP="00BE6DAF">
      <w:pPr>
        <w:pStyle w:val="CaptionHnh"/>
      </w:pPr>
      <w:bookmarkStart w:id="38" w:name="_Toc216390148"/>
      <w:r>
        <w:t xml:space="preserve">Hình </w:t>
      </w:r>
      <w:r w:rsidR="001E0BF1">
        <w:fldChar w:fldCharType="begin"/>
      </w:r>
      <w:r w:rsidR="001E0BF1">
        <w:instrText xml:space="preserve"> STYLEREF 1 \s </w:instrText>
      </w:r>
      <w:r w:rsidR="001E0BF1">
        <w:fldChar w:fldCharType="separate"/>
      </w:r>
      <w:r w:rsidR="005A0104">
        <w:rPr>
          <w:noProof/>
        </w:rPr>
        <w:t>1</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3</w:t>
      </w:r>
      <w:r w:rsidR="001E0BF1">
        <w:rPr>
          <w:noProof/>
        </w:rPr>
        <w:fldChar w:fldCharType="end"/>
      </w:r>
      <w:r>
        <w:t xml:space="preserve"> </w:t>
      </w:r>
      <w:r w:rsidR="009B55C5">
        <w:t>Phiếu ghi danh trở thành học viên của trung tâm</w:t>
      </w:r>
      <w:bookmarkEnd w:id="38"/>
    </w:p>
    <w:p w14:paraId="512BB3FE" w14:textId="2078DD84" w:rsidR="001A6C88" w:rsidRPr="001A6C88" w:rsidRDefault="001A6C88" w:rsidP="001A6C88">
      <w:pPr>
        <w:pStyle w:val="Heading4"/>
      </w:pPr>
      <w:r>
        <w:t>Quan sát</w:t>
      </w:r>
    </w:p>
    <w:p w14:paraId="58E64CE3" w14:textId="56D4E4D0" w:rsidR="0D1C4CED" w:rsidRDefault="095545E9" w:rsidP="0D1C4CED">
      <w:r>
        <w:t>Các quy trình nghiệp vụ cốt lõi của trung tâm tiếng Anh đã được</w:t>
      </w:r>
      <w:r w:rsidR="571A2C13">
        <w:t xml:space="preserve"> nhóm nghiên cứu xác định và mô tả chi tiết, bao gồm các lĩnh vực chính như: tuyển sinh và ghi danh, quản lý lớp học và đào tạo, tài chính, chăm sóc học viên, giao việc và tuyển dụng</w:t>
      </w:r>
      <w:r w:rsidR="00B03095">
        <w:t>.</w:t>
      </w:r>
    </w:p>
    <w:p w14:paraId="75D4B39F" w14:textId="593EB97E" w:rsidR="00720796" w:rsidRDefault="00720796" w:rsidP="00720796">
      <w:r>
        <w:t>Dưới đây là chi tiết về một quy trình nghiệp vụ chính của tru</w:t>
      </w:r>
      <w:r w:rsidR="00C10C3F">
        <w:t>ng</w:t>
      </w:r>
      <w:r>
        <w:t xml:space="preserve"> tâm được ghi nhận qua khảo sát:</w:t>
      </w:r>
    </w:p>
    <w:p w14:paraId="4FAA4BEB" w14:textId="38FCA710" w:rsidR="006742B0" w:rsidRPr="00634B6B" w:rsidRDefault="006742B0" w:rsidP="006742B0">
      <w:r w:rsidRPr="00634B6B">
        <w:t>Quy trình Ghi danh Học viên và Tuyển sinh mô tả quá trình từ khi tiếp nhận học viên tiềm năng đến khi học viên chính thức nhập học và đóng phí. Bắt đầu từ việc tiếp nhận khác h</w:t>
      </w:r>
      <w:r w:rsidR="00A648A3">
        <w:t>àng</w:t>
      </w:r>
      <w:r w:rsidRPr="00634B6B">
        <w:t xml:space="preserve"> tiềm năng, thực hiện kiểm tra đầu vào (</w:t>
      </w:r>
      <w:r w:rsidR="00A648A3">
        <w:t>kiểm tra kỹ năng</w:t>
      </w:r>
      <w:r w:rsidRPr="00634B6B">
        <w:t xml:space="preserve"> </w:t>
      </w:r>
      <w:r w:rsidR="00A648A3">
        <w:t>viết</w:t>
      </w:r>
      <w:r w:rsidRPr="00634B6B">
        <w:t xml:space="preserve"> và nói), sắp xếp học thử (với dữ liệu tạm thời được nhập vào hệ thống/App để điểm danh), sau đó mới chuyển sang ghi danh chính thức, nhập hồ sợ, thu học phí lần đầu và phân lớp.</w:t>
      </w:r>
    </w:p>
    <w:p w14:paraId="78A9CD49" w14:textId="77777777" w:rsidR="009C640C" w:rsidRPr="00634B6B" w:rsidRDefault="009C640C" w:rsidP="009C640C">
      <w:r w:rsidRPr="00634B6B">
        <w:t>Trong quá trình học, Quy trình Quản lý Lớp học và Đào tạo bao gồm các hoạt động cốt lõi như phân công giáo viên, điểm danh, ghi điểm và nhận xét chi tiết về học viên, cũng như tổng hợp các báo cáo tiến độ và điểm số cuối kỳ. Các hoạt động này thường được thực hiện thông qua bảng tính Excel/Google Sheets song song với phần mềm nội bộ.</w:t>
      </w:r>
    </w:p>
    <w:p w14:paraId="25357137" w14:textId="77777777" w:rsidR="009C640C" w:rsidRPr="00634B6B" w:rsidRDefault="009C640C" w:rsidP="009C640C">
      <w:r w:rsidRPr="00634B6B">
        <w:t>Về mặt Tài chính, quy trình quản lý thu chi phức tạp, liên quan đến việc thu học phí, cập nhật công nợ, xuất hóa đơn và lập các báo cáo định kỳ. Đặc biệt, việc xác nhận nộp phí đòi hỏi nhiều bước kiểm soát thông qua sự chấp thuận của quản lý trên ứng dụng. Các quy trình khác như Chăm sóc Học viên (gửi thông báo, nhắc đóng phí, tiếp nhận phản hồi) cũng là một phần quan trọng của chuỗi hoạt động.</w:t>
      </w:r>
    </w:p>
    <w:p w14:paraId="38A1F877" w14:textId="70AF8D8F" w:rsidR="299DFFE9" w:rsidRPr="00634B6B" w:rsidRDefault="009C640C" w:rsidP="299DFFE9">
      <w:r w:rsidRPr="00634B6B">
        <w:t>Tóm lại, mặc dù các quy trình nghiệp vụ đã được mô tả chi tiết, nguồn thông tin khảo sát nhấn mạnh rằng chúng đều đang vận hành theo cơ chế bán thủ công, đòi hỏi sự phối hợp phức tạp giữa nhiều bộ phận và dẫn đến tình trạng nhập liệu trùng lặp qua nhiều công cụ khác nhau, làm giảm đáng kể hiệu quả hoạt động chung của trung tâm.</w:t>
      </w:r>
    </w:p>
    <w:p w14:paraId="54E30649" w14:textId="57ECD52A" w:rsidR="001A6C88" w:rsidRDefault="001A6C88" w:rsidP="001A6C88">
      <w:pPr>
        <w:pStyle w:val="Heading4"/>
      </w:pPr>
      <w:r>
        <w:t>Các phương pháp khác</w:t>
      </w:r>
      <w:r w:rsidR="00AD5092">
        <w:t xml:space="preserve"> – Các hệ thống tương tự</w:t>
      </w:r>
    </w:p>
    <w:p w14:paraId="2B1E6D89" w14:textId="420CF4DD" w:rsidR="00997CF9" w:rsidRDefault="00997CF9" w:rsidP="00997CF9">
      <w:r>
        <w:t xml:space="preserve">Bên cạnh việc khảo sát trực tiếp tại hiện trường, nhóm đã mở rộng phạm vi nghiên cứu thông qua việc tìm kiếm, thu thập các biểu mẫu nghiệp vụ thực tế cũng như phân tích các hệ thống quản lý trung tâm đang phổ biến trên thị trường để học hỏi cách thức tổ chức hệ thống. </w:t>
      </w:r>
    </w:p>
    <w:p w14:paraId="47AE6202" w14:textId="135A6755" w:rsidR="00997CF9" w:rsidRDefault="00997CF9" w:rsidP="00997CF9">
      <w:r>
        <w:t>Cụ thể, nhóm đã tiến hành thu thập và nghiên cứu kỹ lưỡng các tài liệu vận hành cốt lõi như lộ trình chương trình học (ví dụ chương trình cho trẻ em tại Candy English chia theo cấp độ và thời gian), các mẫu phiếu nhận xét đánh giá năng lực học sinh mới (như tại SmartTalk), và quy trình ghi danh thông qua các phiếu đăng ký trực tuyến. Việc này giúp nhóm nắm bắt được chính xác các trường dữ liệu cần thiết đầu vào và các tiêu chí quan trọng trong việc đánh giá, xếp lớp cho học viên.</w:t>
      </w:r>
    </w:p>
    <w:p w14:paraId="0C2B5E42" w14:textId="77777777" w:rsidR="00997CF9" w:rsidRDefault="00997CF9" w:rsidP="00997CF9">
      <w:r>
        <w:t>Song song đó, nhóm đi sâu vào nghiên cứu và so sánh các giải pháp phần mềm tương tự như Easy Edu và CenterUp. Nhóm đã quan sát cách các hệ thống này tổ chức mô hình quản lý tập trung trên nền tảng điện toán đám mây (SaaS/Cloud), cho phép truy cập đa nền tảng qua web và mobile app. Đặc biệt, nhóm tập trung phân tích cách thức phân quyền người dùng chi tiết giữa Quản lý, Giáo viên và Học viên , cũng như cách thiết kế các Dashboard báo cáo trực quan về tài chính, lớp học và kết quả đào tạo. Thông qua việc đánh giá ưu điểm về tính toàn diện và hạn chế về chi phí hay tính năng online của các hệ thống này, nhóm đã định hình được yêu cầu chức năng cho hệ thống của mình nhằm đảm bảo tính thực tiễn và hiệu quả cao nhất.</w:t>
      </w:r>
    </w:p>
    <w:p w14:paraId="76CBBFEC" w14:textId="7B914556" w:rsidR="00997CF9" w:rsidRDefault="00997CF9" w:rsidP="00EE5499">
      <w:r>
        <w:t>Phần mềm Easy Edu, là nền tảng quản trị trung tâm đào tạo/ngoại ngữ. Thuộc đơn vị phát triển Công ty CP Công nghệ Easy Edu Việt Nam, có quy mô sử dụng hơn 1.400 trung tâm/đơn vị giáo dục và hơn 35 hệ thống Anh ngữ lớn tại Việt Nam, phục vụ khoảng 5 triệu người dùng (giáo viên, học viên, phụ huynh). Phần mềm nhắm tới tập đối tượng là các trung tâm tiếng Anh, ngoại ngữ, trung tâm luyện thi IELTS/TOEIC, trung tâm kỹ năng mềm.Ví dụ như Trung tâm Ngoại ngữ Tầm Nhìn Việt (Viet Vision), Trung tâm Anh ngữ Tuấn Anh, Hệ thống Anh ngữ có trên 5 chi nhánh như Apollo, YOLA.</w:t>
      </w:r>
    </w:p>
    <w:p w14:paraId="018EB88D" w14:textId="77777777" w:rsidR="00997CF9" w:rsidRDefault="00997CF9" w:rsidP="00997CF9">
      <w:pPr>
        <w:keepNext/>
      </w:pPr>
      <w:r>
        <w:rPr>
          <w:noProof/>
        </w:rPr>
        <w:drawing>
          <wp:inline distT="0" distB="0" distL="0" distR="0" wp14:anchorId="40CE9AAE" wp14:editId="5110E558">
            <wp:extent cx="5067300" cy="2419350"/>
            <wp:effectExtent l="0" t="0" r="0" b="0"/>
            <wp:docPr id="1986581266"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581266"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67300" cy="2419350"/>
                    </a:xfrm>
                    <a:prstGeom prst="rect">
                      <a:avLst/>
                    </a:prstGeom>
                  </pic:spPr>
                </pic:pic>
              </a:graphicData>
            </a:graphic>
          </wp:inline>
        </w:drawing>
      </w:r>
    </w:p>
    <w:p w14:paraId="5B4A976B" w14:textId="42D9C1DD" w:rsidR="00997CF9" w:rsidRPr="00CC6293" w:rsidRDefault="00997CF9" w:rsidP="00997CF9">
      <w:pPr>
        <w:pStyle w:val="CaptionHnh"/>
        <w:spacing w:after="360"/>
        <w:rPr>
          <w:del w:id="39" w:author="Microsoft Word" w:date="2025-12-11T06:25:00Z"/>
        </w:rPr>
      </w:pPr>
      <w:bookmarkStart w:id="40" w:name="_Toc216390149"/>
      <w:r>
        <w:t xml:space="preserve">Hình </w:t>
      </w:r>
      <w:r w:rsidR="001E0BF1">
        <w:rPr>
          <w:b w:val="0"/>
          <w:i w:val="0"/>
        </w:rPr>
        <w:fldChar w:fldCharType="begin"/>
      </w:r>
      <w:r w:rsidR="001E0BF1">
        <w:rPr>
          <w:b w:val="0"/>
          <w:i w:val="0"/>
        </w:rPr>
        <w:instrText xml:space="preserve"> STYLEREF 1 \s </w:instrText>
      </w:r>
      <w:r w:rsidR="001E0BF1">
        <w:rPr>
          <w:b w:val="0"/>
          <w:i w:val="0"/>
        </w:rPr>
        <w:fldChar w:fldCharType="separate"/>
      </w:r>
      <w:r w:rsidR="005A0104">
        <w:rPr>
          <w:noProof/>
        </w:rPr>
        <w:t>1</w:t>
      </w:r>
      <w:r w:rsidR="001E0BF1">
        <w:rPr>
          <w:b w:val="0"/>
          <w:i w:val="0"/>
        </w:rPr>
        <w:fldChar w:fldCharType="end"/>
      </w:r>
      <w:r w:rsidR="005A0104">
        <w:t>.</w:t>
      </w:r>
      <w:r w:rsidR="001E0BF1">
        <w:rPr>
          <w:b w:val="0"/>
          <w:i w:val="0"/>
        </w:rPr>
        <w:fldChar w:fldCharType="begin"/>
      </w:r>
      <w:r w:rsidR="001E0BF1">
        <w:rPr>
          <w:b w:val="0"/>
          <w:i w:val="0"/>
        </w:rPr>
        <w:instrText xml:space="preserve"> SEQ Hình \* ARABIC \s 1 </w:instrText>
      </w:r>
      <w:r w:rsidR="001E0BF1">
        <w:rPr>
          <w:b w:val="0"/>
          <w:i w:val="0"/>
        </w:rPr>
        <w:fldChar w:fldCharType="separate"/>
      </w:r>
      <w:r w:rsidR="005A0104">
        <w:rPr>
          <w:noProof/>
        </w:rPr>
        <w:t>4</w:t>
      </w:r>
      <w:r w:rsidR="001E0BF1">
        <w:rPr>
          <w:b w:val="0"/>
          <w:i w:val="0"/>
        </w:rPr>
        <w:fldChar w:fldCharType="end"/>
      </w:r>
      <w:r>
        <w:t xml:space="preserve"> </w:t>
      </w:r>
      <w:ins w:id="41" w:author="Microsoft Word" w:date="2025-12-11T06:25:00Z">
        <w:r w:rsidR="00047203">
          <w:t>Phần mềm Easy Edu</w:t>
        </w:r>
      </w:ins>
      <w:hyperlink r:id="rId22" w:history="1">
        <w:r w:rsidR="00E65124" w:rsidRPr="00783EEB">
          <w:rPr>
            <w:rStyle w:val="Hyperlink"/>
          </w:rPr>
          <w:t>https://easyeducation.vn/</w:t>
        </w:r>
        <w:bookmarkEnd w:id="40"/>
      </w:hyperlink>
    </w:p>
    <w:p w14:paraId="0F097A96" w14:textId="26722911" w:rsidR="00E65124" w:rsidRPr="00CC6293" w:rsidRDefault="002C1985" w:rsidP="00997CF9">
      <w:pPr>
        <w:pStyle w:val="CaptionHnh"/>
        <w:spacing w:after="360"/>
      </w:pPr>
      <w:bookmarkStart w:id="42" w:name="_Toc216390150"/>
      <w:commentRangeStart w:id="43"/>
      <w:commentRangeStart w:id="44"/>
      <w:r w:rsidRPr="00CC6293">
        <w:t xml:space="preserve">Hình </w:t>
      </w:r>
      <w:r w:rsidR="001E0BF1">
        <w:fldChar w:fldCharType="begin"/>
      </w:r>
      <w:r w:rsidR="001E0BF1">
        <w:instrText xml:space="preserve"> STYLEREF 1 \s </w:instrText>
      </w:r>
      <w:r w:rsidR="001E0BF1">
        <w:fldChar w:fldCharType="separate"/>
      </w:r>
      <w:r w:rsidR="005A0104">
        <w:rPr>
          <w:noProof/>
        </w:rPr>
        <w:t>1</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5</w:t>
      </w:r>
      <w:r w:rsidR="001E0BF1">
        <w:rPr>
          <w:noProof/>
        </w:rPr>
        <w:fldChar w:fldCharType="end"/>
      </w:r>
      <w:r w:rsidRPr="00CC6293">
        <w:t xml:space="preserve"> </w:t>
      </w:r>
      <w:commentRangeEnd w:id="44"/>
      <w:r>
        <w:rPr>
          <w:rStyle w:val="CommentReference"/>
          <w:sz w:val="26"/>
          <w:szCs w:val="22"/>
        </w:rPr>
        <w:commentReference w:id="44"/>
      </w:r>
      <w:hyperlink r:id="rId23" w:history="1">
        <w:r w:rsidRPr="00783EEB">
          <w:rPr>
            <w:rStyle w:val="Hyperlink"/>
          </w:rPr>
          <w:t>https://easyeducation.vn/</w:t>
        </w:r>
      </w:hyperlink>
      <w:bookmarkEnd w:id="42"/>
      <w:commentRangeEnd w:id="43"/>
      <w:r w:rsidRPr="00CC6293">
        <w:rPr>
          <w:rStyle w:val="CommentReference"/>
          <w:sz w:val="26"/>
          <w:szCs w:val="22"/>
        </w:rPr>
        <w:commentReference w:id="43"/>
      </w:r>
    </w:p>
    <w:p w14:paraId="2765DEEF" w14:textId="77777777" w:rsidR="00997CF9" w:rsidRDefault="00997CF9" w:rsidP="00EE5499">
      <w:r>
        <w:t>Easy Edu cung cấp mô hình quản lý tập trung, dữ liệu lưu trữ trên nền tảng điện toán đám mây (Cloud computing services). Người dùng có thể truy cập hệ thống qua web hoặc ứng dụng di động. Hệ thống có các phân quyền chi tiết: quản lý trung tâm, giáo viên, học viên, phụ huynh.</w:t>
      </w:r>
    </w:p>
    <w:p w14:paraId="0928E711" w14:textId="77777777" w:rsidR="00AB71C4" w:rsidRDefault="00997CF9" w:rsidP="00AB71C4">
      <w:pPr>
        <w:keepNext/>
        <w:jc w:val="center"/>
      </w:pPr>
      <w:r>
        <w:rPr>
          <w:noProof/>
        </w:rPr>
        <w:drawing>
          <wp:inline distT="0" distB="0" distL="0" distR="0" wp14:anchorId="103B3C89" wp14:editId="4B8E05E5">
            <wp:extent cx="3552825" cy="5067300"/>
            <wp:effectExtent l="0" t="0" r="0" b="0"/>
            <wp:docPr id="16266880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68808" name=""/>
                    <pic:cNvPicPr/>
                  </pic:nvPicPr>
                  <pic:blipFill>
                    <a:blip r:embed="rId24">
                      <a:extLst>
                        <a:ext uri="{28A0092B-C50C-407E-A947-70E740481C1C}">
                          <a14:useLocalDpi xmlns:a14="http://schemas.microsoft.com/office/drawing/2010/main" val="0"/>
                        </a:ext>
                      </a:extLst>
                    </a:blip>
                    <a:stretch>
                      <a:fillRect/>
                    </a:stretch>
                  </pic:blipFill>
                  <pic:spPr>
                    <a:xfrm>
                      <a:off x="0" y="0"/>
                      <a:ext cx="3552825" cy="5067300"/>
                    </a:xfrm>
                    <a:prstGeom prst="rect">
                      <a:avLst/>
                    </a:prstGeom>
                  </pic:spPr>
                </pic:pic>
              </a:graphicData>
            </a:graphic>
          </wp:inline>
        </w:drawing>
      </w:r>
    </w:p>
    <w:p w14:paraId="0A2645BA" w14:textId="0F217BB0" w:rsidR="00997CF9" w:rsidRDefault="00AB71C4" w:rsidP="00F3544C">
      <w:pPr>
        <w:pStyle w:val="CaptionHnh"/>
        <w:rPr>
          <w:szCs w:val="26"/>
        </w:rPr>
      </w:pPr>
      <w:bookmarkStart w:id="45" w:name="_Toc216390151"/>
      <w:r>
        <w:t xml:space="preserve">Hình </w:t>
      </w:r>
      <w:r w:rsidR="001E0BF1">
        <w:fldChar w:fldCharType="begin"/>
      </w:r>
      <w:r w:rsidR="001E0BF1">
        <w:instrText xml:space="preserve"> STYLEREF 1 \s </w:instrText>
      </w:r>
      <w:r w:rsidR="001E0BF1">
        <w:fldChar w:fldCharType="separate"/>
      </w:r>
      <w:r w:rsidR="005A0104">
        <w:rPr>
          <w:noProof/>
        </w:rPr>
        <w:t>1</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6</w:t>
      </w:r>
      <w:r w:rsidR="001E0BF1">
        <w:rPr>
          <w:noProof/>
        </w:rPr>
        <w:fldChar w:fldCharType="end"/>
      </w:r>
      <w:r>
        <w:t xml:space="preserve"> </w:t>
      </w:r>
      <w:r w:rsidR="00A92A93">
        <w:t xml:space="preserve">Menu </w:t>
      </w:r>
      <w:r w:rsidR="00F3544C">
        <w:t>tài khoản của Easy Edu</w:t>
      </w:r>
      <w:bookmarkEnd w:id="45"/>
    </w:p>
    <w:p w14:paraId="794DAE4F" w14:textId="77777777" w:rsidR="00997CF9" w:rsidRDefault="00997CF9" w:rsidP="00997CF9">
      <w:r w:rsidRPr="34D1B55D">
        <w:t xml:space="preserve">Chức năng chính: </w:t>
      </w:r>
    </w:p>
    <w:p w14:paraId="34250051" w14:textId="77777777" w:rsidR="00997CF9" w:rsidRDefault="00997CF9" w:rsidP="00A27E18">
      <w:pPr>
        <w:pStyle w:val="ListParagraph"/>
        <w:numPr>
          <w:ilvl w:val="0"/>
          <w:numId w:val="29"/>
        </w:numPr>
        <w:spacing w:line="300" w:lineRule="auto"/>
        <w:rPr>
          <w:szCs w:val="26"/>
        </w:rPr>
      </w:pPr>
      <w:r w:rsidRPr="34D1B55D">
        <w:t>Quản lý học viên: hồ sơ cá nhân, ghi danh, xếp lớp, tình trạng học phí, kết quả học tập.</w:t>
      </w:r>
    </w:p>
    <w:p w14:paraId="0A89E165" w14:textId="77777777" w:rsidR="00997CF9" w:rsidRDefault="00997CF9" w:rsidP="00A27E18">
      <w:pPr>
        <w:pStyle w:val="ListParagraph"/>
        <w:numPr>
          <w:ilvl w:val="0"/>
          <w:numId w:val="29"/>
        </w:numPr>
        <w:spacing w:line="300" w:lineRule="auto"/>
        <w:rPr>
          <w:szCs w:val="26"/>
        </w:rPr>
      </w:pPr>
      <w:r w:rsidRPr="34D1B55D">
        <w:t>Quản lý lớp học/khóa học: sắp xếp thời khóa biểu, phân công giáo viên, theo dõi sĩ số lớp.</w:t>
      </w:r>
    </w:p>
    <w:p w14:paraId="66989B7B" w14:textId="77777777" w:rsidR="00997CF9" w:rsidRDefault="00997CF9" w:rsidP="00A27E18">
      <w:pPr>
        <w:pStyle w:val="ListParagraph"/>
        <w:numPr>
          <w:ilvl w:val="0"/>
          <w:numId w:val="29"/>
        </w:numPr>
        <w:spacing w:line="300" w:lineRule="auto"/>
        <w:rPr>
          <w:szCs w:val="26"/>
        </w:rPr>
      </w:pPr>
      <w:r w:rsidRPr="34D1B55D">
        <w:t>Quản lý tài chính: quản lý thu học phí, công nợ, hóa đơn, báo cáo thu chi.</w:t>
      </w:r>
    </w:p>
    <w:p w14:paraId="0791BBF1" w14:textId="77777777" w:rsidR="00997CF9" w:rsidRDefault="00997CF9" w:rsidP="00A27E18">
      <w:pPr>
        <w:pStyle w:val="ListParagraph"/>
        <w:numPr>
          <w:ilvl w:val="0"/>
          <w:numId w:val="29"/>
        </w:numPr>
        <w:spacing w:line="300" w:lineRule="auto"/>
        <w:rPr>
          <w:szCs w:val="26"/>
        </w:rPr>
      </w:pPr>
      <w:r w:rsidRPr="34D1B55D">
        <w:t>Quản lý giáo viên: hồ sơ, lịch dạy, hiệu suất giảng dạy.</w:t>
      </w:r>
    </w:p>
    <w:p w14:paraId="7CE3C27F" w14:textId="77777777" w:rsidR="00997CF9" w:rsidRDefault="00997CF9" w:rsidP="00A27E18">
      <w:pPr>
        <w:pStyle w:val="ListParagraph"/>
        <w:numPr>
          <w:ilvl w:val="0"/>
          <w:numId w:val="29"/>
        </w:numPr>
        <w:spacing w:line="300" w:lineRule="auto"/>
        <w:rPr>
          <w:szCs w:val="26"/>
        </w:rPr>
      </w:pPr>
      <w:r w:rsidRPr="34D1B55D">
        <w:t>Báo cáo – thống kê: doanh thu, số lượng học viên, kết quả đào tạo.</w:t>
      </w:r>
    </w:p>
    <w:p w14:paraId="48A979F2" w14:textId="77777777" w:rsidR="00997CF9" w:rsidRDefault="00997CF9" w:rsidP="00A27E18">
      <w:pPr>
        <w:pStyle w:val="ListParagraph"/>
        <w:numPr>
          <w:ilvl w:val="0"/>
          <w:numId w:val="29"/>
        </w:numPr>
        <w:spacing w:line="300" w:lineRule="auto"/>
        <w:rPr>
          <w:szCs w:val="26"/>
        </w:rPr>
      </w:pPr>
      <w:r w:rsidRPr="34D1B55D">
        <w:t>Tương tác: gửi SMS/email nhắc học phí, thông báo lịch học/lịch thi, liên lạc phụ huynh.</w:t>
      </w:r>
    </w:p>
    <w:p w14:paraId="28B823D7" w14:textId="77777777" w:rsidR="00997CF9" w:rsidRDefault="00997CF9" w:rsidP="00A27E18">
      <w:pPr>
        <w:pStyle w:val="ListParagraph"/>
        <w:numPr>
          <w:ilvl w:val="0"/>
          <w:numId w:val="29"/>
        </w:numPr>
        <w:spacing w:line="300" w:lineRule="auto"/>
        <w:rPr>
          <w:szCs w:val="26"/>
        </w:rPr>
      </w:pPr>
      <w:r w:rsidRPr="34D1B55D">
        <w:t>Mở rộng: hỗ trợ quản lý nhiều chi nhánh, đồng bộ dữ liệu.</w:t>
      </w:r>
    </w:p>
    <w:p w14:paraId="3B43AA4D" w14:textId="77777777" w:rsidR="00997CF9" w:rsidRDefault="00997CF9" w:rsidP="00997CF9">
      <w:pPr>
        <w:keepNext/>
        <w:jc w:val="center"/>
      </w:pPr>
      <w:commentRangeStart w:id="46"/>
      <w:r>
        <w:rPr>
          <w:noProof/>
        </w:rPr>
        <w:drawing>
          <wp:inline distT="0" distB="0" distL="0" distR="0" wp14:anchorId="22850FE3" wp14:editId="65BF4E4E">
            <wp:extent cx="5067300" cy="2038350"/>
            <wp:effectExtent l="0" t="0" r="0" b="0"/>
            <wp:docPr id="1254710121"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710121" name=""/>
                    <pic:cNvPicPr/>
                  </pic:nvPicPr>
                  <pic:blipFill>
                    <a:blip r:embed="rId25">
                      <a:extLst>
                        <a:ext uri="{28A0092B-C50C-407E-A947-70E740481C1C}">
                          <a14:useLocalDpi xmlns:a14="http://schemas.microsoft.com/office/drawing/2010/main" val="0"/>
                        </a:ext>
                      </a:extLst>
                    </a:blip>
                    <a:stretch>
                      <a:fillRect/>
                    </a:stretch>
                  </pic:blipFill>
                  <pic:spPr>
                    <a:xfrm>
                      <a:off x="0" y="0"/>
                      <a:ext cx="5067300" cy="2038350"/>
                    </a:xfrm>
                    <a:prstGeom prst="rect">
                      <a:avLst/>
                    </a:prstGeom>
                  </pic:spPr>
                </pic:pic>
              </a:graphicData>
            </a:graphic>
          </wp:inline>
        </w:drawing>
      </w:r>
      <w:commentRangeEnd w:id="46"/>
      <w:r w:rsidR="006F6216">
        <w:rPr>
          <w:rStyle w:val="CommentReference"/>
          <w:sz w:val="26"/>
          <w:szCs w:val="22"/>
        </w:rPr>
        <w:commentReference w:id="46"/>
      </w:r>
    </w:p>
    <w:p w14:paraId="107AE66B" w14:textId="476BF1FB" w:rsidR="00047203" w:rsidRDefault="00997CF9" w:rsidP="00047203">
      <w:pPr>
        <w:pStyle w:val="CaptionHnh"/>
        <w:rPr>
          <w:szCs w:val="26"/>
        </w:rPr>
      </w:pPr>
      <w:bookmarkStart w:id="47" w:name="_Toc216390152"/>
      <w:commentRangeStart w:id="48"/>
      <w:r w:rsidRPr="00F3544C">
        <w:t xml:space="preserve">Hình </w:t>
      </w:r>
      <w:r w:rsidR="001E0BF1">
        <w:fldChar w:fldCharType="begin"/>
      </w:r>
      <w:r w:rsidR="001E0BF1">
        <w:instrText xml:space="preserve"> STYLEREF 1 \s </w:instrText>
      </w:r>
      <w:r w:rsidR="001E0BF1">
        <w:fldChar w:fldCharType="separate"/>
      </w:r>
      <w:r w:rsidR="005A0104">
        <w:rPr>
          <w:noProof/>
        </w:rPr>
        <w:t>1</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7</w:t>
      </w:r>
      <w:r w:rsidR="001E0BF1">
        <w:rPr>
          <w:noProof/>
        </w:rPr>
        <w:fldChar w:fldCharType="end"/>
      </w:r>
      <w:commentRangeStart w:id="49"/>
      <w:r w:rsidR="00047203" w:rsidRPr="0058134F">
        <w:t xml:space="preserve"> </w:t>
      </w:r>
      <w:commentRangeEnd w:id="48"/>
      <w:r w:rsidR="00047203">
        <w:rPr>
          <w:rStyle w:val="CommentReference"/>
          <w:sz w:val="26"/>
          <w:szCs w:val="22"/>
        </w:rPr>
        <w:commentReference w:id="48"/>
      </w:r>
      <w:commentRangeEnd w:id="49"/>
      <w:r w:rsidR="00047203">
        <w:rPr>
          <w:rStyle w:val="CommentReference"/>
          <w:sz w:val="26"/>
          <w:szCs w:val="22"/>
        </w:rPr>
        <w:commentReference w:id="49"/>
      </w:r>
      <w:r w:rsidR="00047203">
        <w:t>Trang quản lý danh sách lớp học</w:t>
      </w:r>
      <w:bookmarkEnd w:id="47"/>
    </w:p>
    <w:p w14:paraId="6176CF99" w14:textId="77777777" w:rsidR="00997CF9" w:rsidRDefault="00997CF9" w:rsidP="00997CF9">
      <w:r w:rsidRPr="34D1B55D">
        <w:t>Ưu điểm</w:t>
      </w:r>
      <w:r>
        <w:t>:</w:t>
      </w:r>
    </w:p>
    <w:p w14:paraId="26071566" w14:textId="77777777" w:rsidR="00997CF9" w:rsidRDefault="00997CF9" w:rsidP="00A27E18">
      <w:pPr>
        <w:pStyle w:val="ListParagraph"/>
        <w:numPr>
          <w:ilvl w:val="0"/>
          <w:numId w:val="28"/>
        </w:numPr>
        <w:spacing w:line="300" w:lineRule="auto"/>
        <w:rPr>
          <w:szCs w:val="26"/>
        </w:rPr>
      </w:pPr>
      <w:r w:rsidRPr="34D1B55D">
        <w:t>Số lượng trung tâm sử dụng lớn, chứng tỏ độ tin cậy.</w:t>
      </w:r>
    </w:p>
    <w:p w14:paraId="78CCA459" w14:textId="77777777" w:rsidR="00997CF9" w:rsidRDefault="00997CF9" w:rsidP="00A27E18">
      <w:pPr>
        <w:pStyle w:val="ListParagraph"/>
        <w:numPr>
          <w:ilvl w:val="0"/>
          <w:numId w:val="28"/>
        </w:numPr>
        <w:spacing w:line="300" w:lineRule="auto"/>
        <w:rPr>
          <w:szCs w:val="26"/>
        </w:rPr>
      </w:pPr>
      <w:r w:rsidRPr="34D1B55D">
        <w:t>Quản lý toàn diện cả học viên – giáo viên – tài chính.</w:t>
      </w:r>
    </w:p>
    <w:p w14:paraId="5DC9D04F" w14:textId="77777777" w:rsidR="00997CF9" w:rsidRDefault="00997CF9" w:rsidP="00A27E18">
      <w:pPr>
        <w:pStyle w:val="ListParagraph"/>
        <w:numPr>
          <w:ilvl w:val="0"/>
          <w:numId w:val="28"/>
        </w:numPr>
        <w:spacing w:line="300" w:lineRule="auto"/>
        <w:rPr>
          <w:szCs w:val="26"/>
        </w:rPr>
      </w:pPr>
      <w:r w:rsidRPr="34D1B55D">
        <w:t>Giao diện tiếng Việt, thân thiện, phù hợp nhu cầu của trung tâm ngoại ngữ Việt Nam.</w:t>
      </w:r>
    </w:p>
    <w:p w14:paraId="224948C8" w14:textId="77777777" w:rsidR="00997CF9" w:rsidRDefault="00997CF9" w:rsidP="00A27E18">
      <w:pPr>
        <w:pStyle w:val="ListParagraph"/>
        <w:numPr>
          <w:ilvl w:val="0"/>
          <w:numId w:val="28"/>
        </w:numPr>
        <w:spacing w:line="300" w:lineRule="auto"/>
        <w:rPr>
          <w:szCs w:val="26"/>
        </w:rPr>
      </w:pPr>
      <w:r w:rsidRPr="34D1B55D">
        <w:t>Có app mobile, dễ dàng sử dụng trên điện thoại.</w:t>
      </w:r>
    </w:p>
    <w:p w14:paraId="7079F194" w14:textId="77777777" w:rsidR="00997CF9" w:rsidRDefault="00997CF9" w:rsidP="00A27E18">
      <w:pPr>
        <w:pStyle w:val="ListParagraph"/>
        <w:numPr>
          <w:ilvl w:val="0"/>
          <w:numId w:val="28"/>
        </w:numPr>
        <w:spacing w:line="300" w:lineRule="auto"/>
        <w:rPr>
          <w:szCs w:val="26"/>
        </w:rPr>
      </w:pPr>
      <w:r w:rsidRPr="34D1B55D">
        <w:t>Báo cáo trực quan, dễ cho ban quản lý nắm bắt.</w:t>
      </w:r>
    </w:p>
    <w:p w14:paraId="11359B34" w14:textId="77777777" w:rsidR="00997CF9" w:rsidRDefault="00997CF9" w:rsidP="00997CF9">
      <w:r w:rsidRPr="34D1B55D">
        <w:t>Hạn chế</w:t>
      </w:r>
      <w:r>
        <w:t>:</w:t>
      </w:r>
    </w:p>
    <w:p w14:paraId="508FC4AD" w14:textId="77777777" w:rsidR="00997CF9" w:rsidRDefault="00997CF9" w:rsidP="00A27E18">
      <w:pPr>
        <w:pStyle w:val="ListParagraph"/>
        <w:numPr>
          <w:ilvl w:val="0"/>
          <w:numId w:val="27"/>
        </w:numPr>
        <w:spacing w:line="300" w:lineRule="auto"/>
        <w:rPr>
          <w:szCs w:val="26"/>
        </w:rPr>
      </w:pPr>
      <w:r w:rsidRPr="34D1B55D">
        <w:t>Cần thời gian đào tạo nhân viên để sử dụng hết tính năng.</w:t>
      </w:r>
    </w:p>
    <w:p w14:paraId="3678EFD3" w14:textId="77777777" w:rsidR="00997CF9" w:rsidRDefault="00997CF9" w:rsidP="00A27E18">
      <w:pPr>
        <w:pStyle w:val="ListParagraph"/>
        <w:numPr>
          <w:ilvl w:val="0"/>
          <w:numId w:val="27"/>
        </w:numPr>
        <w:spacing w:line="300" w:lineRule="auto"/>
        <w:rPr>
          <w:szCs w:val="26"/>
        </w:rPr>
      </w:pPr>
      <w:r w:rsidRPr="34D1B55D">
        <w:t>Chi phí bản quyền/triển khai có thể cao so với trung tâm nhỏ.</w:t>
      </w:r>
    </w:p>
    <w:p w14:paraId="5895365C" w14:textId="77777777" w:rsidR="00997CF9" w:rsidRDefault="00997CF9" w:rsidP="00A27E18">
      <w:pPr>
        <w:pStyle w:val="ListParagraph"/>
        <w:numPr>
          <w:ilvl w:val="0"/>
          <w:numId w:val="39"/>
        </w:numPr>
        <w:spacing w:line="300" w:lineRule="auto"/>
      </w:pPr>
      <w:r w:rsidRPr="34D1B55D">
        <w:t>Chưa mạnh về tính năng học online trực tiếp (thi trực tuyến, giao bài tập trực tuyến nâng cao).</w:t>
      </w:r>
    </w:p>
    <w:p w14:paraId="6F5356EA" w14:textId="77777777" w:rsidR="00997CF9" w:rsidRDefault="00997CF9" w:rsidP="00997CF9">
      <w:r>
        <w:t>Giới</w:t>
      </w:r>
      <w:r w:rsidRPr="3E389862">
        <w:t xml:space="preserve"> thiệu chung</w:t>
      </w:r>
    </w:p>
    <w:p w14:paraId="6B3A33A2" w14:textId="77777777" w:rsidR="00997CF9" w:rsidRDefault="00997CF9" w:rsidP="00A27E18">
      <w:pPr>
        <w:pStyle w:val="ListParagraph"/>
        <w:numPr>
          <w:ilvl w:val="0"/>
          <w:numId w:val="30"/>
        </w:numPr>
        <w:spacing w:line="300" w:lineRule="auto"/>
      </w:pPr>
      <w:r w:rsidRPr="3E389862">
        <w:t>Tên phần mềm: CenterUp – Phần mềm quản lý trung tâm thế hệ mới.</w:t>
      </w:r>
    </w:p>
    <w:p w14:paraId="32DBCBF5" w14:textId="77777777" w:rsidR="00997CF9" w:rsidRDefault="00997CF9" w:rsidP="00A27E18">
      <w:pPr>
        <w:pStyle w:val="ListParagraph"/>
        <w:numPr>
          <w:ilvl w:val="0"/>
          <w:numId w:val="30"/>
        </w:numPr>
        <w:spacing w:line="300" w:lineRule="auto"/>
      </w:pPr>
      <w:r w:rsidRPr="3E389862">
        <w:t>Đơn vị phát triển: CenterUp Vietnam.</w:t>
      </w:r>
    </w:p>
    <w:p w14:paraId="352C4474" w14:textId="77777777" w:rsidR="00997CF9" w:rsidRDefault="00997CF9" w:rsidP="00A27E18">
      <w:pPr>
        <w:pStyle w:val="ListParagraph"/>
        <w:numPr>
          <w:ilvl w:val="0"/>
          <w:numId w:val="30"/>
        </w:numPr>
        <w:spacing w:line="300" w:lineRule="auto"/>
      </w:pPr>
      <w:r w:rsidRPr="3E389862">
        <w:t>Đối tượng sử dụng: trung tâm ngoại ngữ, trung tâm kỹ năng mềm, trường tư thục, hệ thống đào tạo vừa và nhỏ.</w:t>
      </w:r>
    </w:p>
    <w:p w14:paraId="7E4AF6CB" w14:textId="77777777" w:rsidR="00997CF9" w:rsidRDefault="00997CF9" w:rsidP="00A27E18">
      <w:pPr>
        <w:pStyle w:val="ListParagraph"/>
        <w:numPr>
          <w:ilvl w:val="0"/>
          <w:numId w:val="30"/>
        </w:numPr>
        <w:spacing w:line="300" w:lineRule="auto"/>
      </w:pPr>
      <w:r w:rsidRPr="3E389862">
        <w:t>Mô hình triển khai: SaaS (Software as a Service), dữ liệu lưu trữ trên cloud, truy cập qua web và mobile app.</w:t>
      </w:r>
    </w:p>
    <w:p w14:paraId="1CEAD617" w14:textId="77777777" w:rsidR="00997CF9" w:rsidRDefault="00997CF9" w:rsidP="00997CF9">
      <w:pPr>
        <w:keepNext/>
      </w:pPr>
      <w:commentRangeStart w:id="50"/>
      <w:r>
        <w:rPr>
          <w:noProof/>
        </w:rPr>
        <w:drawing>
          <wp:inline distT="0" distB="0" distL="0" distR="0" wp14:anchorId="772BF42E" wp14:editId="6C436D7D">
            <wp:extent cx="5067300" cy="2419350"/>
            <wp:effectExtent l="0" t="0" r="0" b="0"/>
            <wp:docPr id="1325423136"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23136"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67300" cy="2419350"/>
                    </a:xfrm>
                    <a:prstGeom prst="rect">
                      <a:avLst/>
                    </a:prstGeom>
                  </pic:spPr>
                </pic:pic>
              </a:graphicData>
            </a:graphic>
          </wp:inline>
        </w:drawing>
      </w:r>
      <w:commentRangeEnd w:id="50"/>
      <w:r w:rsidR="006F6216">
        <w:rPr>
          <w:rStyle w:val="CommentReference"/>
          <w:sz w:val="26"/>
          <w:szCs w:val="22"/>
        </w:rPr>
        <w:commentReference w:id="50"/>
      </w:r>
    </w:p>
    <w:p w14:paraId="7823EC12" w14:textId="30646715" w:rsidR="00997CF9" w:rsidRDefault="00997CF9" w:rsidP="00EE5499">
      <w:pPr>
        <w:pStyle w:val="CaptionHnh"/>
      </w:pPr>
      <w:bookmarkStart w:id="51" w:name="_Toc210682643"/>
      <w:bookmarkStart w:id="52" w:name="_Toc216390153"/>
      <w:r>
        <w:t xml:space="preserve">Hình </w:t>
      </w:r>
      <w:r w:rsidR="001E0BF1">
        <w:fldChar w:fldCharType="begin"/>
      </w:r>
      <w:r w:rsidR="001E0BF1">
        <w:instrText xml:space="preserve"> STYLEREF 1 \s </w:instrText>
      </w:r>
      <w:r w:rsidR="001E0BF1">
        <w:fldChar w:fldCharType="separate"/>
      </w:r>
      <w:r w:rsidR="005A0104">
        <w:rPr>
          <w:noProof/>
        </w:rPr>
        <w:t>1</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8</w:t>
      </w:r>
      <w:r w:rsidR="001E0BF1">
        <w:rPr>
          <w:noProof/>
        </w:rPr>
        <w:fldChar w:fldCharType="end"/>
      </w:r>
      <w:r>
        <w:t xml:space="preserve"> </w:t>
      </w:r>
      <w:r w:rsidRPr="00AE6081">
        <w:t>Logo</w:t>
      </w:r>
      <w:r w:rsidRPr="6CF5E7CD">
        <w:rPr>
          <w:szCs w:val="24"/>
        </w:rPr>
        <w:t xml:space="preserve"> và giao diện trang chủ CenterUp</w:t>
      </w:r>
      <w:bookmarkEnd w:id="51"/>
      <w:bookmarkEnd w:id="52"/>
    </w:p>
    <w:p w14:paraId="152465D4" w14:textId="77777777" w:rsidR="00997CF9" w:rsidRDefault="00997CF9" w:rsidP="00997CF9">
      <w:r>
        <w:t>Mô</w:t>
      </w:r>
      <w:r w:rsidRPr="3E389862">
        <w:t xml:space="preserve"> hình quản lý &amp; Phân quyền người dùng</w:t>
      </w:r>
    </w:p>
    <w:p w14:paraId="30633016" w14:textId="77777777" w:rsidR="00997CF9" w:rsidRDefault="00997CF9" w:rsidP="00A27E18">
      <w:pPr>
        <w:pStyle w:val="ListParagraph"/>
        <w:numPr>
          <w:ilvl w:val="0"/>
          <w:numId w:val="31"/>
        </w:numPr>
        <w:spacing w:line="300" w:lineRule="auto"/>
      </w:pPr>
      <w:r w:rsidRPr="3E389862">
        <w:t>CenterUp thiết kế hệ thống dựa trên phân quyền chi tiết:</w:t>
      </w:r>
    </w:p>
    <w:p w14:paraId="68388D10" w14:textId="77777777" w:rsidR="00997CF9" w:rsidRDefault="00997CF9" w:rsidP="00A27E18">
      <w:pPr>
        <w:pStyle w:val="ListParagraph"/>
        <w:numPr>
          <w:ilvl w:val="0"/>
          <w:numId w:val="31"/>
        </w:numPr>
        <w:spacing w:line="300" w:lineRule="auto"/>
      </w:pPr>
      <w:r w:rsidRPr="3E389862">
        <w:t>Quản lý trung tâm/giám đốc: Xem báo cáo tài chính, số lượng học viên, doanh thu, tình trạng lớp học.</w:t>
      </w:r>
    </w:p>
    <w:p w14:paraId="5C888D2E" w14:textId="77777777" w:rsidR="00997CF9" w:rsidRDefault="00997CF9" w:rsidP="00A27E18">
      <w:pPr>
        <w:pStyle w:val="ListParagraph"/>
        <w:numPr>
          <w:ilvl w:val="0"/>
          <w:numId w:val="31"/>
        </w:numPr>
        <w:spacing w:line="300" w:lineRule="auto"/>
      </w:pPr>
      <w:r w:rsidRPr="3E389862">
        <w:t>Nhân viên tư vấn/hành chính: Ghi danh học viên, nhập thông tin hồ sơ, thu học phí, phân lớp.</w:t>
      </w:r>
    </w:p>
    <w:p w14:paraId="7D9D0CE7" w14:textId="77777777" w:rsidR="00997CF9" w:rsidRDefault="00997CF9" w:rsidP="00A27E18">
      <w:pPr>
        <w:pStyle w:val="ListParagraph"/>
        <w:numPr>
          <w:ilvl w:val="0"/>
          <w:numId w:val="31"/>
        </w:numPr>
        <w:spacing w:line="300" w:lineRule="auto"/>
      </w:pPr>
      <w:r w:rsidRPr="3E389862">
        <w:t>Giáo viên: Quản lý thời khóa biểu, điểm danh, nhập điểm, đưa ra nhận xét học viên.</w:t>
      </w:r>
    </w:p>
    <w:p w14:paraId="0D04E90A" w14:textId="77777777" w:rsidR="00997CF9" w:rsidRDefault="00997CF9" w:rsidP="00A27E18">
      <w:pPr>
        <w:pStyle w:val="ListParagraph"/>
        <w:numPr>
          <w:ilvl w:val="0"/>
          <w:numId w:val="31"/>
        </w:numPr>
        <w:spacing w:line="300" w:lineRule="auto"/>
      </w:pPr>
      <w:r w:rsidRPr="3E389862">
        <w:t>Học viên/phụ huynh: Tra cứu kết quả học tập, nhận thông báo lịch học, lịch thi, học phí.</w:t>
      </w:r>
    </w:p>
    <w:p w14:paraId="106CE67F" w14:textId="77777777" w:rsidR="00997CF9" w:rsidRDefault="00997CF9" w:rsidP="00997CF9">
      <w:pPr>
        <w:keepNext/>
        <w:rPr>
          <w:szCs w:val="26"/>
        </w:rPr>
      </w:pPr>
      <w:r>
        <w:rPr>
          <w:noProof/>
        </w:rPr>
        <w:drawing>
          <wp:inline distT="0" distB="0" distL="0" distR="0" wp14:anchorId="71CC3A16" wp14:editId="42DD4A90">
            <wp:extent cx="5067300" cy="3533775"/>
            <wp:effectExtent l="0" t="0" r="0" b="0"/>
            <wp:docPr id="2033237903"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237903" name=""/>
                    <pic:cNvPicPr/>
                  </pic:nvPicPr>
                  <pic:blipFill>
                    <a:blip r:embed="rId27">
                      <a:extLst>
                        <a:ext uri="{28A0092B-C50C-407E-A947-70E740481C1C}">
                          <a14:useLocalDpi xmlns:a14="http://schemas.microsoft.com/office/drawing/2010/main" val="0"/>
                        </a:ext>
                      </a:extLst>
                    </a:blip>
                    <a:stretch>
                      <a:fillRect/>
                    </a:stretch>
                  </pic:blipFill>
                  <pic:spPr>
                    <a:xfrm>
                      <a:off x="0" y="0"/>
                      <a:ext cx="5067300" cy="3533775"/>
                    </a:xfrm>
                    <a:prstGeom prst="rect">
                      <a:avLst/>
                    </a:prstGeom>
                  </pic:spPr>
                </pic:pic>
              </a:graphicData>
            </a:graphic>
          </wp:inline>
        </w:drawing>
      </w:r>
    </w:p>
    <w:p w14:paraId="3CD36303" w14:textId="29CD4CEB" w:rsidR="00997CF9" w:rsidRPr="00AE6081" w:rsidRDefault="00997CF9" w:rsidP="00EE5499">
      <w:pPr>
        <w:pStyle w:val="CaptionHnh"/>
      </w:pPr>
      <w:bookmarkStart w:id="53" w:name="_Toc210682644"/>
      <w:bookmarkStart w:id="54" w:name="_Toc216390154"/>
      <w:r>
        <w:t xml:space="preserve">Hình </w:t>
      </w:r>
      <w:r w:rsidR="001E0BF1">
        <w:fldChar w:fldCharType="begin"/>
      </w:r>
      <w:r w:rsidR="001E0BF1">
        <w:instrText xml:space="preserve"> STYLEREF 1 \s </w:instrText>
      </w:r>
      <w:r w:rsidR="001E0BF1">
        <w:fldChar w:fldCharType="separate"/>
      </w:r>
      <w:r w:rsidR="005A0104">
        <w:rPr>
          <w:noProof/>
        </w:rPr>
        <w:t>1</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9</w:t>
      </w:r>
      <w:r w:rsidR="001E0BF1">
        <w:rPr>
          <w:noProof/>
        </w:rPr>
        <w:fldChar w:fldCharType="end"/>
      </w:r>
      <w:r>
        <w:t xml:space="preserve"> </w:t>
      </w:r>
      <w:r w:rsidRPr="6CF5E7CD">
        <w:t>Giao diện phân quyền trên CenterUp (Admin – Giáo viên – Học viên)</w:t>
      </w:r>
      <w:bookmarkEnd w:id="53"/>
      <w:bookmarkEnd w:id="54"/>
      <w:r w:rsidRPr="6CF5E7CD">
        <w:t xml:space="preserve"> </w:t>
      </w:r>
    </w:p>
    <w:p w14:paraId="148A51DE" w14:textId="77777777" w:rsidR="00997CF9" w:rsidRDefault="00997CF9" w:rsidP="00997CF9">
      <w:r w:rsidRPr="3E389862">
        <w:t>Các chức năng chính</w:t>
      </w:r>
    </w:p>
    <w:p w14:paraId="19737B15" w14:textId="0CED997A" w:rsidR="00997CF9" w:rsidRDefault="00997CF9" w:rsidP="00A27E18">
      <w:pPr>
        <w:pStyle w:val="ListParagraph"/>
        <w:numPr>
          <w:ilvl w:val="0"/>
          <w:numId w:val="43"/>
        </w:numPr>
      </w:pPr>
      <w:r w:rsidRPr="3E389862">
        <w:t>Quản lý học viên</w:t>
      </w:r>
    </w:p>
    <w:p w14:paraId="7E458867" w14:textId="77777777" w:rsidR="00997CF9" w:rsidRDefault="00997CF9" w:rsidP="00A27E18">
      <w:pPr>
        <w:pStyle w:val="ListParagraph"/>
        <w:numPr>
          <w:ilvl w:val="0"/>
          <w:numId w:val="32"/>
        </w:numPr>
        <w:spacing w:line="300" w:lineRule="auto"/>
        <w:rPr>
          <w:szCs w:val="26"/>
        </w:rPr>
      </w:pPr>
      <w:r w:rsidRPr="3E389862">
        <w:t>Lưu trữ hồ sơ: thông tin cá nhân, phụ huynh, trình độ đầu vào.</w:t>
      </w:r>
    </w:p>
    <w:p w14:paraId="4C8EC4F6" w14:textId="77777777" w:rsidR="00997CF9" w:rsidRDefault="00997CF9" w:rsidP="00A27E18">
      <w:pPr>
        <w:pStyle w:val="ListParagraph"/>
        <w:numPr>
          <w:ilvl w:val="0"/>
          <w:numId w:val="32"/>
        </w:numPr>
        <w:spacing w:line="300" w:lineRule="auto"/>
        <w:rPr>
          <w:szCs w:val="26"/>
        </w:rPr>
      </w:pPr>
      <w:r w:rsidRPr="3E389862">
        <w:t>Ghi danh nhanh: nhập liệu trực tiếp hoặc import từ file Excel.</w:t>
      </w:r>
    </w:p>
    <w:p w14:paraId="1C2700CA" w14:textId="77777777" w:rsidR="00997CF9" w:rsidRDefault="00997CF9" w:rsidP="00A27E18">
      <w:pPr>
        <w:pStyle w:val="ListParagraph"/>
        <w:numPr>
          <w:ilvl w:val="0"/>
          <w:numId w:val="32"/>
        </w:numPr>
        <w:spacing w:line="300" w:lineRule="auto"/>
        <w:rPr>
          <w:szCs w:val="26"/>
        </w:rPr>
      </w:pPr>
      <w:r w:rsidRPr="3E389862">
        <w:t>Phân lớp tự động theo trình độ, thời gian rảnh, số lượng lớp còn trống.</w:t>
      </w:r>
    </w:p>
    <w:p w14:paraId="1F55FCAF" w14:textId="77777777" w:rsidR="00997CF9" w:rsidRDefault="00997CF9" w:rsidP="00A27E18">
      <w:pPr>
        <w:pStyle w:val="ListParagraph"/>
        <w:numPr>
          <w:ilvl w:val="0"/>
          <w:numId w:val="32"/>
        </w:numPr>
        <w:spacing w:line="300" w:lineRule="auto"/>
        <w:rPr>
          <w:szCs w:val="26"/>
        </w:rPr>
      </w:pPr>
      <w:r w:rsidRPr="3E389862">
        <w:t>Theo dõi kết quả học tập: điểm chuyên cần, điểm kiểm tra, nhận xét.</w:t>
      </w:r>
    </w:p>
    <w:p w14:paraId="40CB7B00" w14:textId="77777777" w:rsidR="00997CF9" w:rsidRDefault="00997CF9" w:rsidP="00A27E18">
      <w:pPr>
        <w:pStyle w:val="ListParagraph"/>
        <w:numPr>
          <w:ilvl w:val="0"/>
          <w:numId w:val="32"/>
        </w:numPr>
        <w:spacing w:line="300" w:lineRule="auto"/>
        <w:rPr>
          <w:szCs w:val="26"/>
        </w:rPr>
      </w:pPr>
      <w:r w:rsidRPr="3E389862">
        <w:t>Quản lý tình trạng học phí: đã đóng, còn nợ, hỗ trợ chia kỳ đóng nhiều đợt.</w:t>
      </w:r>
    </w:p>
    <w:p w14:paraId="593A7608" w14:textId="77777777" w:rsidR="00997CF9" w:rsidRDefault="00997CF9" w:rsidP="00A27E18">
      <w:pPr>
        <w:pStyle w:val="ListParagraph"/>
        <w:numPr>
          <w:ilvl w:val="0"/>
          <w:numId w:val="32"/>
        </w:numPr>
        <w:spacing w:line="300" w:lineRule="auto"/>
      </w:pPr>
      <w:r w:rsidRPr="3E389862">
        <w:t>Lưu trữ lịch sử học tập để phục vụ remarketing (tái tuyển sinh).</w:t>
      </w:r>
    </w:p>
    <w:p w14:paraId="32CEF23D" w14:textId="77777777" w:rsidR="00997CF9" w:rsidRDefault="00997CF9" w:rsidP="00997CF9">
      <w:pPr>
        <w:keepNext/>
      </w:pPr>
      <w:commentRangeStart w:id="55"/>
      <w:r>
        <w:rPr>
          <w:noProof/>
        </w:rPr>
        <w:drawing>
          <wp:inline distT="0" distB="0" distL="0" distR="0" wp14:anchorId="3E8257CB" wp14:editId="296EECA6">
            <wp:extent cx="5067300" cy="2124075"/>
            <wp:effectExtent l="0" t="0" r="0" b="0"/>
            <wp:docPr id="52265175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651758" name=""/>
                    <pic:cNvPicPr/>
                  </pic:nvPicPr>
                  <pic:blipFill>
                    <a:blip r:embed="rId28">
                      <a:extLst>
                        <a:ext uri="{28A0092B-C50C-407E-A947-70E740481C1C}">
                          <a14:useLocalDpi xmlns:a14="http://schemas.microsoft.com/office/drawing/2010/main" val="0"/>
                        </a:ext>
                      </a:extLst>
                    </a:blip>
                    <a:stretch>
                      <a:fillRect/>
                    </a:stretch>
                  </pic:blipFill>
                  <pic:spPr>
                    <a:xfrm>
                      <a:off x="0" y="0"/>
                      <a:ext cx="5067300" cy="2124075"/>
                    </a:xfrm>
                    <a:prstGeom prst="rect">
                      <a:avLst/>
                    </a:prstGeom>
                  </pic:spPr>
                </pic:pic>
              </a:graphicData>
            </a:graphic>
          </wp:inline>
        </w:drawing>
      </w:r>
      <w:commentRangeEnd w:id="55"/>
      <w:r w:rsidR="001753B2">
        <w:rPr>
          <w:rStyle w:val="CommentReference"/>
          <w:sz w:val="26"/>
          <w:szCs w:val="22"/>
        </w:rPr>
        <w:commentReference w:id="55"/>
      </w:r>
    </w:p>
    <w:p w14:paraId="482FE620" w14:textId="1FBBC42F" w:rsidR="00997CF9" w:rsidRPr="00AE6081" w:rsidRDefault="00997CF9" w:rsidP="00997CF9">
      <w:pPr>
        <w:pStyle w:val="CaptionHnh"/>
        <w:spacing w:after="360"/>
      </w:pPr>
      <w:bookmarkStart w:id="56" w:name="_Toc210682645"/>
      <w:bookmarkStart w:id="57" w:name="_Toc216390155"/>
      <w:r>
        <w:t xml:space="preserve">Hình </w:t>
      </w:r>
      <w:r w:rsidR="001E0BF1">
        <w:fldChar w:fldCharType="begin"/>
      </w:r>
      <w:r w:rsidR="001E0BF1">
        <w:instrText xml:space="preserve"> STYLEREF 1 \s </w:instrText>
      </w:r>
      <w:r w:rsidR="001E0BF1">
        <w:fldChar w:fldCharType="separate"/>
      </w:r>
      <w:r w:rsidR="005A0104">
        <w:rPr>
          <w:noProof/>
        </w:rPr>
        <w:t>1</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10</w:t>
      </w:r>
      <w:r w:rsidR="001E0BF1">
        <w:rPr>
          <w:noProof/>
        </w:rPr>
        <w:fldChar w:fldCharType="end"/>
      </w:r>
      <w:r>
        <w:t xml:space="preserve"> </w:t>
      </w:r>
      <w:r w:rsidRPr="00AE6081">
        <w:t>Giao diện quản lý hồ sơ học viên</w:t>
      </w:r>
      <w:bookmarkEnd w:id="56"/>
      <w:bookmarkEnd w:id="57"/>
    </w:p>
    <w:p w14:paraId="709C3CE7" w14:textId="428188E5" w:rsidR="00997CF9" w:rsidRDefault="00997CF9" w:rsidP="00A27E18">
      <w:pPr>
        <w:pStyle w:val="ListParagraph"/>
        <w:numPr>
          <w:ilvl w:val="0"/>
          <w:numId w:val="42"/>
        </w:numPr>
      </w:pPr>
      <w:r w:rsidRPr="3E389862">
        <w:t>Quản lý lớp học &amp; khóa học</w:t>
      </w:r>
    </w:p>
    <w:p w14:paraId="34D95D9C" w14:textId="77777777" w:rsidR="00997CF9" w:rsidRDefault="00997CF9" w:rsidP="00A27E18">
      <w:pPr>
        <w:pStyle w:val="ListParagraph"/>
        <w:numPr>
          <w:ilvl w:val="0"/>
          <w:numId w:val="33"/>
        </w:numPr>
        <w:spacing w:line="300" w:lineRule="auto"/>
        <w:rPr>
          <w:szCs w:val="26"/>
        </w:rPr>
      </w:pPr>
      <w:r w:rsidRPr="3E389862">
        <w:t>Tạo khóa học mới, thiết lập học phí, thời lượng.</w:t>
      </w:r>
    </w:p>
    <w:p w14:paraId="11E8EE89" w14:textId="77777777" w:rsidR="00997CF9" w:rsidRDefault="00997CF9" w:rsidP="00A27E18">
      <w:pPr>
        <w:pStyle w:val="ListParagraph"/>
        <w:numPr>
          <w:ilvl w:val="0"/>
          <w:numId w:val="33"/>
        </w:numPr>
        <w:spacing w:line="300" w:lineRule="auto"/>
        <w:rPr>
          <w:szCs w:val="26"/>
        </w:rPr>
      </w:pPr>
      <w:r w:rsidRPr="3E389862">
        <w:t>Lập thời khóa biểu, phân công giáo viên.</w:t>
      </w:r>
    </w:p>
    <w:p w14:paraId="3013AE79" w14:textId="77777777" w:rsidR="00997CF9" w:rsidRDefault="00997CF9" w:rsidP="00A27E18">
      <w:pPr>
        <w:pStyle w:val="ListParagraph"/>
        <w:numPr>
          <w:ilvl w:val="0"/>
          <w:numId w:val="33"/>
        </w:numPr>
        <w:spacing w:line="300" w:lineRule="auto"/>
        <w:rPr>
          <w:szCs w:val="26"/>
        </w:rPr>
      </w:pPr>
      <w:r w:rsidRPr="3E389862">
        <w:t>Theo dõi sĩ số lớp, cảnh báo khi quá tải.</w:t>
      </w:r>
    </w:p>
    <w:p w14:paraId="7E193457" w14:textId="77777777" w:rsidR="00997CF9" w:rsidRDefault="00997CF9" w:rsidP="00A27E18">
      <w:pPr>
        <w:pStyle w:val="ListParagraph"/>
        <w:numPr>
          <w:ilvl w:val="0"/>
          <w:numId w:val="33"/>
        </w:numPr>
        <w:spacing w:line="300" w:lineRule="auto"/>
        <w:rPr>
          <w:szCs w:val="26"/>
        </w:rPr>
      </w:pPr>
      <w:r w:rsidRPr="3E389862">
        <w:t>Cho phép chuyển lớp/bảo lưu khóa học của học viên.</w:t>
      </w:r>
    </w:p>
    <w:p w14:paraId="27F9EC63" w14:textId="77777777" w:rsidR="00997CF9" w:rsidRDefault="00997CF9" w:rsidP="00A27E18">
      <w:pPr>
        <w:pStyle w:val="ListParagraph"/>
        <w:numPr>
          <w:ilvl w:val="0"/>
          <w:numId w:val="33"/>
        </w:numPr>
        <w:spacing w:line="300" w:lineRule="auto"/>
      </w:pPr>
      <w:r w:rsidRPr="3E389862">
        <w:t>Quản lý nhiều khóa học song song (IELTS, TOEIC, Giao tiếp).</w:t>
      </w:r>
    </w:p>
    <w:p w14:paraId="39EE5254" w14:textId="77777777" w:rsidR="00997CF9" w:rsidRDefault="00997CF9" w:rsidP="00997CF9">
      <w:pPr>
        <w:keepNext/>
        <w:rPr>
          <w:szCs w:val="26"/>
        </w:rPr>
      </w:pPr>
      <w:commentRangeStart w:id="58"/>
      <w:r>
        <w:rPr>
          <w:noProof/>
        </w:rPr>
        <w:drawing>
          <wp:inline distT="0" distB="0" distL="0" distR="0" wp14:anchorId="1F797758" wp14:editId="11E4390C">
            <wp:extent cx="5067300" cy="4038600"/>
            <wp:effectExtent l="0" t="0" r="0" b="6985"/>
            <wp:docPr id="2092127922" name="drawing" title="Đang chèn hình ả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127922" name=""/>
                    <pic:cNvPicPr/>
                  </pic:nvPicPr>
                  <pic:blipFill>
                    <a:blip r:embed="rId29">
                      <a:extLst>
                        <a:ext uri="{28A0092B-C50C-407E-A947-70E740481C1C}">
                          <a14:useLocalDpi xmlns:a14="http://schemas.microsoft.com/office/drawing/2010/main" val="0"/>
                        </a:ext>
                      </a:extLst>
                    </a:blip>
                    <a:stretch>
                      <a:fillRect/>
                    </a:stretch>
                  </pic:blipFill>
                  <pic:spPr>
                    <a:xfrm>
                      <a:off x="0" y="0"/>
                      <a:ext cx="5067300" cy="4038600"/>
                    </a:xfrm>
                    <a:prstGeom prst="rect">
                      <a:avLst/>
                    </a:prstGeom>
                  </pic:spPr>
                </pic:pic>
              </a:graphicData>
            </a:graphic>
          </wp:inline>
        </w:drawing>
      </w:r>
      <w:commentRangeEnd w:id="58"/>
      <w:r w:rsidR="001753B2">
        <w:rPr>
          <w:rStyle w:val="CommentReference"/>
          <w:sz w:val="26"/>
          <w:szCs w:val="26"/>
        </w:rPr>
        <w:commentReference w:id="58"/>
      </w:r>
    </w:p>
    <w:p w14:paraId="06D93B7B" w14:textId="71BDB4CD" w:rsidR="00997CF9" w:rsidRPr="0058134F" w:rsidRDefault="00997CF9" w:rsidP="00036B23">
      <w:pPr>
        <w:pStyle w:val="CaptionHnh"/>
        <w:rPr>
          <w:szCs w:val="26"/>
        </w:rPr>
      </w:pPr>
      <w:bookmarkStart w:id="59" w:name="_Toc210682646"/>
      <w:bookmarkStart w:id="60" w:name="_Toc216390156"/>
      <w:r>
        <w:t xml:space="preserve">Hình </w:t>
      </w:r>
      <w:r w:rsidR="001E0BF1">
        <w:fldChar w:fldCharType="begin"/>
      </w:r>
      <w:r w:rsidR="001E0BF1">
        <w:instrText xml:space="preserve"> STYLEREF 1 \s </w:instrText>
      </w:r>
      <w:r w:rsidR="001E0BF1">
        <w:fldChar w:fldCharType="separate"/>
      </w:r>
      <w:r w:rsidR="005A0104">
        <w:rPr>
          <w:noProof/>
        </w:rPr>
        <w:t>1</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11</w:t>
      </w:r>
      <w:r w:rsidR="001E0BF1">
        <w:rPr>
          <w:noProof/>
        </w:rPr>
        <w:fldChar w:fldCharType="end"/>
      </w:r>
      <w:r>
        <w:t xml:space="preserve"> </w:t>
      </w:r>
      <w:r w:rsidRPr="00036B23">
        <w:t>Dashboard quản lý lớp học và lịch giảng dạy</w:t>
      </w:r>
      <w:bookmarkEnd w:id="59"/>
      <w:bookmarkEnd w:id="60"/>
      <w:r w:rsidRPr="00036B23">
        <w:t xml:space="preserve"> </w:t>
      </w:r>
    </w:p>
    <w:p w14:paraId="56CBA4CA" w14:textId="71183147" w:rsidR="00997CF9" w:rsidRDefault="00997CF9" w:rsidP="00A27E18">
      <w:pPr>
        <w:pStyle w:val="ListParagraph"/>
        <w:numPr>
          <w:ilvl w:val="0"/>
          <w:numId w:val="41"/>
        </w:numPr>
      </w:pPr>
      <w:r w:rsidRPr="3E389862">
        <w:t>Quản lý tài chính</w:t>
      </w:r>
    </w:p>
    <w:p w14:paraId="5D7DC1AE" w14:textId="77777777" w:rsidR="00997CF9" w:rsidRDefault="00997CF9" w:rsidP="00A27E18">
      <w:pPr>
        <w:pStyle w:val="ListParagraph"/>
        <w:numPr>
          <w:ilvl w:val="0"/>
          <w:numId w:val="34"/>
        </w:numPr>
        <w:spacing w:line="300" w:lineRule="auto"/>
        <w:rPr>
          <w:szCs w:val="26"/>
        </w:rPr>
      </w:pPr>
      <w:r w:rsidRPr="3E389862">
        <w:t>Quản lý thu học phí: ghi nhận từng lần đóng tiền.</w:t>
      </w:r>
    </w:p>
    <w:p w14:paraId="3C7C2A6B" w14:textId="77777777" w:rsidR="00997CF9" w:rsidRDefault="00997CF9" w:rsidP="00A27E18">
      <w:pPr>
        <w:pStyle w:val="ListParagraph"/>
        <w:numPr>
          <w:ilvl w:val="0"/>
          <w:numId w:val="34"/>
        </w:numPr>
        <w:spacing w:line="300" w:lineRule="auto"/>
        <w:rPr>
          <w:szCs w:val="26"/>
        </w:rPr>
      </w:pPr>
      <w:r w:rsidRPr="3E389862">
        <w:t>Theo dõi công nợ và lập phiếu thu.</w:t>
      </w:r>
    </w:p>
    <w:p w14:paraId="02742E88" w14:textId="77777777" w:rsidR="00997CF9" w:rsidRDefault="00997CF9" w:rsidP="00A27E18">
      <w:pPr>
        <w:pStyle w:val="ListParagraph"/>
        <w:numPr>
          <w:ilvl w:val="0"/>
          <w:numId w:val="34"/>
        </w:numPr>
        <w:spacing w:line="300" w:lineRule="auto"/>
        <w:rPr>
          <w:szCs w:val="26"/>
        </w:rPr>
      </w:pPr>
      <w:r w:rsidRPr="3E389862">
        <w:t>Quản lý hóa đơn điện tử, chứng từ.</w:t>
      </w:r>
    </w:p>
    <w:p w14:paraId="3E29BAD9" w14:textId="77777777" w:rsidR="00997CF9" w:rsidRDefault="00997CF9" w:rsidP="00A27E18">
      <w:pPr>
        <w:pStyle w:val="ListParagraph"/>
        <w:numPr>
          <w:ilvl w:val="0"/>
          <w:numId w:val="34"/>
        </w:numPr>
        <w:spacing w:line="300" w:lineRule="auto"/>
        <w:rPr>
          <w:szCs w:val="26"/>
        </w:rPr>
      </w:pPr>
      <w:r w:rsidRPr="3E389862">
        <w:t>Báo cáo thu chi theo ngày, tháng, quý.</w:t>
      </w:r>
    </w:p>
    <w:p w14:paraId="61F1ED73" w14:textId="77777777" w:rsidR="00997CF9" w:rsidRDefault="00997CF9" w:rsidP="00A27E18">
      <w:pPr>
        <w:pStyle w:val="ListParagraph"/>
        <w:numPr>
          <w:ilvl w:val="0"/>
          <w:numId w:val="34"/>
        </w:numPr>
        <w:spacing w:line="300" w:lineRule="auto"/>
      </w:pPr>
      <w:r>
        <w:t>Tích hợp thanh toán online (Momo, Banking, thẻ tín dụng)</w:t>
      </w:r>
    </w:p>
    <w:p w14:paraId="04EE3B7B" w14:textId="69D43F99" w:rsidR="7503F729" w:rsidRDefault="7503F729" w:rsidP="7503F729">
      <w:pPr>
        <w:pStyle w:val="ListParagraph"/>
        <w:spacing w:line="300" w:lineRule="auto"/>
        <w:ind w:left="1080"/>
      </w:pPr>
    </w:p>
    <w:p w14:paraId="192F44B9" w14:textId="04797CAD" w:rsidR="00997CF9" w:rsidRDefault="00997CF9" w:rsidP="00A27E18">
      <w:pPr>
        <w:pStyle w:val="ListParagraph"/>
        <w:numPr>
          <w:ilvl w:val="0"/>
          <w:numId w:val="40"/>
        </w:numPr>
      </w:pPr>
      <w:r w:rsidRPr="3E389862">
        <w:t>Quản lý giáo viên</w:t>
      </w:r>
    </w:p>
    <w:p w14:paraId="456C2EEB" w14:textId="77777777" w:rsidR="00997CF9" w:rsidRDefault="00997CF9" w:rsidP="00A27E18">
      <w:pPr>
        <w:pStyle w:val="ListParagraph"/>
        <w:numPr>
          <w:ilvl w:val="0"/>
          <w:numId w:val="35"/>
        </w:numPr>
        <w:spacing w:line="300" w:lineRule="auto"/>
        <w:rPr>
          <w:szCs w:val="26"/>
        </w:rPr>
      </w:pPr>
      <w:r w:rsidRPr="3E389862">
        <w:t>Quản lý hồ sơ: thông tin cá nhân, bằng cấp, hợp đồng.</w:t>
      </w:r>
    </w:p>
    <w:p w14:paraId="6250D2AC" w14:textId="77777777" w:rsidR="00997CF9" w:rsidRDefault="00997CF9" w:rsidP="00A27E18">
      <w:pPr>
        <w:pStyle w:val="ListParagraph"/>
        <w:numPr>
          <w:ilvl w:val="0"/>
          <w:numId w:val="35"/>
        </w:numPr>
        <w:spacing w:line="300" w:lineRule="auto"/>
        <w:rPr>
          <w:szCs w:val="26"/>
        </w:rPr>
      </w:pPr>
      <w:r w:rsidRPr="3E389862">
        <w:t>Quản lý lịch giảng dạy, phân công lớp học.</w:t>
      </w:r>
    </w:p>
    <w:p w14:paraId="51AF0080" w14:textId="77777777" w:rsidR="00997CF9" w:rsidRDefault="00997CF9" w:rsidP="00A27E18">
      <w:pPr>
        <w:pStyle w:val="ListParagraph"/>
        <w:numPr>
          <w:ilvl w:val="0"/>
          <w:numId w:val="35"/>
        </w:numPr>
        <w:spacing w:line="300" w:lineRule="auto"/>
        <w:rPr>
          <w:szCs w:val="26"/>
        </w:rPr>
      </w:pPr>
      <w:r w:rsidRPr="3E389862">
        <w:t>Chấm công – điểm danh giờ dạy.</w:t>
      </w:r>
    </w:p>
    <w:p w14:paraId="41B31D8B" w14:textId="77777777" w:rsidR="00997CF9" w:rsidRDefault="00997CF9" w:rsidP="00A27E18">
      <w:pPr>
        <w:pStyle w:val="ListParagraph"/>
        <w:numPr>
          <w:ilvl w:val="0"/>
          <w:numId w:val="35"/>
        </w:numPr>
        <w:spacing w:line="300" w:lineRule="auto"/>
        <w:rPr>
          <w:szCs w:val="26"/>
        </w:rPr>
      </w:pPr>
      <w:r w:rsidRPr="3E389862">
        <w:t>Đánh giá hiệu suất giảng dạy dựa trên kết quả học viên.</w:t>
      </w:r>
    </w:p>
    <w:p w14:paraId="0F813EAE" w14:textId="77777777" w:rsidR="00997CF9" w:rsidRDefault="00997CF9" w:rsidP="00A27E18">
      <w:pPr>
        <w:pStyle w:val="ListParagraph"/>
        <w:numPr>
          <w:ilvl w:val="0"/>
          <w:numId w:val="35"/>
        </w:numPr>
        <w:spacing w:line="300" w:lineRule="auto"/>
      </w:pPr>
      <w:r>
        <w:t>Tích hợp KPI (số buổi dạy, tỷ lệ hoàn thành lớp).</w:t>
      </w:r>
    </w:p>
    <w:p w14:paraId="6C4E633D" w14:textId="77777777" w:rsidR="00997CF9" w:rsidRDefault="00997CF9" w:rsidP="00997CF9">
      <w:pPr>
        <w:keepNext/>
        <w:rPr>
          <w:szCs w:val="26"/>
        </w:rPr>
      </w:pPr>
      <w:commentRangeStart w:id="61"/>
      <w:r>
        <w:rPr>
          <w:noProof/>
        </w:rPr>
        <w:drawing>
          <wp:inline distT="0" distB="0" distL="0" distR="0" wp14:anchorId="7B6D3F2C" wp14:editId="291D7592">
            <wp:extent cx="3924300" cy="5067300"/>
            <wp:effectExtent l="0" t="0" r="0" b="0"/>
            <wp:docPr id="1252732362"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732362" name=""/>
                    <pic:cNvPicPr/>
                  </pic:nvPicPr>
                  <pic:blipFill>
                    <a:blip r:embed="rId30">
                      <a:extLst>
                        <a:ext uri="{28A0092B-C50C-407E-A947-70E740481C1C}">
                          <a14:useLocalDpi xmlns:a14="http://schemas.microsoft.com/office/drawing/2010/main" val="0"/>
                        </a:ext>
                      </a:extLst>
                    </a:blip>
                    <a:stretch>
                      <a:fillRect/>
                    </a:stretch>
                  </pic:blipFill>
                  <pic:spPr>
                    <a:xfrm>
                      <a:off x="0" y="0"/>
                      <a:ext cx="3924300" cy="5067300"/>
                    </a:xfrm>
                    <a:prstGeom prst="rect">
                      <a:avLst/>
                    </a:prstGeom>
                  </pic:spPr>
                </pic:pic>
              </a:graphicData>
            </a:graphic>
          </wp:inline>
        </w:drawing>
      </w:r>
      <w:commentRangeEnd w:id="61"/>
      <w:r w:rsidR="001753B2">
        <w:rPr>
          <w:rStyle w:val="CommentReference"/>
          <w:sz w:val="26"/>
          <w:szCs w:val="26"/>
        </w:rPr>
        <w:commentReference w:id="61"/>
      </w:r>
    </w:p>
    <w:p w14:paraId="164206AF" w14:textId="218401B7" w:rsidR="00997CF9" w:rsidRDefault="00997CF9" w:rsidP="00997CF9">
      <w:pPr>
        <w:pStyle w:val="CaptionHnh"/>
        <w:spacing w:after="360"/>
      </w:pPr>
      <w:bookmarkStart w:id="62" w:name="_Toc210682647"/>
      <w:bookmarkStart w:id="63" w:name="_Toc216390157"/>
      <w:r w:rsidRPr="0058134F">
        <w:t xml:space="preserve">Hình </w:t>
      </w:r>
      <w:r w:rsidR="001E0BF1">
        <w:fldChar w:fldCharType="begin"/>
      </w:r>
      <w:r w:rsidR="001E0BF1">
        <w:instrText xml:space="preserve"> STYLEREF 1 \s </w:instrText>
      </w:r>
      <w:r w:rsidR="001E0BF1">
        <w:fldChar w:fldCharType="separate"/>
      </w:r>
      <w:r w:rsidR="005A0104">
        <w:rPr>
          <w:noProof/>
        </w:rPr>
        <w:t>1</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12</w:t>
      </w:r>
      <w:r w:rsidR="001E0BF1">
        <w:rPr>
          <w:noProof/>
        </w:rPr>
        <w:fldChar w:fldCharType="end"/>
      </w:r>
      <w:r w:rsidRPr="0058134F">
        <w:t xml:space="preserve"> Giao diện quản lý lịch dạy của giáo viên</w:t>
      </w:r>
      <w:bookmarkEnd w:id="62"/>
      <w:bookmarkEnd w:id="63"/>
    </w:p>
    <w:p w14:paraId="7E073439" w14:textId="7D48DF49" w:rsidR="00997CF9" w:rsidRDefault="00997CF9" w:rsidP="00A27E18">
      <w:pPr>
        <w:pStyle w:val="ListParagraph"/>
        <w:numPr>
          <w:ilvl w:val="0"/>
          <w:numId w:val="46"/>
        </w:numPr>
      </w:pPr>
      <w:r>
        <w:t>Báo</w:t>
      </w:r>
      <w:r w:rsidRPr="3E389862">
        <w:t xml:space="preserve"> cáo – Thống kê</w:t>
      </w:r>
    </w:p>
    <w:p w14:paraId="756B67F0" w14:textId="77777777" w:rsidR="00997CF9" w:rsidRDefault="00997CF9" w:rsidP="00A27E18">
      <w:pPr>
        <w:pStyle w:val="ListParagraph"/>
        <w:numPr>
          <w:ilvl w:val="0"/>
          <w:numId w:val="36"/>
        </w:numPr>
        <w:spacing w:line="300" w:lineRule="auto"/>
        <w:rPr>
          <w:szCs w:val="26"/>
        </w:rPr>
      </w:pPr>
      <w:r w:rsidRPr="3E389862">
        <w:t>Báo cáo số lượng học viên đang học, đã tốt nghiệp, nghỉ giữa chừng.</w:t>
      </w:r>
    </w:p>
    <w:p w14:paraId="347F5E7F" w14:textId="77777777" w:rsidR="00997CF9" w:rsidRDefault="00997CF9" w:rsidP="00A27E18">
      <w:pPr>
        <w:pStyle w:val="ListParagraph"/>
        <w:numPr>
          <w:ilvl w:val="0"/>
          <w:numId w:val="36"/>
        </w:numPr>
        <w:spacing w:line="300" w:lineRule="auto"/>
        <w:rPr>
          <w:szCs w:val="26"/>
        </w:rPr>
      </w:pPr>
      <w:r w:rsidRPr="3E389862">
        <w:t>Báo cáo doanh thu theo khóa học, lớp học, chi nhánh.</w:t>
      </w:r>
    </w:p>
    <w:p w14:paraId="1558EECE" w14:textId="77777777" w:rsidR="00997CF9" w:rsidRDefault="00997CF9" w:rsidP="00A27E18">
      <w:pPr>
        <w:pStyle w:val="ListParagraph"/>
        <w:numPr>
          <w:ilvl w:val="0"/>
          <w:numId w:val="36"/>
        </w:numPr>
        <w:spacing w:line="300" w:lineRule="auto"/>
        <w:rPr>
          <w:szCs w:val="26"/>
        </w:rPr>
      </w:pPr>
      <w:r w:rsidRPr="3E389862">
        <w:t>Thống kê tình trạng học phí (đã thu, công nợ).</w:t>
      </w:r>
    </w:p>
    <w:p w14:paraId="0FCDFEF3" w14:textId="77777777" w:rsidR="00997CF9" w:rsidRDefault="00997CF9" w:rsidP="00A27E18">
      <w:pPr>
        <w:pStyle w:val="ListParagraph"/>
        <w:numPr>
          <w:ilvl w:val="0"/>
          <w:numId w:val="36"/>
        </w:numPr>
        <w:spacing w:line="300" w:lineRule="auto"/>
        <w:rPr>
          <w:szCs w:val="26"/>
        </w:rPr>
      </w:pPr>
      <w:r w:rsidRPr="3E389862">
        <w:t>Phân tích tỷ lệ nghỉ học, tỷ lệ hoàn thành khóa.</w:t>
      </w:r>
    </w:p>
    <w:p w14:paraId="6CBA66E6" w14:textId="77777777" w:rsidR="00997CF9" w:rsidRDefault="00997CF9" w:rsidP="00A27E18">
      <w:pPr>
        <w:pStyle w:val="ListParagraph"/>
        <w:numPr>
          <w:ilvl w:val="0"/>
          <w:numId w:val="36"/>
        </w:numPr>
        <w:spacing w:line="300" w:lineRule="auto"/>
      </w:pPr>
      <w:r>
        <w:t>Dashboard trực quan với biểu đồ, số liệu tổng hợp.</w:t>
      </w:r>
    </w:p>
    <w:p w14:paraId="460A6F5A" w14:textId="77777777" w:rsidR="00997CF9" w:rsidRDefault="00997CF9" w:rsidP="00997CF9">
      <w:pPr>
        <w:keepNext/>
        <w:rPr>
          <w:szCs w:val="26"/>
        </w:rPr>
      </w:pPr>
      <w:commentRangeStart w:id="64"/>
      <w:r>
        <w:rPr>
          <w:noProof/>
        </w:rPr>
        <w:drawing>
          <wp:inline distT="0" distB="0" distL="0" distR="0" wp14:anchorId="6A341BCE" wp14:editId="6C1BAFC2">
            <wp:extent cx="4572000" cy="3943350"/>
            <wp:effectExtent l="0" t="0" r="0" b="0"/>
            <wp:docPr id="1872470897" name="drawing" title="Đang chèn hình ả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470897" name=""/>
                    <pic:cNvPicPr/>
                  </pic:nvPicPr>
                  <pic:blipFill>
                    <a:blip r:embed="rId31">
                      <a:extLst>
                        <a:ext uri="{28A0092B-C50C-407E-A947-70E740481C1C}">
                          <a14:useLocalDpi xmlns:a14="http://schemas.microsoft.com/office/drawing/2010/main" val="0"/>
                        </a:ext>
                      </a:extLst>
                    </a:blip>
                    <a:stretch>
                      <a:fillRect/>
                    </a:stretch>
                  </pic:blipFill>
                  <pic:spPr>
                    <a:xfrm>
                      <a:off x="0" y="0"/>
                      <a:ext cx="4572000" cy="3943350"/>
                    </a:xfrm>
                    <a:prstGeom prst="rect">
                      <a:avLst/>
                    </a:prstGeom>
                  </pic:spPr>
                </pic:pic>
              </a:graphicData>
            </a:graphic>
          </wp:inline>
        </w:drawing>
      </w:r>
      <w:commentRangeEnd w:id="64"/>
      <w:r w:rsidR="001753B2">
        <w:rPr>
          <w:rStyle w:val="CommentReference"/>
          <w:sz w:val="26"/>
          <w:szCs w:val="26"/>
        </w:rPr>
        <w:commentReference w:id="64"/>
      </w:r>
    </w:p>
    <w:p w14:paraId="195EBBD2" w14:textId="69429A46" w:rsidR="00997CF9" w:rsidRDefault="00997CF9" w:rsidP="00997CF9">
      <w:pPr>
        <w:pStyle w:val="CaptionHnh"/>
        <w:spacing w:after="360"/>
      </w:pPr>
      <w:bookmarkStart w:id="65" w:name="_Toc210682648"/>
      <w:bookmarkStart w:id="66" w:name="_Toc216390158"/>
      <w:r w:rsidRPr="0058134F">
        <w:t xml:space="preserve">Hình </w:t>
      </w:r>
      <w:r w:rsidR="001E0BF1">
        <w:fldChar w:fldCharType="begin"/>
      </w:r>
      <w:r w:rsidR="001E0BF1">
        <w:instrText xml:space="preserve"> STYLEREF 1 \s </w:instrText>
      </w:r>
      <w:r w:rsidR="001E0BF1">
        <w:fldChar w:fldCharType="separate"/>
      </w:r>
      <w:r w:rsidR="005A0104">
        <w:rPr>
          <w:noProof/>
        </w:rPr>
        <w:t>1</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13</w:t>
      </w:r>
      <w:r w:rsidR="001E0BF1">
        <w:rPr>
          <w:noProof/>
        </w:rPr>
        <w:fldChar w:fldCharType="end"/>
      </w:r>
      <w:r w:rsidRPr="0058134F">
        <w:t xml:space="preserve"> Báo cáo chi tiết lớp học</w:t>
      </w:r>
      <w:bookmarkEnd w:id="65"/>
      <w:bookmarkEnd w:id="66"/>
    </w:p>
    <w:p w14:paraId="62581EE2" w14:textId="3C2BEE60" w:rsidR="00997CF9" w:rsidRDefault="00997CF9" w:rsidP="00A27E18">
      <w:pPr>
        <w:pStyle w:val="ListParagraph"/>
        <w:numPr>
          <w:ilvl w:val="0"/>
          <w:numId w:val="45"/>
        </w:numPr>
      </w:pPr>
      <w:r>
        <w:t>Tương</w:t>
      </w:r>
      <w:r w:rsidRPr="3E389862">
        <w:t xml:space="preserve"> tác &amp; hỗ trợ đa chi nhánh</w:t>
      </w:r>
    </w:p>
    <w:p w14:paraId="69A5BBC3" w14:textId="77777777" w:rsidR="00997CF9" w:rsidRDefault="00997CF9" w:rsidP="00A27E18">
      <w:pPr>
        <w:pStyle w:val="ListParagraph"/>
        <w:numPr>
          <w:ilvl w:val="0"/>
          <w:numId w:val="37"/>
        </w:numPr>
        <w:spacing w:line="300" w:lineRule="auto"/>
        <w:rPr>
          <w:szCs w:val="26"/>
        </w:rPr>
      </w:pPr>
      <w:r w:rsidRPr="3E389862">
        <w:t>Gửi thông báo qua SMS/email/app: nhắc học phí, lịch học, lịch thi.</w:t>
      </w:r>
    </w:p>
    <w:p w14:paraId="162104C1" w14:textId="77777777" w:rsidR="00997CF9" w:rsidRDefault="00997CF9" w:rsidP="00A27E18">
      <w:pPr>
        <w:pStyle w:val="ListParagraph"/>
        <w:numPr>
          <w:ilvl w:val="0"/>
          <w:numId w:val="37"/>
        </w:numPr>
        <w:spacing w:line="300" w:lineRule="auto"/>
        <w:rPr>
          <w:szCs w:val="26"/>
        </w:rPr>
      </w:pPr>
      <w:r w:rsidRPr="3E389862">
        <w:t>Tự động thông báo khi có thay đổi lịch dạy/lịch học.</w:t>
      </w:r>
    </w:p>
    <w:p w14:paraId="0BC01C95" w14:textId="77777777" w:rsidR="00997CF9" w:rsidRDefault="00997CF9" w:rsidP="00A27E18">
      <w:pPr>
        <w:pStyle w:val="ListParagraph"/>
        <w:numPr>
          <w:ilvl w:val="0"/>
          <w:numId w:val="37"/>
        </w:numPr>
        <w:spacing w:line="300" w:lineRule="auto"/>
        <w:rPr>
          <w:szCs w:val="26"/>
        </w:rPr>
      </w:pPr>
      <w:r w:rsidRPr="3E389862">
        <w:t>Quản lý nhiều chi nhánh, dữ liệu đồng bộ.</w:t>
      </w:r>
    </w:p>
    <w:p w14:paraId="64154A02" w14:textId="77777777" w:rsidR="00997CF9" w:rsidRDefault="00997CF9" w:rsidP="00A27E18">
      <w:pPr>
        <w:pStyle w:val="ListParagraph"/>
        <w:numPr>
          <w:ilvl w:val="0"/>
          <w:numId w:val="37"/>
        </w:numPr>
        <w:spacing w:line="300" w:lineRule="auto"/>
      </w:pPr>
      <w:r>
        <w:t>Báo cáo riêng cho từng chi nhánh và tổng hợp toàn hệ thống.</w:t>
      </w:r>
    </w:p>
    <w:p w14:paraId="1FC50C50" w14:textId="77777777" w:rsidR="00997CF9" w:rsidRDefault="00997CF9" w:rsidP="00997CF9">
      <w:pPr>
        <w:keepNext/>
      </w:pPr>
      <w:r>
        <w:rPr>
          <w:noProof/>
        </w:rPr>
        <w:drawing>
          <wp:inline distT="0" distB="0" distL="0" distR="0" wp14:anchorId="7D32A454" wp14:editId="1AD7184A">
            <wp:extent cx="4572000" cy="3467100"/>
            <wp:effectExtent l="0" t="0" r="0" b="0"/>
            <wp:docPr id="913917306" name="drawing" title="Đang chèn hình ả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917306" name=""/>
                    <pic:cNvPicPr/>
                  </pic:nvPicPr>
                  <pic:blipFill>
                    <a:blip r:embed="rId32">
                      <a:extLst>
                        <a:ext uri="{28A0092B-C50C-407E-A947-70E740481C1C}">
                          <a14:useLocalDpi xmlns:a14="http://schemas.microsoft.com/office/drawing/2010/main" val="0"/>
                        </a:ext>
                      </a:extLst>
                    </a:blip>
                    <a:stretch>
                      <a:fillRect/>
                    </a:stretch>
                  </pic:blipFill>
                  <pic:spPr>
                    <a:xfrm>
                      <a:off x="0" y="0"/>
                      <a:ext cx="4572000" cy="3467100"/>
                    </a:xfrm>
                    <a:prstGeom prst="rect">
                      <a:avLst/>
                    </a:prstGeom>
                  </pic:spPr>
                </pic:pic>
              </a:graphicData>
            </a:graphic>
          </wp:inline>
        </w:drawing>
      </w:r>
    </w:p>
    <w:p w14:paraId="65762DE1" w14:textId="084147B0" w:rsidR="00997CF9" w:rsidRDefault="00997CF9" w:rsidP="00997CF9">
      <w:pPr>
        <w:pStyle w:val="CaptionHnh"/>
        <w:spacing w:after="360"/>
      </w:pPr>
      <w:bookmarkStart w:id="67" w:name="_Toc210682649"/>
      <w:bookmarkStart w:id="68" w:name="_Toc216390159"/>
      <w:r w:rsidRPr="0058134F">
        <w:t xml:space="preserve">Hình </w:t>
      </w:r>
      <w:r w:rsidR="001E0BF1">
        <w:fldChar w:fldCharType="begin"/>
      </w:r>
      <w:r w:rsidR="001E0BF1">
        <w:instrText xml:space="preserve"> STYLEREF 1 \s </w:instrText>
      </w:r>
      <w:r w:rsidR="001E0BF1">
        <w:fldChar w:fldCharType="separate"/>
      </w:r>
      <w:r w:rsidR="005A0104">
        <w:rPr>
          <w:noProof/>
        </w:rPr>
        <w:t>1</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14</w:t>
      </w:r>
      <w:r w:rsidR="001E0BF1">
        <w:rPr>
          <w:noProof/>
        </w:rPr>
        <w:fldChar w:fldCharType="end"/>
      </w:r>
      <w:r w:rsidRPr="0058134F">
        <w:t xml:space="preserve"> Giao diện gửi thông báo cho học viên</w:t>
      </w:r>
      <w:bookmarkEnd w:id="67"/>
      <w:bookmarkEnd w:id="68"/>
    </w:p>
    <w:p w14:paraId="01CB0242" w14:textId="77777777" w:rsidR="00997CF9" w:rsidRPr="00102A90" w:rsidRDefault="00997CF9" w:rsidP="00102A90">
      <w:pPr>
        <w:pStyle w:val="Chmudng"/>
        <w:rPr>
          <w:rStyle w:val="ChmudngChar"/>
        </w:rPr>
      </w:pPr>
      <w:r w:rsidRPr="3E389862">
        <w:t>Ưu điểm</w:t>
      </w:r>
    </w:p>
    <w:p w14:paraId="64225892" w14:textId="77777777" w:rsidR="00997CF9" w:rsidRPr="00102A90" w:rsidRDefault="00997CF9" w:rsidP="00102A90">
      <w:pPr>
        <w:pStyle w:val="Gchudng"/>
        <w:rPr>
          <w:szCs w:val="26"/>
        </w:rPr>
      </w:pPr>
      <w:r w:rsidRPr="00102A90">
        <w:t>Nền tảng cloud → truy cập mọi lúc, mọi nơi.</w:t>
      </w:r>
    </w:p>
    <w:p w14:paraId="14ACB488" w14:textId="77777777" w:rsidR="00997CF9" w:rsidRPr="00102A90" w:rsidRDefault="00997CF9" w:rsidP="00102A90">
      <w:pPr>
        <w:pStyle w:val="Gchudng"/>
        <w:rPr>
          <w:szCs w:val="26"/>
        </w:rPr>
      </w:pPr>
      <w:r w:rsidRPr="00102A90">
        <w:t>Giao diện hiện đại, dễ dùng, thân thiện với người Việt.</w:t>
      </w:r>
    </w:p>
    <w:p w14:paraId="40968791" w14:textId="77777777" w:rsidR="00997CF9" w:rsidRPr="00102A90" w:rsidRDefault="00997CF9" w:rsidP="00102A90">
      <w:pPr>
        <w:pStyle w:val="Gchudng"/>
        <w:rPr>
          <w:szCs w:val="26"/>
        </w:rPr>
      </w:pPr>
      <w:r w:rsidRPr="00102A90">
        <w:t>Quản lý toàn diện học viên – lớp học – giáo viên – tài chính.</w:t>
      </w:r>
    </w:p>
    <w:p w14:paraId="69DBAE6C" w14:textId="77777777" w:rsidR="00997CF9" w:rsidRPr="00102A90" w:rsidRDefault="00997CF9" w:rsidP="00102A90">
      <w:pPr>
        <w:pStyle w:val="Gchudng"/>
        <w:rPr>
          <w:szCs w:val="26"/>
        </w:rPr>
      </w:pPr>
      <w:r w:rsidRPr="00102A90">
        <w:t>Báo cáo trực quan, hỗ trợ quyết định nhanh.</w:t>
      </w:r>
    </w:p>
    <w:p w14:paraId="0ABD3BBD" w14:textId="3234B8BB" w:rsidR="10FAFA07" w:rsidRDefault="00997CF9" w:rsidP="00102A90">
      <w:pPr>
        <w:pStyle w:val="Gchudng"/>
      </w:pPr>
      <w:r w:rsidRPr="00102A90">
        <w:t>Tích hợp thông báo đa kênh (email, SMS, app).</w:t>
      </w:r>
    </w:p>
    <w:p w14:paraId="68418FC1" w14:textId="77777777" w:rsidR="00997CF9" w:rsidRDefault="00997CF9" w:rsidP="00102A90">
      <w:pPr>
        <w:pStyle w:val="Chmudng"/>
      </w:pPr>
      <w:r w:rsidRPr="3E389862">
        <w:t>Hạn chế</w:t>
      </w:r>
    </w:p>
    <w:p w14:paraId="3634D188" w14:textId="77777777" w:rsidR="00997CF9" w:rsidRDefault="00997CF9" w:rsidP="00102A90">
      <w:pPr>
        <w:pStyle w:val="Gchudng"/>
        <w:rPr>
          <w:szCs w:val="26"/>
        </w:rPr>
      </w:pPr>
      <w:r w:rsidRPr="3E389862">
        <w:t>Thông tin công khai về khách hàng sử dụng chưa nhiều.</w:t>
      </w:r>
    </w:p>
    <w:p w14:paraId="23570FE5" w14:textId="4510000C" w:rsidR="00997CF9" w:rsidRDefault="00997CF9" w:rsidP="00102A90">
      <w:pPr>
        <w:pStyle w:val="Gchudng"/>
      </w:pPr>
      <w:r w:rsidRPr="3E389862">
        <w:t>Tài liệu kỹ thuật và case study còn hạn chế so với các phần mềm phổ biến như Easy Edu.</w:t>
      </w:r>
    </w:p>
    <w:p w14:paraId="15E6DCF6" w14:textId="739950D0" w:rsidR="10FAFA07" w:rsidRDefault="00997CF9" w:rsidP="00602101">
      <w:pPr>
        <w:pStyle w:val="Gchudng"/>
      </w:pPr>
      <w:r w:rsidRPr="3E389862">
        <w:t>Chưa thấy nổi bật tính năng học online (thi trực tuyến, giao bài tập).</w:t>
      </w:r>
    </w:p>
    <w:p w14:paraId="00C89C3C" w14:textId="69C7E84D" w:rsidR="00997CF9" w:rsidRPr="00602101" w:rsidRDefault="00602101" w:rsidP="00602101">
      <w:r w:rsidRPr="00602101">
        <w:t xml:space="preserve">CenterUp đã đáp ứng được nhiều chức năng cơ bản theo yêu cầu của đề tài, bao gồm: Quản lý học viên, lớp học, giáo viên, tài chính, báo cáo. Hệ thống cũng tích hợp tính năng gửi thông báo và hỗ trợ nhiều chi nhánh. Tuy nhiên, nhóm đề xuất có thể cải tiến hệ thống CenterUp thêm các điểm sau: bổ sung chức năng thi online, giao và chấm bài tập trực tuyến; hỗ trợ cá nhân hóa lộ trình học tập cho từng học viên; quản lý KPI chi tiết cho giáo viên/nhân viên; và bổ sung module marketing </w:t>
      </w:r>
      <w:r w:rsidR="00DA348D">
        <w:t>và</w:t>
      </w:r>
      <w:r w:rsidRPr="00602101">
        <w:t xml:space="preserve"> chăm sóc học viên.</w:t>
      </w:r>
    </w:p>
    <w:p w14:paraId="16DE790C" w14:textId="783AE225" w:rsidR="00150DE1" w:rsidRDefault="00150DE1" w:rsidP="00E54947">
      <w:pPr>
        <w:pStyle w:val="Heading3"/>
      </w:pPr>
      <w:bookmarkStart w:id="69" w:name="_Toc216388853"/>
      <w:commentRangeStart w:id="70"/>
      <w:commentRangeStart w:id="71"/>
      <w:r>
        <w:t>Kết quả khảo sát</w:t>
      </w:r>
      <w:bookmarkEnd w:id="69"/>
      <w:commentRangeEnd w:id="70"/>
      <w:r w:rsidR="00143D4C">
        <w:rPr>
          <w:rStyle w:val="CommentReference"/>
          <w:sz w:val="26"/>
          <w:szCs w:val="28"/>
        </w:rPr>
        <w:commentReference w:id="70"/>
      </w:r>
      <w:commentRangeEnd w:id="71"/>
      <w:r w:rsidR="00665313">
        <w:rPr>
          <w:rStyle w:val="CommentReference"/>
          <w:sz w:val="26"/>
          <w:szCs w:val="28"/>
        </w:rPr>
        <w:commentReference w:id="71"/>
      </w:r>
    </w:p>
    <w:p w14:paraId="277F643E" w14:textId="01C399EE" w:rsidR="00A84CF4" w:rsidRDefault="005765E0" w:rsidP="00A84CF4">
      <w:r w:rsidRPr="005765E0">
        <w:t>Sau quá trình khảo sát và phỏng vấn các bộ phận trong trung tâm tiếng Anh, nhóm đã tổng hợp được những thông tin chính liên quan đến mô hình tổ chức, quy trình nghiệp vụ, hạ tầng công nghệ thông tin, cũng như thực trạng và yêu cầu cần cải thiện của hệ thống hiện tại.</w:t>
      </w:r>
    </w:p>
    <w:p w14:paraId="1248570B" w14:textId="24B83DDA" w:rsidR="005765E0" w:rsidRPr="004A4EE6" w:rsidRDefault="00B340B8" w:rsidP="00180527">
      <w:pPr>
        <w:pStyle w:val="Heading4"/>
      </w:pPr>
      <w:r w:rsidRPr="004A4EE6">
        <w:t>Mô tả về tổ chức</w:t>
      </w:r>
    </w:p>
    <w:p w14:paraId="75A8DE3A" w14:textId="4BEDE508" w:rsidR="007B41B3" w:rsidRDefault="007B41B3" w:rsidP="007B41B3">
      <w:r>
        <w:t>Trung tâm tiếng Anh được tổ chức theo mô hình quản lý nhiều bộ phận, bao gồm: Ban quản lý trung tâm, bộ phận giáo viên và hành chính, nhân viên hỗ trợ, và lễ tân. Mỗi bộ phận có chức năng và nhiệm vụ riêng, tuy nhiên có mối liên hệ chặt chẽ trong quá trình vận hành.</w:t>
      </w:r>
    </w:p>
    <w:p w14:paraId="59B24A7D" w14:textId="15142DC0" w:rsidR="007B41B3" w:rsidRDefault="007B41B3" w:rsidP="007B41B3">
      <w:r>
        <w:t>Trung tâm hiện đang triển khai các hoạt động chính như quản lý tuyển sinh, quản lý học viên, quản lý đào tạo, quản lý công việc, quản lý tài chính, và quản lý lớp học. Các nghiệp vụ này được thực hiện độc lập ở từng bộ phận nhưng vẫn cần phối hợp thường xuyên, ví dụ như trong các công việc ghi danh học viên, phân lớp, thu học phí và theo dõi kết quả học tập.</w:t>
      </w:r>
    </w:p>
    <w:p w14:paraId="13802093" w14:textId="27E0832A" w:rsidR="00B340B8" w:rsidRDefault="007B41B3" w:rsidP="007B41B3">
      <w:r>
        <w:t>Bên cạnh đó, trung tâm phải định kỳ thực hiện các báo cáo tổng hợp về nhiều mảng hoạt động khác nhau như tuyển sinh, đào tạo, tài chính, công việc, tuyển dụng và doanh thu, nhằm phục vụ công tác quản lý và ra quyết định của ban lãnh đạo.</w:t>
      </w:r>
    </w:p>
    <w:p w14:paraId="3B0A4881" w14:textId="29A28CAC" w:rsidR="007B41B3" w:rsidRPr="004A4EE6" w:rsidRDefault="007B41B3" w:rsidP="00180527">
      <w:pPr>
        <w:pStyle w:val="Heading4"/>
      </w:pPr>
      <w:r w:rsidRPr="004A4EE6">
        <w:t>Mô tả các quy trình nghiệp vụ</w:t>
      </w:r>
    </w:p>
    <w:p w14:paraId="14840970" w14:textId="1A89CE51" w:rsidR="0011193B" w:rsidRDefault="0011193B" w:rsidP="009F7656">
      <w:r>
        <w:t>Qua khảo sát, nhóm ghi nhận một số quy trình nghiệp vụ chính của trung tâm như sau:</w:t>
      </w:r>
    </w:p>
    <w:p w14:paraId="22FCD45F" w14:textId="29C6DA6C" w:rsidR="0011193B" w:rsidRDefault="0011193B" w:rsidP="003642D6">
      <w:pPr>
        <w:pStyle w:val="ListParagraph"/>
        <w:numPr>
          <w:ilvl w:val="0"/>
          <w:numId w:val="3"/>
        </w:numPr>
      </w:pPr>
      <w:r w:rsidRPr="004363E5">
        <w:rPr>
          <w:b/>
          <w:bCs/>
        </w:rPr>
        <w:t>Quy trình ghi danh học viên:</w:t>
      </w:r>
      <w:r>
        <w:t xml:space="preserve"> tiếp nhận thông tin → nhập hồ sơ → thu học phí lần đầu → phân lớp phù hợp → thông báo cho giáo viên.</w:t>
      </w:r>
    </w:p>
    <w:p w14:paraId="428BD12C" w14:textId="1A9E0A72" w:rsidR="204FB3D2" w:rsidRDefault="204FB3D2" w:rsidP="2306C0A0">
      <w:pPr>
        <w:ind w:firstLine="0"/>
        <w:jc w:val="center"/>
      </w:pPr>
      <w:r w:rsidRPr="006F5FC1">
        <w:rPr>
          <w:b/>
          <w:bCs/>
          <w:noProof/>
        </w:rPr>
        <w:drawing>
          <wp:inline distT="0" distB="0" distL="0" distR="0" wp14:anchorId="42811B21" wp14:editId="4E6ED91B">
            <wp:extent cx="5760720" cy="640080"/>
            <wp:effectExtent l="0" t="0" r="0" b="7620"/>
            <wp:docPr id="1589758080"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758080" name="Picture 1589758080"/>
                    <pic:cNvPicPr/>
                  </pic:nvPicPr>
                  <pic:blipFill>
                    <a:blip r:embed="rId33">
                      <a:extLst>
                        <a:ext uri="{28A0092B-C50C-407E-A947-70E740481C1C}">
                          <a14:useLocalDpi xmlns:a14="http://schemas.microsoft.com/office/drawing/2010/main"/>
                        </a:ext>
                      </a:extLst>
                    </a:blip>
                    <a:stretch>
                      <a:fillRect/>
                    </a:stretch>
                  </pic:blipFill>
                  <pic:spPr>
                    <a:xfrm>
                      <a:off x="0" y="0"/>
                      <a:ext cx="5760720" cy="640080"/>
                    </a:xfrm>
                    <a:prstGeom prst="rect">
                      <a:avLst/>
                    </a:prstGeom>
                  </pic:spPr>
                </pic:pic>
              </a:graphicData>
            </a:graphic>
          </wp:inline>
        </w:drawing>
      </w:r>
    </w:p>
    <w:p w14:paraId="429B4A24" w14:textId="0175B859" w:rsidR="0011193B" w:rsidRDefault="0011193B" w:rsidP="003642D6">
      <w:pPr>
        <w:pStyle w:val="ListParagraph"/>
        <w:numPr>
          <w:ilvl w:val="0"/>
          <w:numId w:val="3"/>
        </w:numPr>
      </w:pPr>
      <w:r w:rsidRPr="004363E5">
        <w:rPr>
          <w:b/>
          <w:bCs/>
        </w:rPr>
        <w:t>Quy trình quản lý lớp học:</w:t>
      </w:r>
      <w:r>
        <w:t xml:space="preserve"> phân công giáo viên → điểm danh học viên → ghi điểm, nhận xét → tổng hợp báo cáo cuối kỳ.</w:t>
      </w:r>
    </w:p>
    <w:p w14:paraId="27AFC037" w14:textId="1BA2022C" w:rsidR="6553B30B" w:rsidRDefault="6553B30B" w:rsidP="2306C0A0">
      <w:pPr>
        <w:ind w:firstLine="0"/>
        <w:jc w:val="center"/>
      </w:pPr>
      <w:r>
        <w:rPr>
          <w:noProof/>
        </w:rPr>
        <w:drawing>
          <wp:inline distT="0" distB="0" distL="0" distR="0" wp14:anchorId="68A91937" wp14:editId="459DF74D">
            <wp:extent cx="5760720" cy="770542"/>
            <wp:effectExtent l="0" t="0" r="0" b="0"/>
            <wp:docPr id="894381649" name="drawing" title="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381649" name="Picture 894381649"/>
                    <pic:cNvPicPr/>
                  </pic:nvPicPr>
                  <pic:blipFill>
                    <a:blip r:embed="rId34">
                      <a:extLst>
                        <a:ext uri="{28A0092B-C50C-407E-A947-70E740481C1C}">
                          <a14:useLocalDpi xmlns:a14="http://schemas.microsoft.com/office/drawing/2010/main"/>
                        </a:ext>
                      </a:extLst>
                    </a:blip>
                    <a:stretch>
                      <a:fillRect/>
                    </a:stretch>
                  </pic:blipFill>
                  <pic:spPr>
                    <a:xfrm>
                      <a:off x="0" y="0"/>
                      <a:ext cx="5760720" cy="770542"/>
                    </a:xfrm>
                    <a:prstGeom prst="rect">
                      <a:avLst/>
                    </a:prstGeom>
                  </pic:spPr>
                </pic:pic>
              </a:graphicData>
            </a:graphic>
          </wp:inline>
        </w:drawing>
      </w:r>
    </w:p>
    <w:p w14:paraId="4BC4DDDD" w14:textId="66C09823" w:rsidR="0011193B" w:rsidRDefault="0011193B" w:rsidP="003642D6">
      <w:pPr>
        <w:pStyle w:val="ListParagraph"/>
        <w:numPr>
          <w:ilvl w:val="0"/>
          <w:numId w:val="3"/>
        </w:numPr>
      </w:pPr>
      <w:r w:rsidRPr="004363E5">
        <w:rPr>
          <w:b/>
          <w:bCs/>
        </w:rPr>
        <w:t>Quy trình tài chính:</w:t>
      </w:r>
      <w:r>
        <w:t xml:space="preserve"> thu học phí → cập nhật công nợ → xuất hóa đơn → lập báo cáo thu chi định kỳ.</w:t>
      </w:r>
    </w:p>
    <w:p w14:paraId="4B4FEF25" w14:textId="43A3E836" w:rsidR="3C32D945" w:rsidRDefault="3C32D945" w:rsidP="2306C0A0">
      <w:pPr>
        <w:ind w:firstLine="0"/>
        <w:jc w:val="center"/>
      </w:pPr>
      <w:r>
        <w:rPr>
          <w:noProof/>
        </w:rPr>
        <w:drawing>
          <wp:inline distT="0" distB="0" distL="0" distR="0" wp14:anchorId="5F2A4DED" wp14:editId="25C244B7">
            <wp:extent cx="5760720" cy="770542"/>
            <wp:effectExtent l="0" t="0" r="0" b="0"/>
            <wp:docPr id="771851067" name="drawing" title="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851067" name="Picture 771851067"/>
                    <pic:cNvPicPr/>
                  </pic:nvPicPr>
                  <pic:blipFill>
                    <a:blip r:embed="rId35">
                      <a:extLst>
                        <a:ext uri="{28A0092B-C50C-407E-A947-70E740481C1C}">
                          <a14:useLocalDpi xmlns:a14="http://schemas.microsoft.com/office/drawing/2010/main"/>
                        </a:ext>
                      </a:extLst>
                    </a:blip>
                    <a:stretch>
                      <a:fillRect/>
                    </a:stretch>
                  </pic:blipFill>
                  <pic:spPr>
                    <a:xfrm>
                      <a:off x="0" y="0"/>
                      <a:ext cx="5760720" cy="770542"/>
                    </a:xfrm>
                    <a:prstGeom prst="rect">
                      <a:avLst/>
                    </a:prstGeom>
                  </pic:spPr>
                </pic:pic>
              </a:graphicData>
            </a:graphic>
          </wp:inline>
        </w:drawing>
      </w:r>
    </w:p>
    <w:p w14:paraId="06F0078C" w14:textId="6CF49E96" w:rsidR="0011193B" w:rsidRDefault="0011193B" w:rsidP="003642D6">
      <w:pPr>
        <w:pStyle w:val="ListParagraph"/>
        <w:numPr>
          <w:ilvl w:val="0"/>
          <w:numId w:val="3"/>
        </w:numPr>
      </w:pPr>
      <w:r w:rsidRPr="004363E5">
        <w:rPr>
          <w:b/>
          <w:bCs/>
        </w:rPr>
        <w:t>Quy trình chăm sóc học viên:</w:t>
      </w:r>
      <w:r>
        <w:t xml:space="preserve"> gửi thông báo lịch học → nhắc đóng học phí → tiếp nhận và phản hồi ý kiến học viên hoặc phụ huynh.</w:t>
      </w:r>
    </w:p>
    <w:p w14:paraId="56FA8F0F" w14:textId="415E4925" w:rsidR="007B41B3" w:rsidRDefault="0011193B" w:rsidP="004363E5">
      <w:r>
        <w:t>Các quy trình này hiện nay vẫn mang tính bán thủ công, đòi hỏi sự phối hợp giữa nhiều bộ phận và việc nhập liệu trùng lặp ở nhiều công cụ khác nhau.</w:t>
      </w:r>
    </w:p>
    <w:p w14:paraId="2972DADD" w14:textId="176B7344" w:rsidR="001E3ECA" w:rsidRPr="004A4EE6" w:rsidRDefault="001E3ECA" w:rsidP="00180527">
      <w:pPr>
        <w:pStyle w:val="Heading4"/>
      </w:pPr>
      <w:r w:rsidRPr="004A4EE6">
        <w:t>Mô tả hạ tầng công nghệ thông tin</w:t>
      </w:r>
    </w:p>
    <w:p w14:paraId="731AE372" w14:textId="55655154" w:rsidR="007E3301" w:rsidRDefault="001E3ECA" w:rsidP="00CC7363">
      <w:r w:rsidRPr="001E3ECA">
        <w:t>Về hạ tầng CNTT, trung tâm hiện đang sử dụng máy tính văn phòng kết nối trong mạng LAN nội bộ. Hệ thống phần mềm chủ yếu bao gồm một web app cơ bản, các file Excel để quản lý dữ liệu chi tiết và email nội bộ để trao đổi thông tin. Tuy nhiên, việc sử dụng kết hợp nhiều công cụ khiến dữ liệu dễ bị phân tán và thiếu đồng bộ.</w:t>
      </w:r>
    </w:p>
    <w:p w14:paraId="550C0E62" w14:textId="1ECC76E8" w:rsidR="008D660B" w:rsidRPr="004A4EE6" w:rsidRDefault="008D660B" w:rsidP="00180527">
      <w:pPr>
        <w:pStyle w:val="Heading4"/>
      </w:pPr>
      <w:r w:rsidRPr="004A4EE6">
        <w:t>Kết quả phân tích</w:t>
      </w:r>
    </w:p>
    <w:p w14:paraId="4FBD66D3" w14:textId="5A963885" w:rsidR="009A3253" w:rsidRDefault="009A3253" w:rsidP="009A3253">
      <w:r>
        <w:t>Kết quả khảo sát cho thấy, mặc dù trung tâm đã có web app hỗ trợ quản lý, nhưng hệ thống này chưa đáp ứng đầy đủ các nhu cầu nghiệp vụ. Nhiều chức năng quan trọng như quản lý học viên, học phí, điểm danh, báo cáo vẫn phải thực hiện song song bằng Excel và giấy tờ thủ công, gây mất thời gian và dễ sai sót.</w:t>
      </w:r>
    </w:p>
    <w:p w14:paraId="21A6B895" w14:textId="6A122F08" w:rsidR="009A3253" w:rsidRDefault="009A3253" w:rsidP="009A3253">
      <w:r>
        <w:t>Các vấn đề chính được xác định bao gồm:</w:t>
      </w:r>
    </w:p>
    <w:p w14:paraId="73E54C22" w14:textId="433EDD17" w:rsidR="009A3253" w:rsidRDefault="009A3253" w:rsidP="00516E05">
      <w:pPr>
        <w:pStyle w:val="Gchudng"/>
      </w:pPr>
      <w:r>
        <w:t>Dữ liệu phân tán, chưa có cơ chế đồng bộ giữa các bộ phận.</w:t>
      </w:r>
    </w:p>
    <w:p w14:paraId="1A41962A" w14:textId="441E291A" w:rsidR="009A3253" w:rsidRDefault="009A3253" w:rsidP="00516E05">
      <w:pPr>
        <w:pStyle w:val="Gchudng"/>
      </w:pPr>
      <w:r>
        <w:t>Thiếu báo cáo trực quan phục vụ quản lý và ra quyết định.</w:t>
      </w:r>
    </w:p>
    <w:p w14:paraId="3A91F555" w14:textId="2C2C81DF" w:rsidR="009A3253" w:rsidRDefault="009A3253" w:rsidP="00516E05">
      <w:pPr>
        <w:pStyle w:val="Gchudng"/>
      </w:pPr>
      <w:r>
        <w:t>Quản lý học phí, công nợ và điểm danh chưa hiệu quả.</w:t>
      </w:r>
    </w:p>
    <w:p w14:paraId="745B3274" w14:textId="0B5DEE50" w:rsidR="001F174C" w:rsidRDefault="009A3253" w:rsidP="009B55C5">
      <w:r>
        <w:t>Từ đó, bài toán đặt ra là cần phát triển một hệ thống quản lý trung tâm tiếng Anh hoàn chỉnh, tích hợp đầy đủ các chức năng: quản lý học viên, giáo viên, lớp học, học phí, tuyển sinh và báo cáo tổng hợp. Hệ thống cần đảm bảo tốc độ xử lý nhanh, giao diện thân thiện, và bảo mật dữ liệu cao, góp phần nâng cao hiệu quả quản lý và giảm thiểu sai sót trong vận hành.</w:t>
      </w:r>
    </w:p>
    <w:p w14:paraId="503624A6" w14:textId="5FB87D41" w:rsidR="009A3253" w:rsidRDefault="009A3253" w:rsidP="009A3253">
      <w:pPr>
        <w:pStyle w:val="Heading3"/>
      </w:pPr>
      <w:bookmarkStart w:id="72" w:name="_Toc216388854"/>
      <w:r>
        <w:t>Phát biểu bài toán</w:t>
      </w:r>
      <w:bookmarkEnd w:id="72"/>
    </w:p>
    <w:p w14:paraId="35CA996B" w14:textId="2B35E6FA" w:rsidR="006D230E" w:rsidRPr="006D230E" w:rsidRDefault="00E03A67" w:rsidP="00513FC7">
      <w:pPr>
        <w:pStyle w:val="Heading4"/>
      </w:pPr>
      <w:r>
        <w:t>Xác định yêu cầu chức năng</w:t>
      </w:r>
    </w:p>
    <w:p w14:paraId="0A653DE7" w14:textId="619EE56A" w:rsidR="006F6C8B" w:rsidRDefault="4F8D90C3" w:rsidP="00516E05">
      <w:pPr>
        <w:pStyle w:val="Hnh"/>
      </w:pPr>
      <w:r>
        <w:drawing>
          <wp:inline distT="0" distB="0" distL="0" distR="0" wp14:anchorId="76A4BE2F" wp14:editId="533F83D1">
            <wp:extent cx="5943600" cy="6005329"/>
            <wp:effectExtent l="0" t="0" r="0" b="0"/>
            <wp:docPr id="201756847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568474" name="Picture 2017568474"/>
                    <pic:cNvPicPr/>
                  </pic:nvPicPr>
                  <pic:blipFill>
                    <a:blip r:embed="rId36">
                      <a:extLst>
                        <a:ext uri="{28A0092B-C50C-407E-A947-70E740481C1C}">
                          <a14:useLocalDpi xmlns:a14="http://schemas.microsoft.com/office/drawing/2010/main"/>
                        </a:ext>
                      </a:extLst>
                    </a:blip>
                    <a:stretch>
                      <a:fillRect/>
                    </a:stretch>
                  </pic:blipFill>
                  <pic:spPr>
                    <a:xfrm>
                      <a:off x="0" y="0"/>
                      <a:ext cx="5943600" cy="6005329"/>
                    </a:xfrm>
                    <a:prstGeom prst="rect">
                      <a:avLst/>
                    </a:prstGeom>
                  </pic:spPr>
                </pic:pic>
              </a:graphicData>
            </a:graphic>
          </wp:inline>
        </w:drawing>
      </w:r>
    </w:p>
    <w:p w14:paraId="36B828D8" w14:textId="2AA11227" w:rsidR="00F40B2A" w:rsidRPr="00516E05" w:rsidRDefault="006F6C8B" w:rsidP="00516E05">
      <w:pPr>
        <w:pStyle w:val="CaptionHnh"/>
      </w:pPr>
      <w:bookmarkStart w:id="73" w:name="_Toc216390160"/>
      <w:r w:rsidRPr="00516E05">
        <w:t xml:space="preserve">Hình </w:t>
      </w:r>
      <w:r w:rsidR="001E0BF1">
        <w:fldChar w:fldCharType="begin"/>
      </w:r>
      <w:r w:rsidR="001E0BF1">
        <w:instrText xml:space="preserve"> STYLEREF 1 \s </w:instrText>
      </w:r>
      <w:r w:rsidR="001E0BF1">
        <w:fldChar w:fldCharType="separate"/>
      </w:r>
      <w:r w:rsidR="005A0104">
        <w:rPr>
          <w:noProof/>
        </w:rPr>
        <w:t>1</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15</w:t>
      </w:r>
      <w:r w:rsidR="001E0BF1">
        <w:rPr>
          <w:noProof/>
        </w:rPr>
        <w:fldChar w:fldCharType="end"/>
      </w:r>
      <w:r w:rsidRPr="00516E05">
        <w:t xml:space="preserve">. </w:t>
      </w:r>
      <w:r w:rsidR="00D96BBD" w:rsidRPr="00516E05">
        <w:t>Biểu đồ phân cấp chức năng - BFD</w:t>
      </w:r>
      <w:bookmarkEnd w:id="73"/>
    </w:p>
    <w:p w14:paraId="3E83A1DF" w14:textId="1E802638" w:rsidR="65DD679F" w:rsidRDefault="08F05D0D" w:rsidP="67B68132">
      <w:pPr>
        <w:pStyle w:val="ListParagraph"/>
        <w:rPr>
          <w:rFonts w:eastAsia="Times New Roman" w:cs="Times New Roman"/>
          <w:color w:val="000000" w:themeColor="text1"/>
          <w:sz w:val="25"/>
          <w:szCs w:val="25"/>
        </w:rPr>
      </w:pPr>
      <w:r>
        <w:t xml:space="preserve">Sơ đồ </w:t>
      </w:r>
      <w:r w:rsidR="669A926E">
        <w:t>chức năng</w:t>
      </w:r>
      <w:r>
        <w:t xml:space="preserve"> </w:t>
      </w:r>
      <w:r w:rsidR="405F9A45">
        <w:t>mô tả</w:t>
      </w:r>
      <w:r>
        <w:t xml:space="preserve"> hệ thống quản lý học viên tại Trung tâm tiếng Anh từ các nghiệp vụ đã được khảo sát.</w:t>
      </w:r>
    </w:p>
    <w:p w14:paraId="0A8FEC0D" w14:textId="0AF73D5E" w:rsidR="5C3CCCFE" w:rsidRDefault="29432243" w:rsidP="00A27E18">
      <w:pPr>
        <w:pStyle w:val="ListParagraph"/>
        <w:numPr>
          <w:ilvl w:val="0"/>
          <w:numId w:val="64"/>
        </w:numPr>
      </w:pPr>
      <w:r w:rsidRPr="5EEDEC0D">
        <w:rPr>
          <w:b/>
          <w:bCs/>
        </w:rPr>
        <w:t>Quản lý tài khoản, phân quyền:</w:t>
      </w:r>
      <w:r>
        <w:t xml:space="preserve"> Quản lý tài khoản, phân quyền, chịu trách nhiệm quản lý toàn bộ người dùng có quyền truy cập hệ thống.</w:t>
      </w:r>
    </w:p>
    <w:p w14:paraId="2BBA1AC7" w14:textId="3A733593" w:rsidR="5C3CCCFE" w:rsidRDefault="5C3CCCFE" w:rsidP="5C3CCCFE">
      <w:pPr>
        <w:jc w:val="center"/>
      </w:pPr>
    </w:p>
    <w:p w14:paraId="21F81ADB" w14:textId="282DD1E0" w:rsidR="000E0185" w:rsidRDefault="283F4C10" w:rsidP="000E0185">
      <w:pPr>
        <w:pStyle w:val="Hnh"/>
        <w:keepNext/>
      </w:pPr>
      <w:r w:rsidRPr="00516E05">
        <w:drawing>
          <wp:inline distT="0" distB="0" distL="0" distR="0" wp14:anchorId="20632A83" wp14:editId="29AD2F03">
            <wp:extent cx="5760720" cy="1548033"/>
            <wp:effectExtent l="0" t="0" r="0" b="0"/>
            <wp:docPr id="2128857783"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857783" name="Picture 2128857783"/>
                    <pic:cNvPicPr/>
                  </pic:nvPicPr>
                  <pic:blipFill>
                    <a:blip r:embed="rId37">
                      <a:extLst>
                        <a:ext uri="{28A0092B-C50C-407E-A947-70E740481C1C}">
                          <a14:useLocalDpi xmlns:a14="http://schemas.microsoft.com/office/drawing/2010/main"/>
                        </a:ext>
                      </a:extLst>
                    </a:blip>
                    <a:stretch>
                      <a:fillRect/>
                    </a:stretch>
                  </pic:blipFill>
                  <pic:spPr>
                    <a:xfrm>
                      <a:off x="0" y="0"/>
                      <a:ext cx="5760720" cy="1548033"/>
                    </a:xfrm>
                    <a:prstGeom prst="rect">
                      <a:avLst/>
                    </a:prstGeom>
                  </pic:spPr>
                </pic:pic>
              </a:graphicData>
            </a:graphic>
          </wp:inline>
        </w:drawing>
      </w:r>
    </w:p>
    <w:p w14:paraId="7402459B" w14:textId="7B05C2E9" w:rsidR="330B0ADB" w:rsidRDefault="000E0185" w:rsidP="000E0185">
      <w:pPr>
        <w:pStyle w:val="CaptionHnh"/>
      </w:pPr>
      <w:bookmarkStart w:id="74" w:name="_Toc216390161"/>
      <w:r>
        <w:t xml:space="preserve">Hình </w:t>
      </w:r>
      <w:r w:rsidR="001E0BF1">
        <w:fldChar w:fldCharType="begin"/>
      </w:r>
      <w:r w:rsidR="001E0BF1">
        <w:instrText xml:space="preserve"> STYLEREF 1 \s </w:instrText>
      </w:r>
      <w:r w:rsidR="001E0BF1">
        <w:fldChar w:fldCharType="separate"/>
      </w:r>
      <w:r w:rsidR="005A0104">
        <w:rPr>
          <w:noProof/>
        </w:rPr>
        <w:t>1</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16</w:t>
      </w:r>
      <w:r w:rsidR="001E0BF1">
        <w:rPr>
          <w:noProof/>
        </w:rPr>
        <w:fldChar w:fldCharType="end"/>
      </w:r>
      <w:r>
        <w:t xml:space="preserve"> </w:t>
      </w:r>
      <w:r w:rsidR="5F19D0D3">
        <w:t>Biểu đồ chức năng Quản lý tài khoản, phân quyền</w:t>
      </w:r>
      <w:bookmarkEnd w:id="74"/>
    </w:p>
    <w:p w14:paraId="4B103F0A" w14:textId="623710AE" w:rsidR="1377E596" w:rsidRDefault="14C4F521" w:rsidP="00A27E18">
      <w:pPr>
        <w:pStyle w:val="ListParagraph"/>
        <w:numPr>
          <w:ilvl w:val="0"/>
          <w:numId w:val="63"/>
        </w:numPr>
      </w:pPr>
      <w:r w:rsidRPr="37E4C88E">
        <w:rPr>
          <w:b/>
        </w:rPr>
        <w:t xml:space="preserve">Tiếp nhận yêu cầu: </w:t>
      </w:r>
      <w:r>
        <w:t>Tiếp nhận các yêu cầu tạo lập tài khoản mới hoặc thay đổi tài khoản từ bộ phận nhân sự, quản trị hoặc trưởng bộ phận.</w:t>
      </w:r>
    </w:p>
    <w:p w14:paraId="06D827EE" w14:textId="6D5722BD" w:rsidR="14C4F521" w:rsidRDefault="14C4F521" w:rsidP="00A27E18">
      <w:pPr>
        <w:pStyle w:val="ListParagraph"/>
        <w:numPr>
          <w:ilvl w:val="0"/>
          <w:numId w:val="63"/>
        </w:numPr>
      </w:pPr>
      <w:r w:rsidRPr="0C9BF337">
        <w:rPr>
          <w:b/>
        </w:rPr>
        <w:t>Tạo tài khoản:</w:t>
      </w:r>
      <w:r>
        <w:t xml:space="preserve"> Tạo tài khoản đăng nhập mới trong hệ thống theo yêu cầu đã được tiếp nhận và phê duyệt.</w:t>
      </w:r>
    </w:p>
    <w:p w14:paraId="31238459" w14:textId="06E17B96" w:rsidR="14C4F521" w:rsidRDefault="17570530" w:rsidP="00A27E18">
      <w:pPr>
        <w:pStyle w:val="ListParagraph"/>
        <w:numPr>
          <w:ilvl w:val="0"/>
          <w:numId w:val="63"/>
        </w:numPr>
      </w:pPr>
      <w:r w:rsidRPr="0C9BF337">
        <w:rPr>
          <w:b/>
          <w:bCs/>
        </w:rPr>
        <w:t xml:space="preserve">Phân quyền từng người dùng: </w:t>
      </w:r>
      <w:r>
        <w:t>Gán quyền truy cập hệ thống cho từng tài khoản theo vai trò hoặc theo yêu cầu cá nhân.</w:t>
      </w:r>
    </w:p>
    <w:p w14:paraId="7BB81AE1" w14:textId="406C47E8" w:rsidR="14C4F521" w:rsidRDefault="17570530" w:rsidP="00A27E18">
      <w:pPr>
        <w:pStyle w:val="ListParagraph"/>
        <w:numPr>
          <w:ilvl w:val="0"/>
          <w:numId w:val="63"/>
        </w:numPr>
      </w:pPr>
      <w:r w:rsidRPr="0C9BF337">
        <w:rPr>
          <w:b/>
          <w:bCs/>
        </w:rPr>
        <w:t>Cập nhật thông tin tài khoản:</w:t>
      </w:r>
      <w:r>
        <w:t xml:space="preserve"> Cho phép chỉnh sửa dữ liệu tài khoản trong quá trình sử dụng.</w:t>
      </w:r>
    </w:p>
    <w:p w14:paraId="222539E9" w14:textId="3883272E" w:rsidR="14C4F521" w:rsidRDefault="17570530" w:rsidP="00A27E18">
      <w:pPr>
        <w:pStyle w:val="ListParagraph"/>
        <w:numPr>
          <w:ilvl w:val="0"/>
          <w:numId w:val="63"/>
        </w:numPr>
      </w:pPr>
      <w:r w:rsidRPr="0DF9C70D">
        <w:rPr>
          <w:b/>
          <w:bCs/>
        </w:rPr>
        <w:t>Xóa</w:t>
      </w:r>
      <w:r w:rsidR="7E46215D" w:rsidRPr="0DF9C70D">
        <w:rPr>
          <w:b/>
        </w:rPr>
        <w:t xml:space="preserve"> tài khoản</w:t>
      </w:r>
      <w:r w:rsidRPr="0DF9C70D">
        <w:rPr>
          <w:b/>
          <w:bCs/>
        </w:rPr>
        <w:t>:</w:t>
      </w:r>
      <w:r w:rsidR="7E46215D" w:rsidRPr="0DF9C70D">
        <w:rPr>
          <w:b/>
        </w:rPr>
        <w:t xml:space="preserve"> </w:t>
      </w:r>
      <w:r>
        <w:t>Vô hiệu hóa hoặc xóa tài khoản khỏi hệ thống khi người dùng không còn làm việc hoặc không còn nhu cầu sử dụng.</w:t>
      </w:r>
    </w:p>
    <w:p w14:paraId="716DF6D3" w14:textId="6DBB1536" w:rsidR="37E4C88E" w:rsidRDefault="17570530" w:rsidP="00A27E18">
      <w:pPr>
        <w:pStyle w:val="ListParagraph"/>
        <w:numPr>
          <w:ilvl w:val="0"/>
          <w:numId w:val="63"/>
        </w:numPr>
      </w:pPr>
      <w:r w:rsidRPr="0DF9C70D">
        <w:rPr>
          <w:b/>
        </w:rPr>
        <w:t>Tìm kiếm tài khoản:</w:t>
      </w:r>
      <w:r>
        <w:t xml:space="preserve"> Hỗ trợ người quản trị tra cứu nhanh các tài khoản đang tồn tại trong hệ thống.</w:t>
      </w:r>
    </w:p>
    <w:p w14:paraId="7C833315" w14:textId="2584780A" w:rsidR="0DF9C70D" w:rsidRDefault="0DF9C70D" w:rsidP="0DF9C70D">
      <w:pPr>
        <w:pStyle w:val="ListParagraph"/>
      </w:pPr>
    </w:p>
    <w:p w14:paraId="07E4C974" w14:textId="424F39D3" w:rsidR="093C3ED9" w:rsidRDefault="093C3ED9" w:rsidP="00A27E18">
      <w:pPr>
        <w:pStyle w:val="ListParagraph"/>
        <w:numPr>
          <w:ilvl w:val="0"/>
          <w:numId w:val="65"/>
        </w:numPr>
      </w:pPr>
      <w:r w:rsidRPr="5EEDEC0D">
        <w:rPr>
          <w:b/>
          <w:bCs/>
        </w:rPr>
        <w:t>Quản lý học viên:</w:t>
      </w:r>
      <w:r>
        <w:t xml:space="preserve"> Quản lý thông tin của học viên học tại trung tâm.</w:t>
      </w:r>
    </w:p>
    <w:p w14:paraId="51A1BDE6" w14:textId="20A2D4D4" w:rsidR="5EEDEC0D" w:rsidRDefault="5EEDEC0D" w:rsidP="5EEDEC0D">
      <w:pPr>
        <w:pStyle w:val="ListParagraph"/>
      </w:pPr>
    </w:p>
    <w:p w14:paraId="5EC22A97" w14:textId="1331C4CD" w:rsidR="000E0185" w:rsidRDefault="4709C82B" w:rsidP="29C24F50">
      <w:pPr>
        <w:pStyle w:val="Hnh"/>
        <w:keepNext/>
        <w:jc w:val="left"/>
      </w:pPr>
      <w:r>
        <w:drawing>
          <wp:inline distT="0" distB="0" distL="0" distR="0" wp14:anchorId="4394B9AD" wp14:editId="5A29C3FD">
            <wp:extent cx="5760720" cy="1522657"/>
            <wp:effectExtent l="0" t="0" r="0" b="0"/>
            <wp:docPr id="103691712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917128" name="Picture 1036917128"/>
                    <pic:cNvPicPr/>
                  </pic:nvPicPr>
                  <pic:blipFill>
                    <a:blip r:embed="rId38">
                      <a:extLst>
                        <a:ext uri="{28A0092B-C50C-407E-A947-70E740481C1C}">
                          <a14:useLocalDpi xmlns:a14="http://schemas.microsoft.com/office/drawing/2010/main"/>
                        </a:ext>
                      </a:extLst>
                    </a:blip>
                    <a:stretch>
                      <a:fillRect/>
                    </a:stretch>
                  </pic:blipFill>
                  <pic:spPr>
                    <a:xfrm>
                      <a:off x="0" y="0"/>
                      <a:ext cx="5760720" cy="1522657"/>
                    </a:xfrm>
                    <a:prstGeom prst="rect">
                      <a:avLst/>
                    </a:prstGeom>
                  </pic:spPr>
                </pic:pic>
              </a:graphicData>
            </a:graphic>
          </wp:inline>
        </w:drawing>
      </w:r>
    </w:p>
    <w:p w14:paraId="686411D4" w14:textId="525F51FC" w:rsidR="460A91A4" w:rsidRPr="00516E05" w:rsidRDefault="000E0185" w:rsidP="000E0185">
      <w:pPr>
        <w:pStyle w:val="CaptionHnh"/>
      </w:pPr>
      <w:bookmarkStart w:id="75" w:name="_Toc216390162"/>
      <w:r>
        <w:t xml:space="preserve">Hình </w:t>
      </w:r>
      <w:r w:rsidR="001E0BF1">
        <w:fldChar w:fldCharType="begin"/>
      </w:r>
      <w:r w:rsidR="001E0BF1">
        <w:instrText xml:space="preserve"> STYLEREF 1 \s </w:instrText>
      </w:r>
      <w:r w:rsidR="001E0BF1">
        <w:fldChar w:fldCharType="separate"/>
      </w:r>
      <w:r w:rsidR="005A0104">
        <w:rPr>
          <w:noProof/>
        </w:rPr>
        <w:t>1</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17</w:t>
      </w:r>
      <w:r w:rsidR="001E0BF1">
        <w:rPr>
          <w:noProof/>
        </w:rPr>
        <w:fldChar w:fldCharType="end"/>
      </w:r>
      <w:r>
        <w:t xml:space="preserve"> </w:t>
      </w:r>
      <w:r w:rsidR="54009F60" w:rsidRPr="00516E05">
        <w:t>Biểu đồ chức năng Quản lý học viên</w:t>
      </w:r>
      <w:bookmarkEnd w:id="75"/>
    </w:p>
    <w:p w14:paraId="6BDFAA4D" w14:textId="645C4BAB" w:rsidR="29AE7C20" w:rsidRDefault="29AE7C20" w:rsidP="00A27E18">
      <w:pPr>
        <w:pStyle w:val="ListParagraph"/>
        <w:numPr>
          <w:ilvl w:val="0"/>
          <w:numId w:val="62"/>
        </w:numPr>
      </w:pPr>
      <w:r w:rsidRPr="19422B55">
        <w:rPr>
          <w:b/>
          <w:bCs/>
        </w:rPr>
        <w:t>Tiếp nhận yêu cầu</w:t>
      </w:r>
      <w:r w:rsidR="02E4D666">
        <w:t>: Ghi nhận và xử lý các yêu cầu liên quan đến việc thêm mới hoặc cập nhật thông tin học viên từ bộ phận tư vấn, CSKH hoặc phòng đào tạo.</w:t>
      </w:r>
    </w:p>
    <w:p w14:paraId="219461C9" w14:textId="5C2569C5" w:rsidR="02E4D666" w:rsidRDefault="4B89C9B4" w:rsidP="00A27E18">
      <w:pPr>
        <w:pStyle w:val="ListParagraph"/>
        <w:numPr>
          <w:ilvl w:val="0"/>
          <w:numId w:val="62"/>
        </w:numPr>
      </w:pPr>
      <w:r w:rsidRPr="5EEDEC0D">
        <w:rPr>
          <w:b/>
        </w:rPr>
        <w:t>Thêm học viên:</w:t>
      </w:r>
      <w:r>
        <w:t xml:space="preserve"> Tạo hồ sơ học viên mới trong hệ thống với đầy đủ thông tin cá nhân, liên hệ và trạng thái đăng ký ban đầu.</w:t>
      </w:r>
    </w:p>
    <w:p w14:paraId="11486706" w14:textId="3C9D7B35" w:rsidR="4B89C9B4" w:rsidRDefault="4B89C9B4" w:rsidP="00A27E18">
      <w:pPr>
        <w:pStyle w:val="ListParagraph"/>
        <w:numPr>
          <w:ilvl w:val="0"/>
          <w:numId w:val="62"/>
        </w:numPr>
      </w:pPr>
      <w:r w:rsidRPr="5EEDEC0D">
        <w:rPr>
          <w:b/>
        </w:rPr>
        <w:t>Cập nhật thông tin học viên:</w:t>
      </w:r>
      <w:r>
        <w:t xml:space="preserve"> Chỉnh sửa hoặc bổ sung thông tin hồ sơ học viên khi có thay đổi trong quá trình theo học.</w:t>
      </w:r>
    </w:p>
    <w:p w14:paraId="42DC41A5" w14:textId="2BB14B3A" w:rsidR="4B89C9B4" w:rsidRDefault="4B89C9B4" w:rsidP="00A27E18">
      <w:pPr>
        <w:pStyle w:val="ListParagraph"/>
        <w:numPr>
          <w:ilvl w:val="0"/>
          <w:numId w:val="62"/>
        </w:numPr>
      </w:pPr>
      <w:r w:rsidRPr="5EEDEC0D">
        <w:rPr>
          <w:b/>
        </w:rPr>
        <w:t>Xóa học viên:</w:t>
      </w:r>
      <w:r w:rsidRPr="6B18B1B5">
        <w:t xml:space="preserve"> Gỡ hoặc vô hiệu hóa hồ sơ học viên trong trường hợp nghỉ học, ngừng theo học hoặc yêu cầu xóa dữ liệu.</w:t>
      </w:r>
    </w:p>
    <w:p w14:paraId="71F1DAB3" w14:textId="61D8357C" w:rsidR="3C78B8C4" w:rsidRDefault="3C78B8C4" w:rsidP="00A27E18">
      <w:pPr>
        <w:pStyle w:val="ListParagraph"/>
        <w:numPr>
          <w:ilvl w:val="0"/>
          <w:numId w:val="62"/>
        </w:numPr>
      </w:pPr>
      <w:r w:rsidRPr="5EEDEC0D">
        <w:rPr>
          <w:b/>
        </w:rPr>
        <w:t>Tìm kiếm học viên:</w:t>
      </w:r>
      <w:r w:rsidRPr="6B18B1B5">
        <w:t xml:space="preserve"> Hỗ trợ tra cứu nhanh hồ sơ học viên theo tên, mã học viên, số điện thoại, lớp học hoặc trạng thái</w:t>
      </w:r>
    </w:p>
    <w:p w14:paraId="6229C0E2" w14:textId="07A7EE79" w:rsidR="3C78B8C4" w:rsidRDefault="3C78B8C4" w:rsidP="00A27E18">
      <w:pPr>
        <w:pStyle w:val="ListParagraph"/>
        <w:numPr>
          <w:ilvl w:val="0"/>
          <w:numId w:val="62"/>
        </w:numPr>
      </w:pPr>
      <w:r w:rsidRPr="5EEDEC0D">
        <w:rPr>
          <w:b/>
        </w:rPr>
        <w:t>Đăng ký khóa học:</w:t>
      </w:r>
      <w:r>
        <w:t xml:space="preserve"> Thực hiện thao tác đăng ký khóa học hoặc lớp học cho học viên theo nhu cầu học tập.</w:t>
      </w:r>
    </w:p>
    <w:p w14:paraId="04F5925A" w14:textId="0E83E0AC" w:rsidR="3C78B8C4" w:rsidRDefault="3C78B8C4" w:rsidP="00A27E18">
      <w:pPr>
        <w:pStyle w:val="ListParagraph"/>
        <w:numPr>
          <w:ilvl w:val="0"/>
          <w:numId w:val="62"/>
        </w:numPr>
      </w:pPr>
      <w:r w:rsidRPr="5EEDEC0D">
        <w:rPr>
          <w:b/>
        </w:rPr>
        <w:t>Cập nhật trình độ:</w:t>
      </w:r>
      <w:r w:rsidR="5FF4F59F">
        <w:t xml:space="preserve"> Cập nhật level/trình độ tiếng Anh của học viên sau kiểm tra đầu vào, kiểm tra định kỳ hoặc đánh giá giáo viên.</w:t>
      </w:r>
    </w:p>
    <w:p w14:paraId="55AE5674" w14:textId="425D9B42" w:rsidR="5FF4F59F" w:rsidRDefault="5FF4F59F" w:rsidP="00A27E18">
      <w:pPr>
        <w:pStyle w:val="ListParagraph"/>
        <w:numPr>
          <w:ilvl w:val="0"/>
          <w:numId w:val="62"/>
        </w:numPr>
      </w:pPr>
      <w:r w:rsidRPr="5EEDEC0D">
        <w:rPr>
          <w:b/>
        </w:rPr>
        <w:t>Báo cáo trình độ học viên:</w:t>
      </w:r>
      <w:r>
        <w:t xml:space="preserve"> Tổng hợp và xuất báo cáo về trình độ học tập, tiến độ rèn luyện và sự tiến bộ của học viên.</w:t>
      </w:r>
    </w:p>
    <w:p w14:paraId="4BE65885" w14:textId="7512D82B" w:rsidR="5FF4F59F" w:rsidRDefault="5FF4F59F" w:rsidP="00A27E18">
      <w:pPr>
        <w:pStyle w:val="ListParagraph"/>
        <w:numPr>
          <w:ilvl w:val="0"/>
          <w:numId w:val="62"/>
        </w:numPr>
      </w:pPr>
      <w:r w:rsidRPr="5EEDEC0D">
        <w:rPr>
          <w:b/>
        </w:rPr>
        <w:t>Cập nhật hồ sơ năng lực của học viên:</w:t>
      </w:r>
      <w:r>
        <w:t xml:space="preserve"> </w:t>
      </w:r>
      <w:r w:rsidRPr="4FFE2BA6">
        <w:t>Lưu trữ và cập nhật các thông tin về kỹ năng, năng lực học tập, mục tiêu học tập hoặc mức độ phù hợp với chương trình.</w:t>
      </w:r>
    </w:p>
    <w:p w14:paraId="2AADBFAB" w14:textId="032B9E0F" w:rsidR="1BA9C89C" w:rsidRDefault="5FF4F59F" w:rsidP="00A27E18">
      <w:pPr>
        <w:pStyle w:val="ListParagraph"/>
        <w:numPr>
          <w:ilvl w:val="0"/>
          <w:numId w:val="62"/>
        </w:numPr>
      </w:pPr>
      <w:r w:rsidRPr="5EEDEC0D">
        <w:rPr>
          <w:b/>
        </w:rPr>
        <w:t>Thu thập thông tin trình độ, chứng chỉ, thành tích, thành tựu của học viên:</w:t>
      </w:r>
      <w:r>
        <w:t xml:space="preserve"> Ghi nhận các chứng chỉ đã đạt được, kết quả thi, thành tích cá nhân và các mốc tiến bộ quan trọng để phục vụ đánh giá toàn diện.</w:t>
      </w:r>
    </w:p>
    <w:p w14:paraId="47EDE544" w14:textId="36B6F496" w:rsidR="00236EDC" w:rsidRDefault="00236EDC" w:rsidP="00236EDC">
      <w:pPr>
        <w:ind w:left="720" w:firstLine="0"/>
      </w:pPr>
    </w:p>
    <w:p w14:paraId="32171165" w14:textId="371C933D" w:rsidR="5EEDEC0D" w:rsidRDefault="16E75345" w:rsidP="005975A9">
      <w:pPr>
        <w:pStyle w:val="ListParagraph"/>
        <w:numPr>
          <w:ilvl w:val="0"/>
          <w:numId w:val="61"/>
        </w:numPr>
      </w:pPr>
      <w:r w:rsidRPr="5EEDEC0D">
        <w:rPr>
          <w:b/>
          <w:bCs/>
        </w:rPr>
        <w:t>Quản lý học phí:</w:t>
      </w:r>
      <w:r>
        <w:t xml:space="preserve"> Đảm bảo quá trình thu – quản lý – theo dõi – báo cáo học phí của học viên được thực hiện chính xác, minh bạch và thuận tiện. Hệ thống hỗ trợ trung tâm tạo hóa đơn, cập nhật thông tin thanh toán, thống kê doanh thu, và cung cấp dữ liệu phục vụ kiểm soát tài chính.</w:t>
      </w:r>
    </w:p>
    <w:p w14:paraId="74934158" w14:textId="6D4D2E59" w:rsidR="000E0185" w:rsidRDefault="144D6BEE" w:rsidP="000E0185">
      <w:pPr>
        <w:pStyle w:val="Hnh"/>
      </w:pPr>
      <w:r>
        <w:drawing>
          <wp:inline distT="0" distB="0" distL="0" distR="0" wp14:anchorId="4507A655" wp14:editId="24B7FF59">
            <wp:extent cx="6104074" cy="1489304"/>
            <wp:effectExtent l="0" t="0" r="0" b="0"/>
            <wp:docPr id="174476813"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76813" name="Picture 174476813"/>
                    <pic:cNvPicPr/>
                  </pic:nvPicPr>
                  <pic:blipFill>
                    <a:blip r:embed="rId39">
                      <a:extLst>
                        <a:ext uri="{28A0092B-C50C-407E-A947-70E740481C1C}">
                          <a14:useLocalDpi xmlns:a14="http://schemas.microsoft.com/office/drawing/2010/main"/>
                        </a:ext>
                      </a:extLst>
                    </a:blip>
                    <a:stretch>
                      <a:fillRect/>
                    </a:stretch>
                  </pic:blipFill>
                  <pic:spPr>
                    <a:xfrm>
                      <a:off x="0" y="0"/>
                      <a:ext cx="6104074" cy="1489304"/>
                    </a:xfrm>
                    <a:prstGeom prst="rect">
                      <a:avLst/>
                    </a:prstGeom>
                  </pic:spPr>
                </pic:pic>
              </a:graphicData>
            </a:graphic>
          </wp:inline>
        </w:drawing>
      </w:r>
    </w:p>
    <w:p w14:paraId="62798EFD" w14:textId="4CA45CD7" w:rsidR="40D79B7F" w:rsidRDefault="000E0185" w:rsidP="000E0185">
      <w:pPr>
        <w:pStyle w:val="CaptionHnh"/>
      </w:pPr>
      <w:bookmarkStart w:id="76" w:name="_Toc216390163"/>
      <w:r>
        <w:t xml:space="preserve">Hình </w:t>
      </w:r>
      <w:r w:rsidR="001E0BF1">
        <w:fldChar w:fldCharType="begin"/>
      </w:r>
      <w:r w:rsidR="001E0BF1">
        <w:instrText xml:space="preserve"> STYLEREF 1 \s </w:instrText>
      </w:r>
      <w:r w:rsidR="001E0BF1">
        <w:fldChar w:fldCharType="separate"/>
      </w:r>
      <w:r w:rsidR="005A0104">
        <w:rPr>
          <w:noProof/>
        </w:rPr>
        <w:t>1</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18</w:t>
      </w:r>
      <w:r w:rsidR="001E0BF1">
        <w:rPr>
          <w:noProof/>
        </w:rPr>
        <w:fldChar w:fldCharType="end"/>
      </w:r>
      <w:r>
        <w:t xml:space="preserve"> </w:t>
      </w:r>
      <w:r w:rsidR="144D6BEE" w:rsidRPr="5EEDEC0D">
        <w:t>Sơ đồ chức năng Quản lý học phí</w:t>
      </w:r>
      <w:bookmarkEnd w:id="76"/>
    </w:p>
    <w:p w14:paraId="1502FB81" w14:textId="2BE6E813" w:rsidR="38D564FA" w:rsidRDefault="1C816038" w:rsidP="00A27E18">
      <w:pPr>
        <w:pStyle w:val="ListParagraph"/>
        <w:numPr>
          <w:ilvl w:val="0"/>
          <w:numId w:val="60"/>
        </w:numPr>
      </w:pPr>
      <w:r w:rsidRPr="5EEDEC0D">
        <w:rPr>
          <w:b/>
        </w:rPr>
        <w:t>Tiếp nhận yêu cầu:</w:t>
      </w:r>
      <w:r>
        <w:t xml:space="preserve"> </w:t>
      </w:r>
      <w:r w:rsidR="6B8CAECE">
        <w:t>Ghi nhận các yêu cầu liên quan đến học phí từ bộ phận tư vấn, kế toán hoặc học viên, như yêu cầu tạo hóa đơn mới, chỉnh sửa học phí hoặc xử lý các vấn đề thanh toán.</w:t>
      </w:r>
    </w:p>
    <w:p w14:paraId="05A665EA" w14:textId="1013D396" w:rsidR="378ABA6B" w:rsidRDefault="6B8CAECE" w:rsidP="00A27E18">
      <w:pPr>
        <w:pStyle w:val="ListParagraph"/>
        <w:numPr>
          <w:ilvl w:val="0"/>
          <w:numId w:val="60"/>
        </w:numPr>
      </w:pPr>
      <w:r w:rsidRPr="5EEDEC0D">
        <w:rPr>
          <w:b/>
        </w:rPr>
        <w:t>Tạo hóa đơn:</w:t>
      </w:r>
      <w:r>
        <w:t xml:space="preserve"> Khởi tạo hóa đơn học phí mới cho học viên dựa trên khóa học đăng ký, chương trình học, ưu đãi hoặc các khoản phụ thu.</w:t>
      </w:r>
    </w:p>
    <w:p w14:paraId="5A62FC84" w14:textId="092E4C22" w:rsidR="6B8CAECE" w:rsidRDefault="6B8CAECE" w:rsidP="00A27E18">
      <w:pPr>
        <w:pStyle w:val="ListParagraph"/>
        <w:numPr>
          <w:ilvl w:val="0"/>
          <w:numId w:val="60"/>
        </w:numPr>
      </w:pPr>
      <w:r w:rsidRPr="5EEDEC0D">
        <w:rPr>
          <w:b/>
        </w:rPr>
        <w:t>Cập nhật thông tin hóa đơn:</w:t>
      </w:r>
      <w:r>
        <w:t xml:space="preserve"> Điều chỉnh thông tin hóa đơn khi có thay đổi, ví dụ: cập nhật trạng thái thanh toán, thay đổi số tiền, bổ sung ghi chú hoặc hiệu chỉnh sai sót.</w:t>
      </w:r>
    </w:p>
    <w:p w14:paraId="5558CBD5" w14:textId="5F35961A" w:rsidR="5B3C0D3F" w:rsidRDefault="6B8CAECE" w:rsidP="00A27E18">
      <w:pPr>
        <w:pStyle w:val="ListParagraph"/>
        <w:numPr>
          <w:ilvl w:val="0"/>
          <w:numId w:val="60"/>
        </w:numPr>
      </w:pPr>
      <w:r w:rsidRPr="5EEDEC0D">
        <w:rPr>
          <w:b/>
        </w:rPr>
        <w:t>Xóa hóa đơn:</w:t>
      </w:r>
      <w:r>
        <w:t xml:space="preserve"> Xóa hoặc vô hiệu hóa hóa đơn trong trường hợp hóa đơn bị tạo nhầm, học viên hủy đăng ký khóa học hoặc có yêu cầu điều chỉnh tài chính.</w:t>
      </w:r>
    </w:p>
    <w:p w14:paraId="2C4F370E" w14:textId="66FF29D6" w:rsidR="6B8CAECE" w:rsidRDefault="6B8CAECE" w:rsidP="00A27E18">
      <w:pPr>
        <w:pStyle w:val="ListParagraph"/>
        <w:numPr>
          <w:ilvl w:val="0"/>
          <w:numId w:val="60"/>
        </w:numPr>
      </w:pPr>
      <w:r w:rsidRPr="5EEDEC0D">
        <w:rPr>
          <w:b/>
        </w:rPr>
        <w:t>Tìm kiếm hóa đơn:</w:t>
      </w:r>
      <w:r>
        <w:t xml:space="preserve"> Tra cứu nhanh hóa đơn theo mã học viên, tên học viên, mã hóa đơn, trạng thái thanh toán hoặc thời gian tạo.</w:t>
      </w:r>
    </w:p>
    <w:p w14:paraId="4E16D19D" w14:textId="77C47280" w:rsidR="6B8CAECE" w:rsidRDefault="6B8CAECE" w:rsidP="00A27E18">
      <w:pPr>
        <w:pStyle w:val="ListParagraph"/>
        <w:numPr>
          <w:ilvl w:val="0"/>
          <w:numId w:val="60"/>
        </w:numPr>
      </w:pPr>
      <w:r w:rsidRPr="5EEDEC0D">
        <w:rPr>
          <w:b/>
        </w:rPr>
        <w:t>Thống kê báo cáo học phí:</w:t>
      </w:r>
      <w:r>
        <w:t xml:space="preserve"> Tổng hợp và phân tích dữ liệu học phí theo thời gian, theo lớp, theo khóa học hoặc theo trạng thái thanh toán, phục vụ báo cáo quản trị và kế toán.</w:t>
      </w:r>
    </w:p>
    <w:p w14:paraId="7A75C84E" w14:textId="6A9EB867" w:rsidR="6B8CAECE" w:rsidRDefault="6B8CAECE" w:rsidP="00A27E18">
      <w:pPr>
        <w:pStyle w:val="ListParagraph"/>
        <w:numPr>
          <w:ilvl w:val="0"/>
          <w:numId w:val="60"/>
        </w:numPr>
      </w:pPr>
      <w:r w:rsidRPr="5EEDEC0D">
        <w:rPr>
          <w:b/>
        </w:rPr>
        <w:t xml:space="preserve">Xuất hóa đơn: </w:t>
      </w:r>
      <w:r>
        <w:t>Cung cấp khả năng xuất hóa đơn dạng PDF, bản in hoặc gửi hóa đơn điện tử cho học viên hoặc bộ phận tài chính.</w:t>
      </w:r>
    </w:p>
    <w:p w14:paraId="0D0414EF" w14:textId="52B57F96" w:rsidR="65886AF7" w:rsidRDefault="65886AF7" w:rsidP="00730941">
      <w:pPr>
        <w:pStyle w:val="Hnh"/>
      </w:pPr>
    </w:p>
    <w:p w14:paraId="14ECE750" w14:textId="4F772374" w:rsidR="3FDEBD1A" w:rsidRDefault="3FDEBD1A" w:rsidP="00A27E18">
      <w:pPr>
        <w:pStyle w:val="ListParagraph"/>
        <w:numPr>
          <w:ilvl w:val="0"/>
          <w:numId w:val="59"/>
        </w:numPr>
      </w:pPr>
      <w:r w:rsidRPr="5EEDEC0D">
        <w:rPr>
          <w:b/>
          <w:bCs/>
        </w:rPr>
        <w:t xml:space="preserve">Quản lý khóa học: </w:t>
      </w:r>
      <w:r>
        <w:t>Quản trị khóa học trong hệ thống, bao gồm tạo mới, chỉnh sửa, xóa, tra cứu và thống kê đăng ký của học viên.</w:t>
      </w:r>
    </w:p>
    <w:p w14:paraId="62F39320" w14:textId="387FE8F4" w:rsidR="000E0185" w:rsidRDefault="194EBA42" w:rsidP="00730941">
      <w:pPr>
        <w:pStyle w:val="Hnh"/>
      </w:pPr>
      <w:r>
        <w:drawing>
          <wp:inline distT="0" distB="0" distL="0" distR="0" wp14:anchorId="4E55AEB4" wp14:editId="54C8E8F2">
            <wp:extent cx="5760720" cy="1877944"/>
            <wp:effectExtent l="0" t="0" r="0" b="8255"/>
            <wp:docPr id="1990019516"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019516" name="Picture 1990019516"/>
                    <pic:cNvPicPr/>
                  </pic:nvPicPr>
                  <pic:blipFill>
                    <a:blip r:embed="rId40">
                      <a:extLst>
                        <a:ext uri="{28A0092B-C50C-407E-A947-70E740481C1C}">
                          <a14:useLocalDpi xmlns:a14="http://schemas.microsoft.com/office/drawing/2010/main"/>
                        </a:ext>
                      </a:extLst>
                    </a:blip>
                    <a:stretch>
                      <a:fillRect/>
                    </a:stretch>
                  </pic:blipFill>
                  <pic:spPr>
                    <a:xfrm>
                      <a:off x="0" y="0"/>
                      <a:ext cx="5760720" cy="1877944"/>
                    </a:xfrm>
                    <a:prstGeom prst="rect">
                      <a:avLst/>
                    </a:prstGeom>
                  </pic:spPr>
                </pic:pic>
              </a:graphicData>
            </a:graphic>
          </wp:inline>
        </w:drawing>
      </w:r>
    </w:p>
    <w:p w14:paraId="6F9E6784" w14:textId="55F8C30E" w:rsidR="40820D93" w:rsidRDefault="000E0185" w:rsidP="000E0185">
      <w:pPr>
        <w:pStyle w:val="CaptionHnh"/>
      </w:pPr>
      <w:bookmarkStart w:id="77" w:name="_Toc216390164"/>
      <w:r>
        <w:t xml:space="preserve">Hình </w:t>
      </w:r>
      <w:r w:rsidR="001E0BF1">
        <w:fldChar w:fldCharType="begin"/>
      </w:r>
      <w:r w:rsidR="001E0BF1">
        <w:instrText xml:space="preserve"> STYLEREF 1 \s </w:instrText>
      </w:r>
      <w:r w:rsidR="001E0BF1">
        <w:fldChar w:fldCharType="separate"/>
      </w:r>
      <w:r w:rsidR="005A0104">
        <w:rPr>
          <w:noProof/>
        </w:rPr>
        <w:t>1</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19</w:t>
      </w:r>
      <w:r w:rsidR="001E0BF1">
        <w:rPr>
          <w:noProof/>
        </w:rPr>
        <w:fldChar w:fldCharType="end"/>
      </w:r>
      <w:r>
        <w:t xml:space="preserve"> </w:t>
      </w:r>
      <w:r w:rsidR="00236EDC">
        <w:t xml:space="preserve"> </w:t>
      </w:r>
      <w:r w:rsidR="194EBA42">
        <w:t>Sơ đồ chức năng Quản lý khóa học</w:t>
      </w:r>
      <w:bookmarkEnd w:id="77"/>
    </w:p>
    <w:p w14:paraId="49E90156" w14:textId="1E36C63B" w:rsidR="1B4EE7D5" w:rsidRDefault="3CE0C147" w:rsidP="00A27E18">
      <w:pPr>
        <w:pStyle w:val="ListParagraph"/>
        <w:numPr>
          <w:ilvl w:val="0"/>
          <w:numId w:val="58"/>
        </w:numPr>
      </w:pPr>
      <w:r w:rsidRPr="5EEDEC0D">
        <w:rPr>
          <w:b/>
        </w:rPr>
        <w:t>Thêm khóa học:</w:t>
      </w:r>
      <w:r>
        <w:t xml:space="preserve"> Cung cấp chức năng để nhân sự quản lý tạo mới một khóa học trong hệ thống.</w:t>
      </w:r>
    </w:p>
    <w:p w14:paraId="59DBAB9A" w14:textId="3A6F77D4" w:rsidR="3CE0C147" w:rsidRDefault="24E9BD28" w:rsidP="00A27E18">
      <w:pPr>
        <w:pStyle w:val="ListParagraph"/>
        <w:numPr>
          <w:ilvl w:val="0"/>
          <w:numId w:val="58"/>
        </w:numPr>
      </w:pPr>
      <w:r w:rsidRPr="5EEDEC0D">
        <w:rPr>
          <w:b/>
        </w:rPr>
        <w:t xml:space="preserve">Thống kê đăng ký học: </w:t>
      </w:r>
      <w:r>
        <w:t>Cung cấp thông tin tổng quan và chi tiết về số lượng học viên đã đăng ký theo từng khóa học.</w:t>
      </w:r>
    </w:p>
    <w:p w14:paraId="705762AE" w14:textId="5C2EC52A" w:rsidR="3CE0C147" w:rsidRDefault="24E9BD28" w:rsidP="00A27E18">
      <w:pPr>
        <w:pStyle w:val="ListParagraph"/>
        <w:numPr>
          <w:ilvl w:val="0"/>
          <w:numId w:val="58"/>
        </w:numPr>
      </w:pPr>
      <w:r w:rsidRPr="5EEDEC0D">
        <w:rPr>
          <w:b/>
        </w:rPr>
        <w:t xml:space="preserve">Cập nhật khóa học: </w:t>
      </w:r>
      <w:r>
        <w:t>Cho phép chỉnh sửa thông tin khóa học sau khi đã tạo.</w:t>
      </w:r>
    </w:p>
    <w:p w14:paraId="034D3D8C" w14:textId="47B3D74A" w:rsidR="3CE0C147" w:rsidRDefault="24E9BD28" w:rsidP="00A27E18">
      <w:pPr>
        <w:pStyle w:val="ListParagraph"/>
        <w:numPr>
          <w:ilvl w:val="0"/>
          <w:numId w:val="58"/>
        </w:numPr>
      </w:pPr>
      <w:r w:rsidRPr="5EEDEC0D">
        <w:rPr>
          <w:b/>
        </w:rPr>
        <w:t xml:space="preserve">Xóa khóa học: </w:t>
      </w:r>
      <w:r>
        <w:t>Gỡ bỏ khóa học không còn sử dụng khỏi hệ thống.</w:t>
      </w:r>
    </w:p>
    <w:p w14:paraId="32699458" w14:textId="062EBD79" w:rsidR="3CE0C147" w:rsidRDefault="24E9BD28" w:rsidP="00A27E18">
      <w:pPr>
        <w:pStyle w:val="ListParagraph"/>
        <w:numPr>
          <w:ilvl w:val="0"/>
          <w:numId w:val="58"/>
        </w:numPr>
      </w:pPr>
      <w:r w:rsidRPr="5EEDEC0D">
        <w:rPr>
          <w:b/>
        </w:rPr>
        <w:t xml:space="preserve">Tìm kiếm khóa học: </w:t>
      </w:r>
      <w:r>
        <w:t>Cho phép tìm nhanh một hoặc nhiều khóa học dựa trên tiêu chí linh hoạt.</w:t>
      </w:r>
    </w:p>
    <w:p w14:paraId="16F2CAA9" w14:textId="65247395" w:rsidR="5DF42AEA" w:rsidRDefault="5DF42AEA" w:rsidP="5DF42AEA">
      <w:pPr>
        <w:pStyle w:val="ListParagraph"/>
      </w:pPr>
    </w:p>
    <w:p w14:paraId="382A149B" w14:textId="32E645AF" w:rsidR="6CFF15F0" w:rsidRDefault="6CFF15F0" w:rsidP="00A27E18">
      <w:pPr>
        <w:pStyle w:val="ListParagraph"/>
        <w:numPr>
          <w:ilvl w:val="0"/>
          <w:numId w:val="57"/>
        </w:numPr>
        <w:ind w:left="720"/>
        <w:rPr>
          <w:b/>
          <w:bCs/>
        </w:rPr>
      </w:pPr>
      <w:r w:rsidRPr="5EEDEC0D">
        <w:rPr>
          <w:b/>
          <w:bCs/>
        </w:rPr>
        <w:t xml:space="preserve">Quản lý lớp: </w:t>
      </w:r>
      <w:r>
        <w:t>Quản trị và làm việc với lớp học, lịch học, điểm danh, học viên của một lớp.</w:t>
      </w:r>
    </w:p>
    <w:p w14:paraId="254C0CC7" w14:textId="04CDB6A2" w:rsidR="000D7A34" w:rsidRDefault="0F46D69D" w:rsidP="000D7A34">
      <w:pPr>
        <w:pStyle w:val="Hnh"/>
        <w:keepNext/>
      </w:pPr>
      <w:commentRangeStart w:id="78"/>
      <w:r>
        <w:drawing>
          <wp:inline distT="0" distB="0" distL="0" distR="0" wp14:anchorId="74A39069" wp14:editId="0B0853C6">
            <wp:extent cx="5760720" cy="1099697"/>
            <wp:effectExtent l="0" t="0" r="0" b="5715"/>
            <wp:docPr id="1267858453"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858453" name="Picture 1267858453"/>
                    <pic:cNvPicPr/>
                  </pic:nvPicPr>
                  <pic:blipFill>
                    <a:blip r:embed="rId41">
                      <a:extLst>
                        <a:ext uri="{28A0092B-C50C-407E-A947-70E740481C1C}">
                          <a14:useLocalDpi xmlns:a14="http://schemas.microsoft.com/office/drawing/2010/main"/>
                        </a:ext>
                      </a:extLst>
                    </a:blip>
                    <a:stretch>
                      <a:fillRect/>
                    </a:stretch>
                  </pic:blipFill>
                  <pic:spPr>
                    <a:xfrm>
                      <a:off x="0" y="0"/>
                      <a:ext cx="5760720" cy="1099697"/>
                    </a:xfrm>
                    <a:prstGeom prst="rect">
                      <a:avLst/>
                    </a:prstGeom>
                  </pic:spPr>
                </pic:pic>
              </a:graphicData>
            </a:graphic>
          </wp:inline>
        </w:drawing>
      </w:r>
      <w:commentRangeEnd w:id="78"/>
      <w:r w:rsidR="00690E26">
        <w:rPr>
          <w:rStyle w:val="CommentReference"/>
          <w:sz w:val="26"/>
          <w:szCs w:val="22"/>
        </w:rPr>
        <w:commentReference w:id="78"/>
      </w:r>
      <w:commentRangeStart w:id="79"/>
    </w:p>
    <w:p w14:paraId="590A991B" w14:textId="5B66457A" w:rsidR="2A615AAA" w:rsidRDefault="000D7A34" w:rsidP="000D7A34">
      <w:pPr>
        <w:pStyle w:val="CaptionHnh"/>
      </w:pPr>
      <w:bookmarkStart w:id="80" w:name="_Toc216390165"/>
      <w:r>
        <w:t xml:space="preserve">Hình </w:t>
      </w:r>
      <w:r w:rsidR="001E0BF1">
        <w:fldChar w:fldCharType="begin"/>
      </w:r>
      <w:r w:rsidR="001E0BF1">
        <w:instrText xml:space="preserve"> STYLEREF 1 \s </w:instrText>
      </w:r>
      <w:r w:rsidR="001E0BF1">
        <w:fldChar w:fldCharType="separate"/>
      </w:r>
      <w:r w:rsidR="005A0104">
        <w:rPr>
          <w:noProof/>
        </w:rPr>
        <w:t>1</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20</w:t>
      </w:r>
      <w:r w:rsidR="001E0BF1">
        <w:rPr>
          <w:noProof/>
        </w:rPr>
        <w:fldChar w:fldCharType="end"/>
      </w:r>
      <w:r>
        <w:t xml:space="preserve"> </w:t>
      </w:r>
      <w:r w:rsidR="41FC716A">
        <w:t>Sơ đồ chức năng Quản lý lớp</w:t>
      </w:r>
      <w:bookmarkEnd w:id="80"/>
    </w:p>
    <w:p w14:paraId="249D0311" w14:textId="713CF04B" w:rsidR="7B581D0D" w:rsidRDefault="0867B3DC" w:rsidP="00A27E18">
      <w:pPr>
        <w:pStyle w:val="ListParagraph"/>
        <w:numPr>
          <w:ilvl w:val="0"/>
          <w:numId w:val="56"/>
        </w:numPr>
      </w:pPr>
      <w:r w:rsidRPr="5EEDEC0D">
        <w:rPr>
          <w:b/>
        </w:rPr>
        <w:t>Thêm lớp học:</w:t>
      </w:r>
      <w:r w:rsidR="307882F0" w:rsidRPr="7A483940">
        <w:t xml:space="preserve"> Tạo một lớp học mới với thông tin như tên lớp, môn học, giáo viên phụ trách, lịch học, phòng học</w:t>
      </w:r>
      <w:r w:rsidR="307882F0" w:rsidRPr="05FAC4E7">
        <w:t>.</w:t>
      </w:r>
    </w:p>
    <w:p w14:paraId="1E1256E6" w14:textId="4260D3F8" w:rsidR="0867B3DC" w:rsidRDefault="0867B3DC" w:rsidP="00A27E18">
      <w:pPr>
        <w:pStyle w:val="ListParagraph"/>
        <w:numPr>
          <w:ilvl w:val="0"/>
          <w:numId w:val="56"/>
        </w:numPr>
      </w:pPr>
      <w:r w:rsidRPr="5EEDEC0D">
        <w:rPr>
          <w:b/>
        </w:rPr>
        <w:t>Cập nhật thông tin lớp học:</w:t>
      </w:r>
      <w:r w:rsidR="70EFB0AF" w:rsidRPr="5EEDEC0D">
        <w:rPr>
          <w:b/>
        </w:rPr>
        <w:t xml:space="preserve"> </w:t>
      </w:r>
      <w:r w:rsidR="70EFB0AF" w:rsidRPr="596DB509">
        <w:t>Chỉnh sửa thông tin lớp: đổi tên lớp, đổi giáo viên, thay đổi phòng, thay đổi thời gian.</w:t>
      </w:r>
    </w:p>
    <w:p w14:paraId="549838E8" w14:textId="54CE09FE" w:rsidR="0867B3DC" w:rsidRDefault="0867B3DC" w:rsidP="00A27E18">
      <w:pPr>
        <w:pStyle w:val="ListParagraph"/>
        <w:numPr>
          <w:ilvl w:val="0"/>
          <w:numId w:val="56"/>
        </w:numPr>
      </w:pPr>
      <w:r w:rsidRPr="5EEDEC0D">
        <w:rPr>
          <w:b/>
        </w:rPr>
        <w:t>Cập nhật học viên của lớp học:</w:t>
      </w:r>
      <w:r w:rsidR="2338BAAD" w:rsidRPr="5EEDEC0D">
        <w:rPr>
          <w:b/>
        </w:rPr>
        <w:t xml:space="preserve"> </w:t>
      </w:r>
      <w:r w:rsidR="2338BAAD" w:rsidRPr="0B9BB702">
        <w:t>Thêm học viên</w:t>
      </w:r>
      <w:r w:rsidR="2338BAAD" w:rsidRPr="23AABC69">
        <w:t xml:space="preserve"> </w:t>
      </w:r>
      <w:r w:rsidR="2338BAAD" w:rsidRPr="0B9BB702">
        <w:t>mới vào</w:t>
      </w:r>
      <w:r w:rsidR="2338BAAD" w:rsidRPr="23AABC69">
        <w:t xml:space="preserve"> lớp hoặc chỉnh sửa thông tin liên quan đến danh sách học viên.</w:t>
      </w:r>
    </w:p>
    <w:p w14:paraId="12EAB1E4" w14:textId="150D132B" w:rsidR="0867B3DC" w:rsidRDefault="0867B3DC" w:rsidP="00A27E18">
      <w:pPr>
        <w:pStyle w:val="ListParagraph"/>
        <w:numPr>
          <w:ilvl w:val="0"/>
          <w:numId w:val="56"/>
        </w:numPr>
      </w:pPr>
      <w:r w:rsidRPr="5EEDEC0D">
        <w:rPr>
          <w:b/>
        </w:rPr>
        <w:t>Cập nhật trạng thái lớp:</w:t>
      </w:r>
      <w:r w:rsidR="1BEED4D6" w:rsidRPr="1414E493">
        <w:t xml:space="preserve"> Thay đổi trạng thái lớp như: đang mở, đang học, tạm dừng, đã kết thúc… để phục vụ quản lý và thống kê.</w:t>
      </w:r>
    </w:p>
    <w:p w14:paraId="6D4FE4AF" w14:textId="73B59939" w:rsidR="0867B3DC" w:rsidRDefault="0867B3DC" w:rsidP="00A27E18">
      <w:pPr>
        <w:pStyle w:val="ListParagraph"/>
        <w:numPr>
          <w:ilvl w:val="0"/>
          <w:numId w:val="56"/>
        </w:numPr>
        <w:rPr>
          <w:b/>
          <w:bCs/>
          <w:sz w:val="28"/>
          <w:szCs w:val="28"/>
        </w:rPr>
      </w:pPr>
      <w:r w:rsidRPr="5EEDEC0D">
        <w:rPr>
          <w:b/>
        </w:rPr>
        <w:t>Cập nhật thông tin điểm danh:</w:t>
      </w:r>
      <w:r w:rsidR="4F6C20DF" w:rsidRPr="1414E493">
        <w:t xml:space="preserve"> Nhập hoặc chỉnh sửa thông tin điểm danh theo buổi học (có mặt, vắng mặt, nghỉ phép…).</w:t>
      </w:r>
    </w:p>
    <w:p w14:paraId="7A354195" w14:textId="1EED5BC1" w:rsidR="0867B3DC" w:rsidRDefault="0867B3DC" w:rsidP="00A27E18">
      <w:pPr>
        <w:pStyle w:val="ListParagraph"/>
        <w:numPr>
          <w:ilvl w:val="0"/>
          <w:numId w:val="56"/>
        </w:numPr>
      </w:pPr>
      <w:r w:rsidRPr="5EEDEC0D">
        <w:rPr>
          <w:b/>
        </w:rPr>
        <w:t>Cập nhật trạng thái học của học viên:</w:t>
      </w:r>
      <w:r w:rsidR="253ADBE9" w:rsidRPr="5EEDEC0D">
        <w:rPr>
          <w:b/>
        </w:rPr>
        <w:t xml:space="preserve"> </w:t>
      </w:r>
      <w:r w:rsidR="253ADBE9" w:rsidRPr="1414E493">
        <w:t>Thay đổi tình trạng học viên trong lớp: đang học, bảo lưu, chuyển lớp, nghỉ học…</w:t>
      </w:r>
    </w:p>
    <w:p w14:paraId="3B15EB20" w14:textId="4F420384" w:rsidR="0867B3DC" w:rsidRDefault="0867B3DC" w:rsidP="00A27E18">
      <w:pPr>
        <w:pStyle w:val="ListParagraph"/>
        <w:numPr>
          <w:ilvl w:val="0"/>
          <w:numId w:val="56"/>
        </w:numPr>
      </w:pPr>
      <w:r w:rsidRPr="5EEDEC0D">
        <w:rPr>
          <w:b/>
        </w:rPr>
        <w:t>Xếp lịch:</w:t>
      </w:r>
      <w:r w:rsidR="51107BFD" w:rsidRPr="5EEDEC0D">
        <w:rPr>
          <w:b/>
        </w:rPr>
        <w:t xml:space="preserve"> </w:t>
      </w:r>
      <w:r w:rsidR="51107BFD" w:rsidRPr="1511803B">
        <w:t>Sắp xếp hoặc điều chỉnh lịch học: ngày học, giờ học, số buổi, lặp buổi…</w:t>
      </w:r>
    </w:p>
    <w:p w14:paraId="083114B5" w14:textId="2969FF08" w:rsidR="0867B3DC" w:rsidRDefault="0867B3DC" w:rsidP="00A27E18">
      <w:pPr>
        <w:pStyle w:val="ListParagraph"/>
        <w:numPr>
          <w:ilvl w:val="0"/>
          <w:numId w:val="56"/>
        </w:numPr>
      </w:pPr>
      <w:r w:rsidRPr="5EEDEC0D">
        <w:rPr>
          <w:b/>
        </w:rPr>
        <w:t>Xóa lớp học:</w:t>
      </w:r>
      <w:r w:rsidR="07201C75" w:rsidRPr="5EEDEC0D">
        <w:rPr>
          <w:b/>
        </w:rPr>
        <w:t xml:space="preserve"> </w:t>
      </w:r>
      <w:r w:rsidR="07201C75" w:rsidRPr="1511803B">
        <w:t>Xóa một lớp học không còn sử dụng hoặc không mở nữa (thường có điều kiện: không có học viên, hoặc đã sao lưu dữ liệu).</w:t>
      </w:r>
    </w:p>
    <w:p w14:paraId="7EA4FB99" w14:textId="2F42DE8D" w:rsidR="0867B3DC" w:rsidRDefault="0867B3DC" w:rsidP="00A27E18">
      <w:pPr>
        <w:pStyle w:val="ListParagraph"/>
        <w:numPr>
          <w:ilvl w:val="0"/>
          <w:numId w:val="56"/>
        </w:numPr>
      </w:pPr>
      <w:r w:rsidRPr="5EEDEC0D">
        <w:rPr>
          <w:b/>
        </w:rPr>
        <w:t>Tìm kiếm lớp:</w:t>
      </w:r>
      <w:r w:rsidR="18AAF172" w:rsidRPr="1511803B">
        <w:t xml:space="preserve"> Tra cứu lớp học theo tên, giáo viên, môn, trạng thái, thời gian, phòng học…</w:t>
      </w:r>
    </w:p>
    <w:p w14:paraId="0C4B1E09" w14:textId="4D81BC33" w:rsidR="0867B3DC" w:rsidRDefault="0867B3DC" w:rsidP="00A27E18">
      <w:pPr>
        <w:pStyle w:val="ListParagraph"/>
        <w:numPr>
          <w:ilvl w:val="0"/>
          <w:numId w:val="56"/>
        </w:numPr>
      </w:pPr>
      <w:r w:rsidRPr="5EEDEC0D">
        <w:rPr>
          <w:b/>
        </w:rPr>
        <w:t>Xóa học viên khỏi lớp:</w:t>
      </w:r>
      <w:r w:rsidR="664D5B64" w:rsidRPr="7BDB42D9">
        <w:t xml:space="preserve"> Gỡ một học viên ra khỏi lớp vì lý do chuyển lớp, nghỉ học hoặc nhập sai.</w:t>
      </w:r>
    </w:p>
    <w:p w14:paraId="7A8BF54D" w14:textId="63900352" w:rsidR="5F81AF23" w:rsidRDefault="0867B3DC" w:rsidP="00A27E18">
      <w:pPr>
        <w:pStyle w:val="ListParagraph"/>
        <w:numPr>
          <w:ilvl w:val="0"/>
          <w:numId w:val="56"/>
        </w:numPr>
        <w:rPr>
          <w:b/>
          <w:sz w:val="28"/>
          <w:szCs w:val="28"/>
        </w:rPr>
      </w:pPr>
      <w:r w:rsidRPr="5EEDEC0D">
        <w:rPr>
          <w:b/>
        </w:rPr>
        <w:t>Thống kê điểm học viên theo lớp:</w:t>
      </w:r>
      <w:r w:rsidR="35C76236" w:rsidRPr="5EEDEC0D">
        <w:rPr>
          <w:b/>
        </w:rPr>
        <w:t xml:space="preserve"> </w:t>
      </w:r>
      <w:r w:rsidR="35C76236" w:rsidRPr="7BDB42D9">
        <w:t>Tổng hợp điểm kiểm tra, bài tập, kết quả cuối kỳ của học viên trong từng lớp.</w:t>
      </w:r>
    </w:p>
    <w:p w14:paraId="1886B095" w14:textId="0246EB49" w:rsidR="5F81AF23" w:rsidRDefault="0867B3DC" w:rsidP="00A27E18">
      <w:pPr>
        <w:pStyle w:val="ListParagraph"/>
        <w:numPr>
          <w:ilvl w:val="0"/>
          <w:numId w:val="56"/>
        </w:numPr>
      </w:pPr>
      <w:r w:rsidRPr="5EEDEC0D">
        <w:rPr>
          <w:b/>
        </w:rPr>
        <w:t>Báo cáo điểm danh:</w:t>
      </w:r>
      <w:r w:rsidR="62A058C8" w:rsidRPr="5EEDEC0D">
        <w:rPr>
          <w:b/>
        </w:rPr>
        <w:t xml:space="preserve"> </w:t>
      </w:r>
      <w:r w:rsidR="62A058C8" w:rsidRPr="3B4FB3C1">
        <w:t>Xuất báo cáo buổi học: ai đi học, ai vắng, tỉ lệ chuyên cần…</w:t>
      </w:r>
    </w:p>
    <w:p w14:paraId="2FADBEEF" w14:textId="3420B424" w:rsidR="5F81AF23" w:rsidRDefault="0867B3DC" w:rsidP="00A27E18">
      <w:pPr>
        <w:pStyle w:val="ListParagraph"/>
        <w:numPr>
          <w:ilvl w:val="0"/>
          <w:numId w:val="56"/>
        </w:numPr>
      </w:pPr>
      <w:r w:rsidRPr="5EEDEC0D">
        <w:rPr>
          <w:b/>
        </w:rPr>
        <w:t>Tra cứu điểm danh:</w:t>
      </w:r>
      <w:r w:rsidR="7DA356F5" w:rsidRPr="3B4FB3C1">
        <w:t xml:space="preserve"> Tìm kiếm và xem lịch sử điểm danh của học viên hoặc từng buổi học.</w:t>
      </w:r>
    </w:p>
    <w:p w14:paraId="3215B38A" w14:textId="3DB2E70C" w:rsidR="5F81AF23" w:rsidRDefault="0867B3DC" w:rsidP="00A27E18">
      <w:pPr>
        <w:pStyle w:val="ListParagraph"/>
        <w:numPr>
          <w:ilvl w:val="0"/>
          <w:numId w:val="56"/>
        </w:numPr>
      </w:pPr>
      <w:r w:rsidRPr="5EEDEC0D">
        <w:rPr>
          <w:b/>
        </w:rPr>
        <w:t>Tra cứu lịch:</w:t>
      </w:r>
      <w:r w:rsidR="28A9C4A1" w:rsidRPr="1AC99AAE">
        <w:t xml:space="preserve"> Xem lịch học theo lớp, theo giáo viên, hoặc theo phòng.</w:t>
      </w:r>
    </w:p>
    <w:p w14:paraId="082DFA3F" w14:textId="031AA5A1" w:rsidR="5F81AF23" w:rsidRDefault="5F81AF23" w:rsidP="5F81AF23">
      <w:pPr>
        <w:pStyle w:val="ListParagraph"/>
      </w:pPr>
    </w:p>
    <w:p w14:paraId="66A46208" w14:textId="24F04178" w:rsidR="06510139" w:rsidRDefault="06510139" w:rsidP="00A27E18">
      <w:pPr>
        <w:pStyle w:val="ListParagraph"/>
        <w:numPr>
          <w:ilvl w:val="0"/>
          <w:numId w:val="55"/>
        </w:numPr>
      </w:pPr>
      <w:r w:rsidRPr="5EEDEC0D">
        <w:rPr>
          <w:b/>
          <w:bCs/>
        </w:rPr>
        <w:t xml:space="preserve">Quản lý điểm: </w:t>
      </w:r>
      <w:r>
        <w:t>Quy trình nhập, cập nhật, tìm kiếm và thống kê điểm, theo dõi, thao tác với kết quả học tập.</w:t>
      </w:r>
    </w:p>
    <w:p w14:paraId="09D1DFDC" w14:textId="62A8CA25" w:rsidR="000D7A34" w:rsidRDefault="3E263B99" w:rsidP="000D7A34">
      <w:pPr>
        <w:pStyle w:val="Hnh"/>
        <w:keepNext/>
      </w:pPr>
      <w:r>
        <w:drawing>
          <wp:inline distT="0" distB="0" distL="0" distR="0" wp14:anchorId="4D20AB4B" wp14:editId="092388BD">
            <wp:extent cx="5943600" cy="1570996"/>
            <wp:effectExtent l="0" t="0" r="0" b="0"/>
            <wp:docPr id="501427782"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427782" name="Picture 501427782"/>
                    <pic:cNvPicPr/>
                  </pic:nvPicPr>
                  <pic:blipFill>
                    <a:blip r:embed="rId42">
                      <a:extLst>
                        <a:ext uri="{28A0092B-C50C-407E-A947-70E740481C1C}">
                          <a14:useLocalDpi xmlns:a14="http://schemas.microsoft.com/office/drawing/2010/main"/>
                        </a:ext>
                      </a:extLst>
                    </a:blip>
                    <a:stretch>
                      <a:fillRect/>
                    </a:stretch>
                  </pic:blipFill>
                  <pic:spPr>
                    <a:xfrm>
                      <a:off x="0" y="0"/>
                      <a:ext cx="5943600" cy="1570996"/>
                    </a:xfrm>
                    <a:prstGeom prst="rect">
                      <a:avLst/>
                    </a:prstGeom>
                  </pic:spPr>
                </pic:pic>
              </a:graphicData>
            </a:graphic>
          </wp:inline>
        </w:drawing>
      </w:r>
    </w:p>
    <w:p w14:paraId="574D5D63" w14:textId="39B1270F" w:rsidR="5F81AF23" w:rsidRDefault="000D7A34" w:rsidP="000D7A34">
      <w:pPr>
        <w:pStyle w:val="CaptionHnh"/>
      </w:pPr>
      <w:bookmarkStart w:id="81" w:name="_Toc216390166"/>
      <w:r>
        <w:t xml:space="preserve">Hình </w:t>
      </w:r>
      <w:r w:rsidR="001E0BF1">
        <w:fldChar w:fldCharType="begin"/>
      </w:r>
      <w:r w:rsidR="001E0BF1">
        <w:instrText xml:space="preserve"> STYLEREF 1 \s </w:instrText>
      </w:r>
      <w:r w:rsidR="001E0BF1">
        <w:fldChar w:fldCharType="separate"/>
      </w:r>
      <w:r w:rsidR="005A0104">
        <w:rPr>
          <w:noProof/>
        </w:rPr>
        <w:t>1</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21</w:t>
      </w:r>
      <w:r w:rsidR="001E0BF1">
        <w:rPr>
          <w:noProof/>
        </w:rPr>
        <w:fldChar w:fldCharType="end"/>
      </w:r>
      <w:r>
        <w:t xml:space="preserve"> </w:t>
      </w:r>
      <w:r w:rsidR="16DDD6D2">
        <w:t>Sơ đồ chức năng Quản lý điểm</w:t>
      </w:r>
      <w:bookmarkEnd w:id="81"/>
    </w:p>
    <w:p w14:paraId="7F26ED02" w14:textId="7D5D2C09" w:rsidR="68CF91A2" w:rsidRDefault="68CF91A2" w:rsidP="00A27E18">
      <w:pPr>
        <w:pStyle w:val="ListParagraph"/>
        <w:numPr>
          <w:ilvl w:val="0"/>
          <w:numId w:val="54"/>
        </w:numPr>
      </w:pPr>
      <w:r w:rsidRPr="5EEDEC0D">
        <w:rPr>
          <w:b/>
        </w:rPr>
        <w:t>Tiếp nhận điểm học viên:</w:t>
      </w:r>
      <w:r w:rsidRPr="7D6F0C45">
        <w:t xml:space="preserve"> Thu thập điểm số từ giáo viên hoặc nguồn nhập liệu (bài kiểm tra, bài tập, thi…).</w:t>
      </w:r>
    </w:p>
    <w:p w14:paraId="594253B3" w14:textId="0744076A" w:rsidR="68CF91A2" w:rsidRDefault="68CF91A2" w:rsidP="00A27E18">
      <w:pPr>
        <w:pStyle w:val="ListParagraph"/>
        <w:numPr>
          <w:ilvl w:val="0"/>
          <w:numId w:val="54"/>
        </w:numPr>
      </w:pPr>
      <w:r w:rsidRPr="5EEDEC0D">
        <w:rPr>
          <w:b/>
        </w:rPr>
        <w:t>Nhập điểm học viên theo lớp:</w:t>
      </w:r>
      <w:r w:rsidRPr="7D6F0C45">
        <w:t xml:space="preserve"> Ghi điểm học viên vào hệ thống theo từng lớp học (điểm bài tập, điểm kiểm tra, thi giữa kỳ/ cuối kỳ…).</w:t>
      </w:r>
    </w:p>
    <w:p w14:paraId="685EE527" w14:textId="7E9CF696" w:rsidR="68CF91A2" w:rsidRDefault="68CF91A2" w:rsidP="00A27E18">
      <w:pPr>
        <w:pStyle w:val="ListParagraph"/>
        <w:numPr>
          <w:ilvl w:val="0"/>
          <w:numId w:val="54"/>
        </w:numPr>
      </w:pPr>
      <w:r w:rsidRPr="5EEDEC0D">
        <w:rPr>
          <w:b/>
        </w:rPr>
        <w:t>Cập nhật thông tin điểm học viên theo lớp:</w:t>
      </w:r>
      <w:r w:rsidRPr="7D6F0C45">
        <w:t xml:space="preserve"> Chỉnh sửa điểm đã nhập khi có thay đổi, nhập sai hoặc điều chỉnh theo yêu cầu của giáo viên/quản lý.</w:t>
      </w:r>
    </w:p>
    <w:p w14:paraId="5B90B05E" w14:textId="3CA87DE5" w:rsidR="68CF91A2" w:rsidRDefault="68CF91A2" w:rsidP="00A27E18">
      <w:pPr>
        <w:pStyle w:val="ListParagraph"/>
        <w:numPr>
          <w:ilvl w:val="0"/>
          <w:numId w:val="54"/>
        </w:numPr>
      </w:pPr>
      <w:r w:rsidRPr="5EEDEC0D">
        <w:rPr>
          <w:b/>
        </w:rPr>
        <w:t xml:space="preserve">Xóa điểm học viên theo lớp: </w:t>
      </w:r>
      <w:r w:rsidRPr="7D6F0C45">
        <w:t>Xóa điểm của học viên trong trường hợp nhập nhầm, lớp sai, hoặc thay đổi yêu cầu.</w:t>
      </w:r>
    </w:p>
    <w:p w14:paraId="51AD5000" w14:textId="490ADD0F" w:rsidR="68CF91A2" w:rsidRDefault="68CF91A2" w:rsidP="00A27E18">
      <w:pPr>
        <w:pStyle w:val="ListParagraph"/>
        <w:numPr>
          <w:ilvl w:val="0"/>
          <w:numId w:val="54"/>
        </w:numPr>
      </w:pPr>
      <w:r w:rsidRPr="5EEDEC0D">
        <w:rPr>
          <w:b/>
        </w:rPr>
        <w:t xml:space="preserve">Tra cứu điểm học viên theo lớp: </w:t>
      </w:r>
      <w:r w:rsidRPr="3E740F2B">
        <w:t>Tìm kiếm điểm của học viên trong lớp: theo họ tên, mã học viên, loại điểm hoặc buổi học.</w:t>
      </w:r>
    </w:p>
    <w:p w14:paraId="7B591D65" w14:textId="49328EBF" w:rsidR="68CF91A2" w:rsidRDefault="68CF91A2" w:rsidP="00A27E18">
      <w:pPr>
        <w:pStyle w:val="ListParagraph"/>
        <w:numPr>
          <w:ilvl w:val="0"/>
          <w:numId w:val="54"/>
        </w:numPr>
      </w:pPr>
      <w:r w:rsidRPr="5EEDEC0D">
        <w:rPr>
          <w:b/>
        </w:rPr>
        <w:t>Thống kê điểm từng học viên theo lớp:</w:t>
      </w:r>
      <w:r w:rsidRPr="3E740F2B">
        <w:t xml:space="preserve"> Tổng hợp và phân tích điểm của một học viên trong lớp, gồm trung bình, xu hướng tăng giảm, đánh giá học lực.</w:t>
      </w:r>
    </w:p>
    <w:p w14:paraId="5E532BFD" w14:textId="1D616142" w:rsidR="68CF91A2" w:rsidRDefault="68CF91A2" w:rsidP="00A27E18">
      <w:pPr>
        <w:pStyle w:val="ListParagraph"/>
        <w:numPr>
          <w:ilvl w:val="0"/>
          <w:numId w:val="54"/>
        </w:numPr>
      </w:pPr>
      <w:r w:rsidRPr="5EEDEC0D">
        <w:rPr>
          <w:b/>
        </w:rPr>
        <w:t>Thêm điểm đánh giá năng lực của học viên:</w:t>
      </w:r>
      <w:r w:rsidRPr="3E740F2B">
        <w:t xml:space="preserve"> Nhập các loại điểm đánh giá năng lực mềm hoặc mức độ tiến bộ (ví dụ: thái độ học tập, kỹ năng thuyết trình, mức độ hoàn thành nhiệm vụ).</w:t>
      </w:r>
    </w:p>
    <w:p w14:paraId="1CF742D0" w14:textId="0E8E92ED" w:rsidR="68CF91A2" w:rsidRDefault="68CF91A2" w:rsidP="00A27E18">
      <w:pPr>
        <w:pStyle w:val="ListParagraph"/>
        <w:numPr>
          <w:ilvl w:val="0"/>
          <w:numId w:val="54"/>
        </w:numPr>
      </w:pPr>
      <w:r w:rsidRPr="5EEDEC0D">
        <w:rPr>
          <w:b/>
        </w:rPr>
        <w:t xml:space="preserve">Cập nhật điểm đánh giá năng lực của học viên: </w:t>
      </w:r>
      <w:r w:rsidRPr="3E740F2B">
        <w:t>Điều chỉnh lại điểm đánh giá năng lực khi có thay đổi hoặc cập nhật từ giáo viên.</w:t>
      </w:r>
    </w:p>
    <w:p w14:paraId="22E75E0E" w14:textId="7AC7D3EA" w:rsidR="68CF91A2" w:rsidRDefault="68CF91A2" w:rsidP="00A27E18">
      <w:pPr>
        <w:pStyle w:val="ListParagraph"/>
        <w:numPr>
          <w:ilvl w:val="0"/>
          <w:numId w:val="54"/>
        </w:numPr>
      </w:pPr>
      <w:r w:rsidRPr="5EEDEC0D">
        <w:rPr>
          <w:b/>
        </w:rPr>
        <w:t xml:space="preserve">Xóa điểm đánh giá năng lực của học viên: </w:t>
      </w:r>
      <w:r w:rsidRPr="3E740F2B">
        <w:t>Xóa thông tin đánh giá năng lực khi nhập sai hoặc không còn phù hợp.</w:t>
      </w:r>
    </w:p>
    <w:p w14:paraId="74709A5E" w14:textId="06F15A43" w:rsidR="68CF91A2" w:rsidRDefault="68CF91A2" w:rsidP="00A27E18">
      <w:pPr>
        <w:pStyle w:val="ListParagraph"/>
        <w:numPr>
          <w:ilvl w:val="0"/>
          <w:numId w:val="54"/>
        </w:numPr>
      </w:pPr>
      <w:r w:rsidRPr="5EEDEC0D">
        <w:rPr>
          <w:b/>
        </w:rPr>
        <w:t xml:space="preserve">Tra cứu điểm đánh giá năng lực của học viên: </w:t>
      </w:r>
      <w:r w:rsidRPr="3E740F2B">
        <w:t>Tìm kiếm thông tin đánh giá năng lực theo từng học viên, lớp hoặc thời gian.</w:t>
      </w:r>
    </w:p>
    <w:p w14:paraId="1EF29589" w14:textId="6018D8E0" w:rsidR="633363F6" w:rsidRDefault="633363F6" w:rsidP="633363F6">
      <w:pPr>
        <w:pStyle w:val="ListParagraph"/>
      </w:pPr>
    </w:p>
    <w:p w14:paraId="29D11285" w14:textId="42771645" w:rsidR="520EBBF4" w:rsidRDefault="520EBBF4" w:rsidP="00A27E18">
      <w:pPr>
        <w:pStyle w:val="ListParagraph"/>
        <w:numPr>
          <w:ilvl w:val="0"/>
          <w:numId w:val="53"/>
        </w:numPr>
      </w:pPr>
      <w:r w:rsidRPr="5EEDEC0D">
        <w:rPr>
          <w:b/>
          <w:bCs/>
        </w:rPr>
        <w:t xml:space="preserve">Quản lý xin nghỉ, bảo lưu: </w:t>
      </w:r>
      <w:r>
        <w:t>Quản trị xin nghỉ, bảo lưu, thao tác với thông tin nghỉ, bảo lưu của học viên.</w:t>
      </w:r>
    </w:p>
    <w:p w14:paraId="1427EF79" w14:textId="77242F87" w:rsidR="005A0104" w:rsidRDefault="6688A5C5" w:rsidP="005A0104">
      <w:pPr>
        <w:pStyle w:val="Hnh"/>
        <w:keepNext/>
      </w:pPr>
      <w:r>
        <w:drawing>
          <wp:inline distT="0" distB="0" distL="0" distR="0" wp14:anchorId="0B6B67F3" wp14:editId="3F19B98C">
            <wp:extent cx="5760720" cy="1877944"/>
            <wp:effectExtent l="0" t="0" r="0" b="8255"/>
            <wp:docPr id="173112463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124638" name="Picture 1731124638"/>
                    <pic:cNvPicPr/>
                  </pic:nvPicPr>
                  <pic:blipFill>
                    <a:blip r:embed="rId43">
                      <a:extLst>
                        <a:ext uri="{28A0092B-C50C-407E-A947-70E740481C1C}">
                          <a14:useLocalDpi xmlns:a14="http://schemas.microsoft.com/office/drawing/2010/main"/>
                        </a:ext>
                      </a:extLst>
                    </a:blip>
                    <a:stretch>
                      <a:fillRect/>
                    </a:stretch>
                  </pic:blipFill>
                  <pic:spPr>
                    <a:xfrm>
                      <a:off x="0" y="0"/>
                      <a:ext cx="5760720" cy="1877944"/>
                    </a:xfrm>
                    <a:prstGeom prst="rect">
                      <a:avLst/>
                    </a:prstGeom>
                  </pic:spPr>
                </pic:pic>
              </a:graphicData>
            </a:graphic>
          </wp:inline>
        </w:drawing>
      </w:r>
    </w:p>
    <w:p w14:paraId="70CE85C2" w14:textId="26A857E2" w:rsidR="40820D93" w:rsidRDefault="005A0104" w:rsidP="005A0104">
      <w:pPr>
        <w:pStyle w:val="CaptionHnh"/>
      </w:pPr>
      <w:bookmarkStart w:id="82" w:name="_Toc216390167"/>
      <w:r>
        <w:t xml:space="preserve">Hình </w:t>
      </w:r>
      <w:r w:rsidR="001E0BF1">
        <w:fldChar w:fldCharType="begin"/>
      </w:r>
      <w:r w:rsidR="001E0BF1">
        <w:instrText xml:space="preserve"> STYLEREF 1 \s </w:instrText>
      </w:r>
      <w:r w:rsidR="001E0BF1">
        <w:fldChar w:fldCharType="separate"/>
      </w:r>
      <w:r>
        <w:rPr>
          <w:noProof/>
        </w:rPr>
        <w:t>1</w:t>
      </w:r>
      <w:r w:rsidR="001E0BF1">
        <w:rPr>
          <w:noProof/>
        </w:rPr>
        <w:fldChar w:fldCharType="end"/>
      </w:r>
      <w:r>
        <w:t>.</w:t>
      </w:r>
      <w:r w:rsidR="001E0BF1">
        <w:fldChar w:fldCharType="begin"/>
      </w:r>
      <w:r w:rsidR="001E0BF1">
        <w:instrText xml:space="preserve"> SEQ Hình \* ARABIC \s 1 </w:instrText>
      </w:r>
      <w:r w:rsidR="001E0BF1">
        <w:fldChar w:fldCharType="separate"/>
      </w:r>
      <w:r>
        <w:rPr>
          <w:noProof/>
        </w:rPr>
        <w:t>22</w:t>
      </w:r>
      <w:r w:rsidR="001E0BF1">
        <w:rPr>
          <w:noProof/>
        </w:rPr>
        <w:fldChar w:fldCharType="end"/>
      </w:r>
      <w:r>
        <w:t xml:space="preserve"> </w:t>
      </w:r>
      <w:r w:rsidR="6688A5C5">
        <w:t>Sơ đồ chức năng Quản lý xin nghỉ, bảo lưu</w:t>
      </w:r>
      <w:bookmarkEnd w:id="82"/>
    </w:p>
    <w:p w14:paraId="316CFD6D" w14:textId="2A7500EF" w:rsidR="40820D93" w:rsidRDefault="6688A5C5" w:rsidP="00A27E18">
      <w:pPr>
        <w:pStyle w:val="ListParagraph"/>
        <w:numPr>
          <w:ilvl w:val="0"/>
          <w:numId w:val="52"/>
        </w:numPr>
      </w:pPr>
      <w:r w:rsidRPr="5EEDEC0D">
        <w:rPr>
          <w:b/>
        </w:rPr>
        <w:t>Tiếp nhận yêu cầu xin nghỉ, bảo lưu:</w:t>
      </w:r>
      <w:r w:rsidR="18CAA3A2" w:rsidRPr="5EEDEC0D">
        <w:rPr>
          <w:b/>
        </w:rPr>
        <w:t xml:space="preserve"> </w:t>
      </w:r>
      <w:r w:rsidR="18CAA3A2" w:rsidRPr="3E740F2B">
        <w:t>Hệ thống ghi nhận yêu cầu mới từ học viên hoặc từ nhân viên học vụ nhập thay.</w:t>
      </w:r>
    </w:p>
    <w:p w14:paraId="76CC1BDB" w14:textId="55B6A2E7" w:rsidR="40820D93" w:rsidRDefault="6688A5C5" w:rsidP="00A27E18">
      <w:pPr>
        <w:pStyle w:val="ListParagraph"/>
        <w:numPr>
          <w:ilvl w:val="0"/>
          <w:numId w:val="52"/>
        </w:numPr>
      </w:pPr>
      <w:r w:rsidRPr="5EEDEC0D">
        <w:rPr>
          <w:b/>
        </w:rPr>
        <w:t>Thêm thông tin nghỉ, bảo lưu:</w:t>
      </w:r>
      <w:r w:rsidR="7CA106B3" w:rsidRPr="5EEDEC0D">
        <w:rPr>
          <w:b/>
        </w:rPr>
        <w:t xml:space="preserve"> </w:t>
      </w:r>
      <w:r w:rsidR="7CA106B3" w:rsidRPr="3E740F2B">
        <w:t>Lưu thông tin xin nghỉ/bảo lưu vào hệ thống</w:t>
      </w:r>
    </w:p>
    <w:p w14:paraId="5A813DB2" w14:textId="390C3C36" w:rsidR="40820D93" w:rsidRDefault="6688A5C5" w:rsidP="00A27E18">
      <w:pPr>
        <w:pStyle w:val="ListParagraph"/>
        <w:numPr>
          <w:ilvl w:val="0"/>
          <w:numId w:val="52"/>
        </w:numPr>
      </w:pPr>
      <w:r w:rsidRPr="5EEDEC0D">
        <w:rPr>
          <w:b/>
        </w:rPr>
        <w:t>Xóa thông tin nghỉ:</w:t>
      </w:r>
      <w:r w:rsidR="0145A887" w:rsidRPr="5EEDEC0D">
        <w:rPr>
          <w:b/>
        </w:rPr>
        <w:t xml:space="preserve"> </w:t>
      </w:r>
      <w:r w:rsidR="0145A887" w:rsidRPr="3E740F2B">
        <w:t>Xóa yêu cầu hoặc thông tin xin nghỉ/bảo lưu khi học viên rút lại, nhập sai hoặc không còn hiệu lực.</w:t>
      </w:r>
    </w:p>
    <w:p w14:paraId="2E0432E6" w14:textId="677287FE" w:rsidR="40820D93" w:rsidRDefault="6688A5C5" w:rsidP="00A27E18">
      <w:pPr>
        <w:pStyle w:val="ListParagraph"/>
        <w:numPr>
          <w:ilvl w:val="0"/>
          <w:numId w:val="52"/>
        </w:numPr>
      </w:pPr>
      <w:r w:rsidRPr="5EEDEC0D">
        <w:rPr>
          <w:b/>
        </w:rPr>
        <w:t>Tìm kiếm thông tin nghỉ, bảo lưu:</w:t>
      </w:r>
      <w:r w:rsidR="0C721F96" w:rsidRPr="3E740F2B">
        <w:t xml:space="preserve"> Tra cứu thông tin theo mã học viên, tên học viên, lớp học, thời gian nghỉ/bảo lưu.</w:t>
      </w:r>
    </w:p>
    <w:p w14:paraId="6259AC45" w14:textId="38D736F0" w:rsidR="40820D93" w:rsidRDefault="6688A5C5" w:rsidP="00A27E18">
      <w:pPr>
        <w:pStyle w:val="ListParagraph"/>
        <w:numPr>
          <w:ilvl w:val="0"/>
          <w:numId w:val="52"/>
        </w:numPr>
      </w:pPr>
      <w:r w:rsidRPr="5EEDEC0D">
        <w:rPr>
          <w:b/>
        </w:rPr>
        <w:t>Cập nhật thông tin nghỉ, bảo lưu:</w:t>
      </w:r>
      <w:r w:rsidR="5A4C2AE5" w:rsidRPr="5EEDEC0D">
        <w:rPr>
          <w:b/>
        </w:rPr>
        <w:t xml:space="preserve"> </w:t>
      </w:r>
      <w:r w:rsidR="5A4C2AE5" w:rsidRPr="3E740F2B">
        <w:t>Chỉnh sửa thông tin đã lưu: thay đổi thời gian, lý do, gia hạn, hoặc cập nhật trạng thái (đã duyệt, từ chối…).</w:t>
      </w:r>
    </w:p>
    <w:p w14:paraId="38988E00" w14:textId="4FF77FE9" w:rsidR="40820D93" w:rsidRDefault="40820D93" w:rsidP="3E740F2B">
      <w:pPr>
        <w:pStyle w:val="ListParagraph"/>
      </w:pPr>
    </w:p>
    <w:p w14:paraId="67724077" w14:textId="79C76499" w:rsidR="318CA593" w:rsidRDefault="318CA593" w:rsidP="00A27E18">
      <w:pPr>
        <w:pStyle w:val="ListParagraph"/>
        <w:numPr>
          <w:ilvl w:val="0"/>
          <w:numId w:val="51"/>
        </w:numPr>
      </w:pPr>
      <w:r w:rsidRPr="5EEDEC0D">
        <w:rPr>
          <w:b/>
          <w:bCs/>
        </w:rPr>
        <w:t>Quản lý đăng ký học:</w:t>
      </w:r>
      <w:r>
        <w:t xml:space="preserve"> Quản trị thông tin, trạng thái đăng ký học khóa học của học viên.</w:t>
      </w:r>
    </w:p>
    <w:p w14:paraId="5B743A33" w14:textId="34843851" w:rsidR="000D7A34" w:rsidRDefault="0C4D5655" w:rsidP="000D7A34">
      <w:pPr>
        <w:pStyle w:val="Hnh"/>
        <w:keepNext/>
      </w:pPr>
      <w:r>
        <w:drawing>
          <wp:inline distT="0" distB="0" distL="0" distR="0" wp14:anchorId="56F5D4E5" wp14:editId="7EFC8AD1">
            <wp:extent cx="5760720" cy="1827189"/>
            <wp:effectExtent l="0" t="0" r="0" b="1905"/>
            <wp:docPr id="1893428455"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428455" name="Picture 1893428455"/>
                    <pic:cNvPicPr/>
                  </pic:nvPicPr>
                  <pic:blipFill>
                    <a:blip r:embed="rId44">
                      <a:extLst>
                        <a:ext uri="{28A0092B-C50C-407E-A947-70E740481C1C}">
                          <a14:useLocalDpi xmlns:a14="http://schemas.microsoft.com/office/drawing/2010/main"/>
                        </a:ext>
                      </a:extLst>
                    </a:blip>
                    <a:stretch>
                      <a:fillRect/>
                    </a:stretch>
                  </pic:blipFill>
                  <pic:spPr>
                    <a:xfrm>
                      <a:off x="0" y="0"/>
                      <a:ext cx="5760720" cy="1827189"/>
                    </a:xfrm>
                    <a:prstGeom prst="rect">
                      <a:avLst/>
                    </a:prstGeom>
                  </pic:spPr>
                </pic:pic>
              </a:graphicData>
            </a:graphic>
          </wp:inline>
        </w:drawing>
      </w:r>
    </w:p>
    <w:p w14:paraId="76AB7FEC" w14:textId="196BFA78" w:rsidR="40820D93" w:rsidRDefault="000D7A34" w:rsidP="000D7A34">
      <w:pPr>
        <w:pStyle w:val="CaptionHnh"/>
      </w:pPr>
      <w:bookmarkStart w:id="83" w:name="_Toc216390168"/>
      <w:r>
        <w:t xml:space="preserve">Hình </w:t>
      </w:r>
      <w:r w:rsidR="001E0BF1">
        <w:fldChar w:fldCharType="begin"/>
      </w:r>
      <w:r w:rsidR="001E0BF1">
        <w:instrText xml:space="preserve"> STYLEREF 1 \s </w:instrText>
      </w:r>
      <w:r w:rsidR="001E0BF1">
        <w:fldChar w:fldCharType="separate"/>
      </w:r>
      <w:r w:rsidR="005A0104">
        <w:rPr>
          <w:noProof/>
        </w:rPr>
        <w:t>1</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23</w:t>
      </w:r>
      <w:r w:rsidR="001E0BF1">
        <w:rPr>
          <w:noProof/>
        </w:rPr>
        <w:fldChar w:fldCharType="end"/>
      </w:r>
      <w:r>
        <w:t xml:space="preserve"> </w:t>
      </w:r>
      <w:r w:rsidR="0C4D5655">
        <w:t>Sơ đồ chức năng Quản lý đăng ký học</w:t>
      </w:r>
      <w:bookmarkEnd w:id="83"/>
    </w:p>
    <w:p w14:paraId="46ACB5BB" w14:textId="5C0BE990" w:rsidR="40820D93" w:rsidRDefault="0C4D5655" w:rsidP="00A27E18">
      <w:pPr>
        <w:pStyle w:val="ListParagraph"/>
        <w:numPr>
          <w:ilvl w:val="0"/>
          <w:numId w:val="50"/>
        </w:numPr>
      </w:pPr>
      <w:r w:rsidRPr="5EEDEC0D">
        <w:rPr>
          <w:b/>
        </w:rPr>
        <w:t>Thêm đăng ký học:</w:t>
      </w:r>
      <w:r w:rsidR="38E120FC" w:rsidRPr="5EEDEC0D">
        <w:rPr>
          <w:b/>
        </w:rPr>
        <w:t xml:space="preserve"> </w:t>
      </w:r>
      <w:r w:rsidR="38E120FC">
        <w:t>Lưu thông tin đăng ký học của học viên vào hệ thống.</w:t>
      </w:r>
    </w:p>
    <w:p w14:paraId="6C0171F9" w14:textId="2F264B5B" w:rsidR="40820D93" w:rsidRDefault="0C4D5655" w:rsidP="00A27E18">
      <w:pPr>
        <w:pStyle w:val="ListParagraph"/>
        <w:numPr>
          <w:ilvl w:val="0"/>
          <w:numId w:val="50"/>
        </w:numPr>
      </w:pPr>
      <w:r w:rsidRPr="5EEDEC0D">
        <w:rPr>
          <w:b/>
        </w:rPr>
        <w:t>Xóa đăng ký học:</w:t>
      </w:r>
      <w:r w:rsidR="3B813098" w:rsidRPr="5EEDEC0D">
        <w:rPr>
          <w:b/>
        </w:rPr>
        <w:t xml:space="preserve"> </w:t>
      </w:r>
      <w:r w:rsidR="3B813098">
        <w:t>Xóa thông tin đăng ký học của học viên khỏi hệ thống.</w:t>
      </w:r>
    </w:p>
    <w:p w14:paraId="3C6A4681" w14:textId="76A290B7" w:rsidR="40820D93" w:rsidRDefault="0C4D5655" w:rsidP="00A27E18">
      <w:pPr>
        <w:pStyle w:val="ListParagraph"/>
        <w:numPr>
          <w:ilvl w:val="0"/>
          <w:numId w:val="50"/>
        </w:numPr>
      </w:pPr>
      <w:r w:rsidRPr="5EEDEC0D">
        <w:rPr>
          <w:b/>
        </w:rPr>
        <w:t>Cập nhật đăng ký học:</w:t>
      </w:r>
      <w:r w:rsidR="3ADD1677" w:rsidRPr="5EEDEC0D">
        <w:rPr>
          <w:b/>
        </w:rPr>
        <w:t xml:space="preserve"> </w:t>
      </w:r>
      <w:r w:rsidR="3ADD1677">
        <w:t>Cập nhật thông tin đăng ký học của học viên.</w:t>
      </w:r>
    </w:p>
    <w:p w14:paraId="6A897E44" w14:textId="775C46CF" w:rsidR="40820D93" w:rsidRDefault="0C4D5655" w:rsidP="00A27E18">
      <w:pPr>
        <w:pStyle w:val="ListParagraph"/>
        <w:numPr>
          <w:ilvl w:val="0"/>
          <w:numId w:val="50"/>
        </w:numPr>
      </w:pPr>
      <w:r w:rsidRPr="5EEDEC0D">
        <w:rPr>
          <w:b/>
        </w:rPr>
        <w:t>Tìm kiếm đăng ký học:</w:t>
      </w:r>
      <w:r w:rsidR="04333444" w:rsidRPr="5EEDEC0D">
        <w:rPr>
          <w:b/>
        </w:rPr>
        <w:t xml:space="preserve"> </w:t>
      </w:r>
      <w:r w:rsidR="04333444">
        <w:t>Tra cứu đăng ký học của học viên theo yêu cầu.</w:t>
      </w:r>
    </w:p>
    <w:p w14:paraId="5592765F" w14:textId="7B750EEC" w:rsidR="40820D93" w:rsidRDefault="0C4D5655" w:rsidP="00A27E18">
      <w:pPr>
        <w:pStyle w:val="ListParagraph"/>
        <w:numPr>
          <w:ilvl w:val="0"/>
          <w:numId w:val="50"/>
        </w:numPr>
      </w:pPr>
      <w:r w:rsidRPr="5EEDEC0D">
        <w:rPr>
          <w:b/>
        </w:rPr>
        <w:t>Cập nhật trạng thái đăng ký:</w:t>
      </w:r>
      <w:r w:rsidR="259D8618" w:rsidRPr="5EEDEC0D">
        <w:rPr>
          <w:b/>
        </w:rPr>
        <w:t xml:space="preserve"> </w:t>
      </w:r>
      <w:r w:rsidR="259D8618">
        <w:t>Cập nhật trạng thái của đăng ký học.</w:t>
      </w:r>
    </w:p>
    <w:p w14:paraId="2EB89BA7" w14:textId="3C3E0603" w:rsidR="40820D93" w:rsidRDefault="40820D93" w:rsidP="3E740F2B">
      <w:pPr>
        <w:pStyle w:val="ListParagraph"/>
      </w:pPr>
    </w:p>
    <w:p w14:paraId="284C0B18" w14:textId="4F575D4F" w:rsidR="31EE9071" w:rsidRDefault="31EE9071" w:rsidP="00A27E18">
      <w:pPr>
        <w:pStyle w:val="ListParagraph"/>
        <w:numPr>
          <w:ilvl w:val="0"/>
          <w:numId w:val="49"/>
        </w:numPr>
      </w:pPr>
      <w:r w:rsidRPr="5EEDEC0D">
        <w:rPr>
          <w:b/>
          <w:bCs/>
        </w:rPr>
        <w:t>Quản lý giáo viên:</w:t>
      </w:r>
      <w:r>
        <w:t xml:space="preserve"> Quản trị, thao tác với thông tin giáo viên làm việc tại trung tâm.</w:t>
      </w:r>
    </w:p>
    <w:p w14:paraId="7A369BB6" w14:textId="3FB75D3F" w:rsidR="000D7A34" w:rsidRDefault="0C4D5655" w:rsidP="000D7A34">
      <w:pPr>
        <w:pStyle w:val="Hnh"/>
        <w:keepNext/>
      </w:pPr>
      <w:r>
        <w:drawing>
          <wp:inline distT="0" distB="0" distL="0" distR="0" wp14:anchorId="3350D351" wp14:editId="31B65751">
            <wp:extent cx="5760720" cy="1869485"/>
            <wp:effectExtent l="0" t="0" r="0" b="0"/>
            <wp:docPr id="757307495"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307495" name="Picture 757307495"/>
                    <pic:cNvPicPr/>
                  </pic:nvPicPr>
                  <pic:blipFill>
                    <a:blip r:embed="rId45">
                      <a:extLst>
                        <a:ext uri="{28A0092B-C50C-407E-A947-70E740481C1C}">
                          <a14:useLocalDpi xmlns:a14="http://schemas.microsoft.com/office/drawing/2010/main"/>
                        </a:ext>
                      </a:extLst>
                    </a:blip>
                    <a:stretch>
                      <a:fillRect/>
                    </a:stretch>
                  </pic:blipFill>
                  <pic:spPr>
                    <a:xfrm>
                      <a:off x="0" y="0"/>
                      <a:ext cx="5760720" cy="1869485"/>
                    </a:xfrm>
                    <a:prstGeom prst="rect">
                      <a:avLst/>
                    </a:prstGeom>
                  </pic:spPr>
                </pic:pic>
              </a:graphicData>
            </a:graphic>
          </wp:inline>
        </w:drawing>
      </w:r>
    </w:p>
    <w:p w14:paraId="0BEA36A9" w14:textId="227E8816" w:rsidR="40820D93" w:rsidRDefault="000D7A34" w:rsidP="000D7A34">
      <w:pPr>
        <w:pStyle w:val="CaptionHnh"/>
      </w:pPr>
      <w:bookmarkStart w:id="84" w:name="_Toc216390169"/>
      <w:r>
        <w:t xml:space="preserve">Hình </w:t>
      </w:r>
      <w:r w:rsidR="001E0BF1">
        <w:fldChar w:fldCharType="begin"/>
      </w:r>
      <w:r w:rsidR="001E0BF1">
        <w:instrText xml:space="preserve"> STYLEREF 1 \s </w:instrText>
      </w:r>
      <w:r w:rsidR="001E0BF1">
        <w:fldChar w:fldCharType="separate"/>
      </w:r>
      <w:r w:rsidR="005A0104">
        <w:rPr>
          <w:noProof/>
        </w:rPr>
        <w:t>1</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24</w:t>
      </w:r>
      <w:r w:rsidR="001E0BF1">
        <w:rPr>
          <w:noProof/>
        </w:rPr>
        <w:fldChar w:fldCharType="end"/>
      </w:r>
      <w:r>
        <w:t xml:space="preserve"> </w:t>
      </w:r>
      <w:r w:rsidR="0C4D5655">
        <w:t>Sơ đồ chức năng Quản lý giáo viên</w:t>
      </w:r>
      <w:bookmarkEnd w:id="84"/>
    </w:p>
    <w:p w14:paraId="049FD5FE" w14:textId="03C89053" w:rsidR="40820D93" w:rsidRDefault="0C4D5655" w:rsidP="00A27E18">
      <w:pPr>
        <w:pStyle w:val="ListParagraph"/>
        <w:numPr>
          <w:ilvl w:val="0"/>
          <w:numId w:val="48"/>
        </w:numPr>
      </w:pPr>
      <w:r w:rsidRPr="5EEDEC0D">
        <w:rPr>
          <w:b/>
        </w:rPr>
        <w:t>Thêm thông tin giáo viên:</w:t>
      </w:r>
      <w:r w:rsidR="18B19678">
        <w:t xml:space="preserve"> Lưu thông tin giáo viên vào hệ thống.</w:t>
      </w:r>
    </w:p>
    <w:p w14:paraId="322A7359" w14:textId="19F8D6F9" w:rsidR="40820D93" w:rsidRDefault="0C4D5655" w:rsidP="00A27E18">
      <w:pPr>
        <w:pStyle w:val="ListParagraph"/>
        <w:numPr>
          <w:ilvl w:val="0"/>
          <w:numId w:val="48"/>
        </w:numPr>
      </w:pPr>
      <w:r w:rsidRPr="5EEDEC0D">
        <w:rPr>
          <w:b/>
        </w:rPr>
        <w:t>Cập nhật thông tin giáo viên:</w:t>
      </w:r>
      <w:r w:rsidR="1948FE88">
        <w:t xml:space="preserve"> Cập nhật thông tin giáo viên.</w:t>
      </w:r>
    </w:p>
    <w:p w14:paraId="573A86F1" w14:textId="5132960F" w:rsidR="40820D93" w:rsidRDefault="0C4D5655" w:rsidP="00A27E18">
      <w:pPr>
        <w:pStyle w:val="ListParagraph"/>
        <w:numPr>
          <w:ilvl w:val="0"/>
          <w:numId w:val="48"/>
        </w:numPr>
      </w:pPr>
      <w:r w:rsidRPr="5EEDEC0D">
        <w:rPr>
          <w:b/>
        </w:rPr>
        <w:t>Xóa thông tin giáo viên:</w:t>
      </w:r>
      <w:r w:rsidR="1E11B510">
        <w:t xml:space="preserve"> Xóa thông tin giáo viên khỏi hệ thống.</w:t>
      </w:r>
    </w:p>
    <w:p w14:paraId="192D4CF5" w14:textId="52985FA9" w:rsidR="40820D93" w:rsidRDefault="0C4D5655" w:rsidP="00A27E18">
      <w:pPr>
        <w:pStyle w:val="ListParagraph"/>
        <w:numPr>
          <w:ilvl w:val="0"/>
          <w:numId w:val="48"/>
        </w:numPr>
      </w:pPr>
      <w:r w:rsidRPr="5EEDEC0D">
        <w:rPr>
          <w:b/>
        </w:rPr>
        <w:t>Tìm kiếm giáo viên:</w:t>
      </w:r>
      <w:r w:rsidR="63A81090" w:rsidRPr="5EEDEC0D">
        <w:rPr>
          <w:b/>
        </w:rPr>
        <w:t xml:space="preserve"> </w:t>
      </w:r>
      <w:r w:rsidR="63A81090">
        <w:t>Tra cứu thông tin giáo viên thoe yêu cầu.</w:t>
      </w:r>
    </w:p>
    <w:p w14:paraId="27615BD1" w14:textId="4A79E8EC" w:rsidR="40820D93" w:rsidRDefault="0C4D5655" w:rsidP="00A27E18">
      <w:pPr>
        <w:pStyle w:val="ListParagraph"/>
        <w:numPr>
          <w:ilvl w:val="0"/>
          <w:numId w:val="48"/>
        </w:numPr>
      </w:pPr>
      <w:r w:rsidRPr="5EEDEC0D">
        <w:rPr>
          <w:b/>
        </w:rPr>
        <w:t>Gán giáo viên vào lớp:</w:t>
      </w:r>
      <w:r w:rsidR="159ADA00">
        <w:t xml:space="preserve"> Chỉ định </w:t>
      </w:r>
      <w:r w:rsidR="1CC8E423">
        <w:t>giáo viên quản lý lớp theo yêu cầu.</w:t>
      </w:r>
    </w:p>
    <w:p w14:paraId="6E27DD34" w14:textId="00A83470" w:rsidR="3E740F2B" w:rsidRDefault="3E740F2B" w:rsidP="3E740F2B">
      <w:pPr>
        <w:pStyle w:val="ListParagraph"/>
      </w:pPr>
    </w:p>
    <w:p w14:paraId="1D328B3D" w14:textId="10190109" w:rsidR="00E152C8" w:rsidRDefault="00735A2D" w:rsidP="00513FC7">
      <w:pPr>
        <w:pStyle w:val="Heading4"/>
      </w:pPr>
      <w:r>
        <w:t xml:space="preserve">Xác định yêu cầu phi </w:t>
      </w:r>
      <w:r w:rsidRPr="00513FC7">
        <w:t>chức</w:t>
      </w:r>
      <w:r>
        <w:t xml:space="preserve"> năng</w:t>
      </w:r>
    </w:p>
    <w:p w14:paraId="11DBE592" w14:textId="77777777" w:rsidR="00101A23" w:rsidRPr="00236EDC" w:rsidRDefault="00101A23" w:rsidP="00236EDC">
      <w:pPr>
        <w:spacing w:line="300" w:lineRule="auto"/>
        <w:ind w:firstLine="360"/>
        <w:jc w:val="left"/>
        <w:rPr>
          <w:b/>
          <w:szCs w:val="26"/>
        </w:rPr>
      </w:pPr>
      <w:r w:rsidRPr="00236EDC">
        <w:rPr>
          <w:b/>
          <w:bCs/>
        </w:rPr>
        <w:t>Yêu cầu về hiệu năng (Performance Requirements)</w:t>
      </w:r>
    </w:p>
    <w:p w14:paraId="3C02D15B" w14:textId="77777777" w:rsidR="00101A23" w:rsidRPr="00101A23" w:rsidRDefault="00101A23" w:rsidP="00A27E18">
      <w:pPr>
        <w:pStyle w:val="ListParagraph"/>
        <w:numPr>
          <w:ilvl w:val="0"/>
          <w:numId w:val="13"/>
        </w:numPr>
        <w:spacing w:line="300" w:lineRule="auto"/>
        <w:rPr>
          <w:szCs w:val="26"/>
        </w:rPr>
      </w:pPr>
      <w:r>
        <w:t>Thời gian phản hồi:</w:t>
      </w:r>
    </w:p>
    <w:p w14:paraId="53265631" w14:textId="77777777" w:rsidR="00101A23" w:rsidRDefault="00101A23" w:rsidP="00A27E18">
      <w:pPr>
        <w:pStyle w:val="ListParagraph"/>
        <w:numPr>
          <w:ilvl w:val="0"/>
          <w:numId w:val="14"/>
        </w:numPr>
        <w:spacing w:line="300" w:lineRule="auto"/>
        <w:rPr>
          <w:szCs w:val="26"/>
        </w:rPr>
      </w:pPr>
      <w:r w:rsidRPr="65940E91">
        <w:t xml:space="preserve">Các thao tác truy xuất thông tin học viên, lớp học, điểm, học phí... phải phản hồi trong </w:t>
      </w:r>
      <w:r>
        <w:t>&lt; 3 giây</w:t>
      </w:r>
      <w:r w:rsidRPr="65940E91">
        <w:t>.</w:t>
      </w:r>
    </w:p>
    <w:p w14:paraId="00C5703E" w14:textId="62BB43D0" w:rsidR="00101A23" w:rsidRDefault="00101A23" w:rsidP="00A27E18">
      <w:pPr>
        <w:pStyle w:val="ListParagraph"/>
        <w:numPr>
          <w:ilvl w:val="0"/>
          <w:numId w:val="14"/>
        </w:numPr>
        <w:spacing w:line="300" w:lineRule="auto"/>
      </w:pPr>
      <w:r w:rsidRPr="65940E91">
        <w:t xml:space="preserve">Tải trang chủ hoặc dashboard quản lý phải </w:t>
      </w:r>
      <w:r>
        <w:t>&lt; 5 giây</w:t>
      </w:r>
      <w:r w:rsidRPr="65940E91">
        <w:t>.</w:t>
      </w:r>
    </w:p>
    <w:p w14:paraId="316FB737" w14:textId="77777777" w:rsidR="00101A23" w:rsidRPr="00635097" w:rsidRDefault="00101A23" w:rsidP="00A27E18">
      <w:pPr>
        <w:pStyle w:val="ListParagraph"/>
        <w:numPr>
          <w:ilvl w:val="0"/>
          <w:numId w:val="15"/>
        </w:numPr>
        <w:spacing w:line="300" w:lineRule="auto"/>
        <w:rPr>
          <w:szCs w:val="26"/>
        </w:rPr>
      </w:pPr>
      <w:r>
        <w:t>Khả năng chịu tải:</w:t>
      </w:r>
    </w:p>
    <w:p w14:paraId="25D497C5" w14:textId="77777777" w:rsidR="00101A23" w:rsidRDefault="00101A23" w:rsidP="00A27E18">
      <w:pPr>
        <w:pStyle w:val="ListParagraph"/>
        <w:numPr>
          <w:ilvl w:val="0"/>
          <w:numId w:val="16"/>
        </w:numPr>
        <w:spacing w:line="300" w:lineRule="auto"/>
      </w:pPr>
      <w:r w:rsidRPr="65940E91">
        <w:t xml:space="preserve">Hệ thống phải hỗ trợ </w:t>
      </w:r>
      <w:r>
        <w:t>tối thiểu 100 người dùng truy cập đồng thời</w:t>
      </w:r>
      <w:r w:rsidRPr="65940E91">
        <w:t xml:space="preserve"> (giáo viên, học viên, quản lý).</w:t>
      </w:r>
    </w:p>
    <w:p w14:paraId="67CF16ED" w14:textId="77777777" w:rsidR="00101A23" w:rsidRDefault="00101A23" w:rsidP="00A27E18">
      <w:pPr>
        <w:pStyle w:val="ListParagraph"/>
        <w:numPr>
          <w:ilvl w:val="0"/>
          <w:numId w:val="15"/>
        </w:numPr>
        <w:spacing w:line="300" w:lineRule="auto"/>
      </w:pPr>
      <w:r w:rsidRPr="2C893857">
        <w:t>Hệ thống không bị treo hoặc mất kết nối khi có nhiều truy vấn song song.</w:t>
      </w:r>
    </w:p>
    <w:p w14:paraId="0EAF66B1" w14:textId="77777777" w:rsidR="00101A23" w:rsidRPr="00CA54F0" w:rsidRDefault="00101A23" w:rsidP="00A27E18">
      <w:pPr>
        <w:pStyle w:val="ListParagraph"/>
        <w:numPr>
          <w:ilvl w:val="0"/>
          <w:numId w:val="15"/>
        </w:numPr>
        <w:spacing w:line="300" w:lineRule="auto"/>
        <w:rPr>
          <w:szCs w:val="26"/>
        </w:rPr>
      </w:pPr>
      <w:r>
        <w:t>Tốc độ xử lý dữ liệu:</w:t>
      </w:r>
    </w:p>
    <w:p w14:paraId="7A035556" w14:textId="77777777" w:rsidR="00101A23" w:rsidRDefault="00101A23" w:rsidP="00A27E18">
      <w:pPr>
        <w:pStyle w:val="ListParagraph"/>
        <w:numPr>
          <w:ilvl w:val="0"/>
          <w:numId w:val="16"/>
        </w:numPr>
        <w:spacing w:line="300" w:lineRule="auto"/>
      </w:pPr>
      <w:r>
        <w:t>Các truy vấn thống kê (doanh thu, số lượng học viên, tỷ lệ đỗ, v.v.) phải hoàn tất trong &lt; 10 giây.</w:t>
      </w:r>
    </w:p>
    <w:p w14:paraId="6CEDB78E" w14:textId="77777777" w:rsidR="00101A23" w:rsidRDefault="00101A23" w:rsidP="00A27E18">
      <w:pPr>
        <w:pStyle w:val="ListParagraph"/>
        <w:numPr>
          <w:ilvl w:val="0"/>
          <w:numId w:val="16"/>
        </w:numPr>
        <w:spacing w:line="300" w:lineRule="auto"/>
      </w:pPr>
      <w:r w:rsidRPr="2C893857">
        <w:t>Việc thêm mới, sửa hoặc xóa dữ liệu không làm gián đoạn hoạt động của người dùng khác.</w:t>
      </w:r>
    </w:p>
    <w:p w14:paraId="76A7B167" w14:textId="77777777" w:rsidR="00101A23" w:rsidRPr="00B25D36" w:rsidRDefault="00101A23" w:rsidP="00A27E18">
      <w:pPr>
        <w:pStyle w:val="ListParagraph"/>
        <w:numPr>
          <w:ilvl w:val="0"/>
          <w:numId w:val="15"/>
        </w:numPr>
        <w:spacing w:line="300" w:lineRule="auto"/>
        <w:rPr>
          <w:szCs w:val="26"/>
        </w:rPr>
      </w:pPr>
      <w:r w:rsidRPr="0B31A7A7">
        <w:t>Tối ưu lưu trữ:</w:t>
      </w:r>
    </w:p>
    <w:p w14:paraId="1A4DAF23" w14:textId="77777777" w:rsidR="00101A23" w:rsidRDefault="00101A23" w:rsidP="00A27E18">
      <w:pPr>
        <w:pStyle w:val="ListParagraph"/>
        <w:numPr>
          <w:ilvl w:val="0"/>
          <w:numId w:val="17"/>
        </w:numPr>
        <w:spacing w:line="300" w:lineRule="auto"/>
      </w:pPr>
      <w:r w:rsidRPr="0B31A7A7">
        <w:t>CSDL được đánh chỉ mục (indexing) trên các trường quan trọng (mã học viên, lớp học, khóa học) để tăng tốc độ tìm kiếm.</w:t>
      </w:r>
    </w:p>
    <w:p w14:paraId="314488CA" w14:textId="77777777" w:rsidR="00101A23" w:rsidRPr="00236EDC" w:rsidRDefault="00101A23" w:rsidP="00236EDC">
      <w:pPr>
        <w:spacing w:line="300" w:lineRule="auto"/>
        <w:ind w:firstLine="360"/>
        <w:jc w:val="left"/>
        <w:rPr>
          <w:b/>
          <w:szCs w:val="26"/>
        </w:rPr>
      </w:pPr>
      <w:r w:rsidRPr="00236EDC">
        <w:rPr>
          <w:b/>
          <w:bCs/>
        </w:rPr>
        <w:t>Yêu cầu về bảo mật (Security Requirements)</w:t>
      </w:r>
    </w:p>
    <w:p w14:paraId="2D407444" w14:textId="77777777" w:rsidR="00101A23" w:rsidRPr="00103FA0" w:rsidRDefault="00101A23" w:rsidP="00A27E18">
      <w:pPr>
        <w:pStyle w:val="ListParagraph"/>
        <w:numPr>
          <w:ilvl w:val="0"/>
          <w:numId w:val="18"/>
        </w:numPr>
        <w:spacing w:line="300" w:lineRule="auto"/>
        <w:rPr>
          <w:szCs w:val="26"/>
        </w:rPr>
      </w:pPr>
      <w:r w:rsidRPr="65940E91">
        <w:t xml:space="preserve">Mỗi người dùng có </w:t>
      </w:r>
      <w:r>
        <w:t>tài khoản riêng</w:t>
      </w:r>
      <w:r w:rsidRPr="65940E91">
        <w:t xml:space="preserve"> với quyền truy cập phù hợp (học viên, giáo viên, quản trị viên).</w:t>
      </w:r>
    </w:p>
    <w:p w14:paraId="1CB9281A" w14:textId="77777777" w:rsidR="00101A23" w:rsidRPr="00103FA0" w:rsidRDefault="00101A23" w:rsidP="00A27E18">
      <w:pPr>
        <w:pStyle w:val="ListParagraph"/>
        <w:numPr>
          <w:ilvl w:val="0"/>
          <w:numId w:val="18"/>
        </w:numPr>
        <w:spacing w:line="300" w:lineRule="auto"/>
        <w:rPr>
          <w:szCs w:val="26"/>
        </w:rPr>
      </w:pPr>
      <w:r w:rsidRPr="65940E91">
        <w:t xml:space="preserve">Dữ liệu nhạy cảm (mật khẩu, thông tin cá nhân, học phí) phải được </w:t>
      </w:r>
      <w:r>
        <w:t>mã hóa trong cơ sở dữ liệu</w:t>
      </w:r>
      <w:r w:rsidRPr="65940E91">
        <w:t>.</w:t>
      </w:r>
    </w:p>
    <w:p w14:paraId="0644274B" w14:textId="77777777" w:rsidR="00101A23" w:rsidRPr="00103FA0" w:rsidRDefault="00101A23" w:rsidP="00A27E18">
      <w:pPr>
        <w:pStyle w:val="ListParagraph"/>
        <w:numPr>
          <w:ilvl w:val="0"/>
          <w:numId w:val="18"/>
        </w:numPr>
        <w:spacing w:line="300" w:lineRule="auto"/>
        <w:rPr>
          <w:szCs w:val="26"/>
        </w:rPr>
      </w:pPr>
      <w:r w:rsidRPr="65940E91">
        <w:t xml:space="preserve">Cần có </w:t>
      </w:r>
      <w:r>
        <w:t>cơ chế đăng nhập bảo mật</w:t>
      </w:r>
      <w:r w:rsidRPr="65940E91">
        <w:t>, tránh tấn công brute-force (giới hạn số lần đăng nhập sai).</w:t>
      </w:r>
    </w:p>
    <w:p w14:paraId="7FA42469" w14:textId="77777777" w:rsidR="00101A23" w:rsidRPr="00103FA0" w:rsidRDefault="00101A23" w:rsidP="00A27E18">
      <w:pPr>
        <w:pStyle w:val="ListParagraph"/>
        <w:numPr>
          <w:ilvl w:val="0"/>
          <w:numId w:val="18"/>
        </w:numPr>
        <w:spacing w:line="300" w:lineRule="auto"/>
        <w:rPr>
          <w:szCs w:val="26"/>
        </w:rPr>
      </w:pPr>
      <w:r>
        <w:t>Quản lý phân quyền chi tiết</w:t>
      </w:r>
      <w:r w:rsidRPr="65940E91">
        <w:t>:</w:t>
      </w:r>
    </w:p>
    <w:p w14:paraId="5715CAE0" w14:textId="77777777" w:rsidR="00101A23" w:rsidRPr="00103FA0" w:rsidRDefault="00101A23" w:rsidP="00A27E18">
      <w:pPr>
        <w:pStyle w:val="ListParagraph"/>
        <w:numPr>
          <w:ilvl w:val="0"/>
          <w:numId w:val="19"/>
        </w:numPr>
        <w:spacing w:line="300" w:lineRule="auto"/>
        <w:rPr>
          <w:szCs w:val="26"/>
        </w:rPr>
      </w:pPr>
      <w:r w:rsidRPr="65940E91">
        <w:t>Học viên chỉ xem thông tin của mình.</w:t>
      </w:r>
    </w:p>
    <w:p w14:paraId="7A14E197" w14:textId="77777777" w:rsidR="00101A23" w:rsidRPr="00103FA0" w:rsidRDefault="00101A23" w:rsidP="00A27E18">
      <w:pPr>
        <w:pStyle w:val="ListParagraph"/>
        <w:numPr>
          <w:ilvl w:val="0"/>
          <w:numId w:val="19"/>
        </w:numPr>
        <w:spacing w:line="300" w:lineRule="auto"/>
        <w:rPr>
          <w:szCs w:val="26"/>
        </w:rPr>
      </w:pPr>
      <w:r w:rsidRPr="65940E91">
        <w:t>Giáo viên chỉ truy cập lớp mình phụ trách.</w:t>
      </w:r>
    </w:p>
    <w:p w14:paraId="0E1F657B" w14:textId="77777777" w:rsidR="00101A23" w:rsidRPr="00103FA0" w:rsidRDefault="00101A23" w:rsidP="00A27E18">
      <w:pPr>
        <w:pStyle w:val="ListParagraph"/>
        <w:numPr>
          <w:ilvl w:val="0"/>
          <w:numId w:val="19"/>
        </w:numPr>
        <w:spacing w:line="300" w:lineRule="auto"/>
        <w:rPr>
          <w:szCs w:val="26"/>
        </w:rPr>
      </w:pPr>
      <w:r w:rsidRPr="65940E91">
        <w:t>Quản trị viên có quyền thêm/sửa/xóa dữ liệu toàn hệ thống.</w:t>
      </w:r>
    </w:p>
    <w:p w14:paraId="6584CA77" w14:textId="77777777" w:rsidR="00101A23" w:rsidRPr="00103FA0" w:rsidRDefault="00101A23" w:rsidP="00A27E18">
      <w:pPr>
        <w:pStyle w:val="ListParagraph"/>
        <w:numPr>
          <w:ilvl w:val="0"/>
          <w:numId w:val="20"/>
        </w:numPr>
        <w:spacing w:line="300" w:lineRule="auto"/>
        <w:rPr>
          <w:szCs w:val="26"/>
        </w:rPr>
      </w:pPr>
      <w:r>
        <w:t>Sao lưu dữ liệu tự động</w:t>
      </w:r>
      <w:r w:rsidRPr="65940E91">
        <w:t xml:space="preserve"> (backup hàng ngày) để phòng mất mát.</w:t>
      </w:r>
    </w:p>
    <w:p w14:paraId="32582C92" w14:textId="77777777" w:rsidR="00101A23" w:rsidRPr="00051EF7" w:rsidRDefault="00101A23" w:rsidP="37DAFAC9">
      <w:pPr>
        <w:spacing w:line="300" w:lineRule="auto"/>
        <w:ind w:firstLine="360"/>
        <w:jc w:val="left"/>
        <w:rPr>
          <w:b/>
        </w:rPr>
      </w:pPr>
      <w:r w:rsidRPr="00051EF7">
        <w:rPr>
          <w:b/>
          <w:bCs/>
        </w:rPr>
        <w:t>Yêu cầu về tính tin cậy và an toàn (Reliability &amp; Safety)</w:t>
      </w:r>
    </w:p>
    <w:p w14:paraId="7BB2A1BF" w14:textId="77777777" w:rsidR="00101A23" w:rsidRPr="00051EF7" w:rsidRDefault="00101A23" w:rsidP="00A27E18">
      <w:pPr>
        <w:pStyle w:val="ListParagraph"/>
        <w:numPr>
          <w:ilvl w:val="0"/>
          <w:numId w:val="21"/>
        </w:numPr>
        <w:spacing w:line="300" w:lineRule="auto"/>
        <w:rPr>
          <w:szCs w:val="26"/>
        </w:rPr>
      </w:pPr>
      <w:r w:rsidRPr="65940E91">
        <w:t xml:space="preserve">Hệ thống phải hoạt động ổn định </w:t>
      </w:r>
      <w:r>
        <w:t>24/7</w:t>
      </w:r>
      <w:r w:rsidRPr="65940E91">
        <w:t>, thời gian downtime &lt; 1%.</w:t>
      </w:r>
    </w:p>
    <w:p w14:paraId="0EF40BE2" w14:textId="77777777" w:rsidR="00101A23" w:rsidRPr="00051EF7" w:rsidRDefault="00101A23" w:rsidP="00A27E18">
      <w:pPr>
        <w:pStyle w:val="ListParagraph"/>
        <w:numPr>
          <w:ilvl w:val="0"/>
          <w:numId w:val="21"/>
        </w:numPr>
        <w:spacing w:line="300" w:lineRule="auto"/>
        <w:rPr>
          <w:szCs w:val="26"/>
        </w:rPr>
      </w:pPr>
      <w:r w:rsidRPr="65940E91">
        <w:t xml:space="preserve">Có </w:t>
      </w:r>
      <w:r>
        <w:t>cơ chế phục hồi sau lỗi</w:t>
      </w:r>
      <w:r w:rsidRPr="65940E91">
        <w:t xml:space="preserve"> (rollback khi nhập sai, khôi phục dữ liệu từ bản sao lưu).</w:t>
      </w:r>
    </w:p>
    <w:p w14:paraId="43789B5E" w14:textId="77777777" w:rsidR="00101A23" w:rsidRPr="00051EF7" w:rsidRDefault="00101A23" w:rsidP="00A27E18">
      <w:pPr>
        <w:pStyle w:val="ListParagraph"/>
        <w:numPr>
          <w:ilvl w:val="0"/>
          <w:numId w:val="21"/>
        </w:numPr>
        <w:spacing w:line="300" w:lineRule="auto"/>
        <w:rPr>
          <w:szCs w:val="26"/>
        </w:rPr>
      </w:pPr>
      <w:r w:rsidRPr="65940E91">
        <w:t>Cảnh báo khi có lỗi hệ thống hoặc mất kết nối.</w:t>
      </w:r>
    </w:p>
    <w:p w14:paraId="04ED3CD2" w14:textId="28EEDB6D" w:rsidR="00101A23" w:rsidRPr="00051EF7" w:rsidRDefault="00101A23" w:rsidP="00236EDC">
      <w:pPr>
        <w:rPr>
          <w:szCs w:val="26"/>
        </w:rPr>
      </w:pPr>
      <w:r w:rsidRPr="00051EF7">
        <w:t>Yêu cầu về khả năng sử dụng (Usability)</w:t>
      </w:r>
    </w:p>
    <w:p w14:paraId="1C42E556" w14:textId="77777777" w:rsidR="00101A23" w:rsidRPr="00051EF7" w:rsidRDefault="00101A23" w:rsidP="00A27E18">
      <w:pPr>
        <w:pStyle w:val="ListParagraph"/>
        <w:numPr>
          <w:ilvl w:val="0"/>
          <w:numId w:val="22"/>
        </w:numPr>
        <w:spacing w:line="300" w:lineRule="auto"/>
        <w:rPr>
          <w:szCs w:val="26"/>
        </w:rPr>
      </w:pPr>
      <w:r w:rsidRPr="65940E91">
        <w:t xml:space="preserve">Giao diện </w:t>
      </w:r>
      <w:r>
        <w:t>thân thiện, dễ sử dụng</w:t>
      </w:r>
      <w:r w:rsidRPr="65940E91">
        <w:t>, phù hợp cả với người không rành công nghệ.</w:t>
      </w:r>
    </w:p>
    <w:p w14:paraId="4D64CBB0" w14:textId="77777777" w:rsidR="00101A23" w:rsidRPr="00051EF7" w:rsidRDefault="00101A23" w:rsidP="00A27E18">
      <w:pPr>
        <w:pStyle w:val="ListParagraph"/>
        <w:numPr>
          <w:ilvl w:val="0"/>
          <w:numId w:val="22"/>
        </w:numPr>
        <w:spacing w:line="300" w:lineRule="auto"/>
        <w:rPr>
          <w:szCs w:val="26"/>
        </w:rPr>
      </w:pPr>
      <w:r w:rsidRPr="65940E91">
        <w:t xml:space="preserve">Có </w:t>
      </w:r>
      <w:r>
        <w:t>hướng dẫn sử dụng (Help / Tooltip)</w:t>
      </w:r>
      <w:r w:rsidRPr="65940E91">
        <w:t xml:space="preserve"> ở các form nhập liệu.</w:t>
      </w:r>
    </w:p>
    <w:p w14:paraId="2EE708AA" w14:textId="77777777" w:rsidR="00101A23" w:rsidRPr="00051EF7" w:rsidRDefault="00101A23" w:rsidP="00A27E18">
      <w:pPr>
        <w:pStyle w:val="ListParagraph"/>
        <w:numPr>
          <w:ilvl w:val="0"/>
          <w:numId w:val="22"/>
        </w:numPr>
        <w:spacing w:line="300" w:lineRule="auto"/>
        <w:rPr>
          <w:szCs w:val="26"/>
        </w:rPr>
      </w:pPr>
      <w:r w:rsidRPr="65940E91">
        <w:t xml:space="preserve">Hỗ trợ </w:t>
      </w:r>
      <w:r>
        <w:t>ngôn ngữ tiếng Việt</w:t>
      </w:r>
      <w:r w:rsidRPr="65940E91">
        <w:t xml:space="preserve"> (và có thể mở rộng thêm tiếng Anh).</w:t>
      </w:r>
    </w:p>
    <w:p w14:paraId="7044208C" w14:textId="77777777" w:rsidR="00101A23" w:rsidRPr="00051EF7" w:rsidRDefault="00101A23" w:rsidP="00A27E18">
      <w:pPr>
        <w:pStyle w:val="ListParagraph"/>
        <w:numPr>
          <w:ilvl w:val="0"/>
          <w:numId w:val="22"/>
        </w:numPr>
        <w:spacing w:line="300" w:lineRule="auto"/>
        <w:rPr>
          <w:szCs w:val="26"/>
        </w:rPr>
      </w:pPr>
      <w:r w:rsidRPr="65940E91">
        <w:t>Màu sắc, bố cục rõ ràng, thống nhất giữa các màn hình.</w:t>
      </w:r>
    </w:p>
    <w:p w14:paraId="00A17CF2" w14:textId="77777777" w:rsidR="00101A23" w:rsidRPr="00051EF7" w:rsidRDefault="00101A23" w:rsidP="00D06BBD">
      <w:pPr>
        <w:spacing w:line="300" w:lineRule="auto"/>
        <w:ind w:firstLine="360"/>
        <w:rPr>
          <w:b/>
          <w:bCs/>
          <w:szCs w:val="26"/>
        </w:rPr>
      </w:pPr>
      <w:r w:rsidRPr="00051EF7">
        <w:rPr>
          <w:b/>
          <w:bCs/>
        </w:rPr>
        <w:t>Yêu cầu về khả năng mở rộng và bảo trì (Maintainability &amp; Scalability)</w:t>
      </w:r>
    </w:p>
    <w:p w14:paraId="4E42FA8C" w14:textId="77777777" w:rsidR="00101A23" w:rsidRDefault="00101A23" w:rsidP="00A27E18">
      <w:pPr>
        <w:pStyle w:val="ListParagraph"/>
        <w:numPr>
          <w:ilvl w:val="0"/>
          <w:numId w:val="23"/>
        </w:numPr>
        <w:spacing w:line="300" w:lineRule="auto"/>
      </w:pPr>
      <w:r w:rsidRPr="65940E91">
        <w:t xml:space="preserve">Dễ dàng </w:t>
      </w:r>
      <w:r>
        <w:t>bổ sung module mới</w:t>
      </w:r>
      <w:r w:rsidRPr="65940E91">
        <w:t xml:space="preserve"> (ví dụ: quản lý giáo viên, quản lý khóa học trực tuyến...).</w:t>
      </w:r>
    </w:p>
    <w:p w14:paraId="7A92B442" w14:textId="231DA467" w:rsidR="00101A23" w:rsidRDefault="00101A23" w:rsidP="00A27E18">
      <w:pPr>
        <w:pStyle w:val="ListParagraph"/>
        <w:numPr>
          <w:ilvl w:val="0"/>
          <w:numId w:val="23"/>
        </w:numPr>
        <w:spacing w:line="300" w:lineRule="auto"/>
      </w:pPr>
      <w:r w:rsidRPr="65940E91">
        <w:t xml:space="preserve">Mã nguồn được tổ chức </w:t>
      </w:r>
      <w:r>
        <w:t>theo mô hình MVC</w:t>
      </w:r>
      <w:r w:rsidRPr="65940E91">
        <w:t xml:space="preserve"> (hoặc 3-layer) để dễ bảo trì</w:t>
      </w:r>
      <w:r w:rsidR="005D64A5">
        <w:t xml:space="preserve"> </w:t>
      </w:r>
      <w:r w:rsidR="005D64A5">
        <w:fldChar w:fldCharType="begin"/>
      </w:r>
      <w:r w:rsidR="005D64A5">
        <w:instrText xml:space="preserve"> ADDIN ZOTERO_ITEM CSL_CITATION {"citationID":"GG7M4Mnd","properties":{"formattedCitation":"[6]","plainCitation":"[6]","noteIndex":0},"citationItems":[{"id":5425,"uris":["http://zotero.org/groups/6289806/items/6JFXUCIY"],"itemData":{"id":5425,"type":"entry-encyclopedia","abstract":"Model–view–controller (MVC) is a software architectural pattern commonly used for developing user interfaces that divides the related program logic into three interconnected elements. These elements are:\n\nthe model, the internal representations of information\nthe view, the interface that presents information to and accepts it from the user\nthe controller, the software linking the two.\nTraditionally used for desktop graphical user interfaces (GUIs), this pattern became popular for designing web applications. Popular programming languages have MVC frameworks that facilitate the implementation of the pattern.","container-title":"Wikipedia","language":"en","license":"Creative Commons Attribution-ShareAlike License","note":"Page Version ID: 1317278699","source":"Wikipedia","title":"Model–view–controller","URL":"https://en.wikipedia.org/w/index.php?title=Model%E2%80%93view%E2%80%93controller&amp;oldid=1317278699","accessed":{"date-parts":[["2025",11,9]]},"issued":{"date-parts":[["2025",10,17]]}}}],"schema":"https://github.com/citation-style-language/schema/raw/master/csl-citation.json"} </w:instrText>
      </w:r>
      <w:r w:rsidR="005D64A5">
        <w:fldChar w:fldCharType="separate"/>
      </w:r>
      <w:r w:rsidR="005D64A5" w:rsidRPr="005D64A5">
        <w:rPr>
          <w:rFonts w:cs="Times New Roman"/>
        </w:rPr>
        <w:t>[6]</w:t>
      </w:r>
      <w:r w:rsidR="005D64A5">
        <w:fldChar w:fldCharType="end"/>
      </w:r>
      <w:r w:rsidRPr="65940E91">
        <w:t>.</w:t>
      </w:r>
    </w:p>
    <w:p w14:paraId="691A46C1" w14:textId="77777777" w:rsidR="00101A23" w:rsidRDefault="00101A23" w:rsidP="00A27E18">
      <w:pPr>
        <w:pStyle w:val="ListParagraph"/>
        <w:numPr>
          <w:ilvl w:val="0"/>
          <w:numId w:val="23"/>
        </w:numPr>
        <w:spacing w:line="300" w:lineRule="auto"/>
      </w:pPr>
      <w:r w:rsidRPr="65940E91">
        <w:t>Hệ thống hỗ trợ nâng cấp khi số lượng học viên tăng (từ vài trăm lên vài nghìn).</w:t>
      </w:r>
    </w:p>
    <w:p w14:paraId="301940D7" w14:textId="77777777" w:rsidR="00101A23" w:rsidRDefault="00101A23" w:rsidP="00A27E18">
      <w:pPr>
        <w:pStyle w:val="ListParagraph"/>
        <w:numPr>
          <w:ilvl w:val="0"/>
          <w:numId w:val="23"/>
        </w:numPr>
        <w:spacing w:line="300" w:lineRule="auto"/>
      </w:pPr>
      <w:r w:rsidRPr="65940E91">
        <w:t xml:space="preserve">Có </w:t>
      </w:r>
      <w:r>
        <w:t>tài liệu hướng dẫn cài đặt, sử dụng và sửa lỗi</w:t>
      </w:r>
      <w:r w:rsidRPr="65940E91">
        <w:t xml:space="preserve"> cho lập trình viên.</w:t>
      </w:r>
    </w:p>
    <w:p w14:paraId="53D95311" w14:textId="77777777" w:rsidR="00101A23" w:rsidRPr="00D44D70" w:rsidRDefault="00101A23" w:rsidP="00D06BBD">
      <w:pPr>
        <w:spacing w:line="300" w:lineRule="auto"/>
        <w:ind w:firstLine="360"/>
        <w:rPr>
          <w:b/>
          <w:bCs/>
          <w:szCs w:val="26"/>
        </w:rPr>
      </w:pPr>
      <w:r w:rsidRPr="00D44D70">
        <w:rPr>
          <w:b/>
          <w:bCs/>
        </w:rPr>
        <w:t>Yêu cầu về tương thích (Compatibility)</w:t>
      </w:r>
    </w:p>
    <w:p w14:paraId="5354A0A5" w14:textId="77777777" w:rsidR="00101A23" w:rsidRPr="000661D5" w:rsidRDefault="00101A23" w:rsidP="00A27E18">
      <w:pPr>
        <w:pStyle w:val="ListParagraph"/>
        <w:numPr>
          <w:ilvl w:val="0"/>
          <w:numId w:val="24"/>
        </w:numPr>
        <w:spacing w:line="300" w:lineRule="auto"/>
        <w:rPr>
          <w:szCs w:val="26"/>
        </w:rPr>
      </w:pPr>
      <w:r w:rsidRPr="65940E91">
        <w:t xml:space="preserve">Hệ thống chạy tốt trên </w:t>
      </w:r>
      <w:r>
        <w:t>trình duyệt phổ biến</w:t>
      </w:r>
      <w:r w:rsidRPr="65940E91">
        <w:t xml:space="preserve"> (Chrome, Edge, Firefox).</w:t>
      </w:r>
    </w:p>
    <w:p w14:paraId="70A3C23D" w14:textId="77777777" w:rsidR="00101A23" w:rsidRPr="000661D5" w:rsidRDefault="00101A23" w:rsidP="00A27E18">
      <w:pPr>
        <w:pStyle w:val="ListParagraph"/>
        <w:numPr>
          <w:ilvl w:val="0"/>
          <w:numId w:val="24"/>
        </w:numPr>
        <w:spacing w:line="300" w:lineRule="auto"/>
        <w:rPr>
          <w:szCs w:val="26"/>
        </w:rPr>
      </w:pPr>
      <w:r w:rsidRPr="65940E91">
        <w:t xml:space="preserve">Nếu là ứng dụng web: tương thích trên </w:t>
      </w:r>
      <w:r>
        <w:t>máy tính, laptop, máy tính bảng</w:t>
      </w:r>
      <w:r w:rsidRPr="65940E91">
        <w:t>.</w:t>
      </w:r>
    </w:p>
    <w:p w14:paraId="555F985E" w14:textId="77777777" w:rsidR="00101A23" w:rsidRPr="000661D5" w:rsidRDefault="00101A23" w:rsidP="00A27E18">
      <w:pPr>
        <w:pStyle w:val="ListParagraph"/>
        <w:numPr>
          <w:ilvl w:val="0"/>
          <w:numId w:val="24"/>
        </w:numPr>
        <w:spacing w:line="300" w:lineRule="auto"/>
        <w:rPr>
          <w:szCs w:val="26"/>
        </w:rPr>
      </w:pPr>
      <w:r w:rsidRPr="65940E91">
        <w:t xml:space="preserve">Nếu là ứng dụng desktop: tương thích với </w:t>
      </w:r>
      <w:r>
        <w:t>Windows 10 trở lên</w:t>
      </w:r>
      <w:r w:rsidRPr="65940E91">
        <w:t>.</w:t>
      </w:r>
    </w:p>
    <w:p w14:paraId="4F6531E1" w14:textId="77777777" w:rsidR="00101A23" w:rsidRPr="00D44D70" w:rsidRDefault="00101A23" w:rsidP="00D06BBD">
      <w:pPr>
        <w:spacing w:line="300" w:lineRule="auto"/>
        <w:ind w:firstLine="360"/>
        <w:rPr>
          <w:b/>
          <w:bCs/>
          <w:szCs w:val="26"/>
        </w:rPr>
      </w:pPr>
      <w:r w:rsidRPr="00D44D70">
        <w:rPr>
          <w:b/>
          <w:bCs/>
        </w:rPr>
        <w:t>Yêu cầu về tính chính xác và toàn vẹn dữ liệu (Data Integrity)</w:t>
      </w:r>
    </w:p>
    <w:p w14:paraId="78375582" w14:textId="77777777" w:rsidR="00101A23" w:rsidRPr="00FA4742" w:rsidRDefault="00101A23" w:rsidP="00A27E18">
      <w:pPr>
        <w:pStyle w:val="ListParagraph"/>
        <w:numPr>
          <w:ilvl w:val="0"/>
          <w:numId w:val="25"/>
        </w:numPr>
        <w:spacing w:line="300" w:lineRule="auto"/>
        <w:rPr>
          <w:szCs w:val="26"/>
        </w:rPr>
      </w:pPr>
      <w:r w:rsidRPr="65940E91">
        <w:t xml:space="preserve">Dữ liệu nhập phải được </w:t>
      </w:r>
      <w:r>
        <w:t>kiểm tra ràng buộc</w:t>
      </w:r>
      <w:r w:rsidRPr="65940E91">
        <w:t xml:space="preserve"> (ví dụ: học phí &gt; 0, ngày khai giảng &lt; ngày kết thúc).</w:t>
      </w:r>
    </w:p>
    <w:p w14:paraId="7DD85515" w14:textId="77777777" w:rsidR="00101A23" w:rsidRPr="00FA4742" w:rsidRDefault="00101A23" w:rsidP="00A27E18">
      <w:pPr>
        <w:pStyle w:val="ListParagraph"/>
        <w:numPr>
          <w:ilvl w:val="0"/>
          <w:numId w:val="25"/>
        </w:numPr>
        <w:spacing w:line="300" w:lineRule="auto"/>
        <w:rPr>
          <w:szCs w:val="26"/>
        </w:rPr>
      </w:pPr>
      <w:r w:rsidRPr="65940E91">
        <w:t>Không cho phép xóa dữ liệu nếu còn quan hệ (ví dụ: xóa lớp khi vẫn còn học viên).</w:t>
      </w:r>
    </w:p>
    <w:p w14:paraId="6F450661" w14:textId="77777777" w:rsidR="00101A23" w:rsidRPr="00FA4742" w:rsidRDefault="00101A23" w:rsidP="00A27E18">
      <w:pPr>
        <w:pStyle w:val="ListParagraph"/>
        <w:numPr>
          <w:ilvl w:val="0"/>
          <w:numId w:val="25"/>
        </w:numPr>
        <w:spacing w:line="300" w:lineRule="auto"/>
        <w:rPr>
          <w:szCs w:val="26"/>
        </w:rPr>
      </w:pPr>
      <w:r w:rsidRPr="65940E91">
        <w:t xml:space="preserve">Các thao tác cập nhật, xóa phải </w:t>
      </w:r>
      <w:r>
        <w:t>ghi log lịch sử thay đổi</w:t>
      </w:r>
      <w:r w:rsidRPr="65940E91">
        <w:t>.</w:t>
      </w:r>
    </w:p>
    <w:p w14:paraId="4612ABE7" w14:textId="77777777" w:rsidR="00101A23" w:rsidRPr="00FA4742" w:rsidRDefault="00101A23" w:rsidP="00D06BBD">
      <w:pPr>
        <w:spacing w:line="300" w:lineRule="auto"/>
        <w:ind w:firstLine="360"/>
        <w:rPr>
          <w:b/>
          <w:bCs/>
          <w:szCs w:val="26"/>
        </w:rPr>
      </w:pPr>
      <w:r w:rsidRPr="00FA4742">
        <w:rPr>
          <w:b/>
          <w:bCs/>
        </w:rPr>
        <w:t>Yêu cầu về báo cáo và thống kê</w:t>
      </w:r>
    </w:p>
    <w:p w14:paraId="55598FB6" w14:textId="77777777" w:rsidR="00101A23" w:rsidRPr="00FA4742" w:rsidRDefault="00101A23" w:rsidP="00A27E18">
      <w:pPr>
        <w:pStyle w:val="ListParagraph"/>
        <w:numPr>
          <w:ilvl w:val="0"/>
          <w:numId w:val="26"/>
        </w:numPr>
        <w:spacing w:line="300" w:lineRule="auto"/>
        <w:rPr>
          <w:szCs w:val="26"/>
        </w:rPr>
      </w:pPr>
      <w:r w:rsidRPr="65940E91">
        <w:t xml:space="preserve">Hệ thống phải có khả năng xuất báo cáo ra </w:t>
      </w:r>
      <w:r>
        <w:t>PDF, Excel</w:t>
      </w:r>
      <w:r w:rsidRPr="65940E91">
        <w:t>.</w:t>
      </w:r>
    </w:p>
    <w:p w14:paraId="67EB2E4E" w14:textId="77777777" w:rsidR="00101A23" w:rsidRDefault="00101A23" w:rsidP="00A27E18">
      <w:pPr>
        <w:pStyle w:val="ListParagraph"/>
        <w:numPr>
          <w:ilvl w:val="0"/>
          <w:numId w:val="26"/>
        </w:numPr>
        <w:spacing w:line="300" w:lineRule="auto"/>
      </w:pPr>
      <w:r w:rsidRPr="65940E91">
        <w:t xml:space="preserve">Cho phép </w:t>
      </w:r>
      <w:r>
        <w:t>lọc, tìm kiếm, thống kê linh hoạt</w:t>
      </w:r>
      <w:r w:rsidRPr="65940E91">
        <w:t xml:space="preserve"> theo nhiều tiêu chí (thời gian, lớp, giáo viên, doanh thu).</w:t>
      </w:r>
    </w:p>
    <w:p w14:paraId="445C4379" w14:textId="77777777" w:rsidR="00101A23" w:rsidRPr="00FA4742" w:rsidRDefault="00101A23" w:rsidP="00966CA0">
      <w:pPr>
        <w:spacing w:line="300" w:lineRule="auto"/>
        <w:ind w:firstLine="360"/>
        <w:rPr>
          <w:b/>
          <w:bCs/>
          <w:szCs w:val="26"/>
        </w:rPr>
      </w:pPr>
      <w:r w:rsidRPr="00FA4742">
        <w:rPr>
          <w:b/>
          <w:bCs/>
        </w:rPr>
        <w:t>Yêu cầu về pháp lý &amp; tuân thủ (Legal &amp; Compliance)</w:t>
      </w:r>
    </w:p>
    <w:p w14:paraId="22954A55" w14:textId="6B4B20A5" w:rsidR="00101A23" w:rsidRPr="00FA4742" w:rsidRDefault="00101A23" w:rsidP="00A27E18">
      <w:pPr>
        <w:pStyle w:val="ListParagraph"/>
        <w:numPr>
          <w:ilvl w:val="0"/>
          <w:numId w:val="26"/>
        </w:numPr>
        <w:spacing w:line="300" w:lineRule="auto"/>
        <w:rPr>
          <w:szCs w:val="26"/>
        </w:rPr>
      </w:pPr>
      <w:r w:rsidRPr="3C4B5194">
        <w:t>Bảo vệ thông tin cá nhân Hệ thống phải tuân thủ quy định về bảo vệ dữ liệu cá nhân theo Nghị định 13/2023/NĐ-CP của Chính phủ Việt Nam</w:t>
      </w:r>
      <w:r w:rsidR="008B262B">
        <w:t xml:space="preserve"> </w:t>
      </w:r>
      <w:r w:rsidR="00CF3EA0">
        <w:fldChar w:fldCharType="begin"/>
      </w:r>
      <w:r w:rsidR="005D64A5">
        <w:instrText xml:space="preserve"> ADDIN ZOTERO_ITEM CSL_CITATION {"citationID":"i8V1Vi3k","properties":{"formattedCitation":"[7]","plainCitation":"[7]","noteIndex":0},"citationItems":[{"id":5423,"uris":["http://zotero.org/groups/6289806/items/TIMR24P2"],"itemData":{"id":5423,"type":"webpage","abstract":"Nghị định số 13/2023/NĐ-CP của Chính phủ: Bảo vệ dữ liệu cá nhân","language":"vi","title":"Nghị định số 13/2023/NĐ-CP của Chính phủ: Bảo vệ dữ liệu cá nhân","title-short":"Nghị định số 13/2023/NĐ-CP của Chính phủ","URL":"http://vanban.chinhphu.vn/?pageid=27160&amp;docid=207759","author":[{"family":"phủ","given":"Cổng Thông tin điện tử Chính"}],"accessed":{"date-parts":[["2025",11,9]]}}}],"schema":"https://github.com/citation-style-language/schema/raw/master/csl-citation.json"} </w:instrText>
      </w:r>
      <w:r w:rsidR="00CF3EA0">
        <w:fldChar w:fldCharType="separate"/>
      </w:r>
      <w:r w:rsidR="005D64A5" w:rsidRPr="005D64A5">
        <w:rPr>
          <w:rFonts w:cs="Times New Roman"/>
        </w:rPr>
        <w:t>[7]</w:t>
      </w:r>
      <w:r w:rsidR="00CF3EA0">
        <w:fldChar w:fldCharType="end"/>
      </w:r>
      <w:r w:rsidRPr="3C4B5194">
        <w:t>.</w:t>
      </w:r>
    </w:p>
    <w:p w14:paraId="5EB8070E" w14:textId="200F5097" w:rsidR="00735A2D" w:rsidRPr="007154A0" w:rsidRDefault="00101A23" w:rsidP="00A27E18">
      <w:pPr>
        <w:pStyle w:val="ListParagraph"/>
        <w:numPr>
          <w:ilvl w:val="0"/>
          <w:numId w:val="26"/>
        </w:numPr>
        <w:spacing w:line="300" w:lineRule="auto"/>
      </w:pPr>
      <w:r w:rsidRPr="3C4B5194">
        <w:t>Bản quyền phần mềm Không sử dụng phần mềm, hình ảnh, thư viện có bản quyền thương mại khi chưa được phép.</w:t>
      </w:r>
    </w:p>
    <w:p w14:paraId="5F147B7A" w14:textId="5FB8750D" w:rsidR="008F48E7" w:rsidRPr="005B2791" w:rsidRDefault="00D261E2" w:rsidP="00124EC1">
      <w:pPr>
        <w:pStyle w:val="Heading1"/>
      </w:pPr>
      <w:bookmarkStart w:id="85" w:name="_Toc213612256"/>
      <w:bookmarkStart w:id="86" w:name="_Toc216388855"/>
      <w:r w:rsidRPr="005B2791">
        <w:t>XÁC ĐỊNH</w:t>
      </w:r>
      <w:r w:rsidR="00447111" w:rsidRPr="005B2791">
        <w:t xml:space="preserve"> YÊU CẦU</w:t>
      </w:r>
      <w:r w:rsidR="002F288B" w:rsidRPr="005B2791">
        <w:t xml:space="preserve"> HỆ THỐN</w:t>
      </w:r>
      <w:r w:rsidR="00E0156D" w:rsidRPr="005B2791">
        <w:t>G</w:t>
      </w:r>
      <w:bookmarkEnd w:id="85"/>
      <w:bookmarkEnd w:id="86"/>
    </w:p>
    <w:p w14:paraId="67B17065" w14:textId="19EC6578" w:rsidR="008F48E7" w:rsidRPr="00677E12" w:rsidRDefault="00023709" w:rsidP="00124EC1">
      <w:pPr>
        <w:pStyle w:val="Heading2"/>
      </w:pPr>
      <w:bookmarkStart w:id="87" w:name="_Toc216388856"/>
      <w:r w:rsidRPr="00677E12">
        <w:t>Mô hình hóa chức năng</w:t>
      </w:r>
      <w:bookmarkEnd w:id="87"/>
    </w:p>
    <w:commentRangeEnd w:id="79"/>
    <w:p w14:paraId="013F6D51" w14:textId="70BC0C3A" w:rsidR="00CD3AF2" w:rsidRDefault="008938D2" w:rsidP="00CD3AF2">
      <w:pPr>
        <w:pStyle w:val="Hnh"/>
        <w:keepNext/>
      </w:pPr>
      <w:r>
        <w:rPr>
          <w:rStyle w:val="CommentReference"/>
          <w:sz w:val="26"/>
          <w:szCs w:val="22"/>
        </w:rPr>
        <w:commentReference w:id="79"/>
      </w:r>
      <w:r w:rsidR="60C6A0BD">
        <w:drawing>
          <wp:inline distT="0" distB="0" distL="0" distR="0" wp14:anchorId="7550A6DF" wp14:editId="26135182">
            <wp:extent cx="5943600" cy="6005329"/>
            <wp:effectExtent l="0" t="0" r="0" b="0"/>
            <wp:docPr id="855236997"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236997" name="Picture 855236997"/>
                    <pic:cNvPicPr/>
                  </pic:nvPicPr>
                  <pic:blipFill>
                    <a:blip r:embed="rId36">
                      <a:extLst>
                        <a:ext uri="{28A0092B-C50C-407E-A947-70E740481C1C}">
                          <a14:useLocalDpi xmlns:a14="http://schemas.microsoft.com/office/drawing/2010/main"/>
                        </a:ext>
                      </a:extLst>
                    </a:blip>
                    <a:stretch>
                      <a:fillRect/>
                    </a:stretch>
                  </pic:blipFill>
                  <pic:spPr>
                    <a:xfrm>
                      <a:off x="0" y="0"/>
                      <a:ext cx="5943600" cy="6005329"/>
                    </a:xfrm>
                    <a:prstGeom prst="rect">
                      <a:avLst/>
                    </a:prstGeom>
                  </pic:spPr>
                </pic:pic>
              </a:graphicData>
            </a:graphic>
          </wp:inline>
        </w:drawing>
      </w:r>
    </w:p>
    <w:p w14:paraId="1B77E553" w14:textId="6B6222EC" w:rsidR="00D51ECF" w:rsidRPr="00D51ECF" w:rsidRDefault="00CD3AF2" w:rsidP="00CD3AF2">
      <w:pPr>
        <w:pStyle w:val="CaptionHnh"/>
      </w:pPr>
      <w:bookmarkStart w:id="88" w:name="_Toc216390170"/>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1</w:t>
      </w:r>
      <w:r w:rsidR="001E0BF1">
        <w:rPr>
          <w:noProof/>
        </w:rPr>
        <w:fldChar w:fldCharType="end"/>
      </w:r>
      <w:r>
        <w:t xml:space="preserve"> </w:t>
      </w:r>
      <w:r w:rsidR="00D51ECF">
        <w:t>Biểu đồ phân cấp chức năng - BFD</w:t>
      </w:r>
      <w:bookmarkEnd w:id="88"/>
    </w:p>
    <w:p w14:paraId="1824509B" w14:textId="4C82DAA1" w:rsidR="00E14D45" w:rsidRDefault="00E0156D" w:rsidP="0001263D">
      <w:pPr>
        <w:pStyle w:val="Heading2"/>
      </w:pPr>
      <w:bookmarkStart w:id="89" w:name="_Toc213612257"/>
      <w:bookmarkStart w:id="90" w:name="_Toc216388857"/>
      <w:r>
        <w:t>Mô hình hóa tiến trình</w:t>
      </w:r>
      <w:bookmarkEnd w:id="89"/>
      <w:bookmarkEnd w:id="90"/>
    </w:p>
    <w:p w14:paraId="0D26FF29" w14:textId="5A4910CE" w:rsidR="00286805" w:rsidRPr="00286805" w:rsidRDefault="350BDEA3" w:rsidP="00966CA0">
      <w:pPr>
        <w:pStyle w:val="S"/>
      </w:pPr>
      <w:r w:rsidRPr="350BDEA3">
        <w:t>Sơ đồ ngữ cảnh</w:t>
      </w:r>
    </w:p>
    <w:p w14:paraId="722241F7" w14:textId="6CA0CDA8" w:rsidR="00CD3AF2" w:rsidRDefault="000D1C76" w:rsidP="00CD3AF2">
      <w:pPr>
        <w:pStyle w:val="Hnh"/>
        <w:keepNext/>
      </w:pPr>
      <w:r w:rsidRPr="00C456E9">
        <w:drawing>
          <wp:inline distT="0" distB="0" distL="0" distR="0" wp14:anchorId="0282C282" wp14:editId="6C8A310F">
            <wp:extent cx="5760720" cy="26751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720" cy="2675194"/>
                    </a:xfrm>
                    <a:prstGeom prst="rect">
                      <a:avLst/>
                    </a:prstGeom>
                    <a:noFill/>
                  </pic:spPr>
                </pic:pic>
              </a:graphicData>
            </a:graphic>
          </wp:inline>
        </w:drawing>
      </w:r>
    </w:p>
    <w:p w14:paraId="7A176C63" w14:textId="4C9FB758" w:rsidR="00F90EDE" w:rsidRDefault="00CD3AF2" w:rsidP="00CD3AF2">
      <w:pPr>
        <w:pStyle w:val="CaptionHnh"/>
      </w:pPr>
      <w:bookmarkStart w:id="91" w:name="_Toc216390171"/>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2</w:t>
      </w:r>
      <w:r w:rsidR="001E0BF1">
        <w:rPr>
          <w:noProof/>
        </w:rPr>
        <w:fldChar w:fldCharType="end"/>
      </w:r>
      <w:r>
        <w:t xml:space="preserve"> </w:t>
      </w:r>
      <w:r w:rsidR="00E84BE4">
        <w:t>Sơ đồ DFD mức ngữ cảnh</w:t>
      </w:r>
      <w:bookmarkEnd w:id="91"/>
    </w:p>
    <w:p w14:paraId="53FE9BC0" w14:textId="7AA37270" w:rsidR="00E275B8" w:rsidRDefault="350BDEA3" w:rsidP="00DA6046">
      <w:pPr>
        <w:ind w:firstLine="0"/>
        <w:rPr>
          <w:rFonts w:eastAsia="Times New Roman" w:cs="Times New Roman"/>
        </w:rPr>
      </w:pPr>
      <w:r w:rsidRPr="350BDEA3">
        <w:rPr>
          <w:rFonts w:eastAsia="Times New Roman" w:cs="Times New Roman"/>
        </w:rPr>
        <w:t>Sơ đồ DFD mức ngữ cảnh mô tả hệ thống Quản lý Học viên Trung tâm Tiếng Anh, các</w:t>
      </w:r>
      <w:r w:rsidR="00DA6046">
        <w:rPr>
          <w:rFonts w:eastAsia="Times New Roman" w:cs="Times New Roman"/>
        </w:rPr>
        <w:t xml:space="preserve"> </w:t>
      </w:r>
      <w:r w:rsidRPr="350BDEA3">
        <w:rPr>
          <w:rFonts w:eastAsia="Times New Roman" w:cs="Times New Roman"/>
        </w:rPr>
        <w:t xml:space="preserve">tác nhân tương tác </w:t>
      </w:r>
      <w:r w:rsidR="00F742E9">
        <w:rPr>
          <w:rFonts w:eastAsia="Times New Roman" w:cs="Times New Roman"/>
        </w:rPr>
        <w:t xml:space="preserve">với hệ thống </w:t>
      </w:r>
      <w:r w:rsidRPr="350BDEA3">
        <w:rPr>
          <w:rFonts w:eastAsia="Times New Roman" w:cs="Times New Roman"/>
        </w:rPr>
        <w:t>bao gồm:</w:t>
      </w:r>
      <w:r w:rsidR="00F742E9">
        <w:rPr>
          <w:rFonts w:eastAsia="Times New Roman" w:cs="Times New Roman"/>
        </w:rPr>
        <w:t xml:space="preserve"> </w:t>
      </w:r>
      <w:r>
        <w:rPr>
          <w:rFonts w:eastAsia="Times New Roman" w:cs="Times New Roman"/>
        </w:rPr>
        <w:t>Quản trị viên</w:t>
      </w:r>
      <w:r w:rsidR="00F742E9">
        <w:rPr>
          <w:rFonts w:eastAsia="Times New Roman" w:cs="Times New Roman"/>
        </w:rPr>
        <w:t xml:space="preserve">, </w:t>
      </w:r>
      <w:r>
        <w:rPr>
          <w:rFonts w:eastAsia="Times New Roman" w:cs="Times New Roman"/>
        </w:rPr>
        <w:t>Giáo viên</w:t>
      </w:r>
      <w:r w:rsidRPr="350BDEA3">
        <w:rPr>
          <w:rFonts w:eastAsia="Times New Roman" w:cs="Times New Roman"/>
        </w:rPr>
        <w:t xml:space="preserve"> </w:t>
      </w:r>
      <w:r w:rsidR="00F742E9">
        <w:rPr>
          <w:rFonts w:eastAsia="Times New Roman" w:cs="Times New Roman"/>
        </w:rPr>
        <w:t xml:space="preserve">và </w:t>
      </w:r>
      <w:r>
        <w:rPr>
          <w:rFonts w:eastAsia="Times New Roman" w:cs="Times New Roman"/>
        </w:rPr>
        <w:t>Học viên</w:t>
      </w:r>
      <w:r w:rsidR="00405C49">
        <w:rPr>
          <w:rFonts w:eastAsia="Times New Roman" w:cs="Times New Roman"/>
        </w:rPr>
        <w:t>.</w:t>
      </w:r>
    </w:p>
    <w:p w14:paraId="20640CDE" w14:textId="690B8998" w:rsidR="00794206" w:rsidRDefault="00DA6046" w:rsidP="008D7D21">
      <w:pPr>
        <w:pStyle w:val="S"/>
      </w:pPr>
      <w:r>
        <w:rPr>
          <w:rFonts w:eastAsia="Times New Roman" w:cs="Times New Roman"/>
        </w:rPr>
        <w:t>Sơ đồ DFD mức 0</w:t>
      </w:r>
    </w:p>
    <w:p w14:paraId="7A0831DB" w14:textId="4844496B" w:rsidR="008D7D21" w:rsidRDefault="008D7D21" w:rsidP="008D7D21">
      <w:pPr>
        <w:pStyle w:val="S"/>
        <w:numPr>
          <w:ilvl w:val="0"/>
          <w:numId w:val="0"/>
        </w:numPr>
      </w:pPr>
      <w:r>
        <w:rPr>
          <w:noProof/>
        </w:rPr>
        <w:drawing>
          <wp:inline distT="0" distB="0" distL="0" distR="0" wp14:anchorId="3C58A9B8" wp14:editId="7731C1C5">
            <wp:extent cx="5759450" cy="6287770"/>
            <wp:effectExtent l="0" t="0" r="0" b="0"/>
            <wp:docPr id="1102024598" name="Picture 1"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description availabl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59450" cy="6287770"/>
                    </a:xfrm>
                    <a:prstGeom prst="rect">
                      <a:avLst/>
                    </a:prstGeom>
                    <a:noFill/>
                    <a:ln>
                      <a:noFill/>
                    </a:ln>
                  </pic:spPr>
                </pic:pic>
              </a:graphicData>
            </a:graphic>
          </wp:inline>
        </w:drawing>
      </w:r>
    </w:p>
    <w:p w14:paraId="3C1A9B1F" w14:textId="154F9167" w:rsidR="00874F12" w:rsidRPr="005A38C2" w:rsidRDefault="00794206" w:rsidP="00794206">
      <w:pPr>
        <w:pStyle w:val="CaptionHnh"/>
      </w:pPr>
      <w:bookmarkStart w:id="92" w:name="_Toc216390172"/>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3</w:t>
      </w:r>
      <w:r w:rsidR="001E0BF1">
        <w:rPr>
          <w:noProof/>
        </w:rPr>
        <w:fldChar w:fldCharType="end"/>
      </w:r>
      <w:r>
        <w:t xml:space="preserve"> </w:t>
      </w:r>
      <w:r w:rsidR="00871D75">
        <w:t>Sơ đồ DFD mức 0</w:t>
      </w:r>
      <w:r w:rsidR="00F74753">
        <w:t xml:space="preserve"> của hệ thống</w:t>
      </w:r>
      <w:bookmarkEnd w:id="92"/>
    </w:p>
    <w:p w14:paraId="7E822524" w14:textId="0F12BB64" w:rsidR="00C70751" w:rsidRDefault="00BA7F1D" w:rsidP="005A38C2">
      <w:pPr>
        <w:pStyle w:val="S"/>
        <w:rPr>
          <w:rFonts w:eastAsia="Times New Roman" w:cs="Times New Roman"/>
        </w:rPr>
      </w:pPr>
      <w:r>
        <w:rPr>
          <w:rFonts w:eastAsia="Times New Roman" w:cs="Times New Roman"/>
        </w:rPr>
        <w:t>Sơ đồ DFD</w:t>
      </w:r>
      <w:r w:rsidR="00862D16">
        <w:rPr>
          <w:rFonts w:eastAsia="Times New Roman" w:cs="Times New Roman"/>
        </w:rPr>
        <w:t xml:space="preserve"> mức 1 -</w:t>
      </w:r>
      <w:r>
        <w:rPr>
          <w:rFonts w:eastAsia="Times New Roman" w:cs="Times New Roman"/>
        </w:rPr>
        <w:t xml:space="preserve"> </w:t>
      </w:r>
      <w:r w:rsidR="002E4143">
        <w:rPr>
          <w:rFonts w:eastAsia="Times New Roman" w:cs="Times New Roman"/>
        </w:rPr>
        <w:t>C</w:t>
      </w:r>
      <w:r w:rsidR="00826878">
        <w:rPr>
          <w:rFonts w:eastAsia="Times New Roman" w:cs="Times New Roman"/>
        </w:rPr>
        <w:t xml:space="preserve">hức năng </w:t>
      </w:r>
      <w:r w:rsidR="007F1B91">
        <w:rPr>
          <w:rFonts w:eastAsia="Times New Roman" w:cs="Times New Roman"/>
        </w:rPr>
        <w:t>Quản lý tài khoản phân quyền</w:t>
      </w:r>
    </w:p>
    <w:p w14:paraId="364B463B" w14:textId="6F7674CC" w:rsidR="00794206" w:rsidRDefault="001D21FE" w:rsidP="00730941">
      <w:pPr>
        <w:pStyle w:val="Hnh"/>
      </w:pPr>
      <w:r>
        <w:drawing>
          <wp:inline distT="0" distB="0" distL="0" distR="0" wp14:anchorId="6F1481BD" wp14:editId="55B3D81B">
            <wp:extent cx="5750560" cy="2927985"/>
            <wp:effectExtent l="0" t="0" r="2540" b="5715"/>
            <wp:docPr id="121782641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50560" cy="2927985"/>
                    </a:xfrm>
                    <a:prstGeom prst="rect">
                      <a:avLst/>
                    </a:prstGeom>
                    <a:noFill/>
                    <a:ln>
                      <a:noFill/>
                    </a:ln>
                  </pic:spPr>
                </pic:pic>
              </a:graphicData>
            </a:graphic>
          </wp:inline>
        </w:drawing>
      </w:r>
    </w:p>
    <w:p w14:paraId="5E68C95B" w14:textId="48F9BAEC" w:rsidR="00871D75" w:rsidRDefault="00794206" w:rsidP="00794206">
      <w:pPr>
        <w:pStyle w:val="CaptionHnh"/>
      </w:pPr>
      <w:bookmarkStart w:id="93" w:name="_Toc216390173"/>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4</w:t>
      </w:r>
      <w:r w:rsidR="001E0BF1">
        <w:rPr>
          <w:noProof/>
        </w:rPr>
        <w:fldChar w:fldCharType="end"/>
      </w:r>
      <w:r>
        <w:t xml:space="preserve"> </w:t>
      </w:r>
      <w:r w:rsidR="00871D75">
        <w:t>Sơ đồ DFD mức 1 -  Quản lý tài khoản phân quyền</w:t>
      </w:r>
      <w:bookmarkEnd w:id="93"/>
    </w:p>
    <w:p w14:paraId="44CE58B3" w14:textId="77777777" w:rsidR="00871D75" w:rsidRPr="005A38C2" w:rsidRDefault="00871D75" w:rsidP="00730941">
      <w:pPr>
        <w:pStyle w:val="Hnh"/>
      </w:pPr>
    </w:p>
    <w:p w14:paraId="3ACEDB94" w14:textId="6F5EE7F4" w:rsidR="00533B68" w:rsidRDefault="00E70156" w:rsidP="005A38C2">
      <w:pPr>
        <w:pStyle w:val="S"/>
        <w:rPr>
          <w:rFonts w:eastAsia="Times New Roman" w:cs="Times New Roman"/>
        </w:rPr>
      </w:pPr>
      <w:r>
        <w:rPr>
          <w:rFonts w:eastAsia="Times New Roman" w:cs="Times New Roman"/>
        </w:rPr>
        <w:t xml:space="preserve">Sơ đồ DFD </w:t>
      </w:r>
      <w:r w:rsidR="00862D16">
        <w:rPr>
          <w:rFonts w:eastAsia="Times New Roman" w:cs="Times New Roman"/>
        </w:rPr>
        <w:t xml:space="preserve">mức 1 - </w:t>
      </w:r>
      <w:r w:rsidR="002E4143">
        <w:rPr>
          <w:rFonts w:eastAsia="Times New Roman" w:cs="Times New Roman"/>
        </w:rPr>
        <w:t>C</w:t>
      </w:r>
      <w:r w:rsidR="00BC3EF0">
        <w:rPr>
          <w:rFonts w:eastAsia="Times New Roman" w:cs="Times New Roman"/>
        </w:rPr>
        <w:t>hức năng Quản lý học viên</w:t>
      </w:r>
    </w:p>
    <w:p w14:paraId="7E76A460" w14:textId="5FC5C13B" w:rsidR="00794206" w:rsidRPr="005A38C2" w:rsidRDefault="00960F10" w:rsidP="00730941">
      <w:pPr>
        <w:pStyle w:val="Hnh"/>
        <w:rPr>
          <w:rFonts w:eastAsia="Times New Roman" w:cs="Times New Roman"/>
        </w:rPr>
      </w:pPr>
      <w:commentRangeStart w:id="94"/>
      <w:r>
        <w:drawing>
          <wp:inline distT="0" distB="0" distL="0" distR="0" wp14:anchorId="6B5BF08E" wp14:editId="5D6A0AD9">
            <wp:extent cx="5756275" cy="3393440"/>
            <wp:effectExtent l="0" t="0" r="0" b="0"/>
            <wp:docPr id="211247624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56275" cy="3393440"/>
                    </a:xfrm>
                    <a:prstGeom prst="rect">
                      <a:avLst/>
                    </a:prstGeom>
                    <a:noFill/>
                    <a:ln>
                      <a:noFill/>
                    </a:ln>
                  </pic:spPr>
                </pic:pic>
              </a:graphicData>
            </a:graphic>
          </wp:inline>
        </w:drawing>
      </w:r>
    </w:p>
    <w:p w14:paraId="70AD83CB" w14:textId="53B54B53" w:rsidR="00204AC4" w:rsidRPr="00204AC4" w:rsidRDefault="00794206" w:rsidP="00794206">
      <w:pPr>
        <w:pStyle w:val="CaptionHnh"/>
      </w:pPr>
      <w:bookmarkStart w:id="95" w:name="_Toc216390174"/>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5</w:t>
      </w:r>
      <w:r w:rsidR="001E0BF1">
        <w:rPr>
          <w:noProof/>
        </w:rPr>
        <w:fldChar w:fldCharType="end"/>
      </w:r>
      <w:r>
        <w:t xml:space="preserve"> </w:t>
      </w:r>
      <w:commentRangeEnd w:id="94"/>
      <w:r w:rsidR="000D7A34">
        <w:rPr>
          <w:rStyle w:val="CommentReference"/>
          <w:sz w:val="26"/>
          <w:szCs w:val="22"/>
        </w:rPr>
        <w:commentReference w:id="94"/>
      </w:r>
      <w:r w:rsidR="00204AC4">
        <w:t xml:space="preserve">Sơ đồ DFD mức 1 – Quản lý học </w:t>
      </w:r>
      <w:r w:rsidR="001F10F7">
        <w:t>viên</w:t>
      </w:r>
      <w:bookmarkEnd w:id="95"/>
    </w:p>
    <w:p w14:paraId="1CA33C36" w14:textId="0EAEB10B" w:rsidR="009D6BB8" w:rsidRDefault="009D6BB8" w:rsidP="00695528">
      <w:pPr>
        <w:pStyle w:val="S"/>
        <w:rPr>
          <w:rFonts w:eastAsia="Times New Roman" w:cs="Times New Roman"/>
        </w:rPr>
      </w:pPr>
      <w:r>
        <w:rPr>
          <w:rFonts w:eastAsia="Times New Roman" w:cs="Times New Roman"/>
        </w:rPr>
        <w:t>Sơ đồ DFD</w:t>
      </w:r>
      <w:r w:rsidR="00862D16">
        <w:rPr>
          <w:rFonts w:eastAsia="Times New Roman" w:cs="Times New Roman"/>
        </w:rPr>
        <w:t xml:space="preserve"> mức 1 -</w:t>
      </w:r>
      <w:r>
        <w:rPr>
          <w:rFonts w:eastAsia="Times New Roman" w:cs="Times New Roman"/>
        </w:rPr>
        <w:t xml:space="preserve"> </w:t>
      </w:r>
      <w:r w:rsidR="002E4143">
        <w:rPr>
          <w:rFonts w:eastAsia="Times New Roman" w:cs="Times New Roman"/>
        </w:rPr>
        <w:t>C</w:t>
      </w:r>
      <w:r>
        <w:rPr>
          <w:rFonts w:eastAsia="Times New Roman" w:cs="Times New Roman"/>
        </w:rPr>
        <w:t>hức năng Quản lý học phí</w:t>
      </w:r>
    </w:p>
    <w:p w14:paraId="5C6A472B" w14:textId="4092CCED" w:rsidR="00794206" w:rsidRDefault="00832232" w:rsidP="00794206">
      <w:pPr>
        <w:pStyle w:val="S"/>
        <w:keepNext/>
        <w:numPr>
          <w:ilvl w:val="0"/>
          <w:numId w:val="0"/>
        </w:numPr>
        <w:rPr>
          <w:rFonts w:eastAsia="Times New Roman" w:cs="Times New Roman"/>
        </w:rPr>
      </w:pPr>
      <w:commentRangeStart w:id="96"/>
      <w:commentRangeStart w:id="97"/>
      <w:r>
        <w:rPr>
          <w:rFonts w:eastAsia="Times New Roman" w:cs="Times New Roman"/>
          <w:noProof/>
        </w:rPr>
        <w:drawing>
          <wp:inline distT="0" distB="0" distL="0" distR="0" wp14:anchorId="56144440" wp14:editId="39DDD6F5">
            <wp:extent cx="5748655" cy="2862580"/>
            <wp:effectExtent l="0" t="0" r="4445" b="0"/>
            <wp:docPr id="184723164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48655" cy="2862580"/>
                    </a:xfrm>
                    <a:prstGeom prst="rect">
                      <a:avLst/>
                    </a:prstGeom>
                    <a:noFill/>
                    <a:ln>
                      <a:noFill/>
                    </a:ln>
                  </pic:spPr>
                </pic:pic>
              </a:graphicData>
            </a:graphic>
          </wp:inline>
        </w:drawing>
      </w:r>
      <w:commentRangeEnd w:id="97"/>
      <w:r w:rsidR="00A73FCF">
        <w:rPr>
          <w:rStyle w:val="CommentReference"/>
          <w:rFonts w:eastAsia="Times New Roman" w:cs="Times New Roman"/>
          <w:sz w:val="26"/>
          <w:szCs w:val="22"/>
        </w:rPr>
        <w:commentReference w:id="97"/>
      </w:r>
    </w:p>
    <w:p w14:paraId="3784AC5A" w14:textId="3C0EFACA" w:rsidR="001F10F7" w:rsidRPr="001F10F7" w:rsidRDefault="00794206" w:rsidP="00794206">
      <w:pPr>
        <w:pStyle w:val="CaptionHnh"/>
      </w:pPr>
      <w:bookmarkStart w:id="98" w:name="_Toc216390175"/>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6</w:t>
      </w:r>
      <w:r w:rsidR="001E0BF1">
        <w:rPr>
          <w:noProof/>
        </w:rPr>
        <w:fldChar w:fldCharType="end"/>
      </w:r>
      <w:r>
        <w:rPr>
          <w:rStyle w:val="CommentReference"/>
          <w:rFonts w:eastAsia="Times New Roman" w:cs="Times New Roman"/>
          <w:sz w:val="26"/>
          <w:szCs w:val="22"/>
        </w:rPr>
        <w:t xml:space="preserve"> </w:t>
      </w:r>
      <w:commentRangeEnd w:id="96"/>
      <w:r w:rsidR="000D7A34">
        <w:rPr>
          <w:rStyle w:val="CommentReference"/>
          <w:sz w:val="26"/>
          <w:szCs w:val="22"/>
        </w:rPr>
        <w:commentReference w:id="96"/>
      </w:r>
      <w:r w:rsidR="001F10F7">
        <w:t xml:space="preserve">Sơ đồ DFD mức </w:t>
      </w:r>
      <w:r w:rsidR="00624204">
        <w:t>1 -</w:t>
      </w:r>
      <w:r w:rsidR="001F10F7">
        <w:t xml:space="preserve"> Quản lý học phí</w:t>
      </w:r>
      <w:bookmarkEnd w:id="98"/>
    </w:p>
    <w:p w14:paraId="18A2452F" w14:textId="48D5F4FB" w:rsidR="009D6BB8" w:rsidRDefault="009D6BB8" w:rsidP="00695528">
      <w:pPr>
        <w:pStyle w:val="S"/>
        <w:rPr>
          <w:rFonts w:eastAsia="Times New Roman" w:cs="Times New Roman"/>
        </w:rPr>
      </w:pPr>
      <w:r>
        <w:rPr>
          <w:rFonts w:eastAsia="Times New Roman" w:cs="Times New Roman"/>
        </w:rPr>
        <w:t>Sơ đồ DFD</w:t>
      </w:r>
      <w:r w:rsidR="00862D16">
        <w:rPr>
          <w:rFonts w:eastAsia="Times New Roman" w:cs="Times New Roman"/>
        </w:rPr>
        <w:t xml:space="preserve"> mức 1 -</w:t>
      </w:r>
      <w:r>
        <w:rPr>
          <w:rFonts w:eastAsia="Times New Roman" w:cs="Times New Roman"/>
        </w:rPr>
        <w:t xml:space="preserve"> </w:t>
      </w:r>
      <w:r w:rsidR="002E4143">
        <w:rPr>
          <w:rFonts w:eastAsia="Times New Roman" w:cs="Times New Roman"/>
        </w:rPr>
        <w:t>C</w:t>
      </w:r>
      <w:r>
        <w:rPr>
          <w:rFonts w:eastAsia="Times New Roman" w:cs="Times New Roman"/>
        </w:rPr>
        <w:t>hức năng Quản lý khóa học</w:t>
      </w:r>
    </w:p>
    <w:p w14:paraId="60D87F84" w14:textId="5ACC676E" w:rsidR="00794206" w:rsidRDefault="00A063C4" w:rsidP="00730941">
      <w:pPr>
        <w:pStyle w:val="Hnh"/>
      </w:pPr>
      <w:commentRangeStart w:id="99"/>
      <w:r w:rsidRPr="00A063C4">
        <w:drawing>
          <wp:inline distT="0" distB="0" distL="0" distR="0" wp14:anchorId="5C646996" wp14:editId="1AA83755">
            <wp:extent cx="5759450" cy="4392295"/>
            <wp:effectExtent l="0" t="0" r="0" b="8255"/>
            <wp:docPr id="1519479128" name="Picture 27"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479128" name="Picture 27" descr="A diagram of a diagram&#10;&#10;AI-generated content may be incorrect."/>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59450" cy="4392295"/>
                    </a:xfrm>
                    <a:prstGeom prst="rect">
                      <a:avLst/>
                    </a:prstGeom>
                    <a:noFill/>
                    <a:ln>
                      <a:noFill/>
                    </a:ln>
                  </pic:spPr>
                </pic:pic>
              </a:graphicData>
            </a:graphic>
          </wp:inline>
        </w:drawing>
      </w:r>
    </w:p>
    <w:p w14:paraId="15299288" w14:textId="41B4F981" w:rsidR="001F10F7" w:rsidRPr="00A063C4" w:rsidRDefault="00794206" w:rsidP="00794206">
      <w:pPr>
        <w:pStyle w:val="CaptionHnh"/>
      </w:pPr>
      <w:bookmarkStart w:id="100" w:name="_Toc216390176"/>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7</w:t>
      </w:r>
      <w:r w:rsidR="001E0BF1">
        <w:rPr>
          <w:noProof/>
        </w:rPr>
        <w:fldChar w:fldCharType="end"/>
      </w:r>
      <w:r>
        <w:t xml:space="preserve"> </w:t>
      </w:r>
      <w:commentRangeEnd w:id="99"/>
      <w:r w:rsidR="000D7A34">
        <w:rPr>
          <w:rStyle w:val="CommentReference"/>
          <w:sz w:val="26"/>
          <w:szCs w:val="22"/>
        </w:rPr>
        <w:commentReference w:id="99"/>
      </w:r>
      <w:r w:rsidR="001F10F7">
        <w:t xml:space="preserve">Sơ đồ DFD mức </w:t>
      </w:r>
      <w:r w:rsidR="00624204">
        <w:t>1 – Quản lý khóa học</w:t>
      </w:r>
      <w:bookmarkEnd w:id="100"/>
    </w:p>
    <w:p w14:paraId="286C7CCE" w14:textId="6135ACDF" w:rsidR="009D6BB8" w:rsidRDefault="009D6BB8" w:rsidP="00695528">
      <w:pPr>
        <w:pStyle w:val="S"/>
        <w:rPr>
          <w:rFonts w:eastAsia="Times New Roman" w:cs="Times New Roman"/>
        </w:rPr>
      </w:pPr>
      <w:r>
        <w:rPr>
          <w:rFonts w:eastAsia="Times New Roman" w:cs="Times New Roman"/>
        </w:rPr>
        <w:t>Sơ đồ DFD</w:t>
      </w:r>
      <w:r w:rsidR="00862D16">
        <w:rPr>
          <w:rFonts w:eastAsia="Times New Roman" w:cs="Times New Roman"/>
        </w:rPr>
        <w:t xml:space="preserve"> mức 1 -</w:t>
      </w:r>
      <w:r>
        <w:rPr>
          <w:rFonts w:eastAsia="Times New Roman" w:cs="Times New Roman"/>
        </w:rPr>
        <w:t xml:space="preserve"> </w:t>
      </w:r>
      <w:r w:rsidR="002E4143">
        <w:rPr>
          <w:rFonts w:eastAsia="Times New Roman" w:cs="Times New Roman"/>
        </w:rPr>
        <w:t>C</w:t>
      </w:r>
      <w:r>
        <w:rPr>
          <w:rFonts w:eastAsia="Times New Roman" w:cs="Times New Roman"/>
        </w:rPr>
        <w:t xml:space="preserve">hức năng Quản lý </w:t>
      </w:r>
      <w:r w:rsidR="00664F5B">
        <w:rPr>
          <w:rFonts w:eastAsia="Times New Roman" w:cs="Times New Roman"/>
        </w:rPr>
        <w:t>lớp</w:t>
      </w:r>
    </w:p>
    <w:p w14:paraId="23392E61" w14:textId="7655216F" w:rsidR="00794206" w:rsidRDefault="00320DF4" w:rsidP="00730941">
      <w:pPr>
        <w:pStyle w:val="Hnh"/>
      </w:pPr>
      <w:r w:rsidRPr="00320DF4">
        <w:drawing>
          <wp:inline distT="0" distB="0" distL="0" distR="0" wp14:anchorId="7A3375C0" wp14:editId="7E6C3040">
            <wp:extent cx="5759450" cy="7380605"/>
            <wp:effectExtent l="0" t="0" r="0" b="0"/>
            <wp:docPr id="1281217436" name="Picture 28"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217436" name="Picture 28" descr="A diagram of a flowchart&#10;&#10;AI-generated content may be incorrect."/>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59450" cy="7380605"/>
                    </a:xfrm>
                    <a:prstGeom prst="rect">
                      <a:avLst/>
                    </a:prstGeom>
                    <a:noFill/>
                    <a:ln>
                      <a:noFill/>
                    </a:ln>
                  </pic:spPr>
                </pic:pic>
              </a:graphicData>
            </a:graphic>
          </wp:inline>
        </w:drawing>
      </w:r>
    </w:p>
    <w:p w14:paraId="491AEA4C" w14:textId="12B866AE" w:rsidR="00320DF4" w:rsidRDefault="00794206" w:rsidP="00730941">
      <w:pPr>
        <w:pStyle w:val="CaptionHnh"/>
        <w:rPr>
          <w:rFonts w:eastAsia="Times New Roman" w:cs="Times New Roman"/>
        </w:rPr>
      </w:pPr>
      <w:bookmarkStart w:id="101" w:name="_Toc216390177"/>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8</w:t>
      </w:r>
      <w:r w:rsidR="001E0BF1">
        <w:rPr>
          <w:noProof/>
        </w:rPr>
        <w:fldChar w:fldCharType="end"/>
      </w:r>
      <w:r>
        <w:t xml:space="preserve"> </w:t>
      </w:r>
      <w:r w:rsidR="00624204">
        <w:t>Sơ đồ DFD mức 1 – Quản lý lớp</w:t>
      </w:r>
      <w:bookmarkEnd w:id="101"/>
    </w:p>
    <w:p w14:paraId="73985014" w14:textId="20623ACD" w:rsidR="007E3A95" w:rsidRDefault="007E3A95" w:rsidP="00695528">
      <w:pPr>
        <w:pStyle w:val="S"/>
        <w:rPr>
          <w:rFonts w:eastAsia="Times New Roman" w:cs="Times New Roman"/>
        </w:rPr>
      </w:pPr>
      <w:r>
        <w:rPr>
          <w:rFonts w:eastAsia="Times New Roman" w:cs="Times New Roman"/>
        </w:rPr>
        <w:t>Sơ đồ DFD</w:t>
      </w:r>
      <w:r w:rsidR="00862D16">
        <w:rPr>
          <w:rFonts w:eastAsia="Times New Roman" w:cs="Times New Roman"/>
        </w:rPr>
        <w:t xml:space="preserve"> mức 1 -</w:t>
      </w:r>
      <w:r>
        <w:rPr>
          <w:rFonts w:eastAsia="Times New Roman" w:cs="Times New Roman"/>
        </w:rPr>
        <w:t xml:space="preserve"> </w:t>
      </w:r>
      <w:r w:rsidR="002E4143">
        <w:rPr>
          <w:rFonts w:eastAsia="Times New Roman" w:cs="Times New Roman"/>
        </w:rPr>
        <w:t>C</w:t>
      </w:r>
      <w:r>
        <w:rPr>
          <w:rFonts w:eastAsia="Times New Roman" w:cs="Times New Roman"/>
        </w:rPr>
        <w:t xml:space="preserve">hức năng </w:t>
      </w:r>
      <w:r w:rsidR="000833B4">
        <w:rPr>
          <w:rFonts w:eastAsia="Times New Roman" w:cs="Times New Roman"/>
        </w:rPr>
        <w:t>Quản lý điểm</w:t>
      </w:r>
    </w:p>
    <w:p w14:paraId="2ECF11D9" w14:textId="3E7A6911" w:rsidR="00794206" w:rsidRDefault="00DE55C6" w:rsidP="00730941">
      <w:pPr>
        <w:pStyle w:val="Hnh"/>
      </w:pPr>
      <w:r w:rsidRPr="00DE55C6">
        <w:drawing>
          <wp:inline distT="0" distB="0" distL="0" distR="0" wp14:anchorId="18F29F1E" wp14:editId="27901377">
            <wp:extent cx="5759450" cy="4187825"/>
            <wp:effectExtent l="0" t="0" r="0" b="3175"/>
            <wp:docPr id="210124963" name="Picture 29"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24963" name="Picture 29" descr="A diagram of a flowchart&#10;&#10;AI-generated content may be incorrec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59450" cy="4187825"/>
                    </a:xfrm>
                    <a:prstGeom prst="rect">
                      <a:avLst/>
                    </a:prstGeom>
                    <a:noFill/>
                    <a:ln>
                      <a:noFill/>
                    </a:ln>
                  </pic:spPr>
                </pic:pic>
              </a:graphicData>
            </a:graphic>
          </wp:inline>
        </w:drawing>
      </w:r>
    </w:p>
    <w:p w14:paraId="46CCE357" w14:textId="2593500D" w:rsidR="00B97BD5" w:rsidRDefault="00794206" w:rsidP="00730941">
      <w:pPr>
        <w:pStyle w:val="CaptionHnh"/>
        <w:rPr>
          <w:rFonts w:eastAsia="Times New Roman" w:cs="Times New Roman"/>
        </w:rPr>
      </w:pPr>
      <w:bookmarkStart w:id="102" w:name="_Toc216390178"/>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9</w:t>
      </w:r>
      <w:r w:rsidR="001E0BF1">
        <w:rPr>
          <w:noProof/>
        </w:rPr>
        <w:fldChar w:fldCharType="end"/>
      </w:r>
      <w:r>
        <w:t xml:space="preserve"> </w:t>
      </w:r>
      <w:r w:rsidR="00624204">
        <w:t>Sơ đồ DFD mức 1 – Quản lý điểm</w:t>
      </w:r>
      <w:bookmarkEnd w:id="102"/>
    </w:p>
    <w:p w14:paraId="7E131AA7" w14:textId="2557531B" w:rsidR="000833B4" w:rsidRDefault="000833B4" w:rsidP="00695528">
      <w:pPr>
        <w:pStyle w:val="S"/>
        <w:rPr>
          <w:rFonts w:eastAsia="Times New Roman" w:cs="Times New Roman"/>
        </w:rPr>
      </w:pPr>
      <w:r>
        <w:rPr>
          <w:rFonts w:eastAsia="Times New Roman" w:cs="Times New Roman"/>
        </w:rPr>
        <w:t>Sơ đồ DFD</w:t>
      </w:r>
      <w:r w:rsidR="00862D16">
        <w:rPr>
          <w:rFonts w:eastAsia="Times New Roman" w:cs="Times New Roman"/>
        </w:rPr>
        <w:t xml:space="preserve"> mức 1 -</w:t>
      </w:r>
      <w:r>
        <w:rPr>
          <w:rFonts w:eastAsia="Times New Roman" w:cs="Times New Roman"/>
        </w:rPr>
        <w:t xml:space="preserve"> </w:t>
      </w:r>
      <w:r w:rsidR="002E4143">
        <w:rPr>
          <w:rFonts w:eastAsia="Times New Roman" w:cs="Times New Roman"/>
        </w:rPr>
        <w:t>C</w:t>
      </w:r>
      <w:r>
        <w:rPr>
          <w:rFonts w:eastAsia="Times New Roman" w:cs="Times New Roman"/>
        </w:rPr>
        <w:t xml:space="preserve">hức năng Quản lý xin nghỉ </w:t>
      </w:r>
      <w:r w:rsidR="00873B7E">
        <w:rPr>
          <w:rFonts w:eastAsia="Times New Roman" w:cs="Times New Roman"/>
        </w:rPr>
        <w:t>bảo lưu</w:t>
      </w:r>
    </w:p>
    <w:p w14:paraId="5B8134C2" w14:textId="13F07867" w:rsidR="00794206" w:rsidRDefault="001D0D1A" w:rsidP="00730941">
      <w:pPr>
        <w:pStyle w:val="Hnh"/>
      </w:pPr>
      <w:commentRangeStart w:id="103"/>
      <w:r w:rsidRPr="001D0D1A">
        <w:drawing>
          <wp:inline distT="0" distB="0" distL="0" distR="0" wp14:anchorId="7D4858BD" wp14:editId="02AB06B9">
            <wp:extent cx="5759450" cy="3688715"/>
            <wp:effectExtent l="0" t="0" r="0" b="6985"/>
            <wp:docPr id="948643192" name="Picture 30"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643192" name="Picture 30" descr="A diagram of a flowchart&#10;&#10;AI-generated content may be incorrect."/>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59450" cy="3688715"/>
                    </a:xfrm>
                    <a:prstGeom prst="rect">
                      <a:avLst/>
                    </a:prstGeom>
                    <a:noFill/>
                    <a:ln>
                      <a:noFill/>
                    </a:ln>
                  </pic:spPr>
                </pic:pic>
              </a:graphicData>
            </a:graphic>
          </wp:inline>
        </w:drawing>
      </w:r>
      <w:commentRangeEnd w:id="103"/>
      <w:r w:rsidR="00704DB3">
        <w:rPr>
          <w:rStyle w:val="CommentReference"/>
          <w:sz w:val="26"/>
          <w:szCs w:val="22"/>
        </w:rPr>
        <w:commentReference w:id="103"/>
      </w:r>
    </w:p>
    <w:p w14:paraId="0AB674E6" w14:textId="60B7F8F5" w:rsidR="001D0D1A" w:rsidRDefault="00794206" w:rsidP="00730941">
      <w:pPr>
        <w:pStyle w:val="CaptionHnh"/>
        <w:rPr>
          <w:rFonts w:eastAsia="Times New Roman" w:cs="Times New Roman"/>
        </w:rPr>
      </w:pPr>
      <w:bookmarkStart w:id="104" w:name="_Toc216390179"/>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10</w:t>
      </w:r>
      <w:r w:rsidR="001E0BF1">
        <w:rPr>
          <w:noProof/>
        </w:rPr>
        <w:fldChar w:fldCharType="end"/>
      </w:r>
      <w:r>
        <w:t xml:space="preserve"> </w:t>
      </w:r>
      <w:r w:rsidR="00624204">
        <w:t>Sơ đồ DFD mức 1 – Quản lý xin nghỉ bảo lưu</w:t>
      </w:r>
      <w:bookmarkEnd w:id="104"/>
    </w:p>
    <w:p w14:paraId="53C6B107" w14:textId="244FC554" w:rsidR="00873B7E" w:rsidRDefault="00873B7E" w:rsidP="00695528">
      <w:pPr>
        <w:pStyle w:val="S"/>
        <w:rPr>
          <w:rFonts w:eastAsia="Times New Roman" w:cs="Times New Roman"/>
        </w:rPr>
      </w:pPr>
      <w:r>
        <w:rPr>
          <w:rFonts w:eastAsia="Times New Roman" w:cs="Times New Roman"/>
        </w:rPr>
        <w:t>Sơ đồ DFD</w:t>
      </w:r>
      <w:r w:rsidR="00862D16">
        <w:rPr>
          <w:rFonts w:eastAsia="Times New Roman" w:cs="Times New Roman"/>
        </w:rPr>
        <w:t xml:space="preserve"> mức 1 -</w:t>
      </w:r>
      <w:r>
        <w:rPr>
          <w:rFonts w:eastAsia="Times New Roman" w:cs="Times New Roman"/>
        </w:rPr>
        <w:t xml:space="preserve"> </w:t>
      </w:r>
      <w:r w:rsidR="002E4143">
        <w:rPr>
          <w:rFonts w:eastAsia="Times New Roman" w:cs="Times New Roman"/>
        </w:rPr>
        <w:t>C</w:t>
      </w:r>
      <w:r>
        <w:rPr>
          <w:rFonts w:eastAsia="Times New Roman" w:cs="Times New Roman"/>
        </w:rPr>
        <w:t>hức năng Quản lý đăng ký học</w:t>
      </w:r>
    </w:p>
    <w:p w14:paraId="653D9ECF" w14:textId="77777777" w:rsidR="00794206" w:rsidRDefault="00365075" w:rsidP="00730941">
      <w:pPr>
        <w:pStyle w:val="Hnh"/>
      </w:pPr>
      <w:r w:rsidRPr="00365075">
        <w:drawing>
          <wp:inline distT="0" distB="0" distL="0" distR="0" wp14:anchorId="474F23BB" wp14:editId="5A556436">
            <wp:extent cx="5759450" cy="4260215"/>
            <wp:effectExtent l="0" t="0" r="0" b="6985"/>
            <wp:docPr id="958049705" name="Picture 3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049705" name="Picture 31" descr="A diagram of a flowchart&#10;&#10;AI-generated content may be incorrect."/>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59450" cy="4260215"/>
                    </a:xfrm>
                    <a:prstGeom prst="rect">
                      <a:avLst/>
                    </a:prstGeom>
                    <a:noFill/>
                    <a:ln>
                      <a:noFill/>
                    </a:ln>
                  </pic:spPr>
                </pic:pic>
              </a:graphicData>
            </a:graphic>
          </wp:inline>
        </w:drawing>
      </w:r>
    </w:p>
    <w:p w14:paraId="593EE927" w14:textId="671765B0" w:rsidR="00365075" w:rsidRDefault="00794206" w:rsidP="00730941">
      <w:pPr>
        <w:pStyle w:val="CaptionHnh"/>
        <w:rPr>
          <w:rFonts w:eastAsia="Times New Roman" w:cs="Times New Roman"/>
        </w:rPr>
      </w:pPr>
      <w:bookmarkStart w:id="105" w:name="_Toc216390180"/>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11</w:t>
      </w:r>
      <w:r w:rsidR="001E0BF1">
        <w:rPr>
          <w:noProof/>
        </w:rPr>
        <w:fldChar w:fldCharType="end"/>
      </w:r>
      <w:r>
        <w:t xml:space="preserve"> </w:t>
      </w:r>
      <w:r w:rsidR="00624204">
        <w:t>Sơ đồ DFD mức 1 – Quản lý đăng ký học</w:t>
      </w:r>
      <w:bookmarkEnd w:id="105"/>
    </w:p>
    <w:p w14:paraId="5DE28BB6" w14:textId="1BD71410" w:rsidR="008E16DE" w:rsidRPr="00290150" w:rsidRDefault="008E16DE" w:rsidP="00695528">
      <w:pPr>
        <w:pStyle w:val="S"/>
        <w:rPr>
          <w:rFonts w:eastAsia="Times New Roman" w:cs="Times New Roman"/>
        </w:rPr>
      </w:pPr>
      <w:r>
        <w:rPr>
          <w:rFonts w:eastAsia="Times New Roman" w:cs="Times New Roman"/>
        </w:rPr>
        <w:t>Sơ đồ DFD</w:t>
      </w:r>
      <w:r w:rsidR="00862D16">
        <w:rPr>
          <w:rFonts w:eastAsia="Times New Roman" w:cs="Times New Roman"/>
        </w:rPr>
        <w:t xml:space="preserve"> mức 1 -</w:t>
      </w:r>
      <w:r>
        <w:rPr>
          <w:rFonts w:eastAsia="Times New Roman" w:cs="Times New Roman"/>
        </w:rPr>
        <w:t xml:space="preserve"> </w:t>
      </w:r>
      <w:r w:rsidR="002E4143">
        <w:rPr>
          <w:rFonts w:eastAsia="Times New Roman" w:cs="Times New Roman"/>
        </w:rPr>
        <w:t>C</w:t>
      </w:r>
      <w:r>
        <w:rPr>
          <w:rFonts w:eastAsia="Times New Roman" w:cs="Times New Roman"/>
        </w:rPr>
        <w:t xml:space="preserve">hức năng Quản </w:t>
      </w:r>
      <w:r w:rsidR="00695528">
        <w:t>lý giáo viên</w:t>
      </w:r>
    </w:p>
    <w:p w14:paraId="0538B13F" w14:textId="2B81736F" w:rsidR="00794206" w:rsidRDefault="00290150" w:rsidP="00730941">
      <w:pPr>
        <w:pStyle w:val="Hnh"/>
      </w:pPr>
      <w:r w:rsidRPr="00290150">
        <w:drawing>
          <wp:inline distT="0" distB="0" distL="0" distR="0" wp14:anchorId="4039D1F6" wp14:editId="2FAA2172">
            <wp:extent cx="5759450" cy="5508625"/>
            <wp:effectExtent l="0" t="0" r="0" b="0"/>
            <wp:docPr id="95135449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354496" name="Picture 3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59450" cy="5508625"/>
                    </a:xfrm>
                    <a:prstGeom prst="rect">
                      <a:avLst/>
                    </a:prstGeom>
                    <a:noFill/>
                    <a:ln>
                      <a:noFill/>
                    </a:ln>
                  </pic:spPr>
                </pic:pic>
              </a:graphicData>
            </a:graphic>
          </wp:inline>
        </w:drawing>
      </w:r>
    </w:p>
    <w:p w14:paraId="523BBA0A" w14:textId="69332DA0" w:rsidR="009E7D74" w:rsidRDefault="00794206" w:rsidP="00730941">
      <w:pPr>
        <w:pStyle w:val="CaptionHnh"/>
        <w:rPr>
          <w:rFonts w:eastAsia="Times New Roman" w:cs="Times New Roman"/>
        </w:rPr>
      </w:pPr>
      <w:bookmarkStart w:id="106" w:name="_Toc216390181"/>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12</w:t>
      </w:r>
      <w:r w:rsidR="001E0BF1">
        <w:rPr>
          <w:noProof/>
        </w:rPr>
        <w:fldChar w:fldCharType="end"/>
      </w:r>
      <w:r>
        <w:t xml:space="preserve"> </w:t>
      </w:r>
      <w:r w:rsidR="009E7D74">
        <w:t>Sơ đồ DFD mức 1 – Quản lý giáo viên</w:t>
      </w:r>
      <w:bookmarkEnd w:id="106"/>
    </w:p>
    <w:p w14:paraId="3249E7A9" w14:textId="77777777" w:rsidR="00290150" w:rsidRPr="00395509" w:rsidRDefault="00290150" w:rsidP="00730941">
      <w:pPr>
        <w:pStyle w:val="Hnh"/>
        <w:rPr>
          <w:rFonts w:eastAsia="Times New Roman" w:cs="Times New Roman"/>
        </w:rPr>
      </w:pPr>
    </w:p>
    <w:p w14:paraId="539857FC" w14:textId="3E79B6BA" w:rsidR="00395509" w:rsidRDefault="00395509" w:rsidP="00695528">
      <w:pPr>
        <w:pStyle w:val="S"/>
        <w:rPr>
          <w:rFonts w:eastAsia="Times New Roman" w:cs="Times New Roman"/>
        </w:rPr>
      </w:pPr>
      <w:r>
        <w:rPr>
          <w:rFonts w:eastAsia="Times New Roman" w:cs="Times New Roman"/>
        </w:rPr>
        <w:t>Sơ đồ DFD</w:t>
      </w:r>
      <w:r w:rsidR="00862D16">
        <w:t xml:space="preserve"> </w:t>
      </w:r>
      <w:r w:rsidR="00862D16">
        <w:rPr>
          <w:rFonts w:eastAsia="Times New Roman" w:cs="Times New Roman"/>
        </w:rPr>
        <w:t>mức 2 -</w:t>
      </w:r>
      <w:r>
        <w:rPr>
          <w:rFonts w:eastAsia="Times New Roman" w:cs="Times New Roman"/>
        </w:rPr>
        <w:t xml:space="preserve"> </w:t>
      </w:r>
      <w:r w:rsidR="002E4143">
        <w:rPr>
          <w:rFonts w:eastAsia="Times New Roman" w:cs="Times New Roman"/>
        </w:rPr>
        <w:t>C</w:t>
      </w:r>
      <w:r>
        <w:rPr>
          <w:rFonts w:eastAsia="Times New Roman" w:cs="Times New Roman"/>
        </w:rPr>
        <w:t xml:space="preserve">hức năng </w:t>
      </w:r>
      <w:r w:rsidR="00862D16">
        <w:rPr>
          <w:rFonts w:eastAsia="Times New Roman" w:cs="Times New Roman"/>
        </w:rPr>
        <w:t>Tiếp nhận yêu cầu tạo tài khoản</w:t>
      </w:r>
    </w:p>
    <w:p w14:paraId="6CD1B8C7" w14:textId="1BFBD119" w:rsidR="00794206" w:rsidRDefault="00567971" w:rsidP="00730941">
      <w:pPr>
        <w:pStyle w:val="Hnh"/>
      </w:pPr>
      <w:r w:rsidRPr="00567971">
        <w:drawing>
          <wp:inline distT="0" distB="0" distL="0" distR="0" wp14:anchorId="51EC2EF1" wp14:editId="2D54D2E7">
            <wp:extent cx="5759450" cy="3222625"/>
            <wp:effectExtent l="0" t="0" r="0" b="0"/>
            <wp:docPr id="88387966" name="Picture 33"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87966" name="Picture 33" descr="A diagram of a flowchart&#10;&#10;AI-generated content may be incorrec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59450" cy="3222625"/>
                    </a:xfrm>
                    <a:prstGeom prst="rect">
                      <a:avLst/>
                    </a:prstGeom>
                    <a:noFill/>
                    <a:ln>
                      <a:noFill/>
                    </a:ln>
                  </pic:spPr>
                </pic:pic>
              </a:graphicData>
            </a:graphic>
          </wp:inline>
        </w:drawing>
      </w:r>
    </w:p>
    <w:p w14:paraId="18022CFE" w14:textId="56BED9FC" w:rsidR="00567971" w:rsidRDefault="00794206" w:rsidP="00730941">
      <w:pPr>
        <w:pStyle w:val="CaptionHnh"/>
        <w:rPr>
          <w:rFonts w:eastAsia="Times New Roman" w:cs="Times New Roman"/>
        </w:rPr>
      </w:pPr>
      <w:bookmarkStart w:id="107" w:name="_Toc216390182"/>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13</w:t>
      </w:r>
      <w:r w:rsidR="001E0BF1">
        <w:rPr>
          <w:noProof/>
        </w:rPr>
        <w:fldChar w:fldCharType="end"/>
      </w:r>
      <w:r>
        <w:t xml:space="preserve"> </w:t>
      </w:r>
      <w:r w:rsidR="00C205DB">
        <w:t>Sơ đồ DFD mức 2 – Chức năng Tiếp nhận yêu cầu tạo tài khoản</w:t>
      </w:r>
      <w:bookmarkEnd w:id="107"/>
    </w:p>
    <w:p w14:paraId="4D813D15" w14:textId="38EF55F0" w:rsidR="00862D16" w:rsidRDefault="00862D16" w:rsidP="00695528">
      <w:pPr>
        <w:pStyle w:val="S"/>
        <w:rPr>
          <w:rFonts w:eastAsia="Times New Roman" w:cs="Times New Roman"/>
        </w:rPr>
      </w:pPr>
      <w:r>
        <w:rPr>
          <w:rFonts w:eastAsia="Times New Roman" w:cs="Times New Roman"/>
        </w:rPr>
        <w:t xml:space="preserve">Sơ đồ DFD mức 2 </w:t>
      </w:r>
      <w:r w:rsidR="00642C7D">
        <w:rPr>
          <w:rFonts w:eastAsia="Times New Roman" w:cs="Times New Roman"/>
        </w:rPr>
        <w:t>–</w:t>
      </w:r>
      <w:r>
        <w:rPr>
          <w:rFonts w:eastAsia="Times New Roman" w:cs="Times New Roman"/>
        </w:rPr>
        <w:t xml:space="preserve"> </w:t>
      </w:r>
      <w:r w:rsidR="002E4143">
        <w:rPr>
          <w:rFonts w:eastAsia="Times New Roman" w:cs="Times New Roman"/>
        </w:rPr>
        <w:t>C</w:t>
      </w:r>
      <w:r w:rsidR="00642C7D">
        <w:rPr>
          <w:rFonts w:eastAsia="Times New Roman" w:cs="Times New Roman"/>
        </w:rPr>
        <w:t>hức năng Tạo tài khoản</w:t>
      </w:r>
    </w:p>
    <w:p w14:paraId="023EE95B" w14:textId="746875E0" w:rsidR="00794206" w:rsidRDefault="0020470D" w:rsidP="00730941">
      <w:pPr>
        <w:pStyle w:val="Hnh"/>
      </w:pPr>
      <w:r w:rsidRPr="0020470D">
        <w:drawing>
          <wp:inline distT="0" distB="0" distL="0" distR="0" wp14:anchorId="7ADCC357" wp14:editId="2EA3B84C">
            <wp:extent cx="5759450" cy="3215005"/>
            <wp:effectExtent l="0" t="0" r="0" b="4445"/>
            <wp:docPr id="30778257" name="Picture 3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78257" name="Picture 34" descr="A diagram of a diagram&#10;&#10;AI-generated content may be incorrect."/>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59450" cy="3215005"/>
                    </a:xfrm>
                    <a:prstGeom prst="rect">
                      <a:avLst/>
                    </a:prstGeom>
                    <a:noFill/>
                    <a:ln>
                      <a:noFill/>
                    </a:ln>
                  </pic:spPr>
                </pic:pic>
              </a:graphicData>
            </a:graphic>
          </wp:inline>
        </w:drawing>
      </w:r>
    </w:p>
    <w:p w14:paraId="06C226ED" w14:textId="3F010A24" w:rsidR="0020470D" w:rsidRDefault="00794206" w:rsidP="00730941">
      <w:pPr>
        <w:pStyle w:val="CaptionHnh"/>
        <w:rPr>
          <w:rFonts w:eastAsia="Times New Roman" w:cs="Times New Roman"/>
        </w:rPr>
      </w:pPr>
      <w:bookmarkStart w:id="108" w:name="_Toc216390183"/>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14</w:t>
      </w:r>
      <w:r w:rsidR="001E0BF1">
        <w:rPr>
          <w:noProof/>
        </w:rPr>
        <w:fldChar w:fldCharType="end"/>
      </w:r>
      <w:r>
        <w:t xml:space="preserve"> </w:t>
      </w:r>
      <w:r w:rsidR="00C205DB">
        <w:t>Sơ đồ DFD mức 2 – Chức năng Tạo tài khoản</w:t>
      </w:r>
      <w:bookmarkEnd w:id="108"/>
    </w:p>
    <w:p w14:paraId="3986671A" w14:textId="31BCD676" w:rsidR="00642C7D" w:rsidRDefault="00642C7D" w:rsidP="00695528">
      <w:pPr>
        <w:pStyle w:val="S"/>
        <w:rPr>
          <w:rFonts w:eastAsia="Times New Roman" w:cs="Times New Roman"/>
        </w:rPr>
      </w:pPr>
      <w:r>
        <w:rPr>
          <w:rFonts w:eastAsia="Times New Roman" w:cs="Times New Roman"/>
        </w:rPr>
        <w:t xml:space="preserve">Sơ đồ DFD mức 2 – </w:t>
      </w:r>
      <w:r w:rsidR="002E4143">
        <w:rPr>
          <w:rFonts w:eastAsia="Times New Roman" w:cs="Times New Roman"/>
        </w:rPr>
        <w:t>C</w:t>
      </w:r>
      <w:r>
        <w:rPr>
          <w:rFonts w:eastAsia="Times New Roman" w:cs="Times New Roman"/>
        </w:rPr>
        <w:t xml:space="preserve">hức năng Phân quyền từng người </w:t>
      </w:r>
      <w:r w:rsidR="00022399">
        <w:rPr>
          <w:rFonts w:eastAsia="Times New Roman" w:cs="Times New Roman"/>
        </w:rPr>
        <w:t>dùng</w:t>
      </w:r>
    </w:p>
    <w:p w14:paraId="3D540C44" w14:textId="35DD69F8" w:rsidR="00794206" w:rsidRDefault="00C5199C" w:rsidP="00730941">
      <w:pPr>
        <w:pStyle w:val="Hnh"/>
      </w:pPr>
      <w:r w:rsidRPr="00C5199C">
        <w:drawing>
          <wp:inline distT="0" distB="0" distL="0" distR="0" wp14:anchorId="559B2E82" wp14:editId="7152F9D6">
            <wp:extent cx="5759450" cy="3381375"/>
            <wp:effectExtent l="0" t="0" r="0" b="9525"/>
            <wp:docPr id="2101759997" name="Picture 35"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759997" name="Picture 35" descr="A diagram of a diagram&#10;&#10;AI-generated content may be incorrect."/>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59450" cy="3381375"/>
                    </a:xfrm>
                    <a:prstGeom prst="rect">
                      <a:avLst/>
                    </a:prstGeom>
                    <a:noFill/>
                    <a:ln>
                      <a:noFill/>
                    </a:ln>
                  </pic:spPr>
                </pic:pic>
              </a:graphicData>
            </a:graphic>
          </wp:inline>
        </w:drawing>
      </w:r>
    </w:p>
    <w:p w14:paraId="5FA2F12B" w14:textId="7495374A" w:rsidR="00C5199C" w:rsidRDefault="00794206" w:rsidP="00730941">
      <w:pPr>
        <w:pStyle w:val="CaptionHnh"/>
        <w:rPr>
          <w:rFonts w:eastAsia="Times New Roman" w:cs="Times New Roman"/>
        </w:rPr>
      </w:pPr>
      <w:bookmarkStart w:id="109" w:name="_Toc216390184"/>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15</w:t>
      </w:r>
      <w:r w:rsidR="001E0BF1">
        <w:rPr>
          <w:noProof/>
        </w:rPr>
        <w:fldChar w:fldCharType="end"/>
      </w:r>
      <w:r>
        <w:t xml:space="preserve"> </w:t>
      </w:r>
      <w:r w:rsidR="00C205DB">
        <w:t>Sơ đồ DFD mức 2 – Chức năng Phân quyền từng người dùng</w:t>
      </w:r>
      <w:bookmarkEnd w:id="109"/>
    </w:p>
    <w:p w14:paraId="071CD1F0" w14:textId="3C61DFA6" w:rsidR="00642C7D" w:rsidRDefault="00642C7D" w:rsidP="00695528">
      <w:pPr>
        <w:pStyle w:val="S"/>
        <w:rPr>
          <w:rFonts w:eastAsia="Times New Roman" w:cs="Times New Roman"/>
        </w:rPr>
      </w:pPr>
      <w:r>
        <w:rPr>
          <w:rFonts w:eastAsia="Times New Roman" w:cs="Times New Roman"/>
        </w:rPr>
        <w:t xml:space="preserve">Sơ đồ DFD mức 2 – </w:t>
      </w:r>
      <w:r w:rsidR="002E4143">
        <w:rPr>
          <w:rFonts w:eastAsia="Times New Roman" w:cs="Times New Roman"/>
        </w:rPr>
        <w:t>C</w:t>
      </w:r>
      <w:r>
        <w:rPr>
          <w:rFonts w:eastAsia="Times New Roman" w:cs="Times New Roman"/>
        </w:rPr>
        <w:t>hức năng Cập nhật thông tin tài khoản</w:t>
      </w:r>
    </w:p>
    <w:p w14:paraId="423A5D49" w14:textId="3518E0B3" w:rsidR="00794206" w:rsidRDefault="05641F9C" w:rsidP="00730941">
      <w:pPr>
        <w:pStyle w:val="Hnh"/>
      </w:pPr>
      <w:r w:rsidRPr="0013468F">
        <w:drawing>
          <wp:inline distT="0" distB="0" distL="0" distR="0" wp14:anchorId="5D16AD51" wp14:editId="75A8C3C2">
            <wp:extent cx="5812155" cy="3442970"/>
            <wp:effectExtent l="0" t="0" r="0" b="5080"/>
            <wp:docPr id="1044490683"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490683" name="Picture 1044490683"/>
                    <pic:cNvPicPr/>
                  </pic:nvPicPr>
                  <pic:blipFill>
                    <a:blip r:embed="rId60">
                      <a:extLst>
                        <a:ext uri="{28A0092B-C50C-407E-A947-70E740481C1C}">
                          <a14:useLocalDpi xmlns:a14="http://schemas.microsoft.com/office/drawing/2010/main" val="0"/>
                        </a:ext>
                      </a:extLst>
                    </a:blip>
                    <a:stretch>
                      <a:fillRect/>
                    </a:stretch>
                  </pic:blipFill>
                  <pic:spPr>
                    <a:xfrm>
                      <a:off x="0" y="0"/>
                      <a:ext cx="5812155" cy="3442970"/>
                    </a:xfrm>
                    <a:prstGeom prst="rect">
                      <a:avLst/>
                    </a:prstGeom>
                  </pic:spPr>
                </pic:pic>
              </a:graphicData>
            </a:graphic>
          </wp:inline>
        </w:drawing>
      </w:r>
    </w:p>
    <w:p w14:paraId="35FB87CE" w14:textId="0EDEDA4F" w:rsidR="00C205DB" w:rsidRPr="00C205DB" w:rsidRDefault="00794206" w:rsidP="00730941">
      <w:pPr>
        <w:pStyle w:val="CaptionHnh"/>
        <w:rPr>
          <w:rFonts w:eastAsia="Times New Roman" w:cs="Times New Roman"/>
        </w:rPr>
      </w:pPr>
      <w:bookmarkStart w:id="110" w:name="_Toc216390185"/>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16</w:t>
      </w:r>
      <w:r w:rsidR="001E0BF1">
        <w:rPr>
          <w:noProof/>
        </w:rPr>
        <w:fldChar w:fldCharType="end"/>
      </w:r>
      <w:r>
        <w:t xml:space="preserve"> </w:t>
      </w:r>
      <w:r w:rsidR="00C205DB">
        <w:t xml:space="preserve">Sơ đồ DFD mức 2 – Chức năng </w:t>
      </w:r>
      <w:r w:rsidR="00A475CE">
        <w:t>Cập nhật thông tin tài khoản</w:t>
      </w:r>
      <w:bookmarkEnd w:id="110"/>
    </w:p>
    <w:p w14:paraId="6E02F5AF" w14:textId="059B9FA4" w:rsidR="00322A58" w:rsidRDefault="002E4143" w:rsidP="00695528">
      <w:pPr>
        <w:pStyle w:val="S"/>
        <w:rPr>
          <w:rFonts w:eastAsia="Times New Roman" w:cs="Times New Roman"/>
        </w:rPr>
      </w:pPr>
      <w:r>
        <w:rPr>
          <w:rFonts w:eastAsia="Times New Roman" w:cs="Times New Roman"/>
        </w:rPr>
        <w:t xml:space="preserve">Sơ đồ DFD mức 2 – Chức năng </w:t>
      </w:r>
      <w:r w:rsidR="00FE3AFD">
        <w:rPr>
          <w:rFonts w:eastAsia="Times New Roman" w:cs="Times New Roman"/>
        </w:rPr>
        <w:t>Xóa tài khoản</w:t>
      </w:r>
    </w:p>
    <w:p w14:paraId="11F92824" w14:textId="61DC834B" w:rsidR="00794206" w:rsidRDefault="00845276" w:rsidP="00730941">
      <w:pPr>
        <w:pStyle w:val="Hnh"/>
        <w:rPr>
          <w:lang w:eastAsia="vi-VN"/>
        </w:rPr>
      </w:pPr>
      <w:r w:rsidRPr="00845276">
        <w:rPr>
          <w:lang w:val="vi-VN" w:eastAsia="vi-VN"/>
        </w:rPr>
        <w:drawing>
          <wp:inline distT="0" distB="0" distL="0" distR="0" wp14:anchorId="4B5188C7" wp14:editId="353F8BA2">
            <wp:extent cx="5759450" cy="3224530"/>
            <wp:effectExtent l="0" t="0" r="0" b="0"/>
            <wp:docPr id="2110043876" name="Hình ảnh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59450" cy="3224530"/>
                    </a:xfrm>
                    <a:prstGeom prst="rect">
                      <a:avLst/>
                    </a:prstGeom>
                    <a:noFill/>
                    <a:ln>
                      <a:noFill/>
                    </a:ln>
                  </pic:spPr>
                </pic:pic>
              </a:graphicData>
            </a:graphic>
          </wp:inline>
        </w:drawing>
      </w:r>
    </w:p>
    <w:p w14:paraId="4E0E8D08" w14:textId="6B96185A" w:rsidR="0005512A" w:rsidRDefault="00794206" w:rsidP="00730941">
      <w:pPr>
        <w:pStyle w:val="CaptionHnh"/>
      </w:pPr>
      <w:bookmarkStart w:id="111" w:name="_Toc216390186"/>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17</w:t>
      </w:r>
      <w:r w:rsidR="001E0BF1">
        <w:rPr>
          <w:noProof/>
        </w:rPr>
        <w:fldChar w:fldCharType="end"/>
      </w:r>
      <w:r>
        <w:t xml:space="preserve"> </w:t>
      </w:r>
      <w:r w:rsidR="006C0F94">
        <w:t>Sơ đồ DFD mức 2 – Chức năng Xóa tài khoản</w:t>
      </w:r>
      <w:bookmarkEnd w:id="111"/>
    </w:p>
    <w:p w14:paraId="69D98DBC" w14:textId="27299765" w:rsidR="00FE3AFD" w:rsidRDefault="00FE3AFD" w:rsidP="00695528">
      <w:pPr>
        <w:pStyle w:val="S"/>
        <w:rPr>
          <w:rFonts w:eastAsia="Times New Roman" w:cs="Times New Roman"/>
        </w:rPr>
      </w:pPr>
      <w:r>
        <w:rPr>
          <w:rFonts w:eastAsia="Times New Roman" w:cs="Times New Roman"/>
        </w:rPr>
        <w:t>Sơ đồ DFD mức 2 – Chức năng Tìm kiếm tài khoản</w:t>
      </w:r>
    </w:p>
    <w:p w14:paraId="1CF109B1" w14:textId="7409E15E" w:rsidR="00794206" w:rsidRDefault="00016D21" w:rsidP="00794206">
      <w:pPr>
        <w:keepNext/>
        <w:spacing w:before="0" w:after="0" w:line="240" w:lineRule="auto"/>
        <w:ind w:firstLine="0"/>
        <w:jc w:val="left"/>
      </w:pPr>
      <w:r w:rsidRPr="00016D21">
        <w:rPr>
          <w:rFonts w:eastAsia="Times New Roman" w:cs="Times New Roman"/>
          <w:noProof/>
          <w:kern w:val="0"/>
          <w:sz w:val="24"/>
          <w:szCs w:val="24"/>
          <w:lang w:val="vi-VN" w:eastAsia="vi-VN"/>
          <w14:ligatures w14:val="none"/>
        </w:rPr>
        <w:drawing>
          <wp:inline distT="0" distB="0" distL="0" distR="0" wp14:anchorId="17651C07" wp14:editId="7FEAF6C5">
            <wp:extent cx="5759450" cy="2917190"/>
            <wp:effectExtent l="0" t="0" r="0" b="0"/>
            <wp:docPr id="1064182518" name="Hình ảnh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59450" cy="2917190"/>
                    </a:xfrm>
                    <a:prstGeom prst="rect">
                      <a:avLst/>
                    </a:prstGeom>
                    <a:noFill/>
                    <a:ln>
                      <a:noFill/>
                    </a:ln>
                  </pic:spPr>
                </pic:pic>
              </a:graphicData>
            </a:graphic>
          </wp:inline>
        </w:drawing>
      </w:r>
    </w:p>
    <w:p w14:paraId="251BFC0A" w14:textId="1980AB00" w:rsidR="00016D21" w:rsidRPr="00794206" w:rsidRDefault="00794206" w:rsidP="00730941">
      <w:pPr>
        <w:pStyle w:val="CaptionHnh"/>
        <w:rPr>
          <w:rFonts w:eastAsia="Times New Roman" w:cs="Times New Roman"/>
          <w:kern w:val="0"/>
          <w:sz w:val="24"/>
          <w:szCs w:val="24"/>
          <w:lang w:val="vi-VN" w:eastAsia="vi-VN"/>
          <w14:ligatures w14:val="none"/>
        </w:rPr>
      </w:pPr>
      <w:bookmarkStart w:id="112" w:name="_Toc216390187"/>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18</w:t>
      </w:r>
      <w:r w:rsidR="001E0BF1">
        <w:rPr>
          <w:noProof/>
        </w:rPr>
        <w:fldChar w:fldCharType="end"/>
      </w:r>
      <w:r>
        <w:t xml:space="preserve"> </w:t>
      </w:r>
      <w:r w:rsidR="006C0F94">
        <w:t>Sơ đồ DFD mức 2 – Chức năng Tìm kiếm tài khoản</w:t>
      </w:r>
      <w:bookmarkEnd w:id="112"/>
    </w:p>
    <w:p w14:paraId="5DAB5915" w14:textId="5269E793" w:rsidR="00CF4ED1" w:rsidRDefault="006D0C6F" w:rsidP="00695528">
      <w:pPr>
        <w:pStyle w:val="S"/>
        <w:rPr>
          <w:rFonts w:eastAsia="Times New Roman" w:cs="Times New Roman"/>
        </w:rPr>
      </w:pPr>
      <w:r>
        <w:rPr>
          <w:rFonts w:eastAsia="Times New Roman" w:cs="Times New Roman"/>
        </w:rPr>
        <w:t xml:space="preserve">Sơ đồ DFD mức 2 – Chức năng </w:t>
      </w:r>
      <w:r w:rsidR="00CF4ED1">
        <w:rPr>
          <w:rFonts w:eastAsia="Times New Roman" w:cs="Times New Roman"/>
        </w:rPr>
        <w:t>Tiếp nhận yêu cầu</w:t>
      </w:r>
      <w:r w:rsidR="00CD2A8E">
        <w:rPr>
          <w:rFonts w:eastAsia="Times New Roman" w:cs="Times New Roman"/>
        </w:rPr>
        <w:t xml:space="preserve"> </w:t>
      </w:r>
    </w:p>
    <w:p w14:paraId="6B011766" w14:textId="512E175D" w:rsidR="00794206" w:rsidRDefault="009008AF" w:rsidP="00730941">
      <w:pPr>
        <w:pStyle w:val="Hnh"/>
      </w:pPr>
      <w:r w:rsidRPr="009008AF">
        <w:drawing>
          <wp:inline distT="0" distB="0" distL="0" distR="0" wp14:anchorId="68E9C395" wp14:editId="0E759DA9">
            <wp:extent cx="5759450" cy="2225040"/>
            <wp:effectExtent l="0" t="0" r="0" b="3810"/>
            <wp:docPr id="22396523" name="Hình ảnh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59450" cy="2225040"/>
                    </a:xfrm>
                    <a:prstGeom prst="rect">
                      <a:avLst/>
                    </a:prstGeom>
                    <a:noFill/>
                    <a:ln>
                      <a:noFill/>
                    </a:ln>
                  </pic:spPr>
                </pic:pic>
              </a:graphicData>
            </a:graphic>
          </wp:inline>
        </w:drawing>
      </w:r>
    </w:p>
    <w:p w14:paraId="4984C1CA" w14:textId="278B32CF" w:rsidR="00016D21" w:rsidRPr="00794206" w:rsidRDefault="00794206" w:rsidP="00730941">
      <w:pPr>
        <w:pStyle w:val="CaptionHnh"/>
        <w:rPr>
          <w:lang w:val="vi-VN" w:eastAsia="vi-VN"/>
        </w:rPr>
      </w:pPr>
      <w:bookmarkStart w:id="113" w:name="_Toc216390188"/>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19</w:t>
      </w:r>
      <w:r w:rsidR="001E0BF1">
        <w:rPr>
          <w:noProof/>
        </w:rPr>
        <w:fldChar w:fldCharType="end"/>
      </w:r>
      <w:r>
        <w:t xml:space="preserve"> </w:t>
      </w:r>
      <w:r w:rsidR="006C0F94">
        <w:t>Sơ đồ DFD mức 2 – Chức năng Tiếp nhận yêu cầu</w:t>
      </w:r>
      <w:bookmarkEnd w:id="113"/>
    </w:p>
    <w:p w14:paraId="45C01CE0" w14:textId="47517DFD" w:rsidR="00CF4ED1" w:rsidRDefault="006D0C6F" w:rsidP="00CF4ED1">
      <w:pPr>
        <w:pStyle w:val="S"/>
        <w:rPr>
          <w:rFonts w:eastAsia="Times New Roman" w:cs="Times New Roman"/>
        </w:rPr>
      </w:pPr>
      <w:r>
        <w:rPr>
          <w:rFonts w:eastAsia="Times New Roman" w:cs="Times New Roman"/>
        </w:rPr>
        <w:t xml:space="preserve">Sơ đồ DFD mức 2 – Chức năng </w:t>
      </w:r>
      <w:r w:rsidR="00CF4ED1">
        <w:rPr>
          <w:rFonts w:eastAsia="Times New Roman" w:cs="Times New Roman"/>
        </w:rPr>
        <w:t>Thêm học viên</w:t>
      </w:r>
    </w:p>
    <w:p w14:paraId="2AC32CB4" w14:textId="4E8E6EF7" w:rsidR="00794206" w:rsidRDefault="00094BC2" w:rsidP="00730941">
      <w:pPr>
        <w:pStyle w:val="Hnh"/>
      </w:pPr>
      <w:r w:rsidRPr="00094BC2">
        <w:rPr>
          <w:lang w:val="vi-VN" w:eastAsia="vi-VN"/>
        </w:rPr>
        <w:drawing>
          <wp:inline distT="0" distB="0" distL="0" distR="0" wp14:anchorId="26BC8EE8" wp14:editId="5BDD2983">
            <wp:extent cx="5759450" cy="2227580"/>
            <wp:effectExtent l="0" t="0" r="0" b="1270"/>
            <wp:docPr id="716810545" name="Hình ảnh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59450" cy="2227580"/>
                    </a:xfrm>
                    <a:prstGeom prst="rect">
                      <a:avLst/>
                    </a:prstGeom>
                    <a:noFill/>
                    <a:ln>
                      <a:noFill/>
                    </a:ln>
                  </pic:spPr>
                </pic:pic>
              </a:graphicData>
            </a:graphic>
          </wp:inline>
        </w:drawing>
      </w:r>
    </w:p>
    <w:p w14:paraId="63153678" w14:textId="6E138042" w:rsidR="00094BC2" w:rsidRPr="00794206" w:rsidRDefault="00794206" w:rsidP="00730941">
      <w:pPr>
        <w:pStyle w:val="CaptionHnh"/>
        <w:rPr>
          <w:lang w:val="vi-VN" w:eastAsia="vi-VN"/>
        </w:rPr>
      </w:pPr>
      <w:bookmarkStart w:id="114" w:name="_Toc216390189"/>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20</w:t>
      </w:r>
      <w:r w:rsidR="001E0BF1">
        <w:rPr>
          <w:noProof/>
        </w:rPr>
        <w:fldChar w:fldCharType="end"/>
      </w:r>
      <w:r>
        <w:t xml:space="preserve"> </w:t>
      </w:r>
      <w:r w:rsidR="006C0F94">
        <w:t>Sơ đồ DFD mức 2 – Chức năng Thêm học viên</w:t>
      </w:r>
      <w:bookmarkEnd w:id="114"/>
    </w:p>
    <w:p w14:paraId="7F8CCCC9" w14:textId="20D0EBF4" w:rsidR="00CF4ED1" w:rsidRDefault="006D0C6F" w:rsidP="00CF4ED1">
      <w:pPr>
        <w:pStyle w:val="S"/>
        <w:rPr>
          <w:rFonts w:eastAsia="Times New Roman" w:cs="Times New Roman"/>
        </w:rPr>
      </w:pPr>
      <w:r>
        <w:rPr>
          <w:rFonts w:eastAsia="Times New Roman" w:cs="Times New Roman"/>
        </w:rPr>
        <w:t>Sơ đồ DFD mức 2 – Chức năng Cập nhật thông tin học viên</w:t>
      </w:r>
    </w:p>
    <w:p w14:paraId="2E9CE63F" w14:textId="0C522590" w:rsidR="00794206" w:rsidRDefault="00353485" w:rsidP="00730941">
      <w:pPr>
        <w:pStyle w:val="Hnh"/>
        <w:rPr>
          <w:lang w:eastAsia="vi-VN"/>
        </w:rPr>
      </w:pPr>
      <w:r w:rsidRPr="00353485">
        <w:rPr>
          <w:lang w:val="vi-VN" w:eastAsia="vi-VN"/>
        </w:rPr>
        <w:drawing>
          <wp:inline distT="0" distB="0" distL="0" distR="0" wp14:anchorId="4524C4C0" wp14:editId="03486B89">
            <wp:extent cx="5759450" cy="2941955"/>
            <wp:effectExtent l="0" t="0" r="0" b="0"/>
            <wp:docPr id="600490012" name="Hình ảnh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59450" cy="2941955"/>
                    </a:xfrm>
                    <a:prstGeom prst="rect">
                      <a:avLst/>
                    </a:prstGeom>
                    <a:noFill/>
                    <a:ln>
                      <a:noFill/>
                    </a:ln>
                  </pic:spPr>
                </pic:pic>
              </a:graphicData>
            </a:graphic>
          </wp:inline>
        </w:drawing>
      </w:r>
    </w:p>
    <w:p w14:paraId="2697F221" w14:textId="1DBCFED2" w:rsidR="00353485" w:rsidRPr="001069E8" w:rsidRDefault="00794206" w:rsidP="00730941">
      <w:pPr>
        <w:pStyle w:val="CaptionHnh"/>
        <w:rPr>
          <w:rFonts w:eastAsia="Times New Roman" w:cs="Times New Roman"/>
        </w:rPr>
      </w:pPr>
      <w:bookmarkStart w:id="115" w:name="_Toc216390190"/>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21</w:t>
      </w:r>
      <w:r w:rsidR="001E0BF1">
        <w:rPr>
          <w:noProof/>
        </w:rPr>
        <w:fldChar w:fldCharType="end"/>
      </w:r>
      <w:r w:rsidR="001069E8">
        <w:t xml:space="preserve"> Sơ đồ DFD mức 2 – Chức năng Cập nhật thông tin học viên</w:t>
      </w:r>
      <w:bookmarkEnd w:id="115"/>
    </w:p>
    <w:p w14:paraId="3CB2B5C7" w14:textId="079385C1" w:rsidR="006D0C6F" w:rsidRDefault="006D0C6F" w:rsidP="00CF4ED1">
      <w:pPr>
        <w:pStyle w:val="S"/>
        <w:rPr>
          <w:rFonts w:eastAsia="Times New Roman" w:cs="Times New Roman"/>
        </w:rPr>
      </w:pPr>
      <w:r>
        <w:rPr>
          <w:rFonts w:eastAsia="Times New Roman" w:cs="Times New Roman"/>
        </w:rPr>
        <w:t xml:space="preserve">Sơ đồ DFD mức 2 – Chức năng </w:t>
      </w:r>
      <w:r w:rsidR="0025722A">
        <w:rPr>
          <w:rFonts w:eastAsia="Times New Roman" w:cs="Times New Roman"/>
        </w:rPr>
        <w:t>Xóa học viên</w:t>
      </w:r>
    </w:p>
    <w:p w14:paraId="191A0F5E" w14:textId="06AEA488" w:rsidR="00794206" w:rsidRDefault="00BB3CA7" w:rsidP="00730941">
      <w:pPr>
        <w:pStyle w:val="Hnh"/>
      </w:pPr>
      <w:r w:rsidRPr="00BB3CA7">
        <w:rPr>
          <w:lang w:val="vi-VN" w:eastAsia="vi-VN"/>
        </w:rPr>
        <w:drawing>
          <wp:inline distT="0" distB="0" distL="0" distR="0" wp14:anchorId="00D57C9C" wp14:editId="3F3F9E74">
            <wp:extent cx="5759450" cy="2941955"/>
            <wp:effectExtent l="0" t="0" r="0" b="0"/>
            <wp:docPr id="1273165404" name="Hình ảnh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59450" cy="2941955"/>
                    </a:xfrm>
                    <a:prstGeom prst="rect">
                      <a:avLst/>
                    </a:prstGeom>
                    <a:noFill/>
                    <a:ln>
                      <a:noFill/>
                    </a:ln>
                  </pic:spPr>
                </pic:pic>
              </a:graphicData>
            </a:graphic>
          </wp:inline>
        </w:drawing>
      </w:r>
    </w:p>
    <w:p w14:paraId="4800F7F2" w14:textId="44B63844" w:rsidR="00BB3CA7" w:rsidRPr="00794206" w:rsidRDefault="00794206" w:rsidP="00730941">
      <w:pPr>
        <w:pStyle w:val="CaptionHnh"/>
        <w:rPr>
          <w:lang w:val="vi-VN" w:eastAsia="vi-VN"/>
        </w:rPr>
      </w:pPr>
      <w:bookmarkStart w:id="116" w:name="_Toc216390191"/>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22</w:t>
      </w:r>
      <w:r w:rsidR="001E0BF1">
        <w:rPr>
          <w:noProof/>
        </w:rPr>
        <w:fldChar w:fldCharType="end"/>
      </w:r>
      <w:r>
        <w:t xml:space="preserve"> </w:t>
      </w:r>
      <w:r w:rsidR="001069E8">
        <w:t>Sơ đồ DFD mức 2 – Chức năng Xóa học viên</w:t>
      </w:r>
      <w:bookmarkEnd w:id="116"/>
    </w:p>
    <w:p w14:paraId="27D28AA7" w14:textId="29D0506B" w:rsidR="0025722A" w:rsidRDefault="0025722A" w:rsidP="00CF4ED1">
      <w:pPr>
        <w:pStyle w:val="S"/>
        <w:rPr>
          <w:rFonts w:eastAsia="Times New Roman" w:cs="Times New Roman"/>
        </w:rPr>
      </w:pPr>
      <w:r>
        <w:rPr>
          <w:rFonts w:eastAsia="Times New Roman" w:cs="Times New Roman"/>
        </w:rPr>
        <w:t xml:space="preserve">Sơ đồ DFD mức 2 – Chức năng </w:t>
      </w:r>
      <w:r w:rsidR="00DC4DD0">
        <w:rPr>
          <w:rFonts w:eastAsia="Times New Roman" w:cs="Times New Roman"/>
        </w:rPr>
        <w:t>Tìm kiếm học viên</w:t>
      </w:r>
    </w:p>
    <w:p w14:paraId="11DD47DE" w14:textId="02DF4BF8" w:rsidR="00794206" w:rsidRDefault="00E84F21" w:rsidP="00730941">
      <w:pPr>
        <w:pStyle w:val="Hnh"/>
      </w:pPr>
      <w:r w:rsidRPr="00E84F21">
        <w:rPr>
          <w:lang w:val="vi-VN" w:eastAsia="vi-VN"/>
        </w:rPr>
        <w:drawing>
          <wp:inline distT="0" distB="0" distL="0" distR="0" wp14:anchorId="3760A66C" wp14:editId="39F18DF2">
            <wp:extent cx="5759450" cy="3267075"/>
            <wp:effectExtent l="0" t="0" r="0" b="9525"/>
            <wp:docPr id="1944350936" name="Hình ảnh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59450" cy="3267075"/>
                    </a:xfrm>
                    <a:prstGeom prst="rect">
                      <a:avLst/>
                    </a:prstGeom>
                    <a:noFill/>
                    <a:ln>
                      <a:noFill/>
                    </a:ln>
                  </pic:spPr>
                </pic:pic>
              </a:graphicData>
            </a:graphic>
          </wp:inline>
        </w:drawing>
      </w:r>
    </w:p>
    <w:p w14:paraId="0B63792E" w14:textId="46EEE264" w:rsidR="00E84F21" w:rsidRPr="00794206" w:rsidRDefault="00794206" w:rsidP="00730941">
      <w:pPr>
        <w:pStyle w:val="CaptionHnh"/>
        <w:rPr>
          <w:lang w:val="vi-VN" w:eastAsia="vi-VN"/>
        </w:rPr>
      </w:pPr>
      <w:bookmarkStart w:id="117" w:name="_Toc216390192"/>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23</w:t>
      </w:r>
      <w:r w:rsidR="001E0BF1">
        <w:rPr>
          <w:noProof/>
        </w:rPr>
        <w:fldChar w:fldCharType="end"/>
      </w:r>
      <w:r>
        <w:t xml:space="preserve"> </w:t>
      </w:r>
      <w:r w:rsidR="001069E8">
        <w:t>Sơ đồ DFD mức 2 – Chức năng Tìm kiếm học viên</w:t>
      </w:r>
      <w:bookmarkEnd w:id="117"/>
    </w:p>
    <w:p w14:paraId="26BB7968" w14:textId="74B8359B" w:rsidR="00DC4DD0" w:rsidRDefault="00DC4DD0" w:rsidP="00CF4ED1">
      <w:pPr>
        <w:pStyle w:val="S"/>
        <w:rPr>
          <w:rFonts w:eastAsia="Times New Roman" w:cs="Times New Roman"/>
        </w:rPr>
      </w:pPr>
      <w:r>
        <w:rPr>
          <w:rFonts w:eastAsia="Times New Roman" w:cs="Times New Roman"/>
        </w:rPr>
        <w:t>Sơ đồ DFD mức 2 – Chức năng Đăng ký khóa học</w:t>
      </w:r>
    </w:p>
    <w:p w14:paraId="142C605E" w14:textId="4E006E01" w:rsidR="00794206" w:rsidRDefault="00C84824" w:rsidP="00730941">
      <w:pPr>
        <w:pStyle w:val="Hnh"/>
      </w:pPr>
      <w:commentRangeStart w:id="118"/>
      <w:r w:rsidRPr="00C84824">
        <w:rPr>
          <w:lang w:val="vi-VN" w:eastAsia="vi-VN"/>
        </w:rPr>
        <w:drawing>
          <wp:inline distT="0" distB="0" distL="0" distR="0" wp14:anchorId="5DE7797C" wp14:editId="462D2C11">
            <wp:extent cx="5759450" cy="3568700"/>
            <wp:effectExtent l="0" t="0" r="0" b="0"/>
            <wp:docPr id="1960575934" name="Hình ảnh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59450" cy="3568700"/>
                    </a:xfrm>
                    <a:prstGeom prst="rect">
                      <a:avLst/>
                    </a:prstGeom>
                    <a:noFill/>
                    <a:ln>
                      <a:noFill/>
                    </a:ln>
                  </pic:spPr>
                </pic:pic>
              </a:graphicData>
            </a:graphic>
          </wp:inline>
        </w:drawing>
      </w:r>
      <w:commentRangeEnd w:id="118"/>
      <w:r w:rsidR="00704DB3">
        <w:rPr>
          <w:rStyle w:val="CommentReference"/>
          <w:sz w:val="26"/>
          <w:szCs w:val="22"/>
        </w:rPr>
        <w:commentReference w:id="118"/>
      </w:r>
    </w:p>
    <w:p w14:paraId="029039E9" w14:textId="353D3F82" w:rsidR="00C84824" w:rsidRPr="00794206" w:rsidRDefault="00794206" w:rsidP="00730941">
      <w:pPr>
        <w:pStyle w:val="CaptionHnh"/>
        <w:rPr>
          <w:lang w:val="vi-VN" w:eastAsia="vi-VN"/>
        </w:rPr>
      </w:pPr>
      <w:bookmarkStart w:id="119" w:name="_Toc216390193"/>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24</w:t>
      </w:r>
      <w:r w:rsidR="001E0BF1">
        <w:rPr>
          <w:noProof/>
        </w:rPr>
        <w:fldChar w:fldCharType="end"/>
      </w:r>
      <w:r>
        <w:t xml:space="preserve"> </w:t>
      </w:r>
      <w:r w:rsidR="001069E8">
        <w:t>Sơ đồ DFD mức 2 – Chức năng Đăng ký khóa học</w:t>
      </w:r>
      <w:bookmarkEnd w:id="119"/>
    </w:p>
    <w:p w14:paraId="5AB32BC3" w14:textId="2AE91BEE" w:rsidR="00DC4DD0" w:rsidRDefault="00DC4DD0" w:rsidP="00CF4ED1">
      <w:pPr>
        <w:pStyle w:val="S"/>
        <w:rPr>
          <w:rFonts w:eastAsia="Times New Roman" w:cs="Times New Roman"/>
        </w:rPr>
      </w:pPr>
      <w:r>
        <w:rPr>
          <w:rFonts w:eastAsia="Times New Roman" w:cs="Times New Roman"/>
        </w:rPr>
        <w:t xml:space="preserve">Sơ đồ DFD mức 2 – Chức năng </w:t>
      </w:r>
      <w:r w:rsidR="00BF5B2B">
        <w:rPr>
          <w:rFonts w:eastAsia="Times New Roman" w:cs="Times New Roman"/>
        </w:rPr>
        <w:t>Cập nhật trình độ</w:t>
      </w:r>
    </w:p>
    <w:p w14:paraId="4B5EE2D3" w14:textId="4958E46F" w:rsidR="00794206" w:rsidRDefault="00C355D5" w:rsidP="00730941">
      <w:pPr>
        <w:pStyle w:val="Hnh"/>
      </w:pPr>
      <w:r w:rsidRPr="00C355D5">
        <w:rPr>
          <w:lang w:val="vi-VN" w:eastAsia="vi-VN"/>
        </w:rPr>
        <w:drawing>
          <wp:inline distT="0" distB="0" distL="0" distR="0" wp14:anchorId="11858C2A" wp14:editId="7BC82C50">
            <wp:extent cx="5759450" cy="2938145"/>
            <wp:effectExtent l="0" t="0" r="0" b="0"/>
            <wp:docPr id="356918294" name="Hình ảnh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59450" cy="2938145"/>
                    </a:xfrm>
                    <a:prstGeom prst="rect">
                      <a:avLst/>
                    </a:prstGeom>
                    <a:noFill/>
                    <a:ln>
                      <a:noFill/>
                    </a:ln>
                  </pic:spPr>
                </pic:pic>
              </a:graphicData>
            </a:graphic>
          </wp:inline>
        </w:drawing>
      </w:r>
    </w:p>
    <w:p w14:paraId="41514120" w14:textId="6FD7F17D" w:rsidR="00C355D5" w:rsidRPr="00794206" w:rsidRDefault="00794206" w:rsidP="00730941">
      <w:pPr>
        <w:pStyle w:val="CaptionHnh"/>
        <w:rPr>
          <w:lang w:val="vi-VN" w:eastAsia="vi-VN"/>
        </w:rPr>
      </w:pPr>
      <w:bookmarkStart w:id="120" w:name="_Toc216390194"/>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25</w:t>
      </w:r>
      <w:r w:rsidR="001E0BF1">
        <w:rPr>
          <w:noProof/>
        </w:rPr>
        <w:fldChar w:fldCharType="end"/>
      </w:r>
      <w:r>
        <w:t xml:space="preserve"> </w:t>
      </w:r>
      <w:r w:rsidR="001069E8">
        <w:t>Sơ đồ DFD mức 2 – Chức năng Cập nhật trình độ</w:t>
      </w:r>
      <w:bookmarkEnd w:id="120"/>
    </w:p>
    <w:p w14:paraId="41A3E554" w14:textId="499DC214" w:rsidR="00BF5B2B" w:rsidRDefault="00BF5B2B" w:rsidP="00CF4ED1">
      <w:pPr>
        <w:pStyle w:val="S"/>
        <w:rPr>
          <w:rFonts w:eastAsia="Times New Roman" w:cs="Times New Roman"/>
        </w:rPr>
      </w:pPr>
      <w:r>
        <w:rPr>
          <w:rFonts w:eastAsia="Times New Roman" w:cs="Times New Roman"/>
        </w:rPr>
        <w:t>Sơ đồ DFD mức 2 – Chức năng Báo cáo trình độ học viên</w:t>
      </w:r>
    </w:p>
    <w:p w14:paraId="3C76F9B8" w14:textId="248252AF" w:rsidR="00794206" w:rsidRDefault="007418DE" w:rsidP="00730941">
      <w:pPr>
        <w:pStyle w:val="Hnh"/>
        <w:rPr>
          <w:lang w:eastAsia="vi-VN"/>
        </w:rPr>
      </w:pPr>
      <w:r w:rsidRPr="007418DE">
        <w:rPr>
          <w:lang w:val="vi-VN" w:eastAsia="vi-VN"/>
        </w:rPr>
        <w:drawing>
          <wp:inline distT="0" distB="0" distL="0" distR="0" wp14:anchorId="2BC4EAF8" wp14:editId="0A7779A5">
            <wp:extent cx="5759450" cy="3550920"/>
            <wp:effectExtent l="0" t="0" r="0" b="0"/>
            <wp:docPr id="556868173" name="Hình ảnh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59450" cy="3550920"/>
                    </a:xfrm>
                    <a:prstGeom prst="rect">
                      <a:avLst/>
                    </a:prstGeom>
                    <a:noFill/>
                    <a:ln>
                      <a:noFill/>
                    </a:ln>
                  </pic:spPr>
                </pic:pic>
              </a:graphicData>
            </a:graphic>
          </wp:inline>
        </w:drawing>
      </w:r>
    </w:p>
    <w:p w14:paraId="4172521B" w14:textId="2684E6CF" w:rsidR="001069E8" w:rsidRPr="001069E8" w:rsidRDefault="00794206" w:rsidP="00730941">
      <w:pPr>
        <w:pStyle w:val="CaptionHnh"/>
        <w:rPr>
          <w:rFonts w:eastAsia="Times New Roman" w:cs="Times New Roman"/>
        </w:rPr>
      </w:pPr>
      <w:bookmarkStart w:id="121" w:name="_Toc216390195"/>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26</w:t>
      </w:r>
      <w:r w:rsidR="001E0BF1">
        <w:rPr>
          <w:noProof/>
        </w:rPr>
        <w:fldChar w:fldCharType="end"/>
      </w:r>
      <w:r>
        <w:t xml:space="preserve"> </w:t>
      </w:r>
      <w:r w:rsidR="001069E8">
        <w:t>Sơ đồ DFD mức 2 – Chức năng Báo cáo trình độ học viên</w:t>
      </w:r>
      <w:bookmarkEnd w:id="121"/>
    </w:p>
    <w:p w14:paraId="22FE4086" w14:textId="77777777" w:rsidR="007418DE" w:rsidRDefault="007418DE" w:rsidP="00730941">
      <w:pPr>
        <w:pStyle w:val="Hnh"/>
      </w:pPr>
    </w:p>
    <w:p w14:paraId="462652CA" w14:textId="33BBA2A2" w:rsidR="00BF5B2B" w:rsidRDefault="00BF5B2B" w:rsidP="00CF4ED1">
      <w:pPr>
        <w:pStyle w:val="S"/>
        <w:rPr>
          <w:rFonts w:eastAsia="Times New Roman" w:cs="Times New Roman"/>
        </w:rPr>
      </w:pPr>
      <w:r>
        <w:rPr>
          <w:rFonts w:eastAsia="Times New Roman" w:cs="Times New Roman"/>
        </w:rPr>
        <w:t>Sơ đồ DFD mức 2 – Chức năng Cập nhật hồ sơ năng lực của học viên</w:t>
      </w:r>
    </w:p>
    <w:p w14:paraId="3FAA7043" w14:textId="0851CD95" w:rsidR="00794206" w:rsidRDefault="00E95E78" w:rsidP="00730941">
      <w:pPr>
        <w:pStyle w:val="Hnh"/>
      </w:pPr>
      <w:r w:rsidRPr="00E95E78">
        <w:rPr>
          <w:lang w:val="vi-VN" w:eastAsia="vi-VN"/>
        </w:rPr>
        <w:drawing>
          <wp:inline distT="0" distB="0" distL="0" distR="0" wp14:anchorId="7B567A9A" wp14:editId="7A6B7AC5">
            <wp:extent cx="5759450" cy="2938145"/>
            <wp:effectExtent l="0" t="0" r="0" b="0"/>
            <wp:docPr id="1804899788" name="Hình ảnh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59450" cy="2938145"/>
                    </a:xfrm>
                    <a:prstGeom prst="rect">
                      <a:avLst/>
                    </a:prstGeom>
                    <a:noFill/>
                    <a:ln>
                      <a:noFill/>
                    </a:ln>
                  </pic:spPr>
                </pic:pic>
              </a:graphicData>
            </a:graphic>
          </wp:inline>
        </w:drawing>
      </w:r>
    </w:p>
    <w:p w14:paraId="4B38CEF9" w14:textId="07FB0D9D" w:rsidR="00E95E78" w:rsidRPr="00794206" w:rsidRDefault="00794206" w:rsidP="00730941">
      <w:pPr>
        <w:pStyle w:val="CaptionHnh"/>
        <w:rPr>
          <w:lang w:val="vi-VN" w:eastAsia="vi-VN"/>
        </w:rPr>
      </w:pPr>
      <w:bookmarkStart w:id="122" w:name="_Toc216390196"/>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27</w:t>
      </w:r>
      <w:r w:rsidR="001E0BF1">
        <w:rPr>
          <w:noProof/>
        </w:rPr>
        <w:fldChar w:fldCharType="end"/>
      </w:r>
      <w:r>
        <w:t xml:space="preserve"> </w:t>
      </w:r>
      <w:r w:rsidR="001069E8">
        <w:t>Sơ đồ DFD mức 2 – Chức năng Cập nhật hồ sơ năng lực của học viên</w:t>
      </w:r>
      <w:bookmarkEnd w:id="122"/>
    </w:p>
    <w:p w14:paraId="3FB41FBD" w14:textId="77C41B33" w:rsidR="00BF5B2B" w:rsidRPr="00CF4ED1" w:rsidRDefault="0059079A" w:rsidP="00CF4ED1">
      <w:pPr>
        <w:pStyle w:val="S"/>
        <w:rPr>
          <w:rFonts w:eastAsia="Times New Roman" w:cs="Times New Roman"/>
        </w:rPr>
      </w:pPr>
      <w:r>
        <w:rPr>
          <w:rFonts w:eastAsia="Times New Roman" w:cs="Times New Roman"/>
        </w:rPr>
        <w:t>Sơ đồ DFD mức 2 – Chức năng Thu thập thông tin trình độ, chứng chỉ, thành tính thành tựu của học viên</w:t>
      </w:r>
    </w:p>
    <w:p w14:paraId="224A308A" w14:textId="6222C18F" w:rsidR="00794206" w:rsidRDefault="00217DFF" w:rsidP="00730941">
      <w:pPr>
        <w:pStyle w:val="Hnh"/>
        <w:rPr>
          <w:lang w:eastAsia="vi-VN"/>
        </w:rPr>
      </w:pPr>
      <w:r w:rsidRPr="00217DFF">
        <w:rPr>
          <w:lang w:val="vi-VN" w:eastAsia="vi-VN"/>
        </w:rPr>
        <w:drawing>
          <wp:inline distT="0" distB="0" distL="0" distR="0" wp14:anchorId="62EFBD9E" wp14:editId="49948798">
            <wp:extent cx="5759450" cy="3550920"/>
            <wp:effectExtent l="0" t="0" r="0" b="0"/>
            <wp:docPr id="1985966893" name="Hình ảnh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59450" cy="3550920"/>
                    </a:xfrm>
                    <a:prstGeom prst="rect">
                      <a:avLst/>
                    </a:prstGeom>
                    <a:noFill/>
                    <a:ln>
                      <a:noFill/>
                    </a:ln>
                  </pic:spPr>
                </pic:pic>
              </a:graphicData>
            </a:graphic>
          </wp:inline>
        </w:drawing>
      </w:r>
    </w:p>
    <w:p w14:paraId="51AFD8D5" w14:textId="708635A5" w:rsidR="00217DFF" w:rsidRPr="00CF4ED1" w:rsidRDefault="00794206" w:rsidP="00730941">
      <w:pPr>
        <w:pStyle w:val="CaptionHnh"/>
      </w:pPr>
      <w:bookmarkStart w:id="123" w:name="_Toc216390197"/>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28</w:t>
      </w:r>
      <w:r w:rsidR="001E0BF1">
        <w:rPr>
          <w:noProof/>
        </w:rPr>
        <w:fldChar w:fldCharType="end"/>
      </w:r>
      <w:r>
        <w:t xml:space="preserve"> </w:t>
      </w:r>
      <w:r w:rsidR="001069E8">
        <w:t xml:space="preserve">Sơ đồ DFD mức 2 – Chức năng </w:t>
      </w:r>
      <w:r w:rsidR="00D00CE2">
        <w:t>Thu thập thông tin trình độ, chứng chỉ, thành tích thành tựu của học viên</w:t>
      </w:r>
      <w:bookmarkEnd w:id="123"/>
    </w:p>
    <w:p w14:paraId="7F3C103D" w14:textId="7ADF53C3" w:rsidR="00596E75" w:rsidRDefault="00596E75" w:rsidP="00596E75">
      <w:pPr>
        <w:pStyle w:val="S"/>
        <w:rPr>
          <w:rFonts w:eastAsia="Times New Roman" w:cs="Times New Roman"/>
        </w:rPr>
      </w:pPr>
      <w:r>
        <w:rPr>
          <w:rFonts w:eastAsia="Times New Roman" w:cs="Times New Roman"/>
        </w:rPr>
        <w:t xml:space="preserve">Sơ đồ DFD mức 2 – Chức năng </w:t>
      </w:r>
      <w:r w:rsidR="00B76E9B">
        <w:rPr>
          <w:rFonts w:eastAsia="Times New Roman" w:cs="Times New Roman"/>
        </w:rPr>
        <w:t>Tiếp nhân yêu cầu thu học phí</w:t>
      </w:r>
    </w:p>
    <w:p w14:paraId="31CF7AF4" w14:textId="7B4B381F" w:rsidR="00794206" w:rsidRDefault="00403C58" w:rsidP="00730941">
      <w:pPr>
        <w:pStyle w:val="Hnh"/>
        <w:rPr>
          <w:lang w:eastAsia="vi-VN"/>
        </w:rPr>
      </w:pPr>
      <w:r w:rsidRPr="00403C58">
        <w:rPr>
          <w:lang w:val="vi-VN" w:eastAsia="vi-VN"/>
        </w:rPr>
        <w:drawing>
          <wp:inline distT="0" distB="0" distL="0" distR="0" wp14:anchorId="07BE7D09" wp14:editId="7674D639">
            <wp:extent cx="5759450" cy="3088640"/>
            <wp:effectExtent l="0" t="0" r="0" b="0"/>
            <wp:docPr id="508794821" name="Hình ảnh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59450" cy="3088640"/>
                    </a:xfrm>
                    <a:prstGeom prst="rect">
                      <a:avLst/>
                    </a:prstGeom>
                    <a:noFill/>
                    <a:ln>
                      <a:noFill/>
                    </a:ln>
                  </pic:spPr>
                </pic:pic>
              </a:graphicData>
            </a:graphic>
          </wp:inline>
        </w:drawing>
      </w:r>
    </w:p>
    <w:p w14:paraId="04A855AD" w14:textId="0B39D58E" w:rsidR="00403C58" w:rsidRDefault="00794206" w:rsidP="00730941">
      <w:pPr>
        <w:pStyle w:val="CaptionHnh"/>
      </w:pPr>
      <w:bookmarkStart w:id="124" w:name="_Toc216390198"/>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29</w:t>
      </w:r>
      <w:r w:rsidR="001E0BF1">
        <w:rPr>
          <w:noProof/>
        </w:rPr>
        <w:fldChar w:fldCharType="end"/>
      </w:r>
      <w:r>
        <w:t xml:space="preserve"> </w:t>
      </w:r>
      <w:r w:rsidR="00D00CE2">
        <w:t>Sơ đồ DFD mức 2 – Chức năng Tiếp nhận yêu cầu thu học phí</w:t>
      </w:r>
      <w:bookmarkEnd w:id="124"/>
    </w:p>
    <w:p w14:paraId="4145D883" w14:textId="40A92919" w:rsidR="00B76E9B" w:rsidRDefault="00B76E9B" w:rsidP="00596E75">
      <w:pPr>
        <w:pStyle w:val="S"/>
        <w:rPr>
          <w:rFonts w:eastAsia="Times New Roman" w:cs="Times New Roman"/>
        </w:rPr>
      </w:pPr>
      <w:r>
        <w:rPr>
          <w:rFonts w:eastAsia="Times New Roman" w:cs="Times New Roman"/>
        </w:rPr>
        <w:t>Sơ đồ DFD mức 2 – Chức năng Tạo hóa đơn</w:t>
      </w:r>
    </w:p>
    <w:p w14:paraId="2A0BE60F" w14:textId="518D72E1" w:rsidR="00955F2B" w:rsidRDefault="00D62392" w:rsidP="00730941">
      <w:pPr>
        <w:pStyle w:val="Hnh"/>
        <w:rPr>
          <w:lang w:eastAsia="vi-VN"/>
        </w:rPr>
      </w:pPr>
      <w:r w:rsidRPr="00D62392">
        <w:rPr>
          <w:lang w:val="vi-VN" w:eastAsia="vi-VN"/>
        </w:rPr>
        <w:drawing>
          <wp:inline distT="0" distB="0" distL="0" distR="0" wp14:anchorId="44451A39" wp14:editId="6E0F0706">
            <wp:extent cx="5759450" cy="3609975"/>
            <wp:effectExtent l="0" t="0" r="0" b="9525"/>
            <wp:docPr id="932843127" name="Hình ảnh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59450" cy="3609975"/>
                    </a:xfrm>
                    <a:prstGeom prst="rect">
                      <a:avLst/>
                    </a:prstGeom>
                    <a:noFill/>
                    <a:ln>
                      <a:noFill/>
                    </a:ln>
                  </pic:spPr>
                </pic:pic>
              </a:graphicData>
            </a:graphic>
          </wp:inline>
        </w:drawing>
      </w:r>
    </w:p>
    <w:p w14:paraId="2FEE9552" w14:textId="6E539CC6" w:rsidR="00D62392" w:rsidRDefault="00955F2B" w:rsidP="00730941">
      <w:pPr>
        <w:pStyle w:val="CaptionHnh"/>
      </w:pPr>
      <w:bookmarkStart w:id="125" w:name="_Toc216390199"/>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30</w:t>
      </w:r>
      <w:r w:rsidR="001E0BF1">
        <w:rPr>
          <w:noProof/>
        </w:rPr>
        <w:fldChar w:fldCharType="end"/>
      </w:r>
      <w:r>
        <w:t xml:space="preserve"> </w:t>
      </w:r>
      <w:r w:rsidR="00D00CE2">
        <w:t>Sơ đồ DFD mức 2 – Chức năng Tạo hóa đơn</w:t>
      </w:r>
      <w:bookmarkEnd w:id="125"/>
    </w:p>
    <w:p w14:paraId="105A1545" w14:textId="73C2C787" w:rsidR="00B76E9B" w:rsidRDefault="00B76E9B" w:rsidP="00596E75">
      <w:pPr>
        <w:pStyle w:val="S"/>
        <w:rPr>
          <w:rFonts w:eastAsia="Times New Roman" w:cs="Times New Roman"/>
        </w:rPr>
      </w:pPr>
      <w:r>
        <w:rPr>
          <w:rFonts w:eastAsia="Times New Roman" w:cs="Times New Roman"/>
        </w:rPr>
        <w:t>Sơ đồ DFD mức 2 – Chức năng Cập nhập thông tin hóa đơn</w:t>
      </w:r>
    </w:p>
    <w:p w14:paraId="271C2E0F" w14:textId="51BDE251" w:rsidR="00955F2B" w:rsidRDefault="006E79F5" w:rsidP="00730941">
      <w:pPr>
        <w:pStyle w:val="Hnh"/>
        <w:rPr>
          <w:lang w:eastAsia="vi-VN"/>
        </w:rPr>
      </w:pPr>
      <w:r w:rsidRPr="006E79F5">
        <w:rPr>
          <w:lang w:val="vi-VN" w:eastAsia="vi-VN"/>
        </w:rPr>
        <w:drawing>
          <wp:inline distT="0" distB="0" distL="0" distR="0" wp14:anchorId="51E05B52" wp14:editId="2306AA3E">
            <wp:extent cx="5759450" cy="3552190"/>
            <wp:effectExtent l="0" t="0" r="0" b="0"/>
            <wp:docPr id="1539184382" name="Hình ản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59450" cy="3552190"/>
                    </a:xfrm>
                    <a:prstGeom prst="rect">
                      <a:avLst/>
                    </a:prstGeom>
                    <a:noFill/>
                    <a:ln>
                      <a:noFill/>
                    </a:ln>
                  </pic:spPr>
                </pic:pic>
              </a:graphicData>
            </a:graphic>
          </wp:inline>
        </w:drawing>
      </w:r>
    </w:p>
    <w:p w14:paraId="7D8BAB18" w14:textId="46BBAE08" w:rsidR="006E79F5" w:rsidRDefault="00955F2B" w:rsidP="00730941">
      <w:pPr>
        <w:pStyle w:val="CaptionHnh"/>
      </w:pPr>
      <w:bookmarkStart w:id="126" w:name="_Toc216390200"/>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31</w:t>
      </w:r>
      <w:r w:rsidR="001E0BF1">
        <w:rPr>
          <w:noProof/>
        </w:rPr>
        <w:fldChar w:fldCharType="end"/>
      </w:r>
      <w:r>
        <w:t xml:space="preserve"> </w:t>
      </w:r>
      <w:r w:rsidR="00D00CE2">
        <w:t>Sơ đồ DFD mức 2 – Chức năng Cập nhật thông tin hóa dơn</w:t>
      </w:r>
      <w:bookmarkEnd w:id="126"/>
    </w:p>
    <w:p w14:paraId="6278AF37" w14:textId="17C46DA4" w:rsidR="00B76E9B" w:rsidRDefault="00B76E9B" w:rsidP="00596E75">
      <w:pPr>
        <w:pStyle w:val="S"/>
        <w:rPr>
          <w:rFonts w:eastAsia="Times New Roman" w:cs="Times New Roman"/>
        </w:rPr>
      </w:pPr>
      <w:r>
        <w:rPr>
          <w:rFonts w:eastAsia="Times New Roman" w:cs="Times New Roman"/>
        </w:rPr>
        <w:t>Sơ đồ DFD mức 2 – Chức năng Xóa hóa đơn</w:t>
      </w:r>
    </w:p>
    <w:p w14:paraId="48AF28F4" w14:textId="5AB018CC" w:rsidR="00955F2B" w:rsidRDefault="00A76A37" w:rsidP="00730941">
      <w:pPr>
        <w:pStyle w:val="Hnh"/>
        <w:rPr>
          <w:lang w:eastAsia="vi-VN"/>
        </w:rPr>
      </w:pPr>
      <w:r w:rsidRPr="00A76A37">
        <w:rPr>
          <w:lang w:val="vi-VN" w:eastAsia="vi-VN"/>
        </w:rPr>
        <w:drawing>
          <wp:inline distT="0" distB="0" distL="0" distR="0" wp14:anchorId="6E478466" wp14:editId="5649723B">
            <wp:extent cx="5759450" cy="3783965"/>
            <wp:effectExtent l="0" t="0" r="0" b="6985"/>
            <wp:docPr id="768421537" name="Hình ảnh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59450" cy="3783965"/>
                    </a:xfrm>
                    <a:prstGeom prst="rect">
                      <a:avLst/>
                    </a:prstGeom>
                    <a:noFill/>
                    <a:ln>
                      <a:noFill/>
                    </a:ln>
                  </pic:spPr>
                </pic:pic>
              </a:graphicData>
            </a:graphic>
          </wp:inline>
        </w:drawing>
      </w:r>
    </w:p>
    <w:p w14:paraId="3E3F1047" w14:textId="79B58D48" w:rsidR="00A76A37" w:rsidRDefault="00955F2B" w:rsidP="00730941">
      <w:pPr>
        <w:pStyle w:val="CaptionHnh"/>
      </w:pPr>
      <w:bookmarkStart w:id="127" w:name="_Toc216390201"/>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32</w:t>
      </w:r>
      <w:r w:rsidR="001E0BF1">
        <w:rPr>
          <w:noProof/>
        </w:rPr>
        <w:fldChar w:fldCharType="end"/>
      </w:r>
      <w:r>
        <w:t xml:space="preserve"> </w:t>
      </w:r>
      <w:r w:rsidR="00E367F9">
        <w:t>Sơ đồ DFD mức 2 – Chức năng Xóa hóa đơn</w:t>
      </w:r>
      <w:bookmarkEnd w:id="127"/>
    </w:p>
    <w:p w14:paraId="6DE903B5" w14:textId="4740CE33" w:rsidR="00B76E9B" w:rsidRDefault="00B76E9B" w:rsidP="00596E75">
      <w:pPr>
        <w:pStyle w:val="S"/>
        <w:rPr>
          <w:rFonts w:eastAsia="Times New Roman" w:cs="Times New Roman"/>
        </w:rPr>
      </w:pPr>
      <w:r>
        <w:rPr>
          <w:rFonts w:eastAsia="Times New Roman" w:cs="Times New Roman"/>
        </w:rPr>
        <w:t xml:space="preserve">Sơ đồ DFD mức 2 – Chức năng </w:t>
      </w:r>
      <w:r w:rsidR="00806C9B">
        <w:rPr>
          <w:rFonts w:eastAsia="Times New Roman" w:cs="Times New Roman"/>
        </w:rPr>
        <w:t>Tìm kiếm hóa đơn</w:t>
      </w:r>
    </w:p>
    <w:p w14:paraId="609BDE91" w14:textId="6FC0AA45" w:rsidR="00955F2B" w:rsidRDefault="00A44CA9" w:rsidP="00730941">
      <w:pPr>
        <w:pStyle w:val="Hnh"/>
        <w:rPr>
          <w:lang w:eastAsia="vi-VN"/>
        </w:rPr>
      </w:pPr>
      <w:r w:rsidRPr="00A44CA9">
        <w:rPr>
          <w:lang w:val="vi-VN" w:eastAsia="vi-VN"/>
        </w:rPr>
        <w:drawing>
          <wp:inline distT="0" distB="0" distL="0" distR="0" wp14:anchorId="0EF82479" wp14:editId="349C6AF9">
            <wp:extent cx="5759450" cy="3172460"/>
            <wp:effectExtent l="0" t="0" r="0" b="8890"/>
            <wp:docPr id="389385756" name="Hình ảnh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59450" cy="3172460"/>
                    </a:xfrm>
                    <a:prstGeom prst="rect">
                      <a:avLst/>
                    </a:prstGeom>
                    <a:noFill/>
                    <a:ln>
                      <a:noFill/>
                    </a:ln>
                  </pic:spPr>
                </pic:pic>
              </a:graphicData>
            </a:graphic>
          </wp:inline>
        </w:drawing>
      </w:r>
    </w:p>
    <w:p w14:paraId="066D4E22" w14:textId="2B553813" w:rsidR="00A44CA9" w:rsidRDefault="00955F2B" w:rsidP="00730941">
      <w:pPr>
        <w:pStyle w:val="CaptionHnh"/>
      </w:pPr>
      <w:bookmarkStart w:id="128" w:name="_Toc216390202"/>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33</w:t>
      </w:r>
      <w:r w:rsidR="001E0BF1">
        <w:rPr>
          <w:noProof/>
        </w:rPr>
        <w:fldChar w:fldCharType="end"/>
      </w:r>
      <w:r>
        <w:t xml:space="preserve"> </w:t>
      </w:r>
      <w:r w:rsidR="00E367F9">
        <w:t>Sơ đồ DFD mức 2 – Chức năng Tìm kiếm hóa đơn</w:t>
      </w:r>
      <w:bookmarkEnd w:id="128"/>
    </w:p>
    <w:p w14:paraId="7DE0DCD3" w14:textId="19EC2A8B" w:rsidR="00B76E9B" w:rsidRDefault="00B76E9B" w:rsidP="00596E75">
      <w:pPr>
        <w:pStyle w:val="S"/>
        <w:rPr>
          <w:rFonts w:eastAsia="Times New Roman" w:cs="Times New Roman"/>
        </w:rPr>
      </w:pPr>
      <w:r>
        <w:rPr>
          <w:rFonts w:eastAsia="Times New Roman" w:cs="Times New Roman"/>
        </w:rPr>
        <w:t xml:space="preserve">Sơ đồ DFD mức 2 – Chức năng </w:t>
      </w:r>
      <w:r w:rsidR="00044F4A">
        <w:rPr>
          <w:rFonts w:eastAsia="Times New Roman" w:cs="Times New Roman"/>
        </w:rPr>
        <w:t>Thống kê báo cáo học phí</w:t>
      </w:r>
    </w:p>
    <w:p w14:paraId="071BF705" w14:textId="6B99F134" w:rsidR="00955F2B" w:rsidRDefault="00475AF8" w:rsidP="00730941">
      <w:pPr>
        <w:pStyle w:val="Hnh"/>
        <w:rPr>
          <w:lang w:eastAsia="vi-VN"/>
        </w:rPr>
      </w:pPr>
      <w:r w:rsidRPr="00475AF8">
        <w:rPr>
          <w:lang w:val="vi-VN" w:eastAsia="vi-VN"/>
        </w:rPr>
        <w:drawing>
          <wp:inline distT="0" distB="0" distL="0" distR="0" wp14:anchorId="64A41DE6" wp14:editId="2FAF1A8A">
            <wp:extent cx="5759450" cy="2997835"/>
            <wp:effectExtent l="0" t="0" r="0" b="0"/>
            <wp:docPr id="584994478" name="Hình ảnh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59450" cy="2997835"/>
                    </a:xfrm>
                    <a:prstGeom prst="rect">
                      <a:avLst/>
                    </a:prstGeom>
                    <a:noFill/>
                    <a:ln>
                      <a:noFill/>
                    </a:ln>
                  </pic:spPr>
                </pic:pic>
              </a:graphicData>
            </a:graphic>
          </wp:inline>
        </w:drawing>
      </w:r>
    </w:p>
    <w:p w14:paraId="6A17CB6B" w14:textId="5219554E" w:rsidR="00E367F9" w:rsidRPr="00E367F9" w:rsidRDefault="00955F2B" w:rsidP="00730941">
      <w:pPr>
        <w:pStyle w:val="CaptionHnh"/>
        <w:rPr>
          <w:rFonts w:eastAsia="Times New Roman" w:cs="Times New Roman"/>
        </w:rPr>
      </w:pPr>
      <w:bookmarkStart w:id="129" w:name="_Toc216390203"/>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34</w:t>
      </w:r>
      <w:r w:rsidR="001E0BF1">
        <w:rPr>
          <w:noProof/>
        </w:rPr>
        <w:fldChar w:fldCharType="end"/>
      </w:r>
      <w:r>
        <w:t xml:space="preserve"> </w:t>
      </w:r>
      <w:r w:rsidR="00E367F9">
        <w:t>Sơ đồ DFD mức 2 – Chức năng Thống kê báo cáo học phí</w:t>
      </w:r>
      <w:bookmarkEnd w:id="129"/>
    </w:p>
    <w:p w14:paraId="3796B2AF" w14:textId="77777777" w:rsidR="00475AF8" w:rsidRDefault="00475AF8" w:rsidP="00730941">
      <w:pPr>
        <w:pStyle w:val="Hnh"/>
      </w:pPr>
    </w:p>
    <w:p w14:paraId="06505042" w14:textId="15BCA217" w:rsidR="00B76E9B" w:rsidRDefault="00B76E9B" w:rsidP="00596E75">
      <w:pPr>
        <w:pStyle w:val="S"/>
        <w:rPr>
          <w:rFonts w:eastAsia="Times New Roman" w:cs="Times New Roman"/>
        </w:rPr>
      </w:pPr>
      <w:r>
        <w:rPr>
          <w:rFonts w:eastAsia="Times New Roman" w:cs="Times New Roman"/>
        </w:rPr>
        <w:t xml:space="preserve">Sơ đồ DFD mức 2 – Chức năng </w:t>
      </w:r>
      <w:r w:rsidR="008632FD">
        <w:rPr>
          <w:rFonts w:eastAsia="Times New Roman" w:cs="Times New Roman"/>
        </w:rPr>
        <w:t>Xuất hóa đơn</w:t>
      </w:r>
    </w:p>
    <w:p w14:paraId="5F787B95" w14:textId="2314CFF7" w:rsidR="00955F2B" w:rsidRDefault="0041240A" w:rsidP="00730941">
      <w:pPr>
        <w:pStyle w:val="Hnh"/>
      </w:pPr>
      <w:r w:rsidRPr="0041240A">
        <w:rPr>
          <w:lang w:val="vi-VN" w:eastAsia="vi-VN"/>
        </w:rPr>
        <w:drawing>
          <wp:inline distT="0" distB="0" distL="0" distR="0" wp14:anchorId="27A0D0D6" wp14:editId="19E5E1D1">
            <wp:extent cx="5759450" cy="3541395"/>
            <wp:effectExtent l="0" t="0" r="0" b="1905"/>
            <wp:docPr id="2138927238" name="Hình ảnh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59450" cy="3541395"/>
                    </a:xfrm>
                    <a:prstGeom prst="rect">
                      <a:avLst/>
                    </a:prstGeom>
                    <a:noFill/>
                    <a:ln>
                      <a:noFill/>
                    </a:ln>
                  </pic:spPr>
                </pic:pic>
              </a:graphicData>
            </a:graphic>
          </wp:inline>
        </w:drawing>
      </w:r>
    </w:p>
    <w:p w14:paraId="5E0EF9C3" w14:textId="1B821C41" w:rsidR="0041240A" w:rsidRPr="00955F2B" w:rsidRDefault="00955F2B" w:rsidP="00730941">
      <w:pPr>
        <w:pStyle w:val="CaptionHnh"/>
        <w:rPr>
          <w:lang w:val="vi-VN" w:eastAsia="vi-VN"/>
        </w:rPr>
      </w:pPr>
      <w:bookmarkStart w:id="130" w:name="_Toc216390204"/>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35</w:t>
      </w:r>
      <w:r w:rsidR="001E0BF1">
        <w:rPr>
          <w:noProof/>
        </w:rPr>
        <w:fldChar w:fldCharType="end"/>
      </w:r>
      <w:r>
        <w:t xml:space="preserve"> </w:t>
      </w:r>
      <w:r w:rsidR="00D97EC3">
        <w:t>Sơ đồ DFD mức 2 – Chức năng Xuất hóa đơn</w:t>
      </w:r>
      <w:bookmarkEnd w:id="130"/>
    </w:p>
    <w:p w14:paraId="368C7EBC" w14:textId="06C71303" w:rsidR="00B76E9B" w:rsidRDefault="00B76E9B" w:rsidP="00596E75">
      <w:pPr>
        <w:pStyle w:val="S"/>
        <w:rPr>
          <w:rFonts w:eastAsia="Times New Roman" w:cs="Times New Roman"/>
        </w:rPr>
      </w:pPr>
      <w:r>
        <w:rPr>
          <w:rFonts w:eastAsia="Times New Roman" w:cs="Times New Roman"/>
        </w:rPr>
        <w:t xml:space="preserve">Sơ đồ DFD mức 2 – Chức năng </w:t>
      </w:r>
      <w:r w:rsidR="003A00C9">
        <w:rPr>
          <w:rFonts w:eastAsia="Times New Roman" w:cs="Times New Roman"/>
        </w:rPr>
        <w:t>Thêm khóa học</w:t>
      </w:r>
    </w:p>
    <w:p w14:paraId="31A2C451" w14:textId="449C57F0" w:rsidR="00955F2B" w:rsidRDefault="00B35605" w:rsidP="00730941">
      <w:pPr>
        <w:pStyle w:val="Hnh"/>
      </w:pPr>
      <w:r w:rsidRPr="00B35605">
        <w:rPr>
          <w:lang w:val="vi-VN" w:eastAsia="vi-VN"/>
        </w:rPr>
        <w:drawing>
          <wp:inline distT="0" distB="0" distL="0" distR="0" wp14:anchorId="61A27D03" wp14:editId="2AB06DCD">
            <wp:extent cx="5760720" cy="4407204"/>
            <wp:effectExtent l="0" t="0" r="0" b="0"/>
            <wp:docPr id="2113889878" name="Hình ảnh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60720" cy="4407204"/>
                    </a:xfrm>
                    <a:prstGeom prst="rect">
                      <a:avLst/>
                    </a:prstGeom>
                    <a:noFill/>
                    <a:ln>
                      <a:noFill/>
                    </a:ln>
                  </pic:spPr>
                </pic:pic>
              </a:graphicData>
            </a:graphic>
          </wp:inline>
        </w:drawing>
      </w:r>
    </w:p>
    <w:p w14:paraId="73D45674" w14:textId="1991727C" w:rsidR="00B35605" w:rsidRPr="00955F2B" w:rsidRDefault="00955F2B" w:rsidP="00730941">
      <w:pPr>
        <w:pStyle w:val="CaptionHnh"/>
        <w:rPr>
          <w:lang w:val="vi-VN" w:eastAsia="vi-VN"/>
        </w:rPr>
      </w:pPr>
      <w:bookmarkStart w:id="131" w:name="_Toc216390205"/>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36</w:t>
      </w:r>
      <w:r w:rsidR="001E0BF1">
        <w:rPr>
          <w:noProof/>
        </w:rPr>
        <w:fldChar w:fldCharType="end"/>
      </w:r>
      <w:r>
        <w:t xml:space="preserve"> </w:t>
      </w:r>
      <w:r w:rsidR="00210821">
        <w:t>Sơ đồ DFD mức 2 – Chức năng Thêm khóa học</w:t>
      </w:r>
      <w:bookmarkEnd w:id="131"/>
    </w:p>
    <w:p w14:paraId="6CFBB135" w14:textId="133A08EF" w:rsidR="00B76E9B" w:rsidRDefault="00B76E9B" w:rsidP="00596E75">
      <w:pPr>
        <w:pStyle w:val="S"/>
        <w:rPr>
          <w:rFonts w:eastAsia="Times New Roman" w:cs="Times New Roman"/>
        </w:rPr>
      </w:pPr>
      <w:r>
        <w:rPr>
          <w:rFonts w:eastAsia="Times New Roman" w:cs="Times New Roman"/>
        </w:rPr>
        <w:t xml:space="preserve">Sơ đồ DFD mức 2 – Chức năng </w:t>
      </w:r>
      <w:r w:rsidR="00F76FE6">
        <w:rPr>
          <w:rFonts w:eastAsia="Times New Roman" w:cs="Times New Roman"/>
        </w:rPr>
        <w:t>Thống kê đăng kí học</w:t>
      </w:r>
    </w:p>
    <w:p w14:paraId="51F03FBF" w14:textId="204DF2EC" w:rsidR="00955F2B" w:rsidRDefault="00941C48" w:rsidP="00730941">
      <w:pPr>
        <w:pStyle w:val="Hnh"/>
      </w:pPr>
      <w:r w:rsidRPr="00941C48">
        <w:rPr>
          <w:lang w:val="vi-VN" w:eastAsia="vi-VN"/>
        </w:rPr>
        <w:drawing>
          <wp:inline distT="0" distB="0" distL="0" distR="0" wp14:anchorId="50AE834F" wp14:editId="34EBE803">
            <wp:extent cx="5760720" cy="5702269"/>
            <wp:effectExtent l="0" t="0" r="0" b="0"/>
            <wp:docPr id="1495298240" name="Hình ảnh 23" descr="Ảnh có chứa văn bản, biểu đồ, Phông chữ, ảnh chụp màn hình&#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298240" name="Hình ảnh 23" descr="Ảnh có chứa văn bản, biểu đồ, Phông chữ, ảnh chụp màn hình&#10;&#10;Nội dung do AI tạo ra có thể không chính xác."/>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60720" cy="5702269"/>
                    </a:xfrm>
                    <a:prstGeom prst="rect">
                      <a:avLst/>
                    </a:prstGeom>
                    <a:noFill/>
                    <a:ln>
                      <a:noFill/>
                    </a:ln>
                  </pic:spPr>
                </pic:pic>
              </a:graphicData>
            </a:graphic>
          </wp:inline>
        </w:drawing>
      </w:r>
    </w:p>
    <w:p w14:paraId="39BCF345" w14:textId="466A1F6F" w:rsidR="00941C48" w:rsidRPr="00955F2B" w:rsidRDefault="00955F2B" w:rsidP="00730941">
      <w:pPr>
        <w:pStyle w:val="CaptionHnh"/>
        <w:rPr>
          <w:lang w:val="vi-VN" w:eastAsia="vi-VN"/>
        </w:rPr>
      </w:pPr>
      <w:bookmarkStart w:id="132" w:name="_Toc216390206"/>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37</w:t>
      </w:r>
      <w:r w:rsidR="001E0BF1">
        <w:rPr>
          <w:noProof/>
        </w:rPr>
        <w:fldChar w:fldCharType="end"/>
      </w:r>
      <w:r>
        <w:t xml:space="preserve"> </w:t>
      </w:r>
      <w:r w:rsidR="00471B2F">
        <w:t>Sơ đồ DFD mức 2 – Chức năng Thống kê đăng ký học</w:t>
      </w:r>
      <w:bookmarkEnd w:id="132"/>
    </w:p>
    <w:p w14:paraId="01AA5B18" w14:textId="50250236" w:rsidR="00B76E9B" w:rsidRDefault="00B76E9B" w:rsidP="00596E75">
      <w:pPr>
        <w:pStyle w:val="S"/>
        <w:rPr>
          <w:rFonts w:eastAsia="Times New Roman" w:cs="Times New Roman"/>
        </w:rPr>
      </w:pPr>
      <w:r>
        <w:rPr>
          <w:rFonts w:eastAsia="Times New Roman" w:cs="Times New Roman"/>
        </w:rPr>
        <w:t xml:space="preserve">Sơ đồ DFD mức 2 – Chức năng </w:t>
      </w:r>
      <w:r w:rsidR="00F76FE6">
        <w:rPr>
          <w:rFonts w:eastAsia="Times New Roman" w:cs="Times New Roman"/>
        </w:rPr>
        <w:t>Cập nhập khóa học</w:t>
      </w:r>
    </w:p>
    <w:p w14:paraId="611C2CD1" w14:textId="46E83DF4" w:rsidR="00955F2B" w:rsidRDefault="00AE0C81" w:rsidP="00730941">
      <w:pPr>
        <w:pStyle w:val="Hnh"/>
      </w:pPr>
      <w:r w:rsidRPr="00AE0C81">
        <w:rPr>
          <w:lang w:val="vi-VN" w:eastAsia="vi-VN"/>
        </w:rPr>
        <w:drawing>
          <wp:inline distT="0" distB="0" distL="0" distR="0" wp14:anchorId="27CF91E1" wp14:editId="380D7D4A">
            <wp:extent cx="5760720" cy="6442487"/>
            <wp:effectExtent l="0" t="0" r="0" b="0"/>
            <wp:docPr id="852974530" name="Hình ảnh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60720" cy="6442487"/>
                    </a:xfrm>
                    <a:prstGeom prst="rect">
                      <a:avLst/>
                    </a:prstGeom>
                    <a:noFill/>
                    <a:ln>
                      <a:noFill/>
                    </a:ln>
                  </pic:spPr>
                </pic:pic>
              </a:graphicData>
            </a:graphic>
          </wp:inline>
        </w:drawing>
      </w:r>
    </w:p>
    <w:p w14:paraId="488E8165" w14:textId="520C3836" w:rsidR="00AE0C81" w:rsidRPr="00955F2B" w:rsidRDefault="00955F2B" w:rsidP="00730941">
      <w:pPr>
        <w:pStyle w:val="CaptionHnh"/>
        <w:rPr>
          <w:lang w:val="vi-VN" w:eastAsia="vi-VN"/>
        </w:rPr>
      </w:pPr>
      <w:bookmarkStart w:id="133" w:name="_Toc216390207"/>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38</w:t>
      </w:r>
      <w:r w:rsidR="001E0BF1">
        <w:rPr>
          <w:noProof/>
        </w:rPr>
        <w:fldChar w:fldCharType="end"/>
      </w:r>
      <w:r>
        <w:t xml:space="preserve"> </w:t>
      </w:r>
      <w:r w:rsidR="00986F19">
        <w:t>Sơ đồ DFD mức 2 – Chức năng Cập nhật khóa học</w:t>
      </w:r>
      <w:bookmarkEnd w:id="133"/>
    </w:p>
    <w:p w14:paraId="29ACB7CE" w14:textId="7700FC51" w:rsidR="00B76E9B" w:rsidRDefault="00B76E9B" w:rsidP="00596E75">
      <w:pPr>
        <w:pStyle w:val="S"/>
        <w:rPr>
          <w:rFonts w:eastAsia="Times New Roman" w:cs="Times New Roman"/>
        </w:rPr>
      </w:pPr>
      <w:r>
        <w:rPr>
          <w:rFonts w:eastAsia="Times New Roman" w:cs="Times New Roman"/>
        </w:rPr>
        <w:t xml:space="preserve">Sơ đồ DFD mức 2 – Chức năng </w:t>
      </w:r>
      <w:r w:rsidR="00F76FE6">
        <w:rPr>
          <w:rFonts w:eastAsia="Times New Roman" w:cs="Times New Roman"/>
        </w:rPr>
        <w:t>Xóa khóa học</w:t>
      </w:r>
    </w:p>
    <w:p w14:paraId="1E98BF6D" w14:textId="2DAABFEB" w:rsidR="00955F2B" w:rsidRDefault="0037786D" w:rsidP="00730941">
      <w:pPr>
        <w:pStyle w:val="Hnh"/>
      </w:pPr>
      <w:r w:rsidRPr="0037786D">
        <w:rPr>
          <w:lang w:val="vi-VN" w:eastAsia="vi-VN"/>
        </w:rPr>
        <w:drawing>
          <wp:inline distT="0" distB="0" distL="0" distR="0" wp14:anchorId="495A0C5A" wp14:editId="37D91376">
            <wp:extent cx="5760720" cy="6536667"/>
            <wp:effectExtent l="0" t="0" r="0" b="0"/>
            <wp:docPr id="746840633" name="Hình ảnh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60720" cy="6536667"/>
                    </a:xfrm>
                    <a:prstGeom prst="rect">
                      <a:avLst/>
                    </a:prstGeom>
                    <a:noFill/>
                    <a:ln>
                      <a:noFill/>
                    </a:ln>
                  </pic:spPr>
                </pic:pic>
              </a:graphicData>
            </a:graphic>
          </wp:inline>
        </w:drawing>
      </w:r>
    </w:p>
    <w:p w14:paraId="5DA25055" w14:textId="5C7ECF50" w:rsidR="0037786D" w:rsidRPr="00955F2B" w:rsidRDefault="00955F2B" w:rsidP="00730941">
      <w:pPr>
        <w:pStyle w:val="CaptionHnh"/>
        <w:rPr>
          <w:lang w:val="vi-VN" w:eastAsia="vi-VN"/>
        </w:rPr>
      </w:pPr>
      <w:bookmarkStart w:id="134" w:name="_Toc216390208"/>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39</w:t>
      </w:r>
      <w:r w:rsidR="001E0BF1">
        <w:rPr>
          <w:noProof/>
        </w:rPr>
        <w:fldChar w:fldCharType="end"/>
      </w:r>
      <w:r>
        <w:t xml:space="preserve"> </w:t>
      </w:r>
      <w:r w:rsidR="00D27DC9">
        <w:t>Sơ đồ DFD mức 2 – Chức năng Xóa khóa học</w:t>
      </w:r>
      <w:bookmarkEnd w:id="134"/>
    </w:p>
    <w:p w14:paraId="571EB4BC" w14:textId="284ABFAE" w:rsidR="00B76E9B" w:rsidRDefault="00B76E9B" w:rsidP="00596E75">
      <w:pPr>
        <w:pStyle w:val="S"/>
        <w:rPr>
          <w:rFonts w:eastAsia="Times New Roman" w:cs="Times New Roman"/>
        </w:rPr>
      </w:pPr>
      <w:r>
        <w:rPr>
          <w:rFonts w:eastAsia="Times New Roman" w:cs="Times New Roman"/>
        </w:rPr>
        <w:t xml:space="preserve">Sơ đồ DFD mức 2 – Chức năng </w:t>
      </w:r>
      <w:r w:rsidR="00F76FE6">
        <w:rPr>
          <w:rFonts w:eastAsia="Times New Roman" w:cs="Times New Roman"/>
        </w:rPr>
        <w:t>Tìm kiếm khóa học</w:t>
      </w:r>
    </w:p>
    <w:p w14:paraId="07D9D7EA" w14:textId="65C5F0D6" w:rsidR="00955F2B" w:rsidRDefault="00AD520F" w:rsidP="00730941">
      <w:pPr>
        <w:pStyle w:val="Hnh"/>
        <w:rPr>
          <w:lang w:eastAsia="vi-VN"/>
        </w:rPr>
      </w:pPr>
      <w:r w:rsidRPr="00AD520F">
        <w:rPr>
          <w:lang w:val="vi-VN" w:eastAsia="vi-VN"/>
        </w:rPr>
        <w:drawing>
          <wp:inline distT="0" distB="0" distL="0" distR="0" wp14:anchorId="199F1AF5" wp14:editId="448D7F74">
            <wp:extent cx="5760720" cy="3030888"/>
            <wp:effectExtent l="0" t="0" r="0" b="0"/>
            <wp:docPr id="1456585211" name="Hình ảnh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60720" cy="3030888"/>
                    </a:xfrm>
                    <a:prstGeom prst="rect">
                      <a:avLst/>
                    </a:prstGeom>
                    <a:noFill/>
                    <a:ln>
                      <a:noFill/>
                    </a:ln>
                  </pic:spPr>
                </pic:pic>
              </a:graphicData>
            </a:graphic>
          </wp:inline>
        </w:drawing>
      </w:r>
    </w:p>
    <w:p w14:paraId="3848D407" w14:textId="047BD499" w:rsidR="00AD520F" w:rsidRDefault="00955F2B" w:rsidP="00730941">
      <w:pPr>
        <w:pStyle w:val="CaptionHnh"/>
      </w:pPr>
      <w:bookmarkStart w:id="135" w:name="_Toc216390209"/>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40</w:t>
      </w:r>
      <w:r w:rsidR="001E0BF1">
        <w:rPr>
          <w:noProof/>
        </w:rPr>
        <w:fldChar w:fldCharType="end"/>
      </w:r>
      <w:r>
        <w:t xml:space="preserve"> </w:t>
      </w:r>
      <w:r w:rsidR="003662F2">
        <w:t>Sơ đồ DFD mức 2 – Chức năng Tìm kiếm khóa học</w:t>
      </w:r>
      <w:bookmarkEnd w:id="135"/>
    </w:p>
    <w:p w14:paraId="1E73E5AC" w14:textId="2D0AFBDD" w:rsidR="00B76E9B" w:rsidRDefault="00B76E9B" w:rsidP="00596E75">
      <w:pPr>
        <w:pStyle w:val="S"/>
        <w:rPr>
          <w:rFonts w:eastAsia="Times New Roman" w:cs="Times New Roman"/>
        </w:rPr>
      </w:pPr>
      <w:r>
        <w:rPr>
          <w:rFonts w:eastAsia="Times New Roman" w:cs="Times New Roman"/>
        </w:rPr>
        <w:t xml:space="preserve">Sơ đồ DFD mức 2 – Chức năng </w:t>
      </w:r>
      <w:r w:rsidR="009C4F54">
        <w:rPr>
          <w:rFonts w:eastAsia="Times New Roman" w:cs="Times New Roman"/>
        </w:rPr>
        <w:t>Thêm lớp học</w:t>
      </w:r>
    </w:p>
    <w:p w14:paraId="020DCA35" w14:textId="6429AA10" w:rsidR="00955F2B" w:rsidRDefault="00B170F2" w:rsidP="00730941">
      <w:pPr>
        <w:pStyle w:val="Hnh"/>
        <w:rPr>
          <w:lang w:eastAsia="vi-VN"/>
        </w:rPr>
      </w:pPr>
      <w:r w:rsidRPr="00B170F2">
        <w:drawing>
          <wp:inline distT="0" distB="0" distL="0" distR="0" wp14:anchorId="6B3C441C" wp14:editId="0F2AEC0E">
            <wp:extent cx="5759450" cy="3769360"/>
            <wp:effectExtent l="0" t="0" r="0" b="2540"/>
            <wp:docPr id="2099572999" name="Hình ảnh 27" descr="Ảnh có chứa văn bản, biểu đồ, ảnh chụp màn hình, Phông chữ&#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572999" name="Hình ảnh 27" descr="Ảnh có chứa văn bản, biểu đồ, ảnh chụp màn hình, Phông chữ&#10;&#10;Nội dung do AI tạo ra có thể không chính xác."/>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59450" cy="3769360"/>
                    </a:xfrm>
                    <a:prstGeom prst="rect">
                      <a:avLst/>
                    </a:prstGeom>
                    <a:noFill/>
                    <a:ln>
                      <a:noFill/>
                    </a:ln>
                  </pic:spPr>
                </pic:pic>
              </a:graphicData>
            </a:graphic>
          </wp:inline>
        </w:drawing>
      </w:r>
    </w:p>
    <w:p w14:paraId="28D1FBFB" w14:textId="081741FD" w:rsidR="00B170F2" w:rsidRDefault="00955F2B" w:rsidP="00730941">
      <w:pPr>
        <w:pStyle w:val="CaptionHnh"/>
      </w:pPr>
      <w:bookmarkStart w:id="136" w:name="_Toc216390210"/>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41</w:t>
      </w:r>
      <w:r w:rsidR="001E0BF1">
        <w:rPr>
          <w:noProof/>
        </w:rPr>
        <w:fldChar w:fldCharType="end"/>
      </w:r>
      <w:r>
        <w:t xml:space="preserve"> </w:t>
      </w:r>
      <w:r w:rsidR="007F5964">
        <w:t>Sơ đồ DFD mức 2 – Chức năng Thêm lớp học</w:t>
      </w:r>
      <w:bookmarkEnd w:id="136"/>
    </w:p>
    <w:p w14:paraId="5E3938AA" w14:textId="0A3F086F" w:rsidR="00F76FE6" w:rsidRDefault="00F76FE6" w:rsidP="00F76FE6">
      <w:pPr>
        <w:pStyle w:val="S"/>
        <w:rPr>
          <w:rFonts w:eastAsia="Times New Roman" w:cs="Times New Roman"/>
        </w:rPr>
      </w:pPr>
      <w:r>
        <w:rPr>
          <w:rFonts w:eastAsia="Times New Roman" w:cs="Times New Roman"/>
        </w:rPr>
        <w:t xml:space="preserve">Sơ đồ DFD mức 2 – Chức năng </w:t>
      </w:r>
      <w:r w:rsidR="00151D82">
        <w:rPr>
          <w:rFonts w:eastAsia="Times New Roman" w:cs="Times New Roman"/>
        </w:rPr>
        <w:t>Cập nhập thông tin lớp học</w:t>
      </w:r>
    </w:p>
    <w:p w14:paraId="37978A2F" w14:textId="707813CE" w:rsidR="00955F2B" w:rsidRDefault="007118C3" w:rsidP="00730941">
      <w:pPr>
        <w:pStyle w:val="Hnh"/>
        <w:rPr>
          <w:lang w:eastAsia="vi-VN"/>
        </w:rPr>
      </w:pPr>
      <w:r w:rsidRPr="007118C3">
        <w:rPr>
          <w:lang w:val="vi-VN" w:eastAsia="vi-VN"/>
        </w:rPr>
        <w:drawing>
          <wp:inline distT="0" distB="0" distL="0" distR="0" wp14:anchorId="72A824C5" wp14:editId="35AAB1E9">
            <wp:extent cx="5759450" cy="3769360"/>
            <wp:effectExtent l="0" t="0" r="0" b="2540"/>
            <wp:docPr id="1010791684" name="Hình ảnh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59450" cy="3769360"/>
                    </a:xfrm>
                    <a:prstGeom prst="rect">
                      <a:avLst/>
                    </a:prstGeom>
                    <a:noFill/>
                    <a:ln>
                      <a:noFill/>
                    </a:ln>
                  </pic:spPr>
                </pic:pic>
              </a:graphicData>
            </a:graphic>
          </wp:inline>
        </w:drawing>
      </w:r>
    </w:p>
    <w:p w14:paraId="1DC420F4" w14:textId="64C69DD5" w:rsidR="007118C3" w:rsidRDefault="00955F2B" w:rsidP="00730941">
      <w:pPr>
        <w:pStyle w:val="CaptionHnh"/>
      </w:pPr>
      <w:bookmarkStart w:id="137" w:name="_Toc216390211"/>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42</w:t>
      </w:r>
      <w:r w:rsidR="001E0BF1">
        <w:rPr>
          <w:noProof/>
        </w:rPr>
        <w:fldChar w:fldCharType="end"/>
      </w:r>
      <w:r>
        <w:t xml:space="preserve"> </w:t>
      </w:r>
      <w:r w:rsidR="00E715CB">
        <w:t>Sơ đồ DFD mức 2 – Chức năng Cập nhật thông tin lớp học</w:t>
      </w:r>
      <w:bookmarkEnd w:id="137"/>
    </w:p>
    <w:p w14:paraId="6CFDB8FE" w14:textId="7A9B8890" w:rsidR="00F76FE6" w:rsidRDefault="00F76FE6" w:rsidP="00F76FE6">
      <w:pPr>
        <w:pStyle w:val="S"/>
        <w:rPr>
          <w:rFonts w:eastAsia="Times New Roman" w:cs="Times New Roman"/>
        </w:rPr>
      </w:pPr>
      <w:r>
        <w:rPr>
          <w:rFonts w:eastAsia="Times New Roman" w:cs="Times New Roman"/>
        </w:rPr>
        <w:t xml:space="preserve">Sơ đồ DFD mức 2 – Chức năng </w:t>
      </w:r>
      <w:r w:rsidR="00671780">
        <w:rPr>
          <w:rFonts w:eastAsia="Times New Roman" w:cs="Times New Roman"/>
        </w:rPr>
        <w:t>Cập nhập học viên của lớp học</w:t>
      </w:r>
    </w:p>
    <w:p w14:paraId="04F49462" w14:textId="71D6E590" w:rsidR="00A42688" w:rsidRDefault="001C3A90" w:rsidP="00730941">
      <w:pPr>
        <w:pStyle w:val="Hnh"/>
      </w:pPr>
      <w:r>
        <w:drawing>
          <wp:inline distT="0" distB="0" distL="0" distR="0" wp14:anchorId="27A35BAD" wp14:editId="780A67FF">
            <wp:extent cx="6486525" cy="5210175"/>
            <wp:effectExtent l="0" t="0" r="0" b="0"/>
            <wp:docPr id="1771306275"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306275" name="Picture 1771306275"/>
                    <pic:cNvPicPr/>
                  </pic:nvPicPr>
                  <pic:blipFill>
                    <a:blip r:embed="rId87">
                      <a:extLst>
                        <a:ext uri="{28A0092B-C50C-407E-A947-70E740481C1C}">
                          <a14:useLocalDpi xmlns:a14="http://schemas.microsoft.com/office/drawing/2010/main"/>
                        </a:ext>
                      </a:extLst>
                    </a:blip>
                    <a:stretch>
                      <a:fillRect/>
                    </a:stretch>
                  </pic:blipFill>
                  <pic:spPr>
                    <a:xfrm>
                      <a:off x="0" y="0"/>
                      <a:ext cx="6486525" cy="5210175"/>
                    </a:xfrm>
                    <a:prstGeom prst="rect">
                      <a:avLst/>
                    </a:prstGeom>
                  </pic:spPr>
                </pic:pic>
              </a:graphicData>
            </a:graphic>
          </wp:inline>
        </w:drawing>
      </w:r>
    </w:p>
    <w:p w14:paraId="316797CB" w14:textId="1E971D7F" w:rsidR="00F24E22" w:rsidRDefault="00A42688" w:rsidP="00730941">
      <w:pPr>
        <w:pStyle w:val="CaptionHnh"/>
      </w:pPr>
      <w:bookmarkStart w:id="138" w:name="_Toc216390212"/>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43</w:t>
      </w:r>
      <w:r w:rsidR="001E0BF1">
        <w:rPr>
          <w:noProof/>
        </w:rPr>
        <w:fldChar w:fldCharType="end"/>
      </w:r>
      <w:r>
        <w:t xml:space="preserve"> </w:t>
      </w:r>
      <w:r w:rsidR="00E715CB">
        <w:t>Sơ đồ DFD mức 2 – Chức năng Cập nhật học viên của lớp học</w:t>
      </w:r>
      <w:bookmarkEnd w:id="138"/>
    </w:p>
    <w:p w14:paraId="3A815FDE" w14:textId="029A2FCF" w:rsidR="00F76FE6" w:rsidRDefault="00F76FE6" w:rsidP="00F76FE6">
      <w:pPr>
        <w:pStyle w:val="S"/>
        <w:rPr>
          <w:rFonts w:eastAsia="Times New Roman" w:cs="Times New Roman"/>
        </w:rPr>
      </w:pPr>
      <w:r>
        <w:rPr>
          <w:rFonts w:eastAsia="Times New Roman" w:cs="Times New Roman"/>
        </w:rPr>
        <w:t xml:space="preserve">Sơ đồ DFD mức 2 – Chức năng </w:t>
      </w:r>
      <w:r w:rsidR="000C5FBB">
        <w:rPr>
          <w:rFonts w:eastAsia="Times New Roman" w:cs="Times New Roman"/>
        </w:rPr>
        <w:t>Cập nhập trạng thái lớp học</w:t>
      </w:r>
    </w:p>
    <w:p w14:paraId="0F0E628C" w14:textId="39F3D787" w:rsidR="00A42688" w:rsidRDefault="00201B42" w:rsidP="00730941">
      <w:pPr>
        <w:pStyle w:val="Hnh"/>
        <w:rPr>
          <w:lang w:eastAsia="vi-VN"/>
        </w:rPr>
      </w:pPr>
      <w:r w:rsidRPr="00201B42">
        <w:rPr>
          <w:lang w:val="vi-VN" w:eastAsia="vi-VN"/>
        </w:rPr>
        <w:drawing>
          <wp:inline distT="0" distB="0" distL="0" distR="0" wp14:anchorId="415FB0CC" wp14:editId="00CCFC4B">
            <wp:extent cx="5759450" cy="3769360"/>
            <wp:effectExtent l="0" t="0" r="0" b="2540"/>
            <wp:docPr id="1910897822" name="Hình ảnh 30" descr="Ảnh có chứa văn bản, biểu đồ, ảnh chụp màn hình, Phông chữ&#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897822" name="Hình ảnh 30" descr="Ảnh có chứa văn bản, biểu đồ, ảnh chụp màn hình, Phông chữ&#10;&#10;Nội dung do AI tạo ra có thể không chính xác."/>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759450" cy="3769360"/>
                    </a:xfrm>
                    <a:prstGeom prst="rect">
                      <a:avLst/>
                    </a:prstGeom>
                    <a:noFill/>
                    <a:ln>
                      <a:noFill/>
                    </a:ln>
                  </pic:spPr>
                </pic:pic>
              </a:graphicData>
            </a:graphic>
          </wp:inline>
        </w:drawing>
      </w:r>
    </w:p>
    <w:p w14:paraId="5E291F54" w14:textId="7C533561" w:rsidR="00201B42" w:rsidRDefault="00A42688" w:rsidP="00730941">
      <w:pPr>
        <w:pStyle w:val="CaptionHnh"/>
      </w:pPr>
      <w:bookmarkStart w:id="139" w:name="_Toc216390213"/>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44</w:t>
      </w:r>
      <w:r w:rsidR="001E0BF1">
        <w:rPr>
          <w:noProof/>
        </w:rPr>
        <w:fldChar w:fldCharType="end"/>
      </w:r>
      <w:r>
        <w:t xml:space="preserve"> </w:t>
      </w:r>
      <w:r w:rsidR="00E715CB">
        <w:t>Sơ đồ DFD mức 2 – Chức năng Cập nhật trạng thái lớp học</w:t>
      </w:r>
      <w:bookmarkEnd w:id="139"/>
    </w:p>
    <w:p w14:paraId="25E8B725" w14:textId="567A03F7" w:rsidR="00F76FE6" w:rsidRDefault="00F76FE6" w:rsidP="00F76FE6">
      <w:pPr>
        <w:pStyle w:val="S"/>
        <w:rPr>
          <w:rFonts w:eastAsia="Times New Roman" w:cs="Times New Roman"/>
        </w:rPr>
      </w:pPr>
      <w:r>
        <w:rPr>
          <w:rFonts w:eastAsia="Times New Roman" w:cs="Times New Roman"/>
        </w:rPr>
        <w:t xml:space="preserve">Sơ đồ DFD mức 2 – Chức năng </w:t>
      </w:r>
      <w:r w:rsidR="00406AD2">
        <w:rPr>
          <w:rFonts w:eastAsia="Times New Roman" w:cs="Times New Roman"/>
        </w:rPr>
        <w:t>Cập nhập thông tin điểm danh</w:t>
      </w:r>
    </w:p>
    <w:p w14:paraId="03235864" w14:textId="091E888A" w:rsidR="00A42688" w:rsidRDefault="00043715" w:rsidP="00730941">
      <w:pPr>
        <w:pStyle w:val="Hnh"/>
        <w:rPr>
          <w:lang w:eastAsia="vi-VN"/>
        </w:rPr>
      </w:pPr>
      <w:r w:rsidRPr="00043715">
        <w:rPr>
          <w:lang w:val="vi-VN" w:eastAsia="vi-VN"/>
        </w:rPr>
        <w:drawing>
          <wp:inline distT="0" distB="0" distL="0" distR="0" wp14:anchorId="0C827085" wp14:editId="7368BAFF">
            <wp:extent cx="4684395" cy="4485640"/>
            <wp:effectExtent l="0" t="0" r="1905" b="0"/>
            <wp:docPr id="1317125935" name="Hình ảnh 31" descr="Ảnh có chứa văn bản, ảnh chụp màn hình, biểu đồ, Phông chữ&#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25935" name="Hình ảnh 31" descr="Ảnh có chứa văn bản, ảnh chụp màn hình, biểu đồ, Phông chữ&#10;&#10;Nội dung do AI tạo ra có thể không chính xác."/>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684395" cy="4485640"/>
                    </a:xfrm>
                    <a:prstGeom prst="rect">
                      <a:avLst/>
                    </a:prstGeom>
                    <a:noFill/>
                    <a:ln>
                      <a:noFill/>
                    </a:ln>
                  </pic:spPr>
                </pic:pic>
              </a:graphicData>
            </a:graphic>
          </wp:inline>
        </w:drawing>
      </w:r>
    </w:p>
    <w:p w14:paraId="6BF9A30D" w14:textId="2C30C16E" w:rsidR="00043715" w:rsidRDefault="00A42688" w:rsidP="00730941">
      <w:pPr>
        <w:pStyle w:val="CaptionHnh"/>
      </w:pPr>
      <w:bookmarkStart w:id="140" w:name="_Toc216390214"/>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45</w:t>
      </w:r>
      <w:r w:rsidR="001E0BF1">
        <w:rPr>
          <w:noProof/>
        </w:rPr>
        <w:fldChar w:fldCharType="end"/>
      </w:r>
      <w:r>
        <w:t xml:space="preserve"> </w:t>
      </w:r>
      <w:r w:rsidR="00E715CB">
        <w:t>Sơ đồ DFD mức 2 – Chức năng Cập nhật thông tin điểm danh</w:t>
      </w:r>
      <w:bookmarkEnd w:id="140"/>
    </w:p>
    <w:p w14:paraId="46A86690" w14:textId="76DA830D" w:rsidR="00F76FE6" w:rsidRDefault="00F76FE6" w:rsidP="00F76FE6">
      <w:pPr>
        <w:pStyle w:val="S"/>
        <w:rPr>
          <w:rFonts w:eastAsia="Times New Roman" w:cs="Times New Roman"/>
        </w:rPr>
      </w:pPr>
      <w:r>
        <w:rPr>
          <w:rFonts w:eastAsia="Times New Roman" w:cs="Times New Roman"/>
        </w:rPr>
        <w:t xml:space="preserve">Sơ đồ DFD mức 2 – Chức năng </w:t>
      </w:r>
      <w:r w:rsidR="00843B71">
        <w:rPr>
          <w:rFonts w:eastAsia="Times New Roman" w:cs="Times New Roman"/>
        </w:rPr>
        <w:t>Cập nhập trạng thái của học viên</w:t>
      </w:r>
    </w:p>
    <w:p w14:paraId="5B439967" w14:textId="4E240DE2" w:rsidR="00A42688" w:rsidRDefault="07BF741E" w:rsidP="00730941">
      <w:pPr>
        <w:pStyle w:val="Hnh"/>
      </w:pPr>
      <w:r>
        <w:drawing>
          <wp:inline distT="0" distB="0" distL="0" distR="0" wp14:anchorId="3FC3C034" wp14:editId="080DC225">
            <wp:extent cx="4457700" cy="6486525"/>
            <wp:effectExtent l="0" t="0" r="0" b="0"/>
            <wp:docPr id="1201710525"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710525" name="Picture 1201710525"/>
                    <pic:cNvPicPr/>
                  </pic:nvPicPr>
                  <pic:blipFill>
                    <a:blip r:embed="rId90">
                      <a:extLst>
                        <a:ext uri="{28A0092B-C50C-407E-A947-70E740481C1C}">
                          <a14:useLocalDpi xmlns:a14="http://schemas.microsoft.com/office/drawing/2010/main"/>
                        </a:ext>
                      </a:extLst>
                    </a:blip>
                    <a:stretch>
                      <a:fillRect/>
                    </a:stretch>
                  </pic:blipFill>
                  <pic:spPr>
                    <a:xfrm>
                      <a:off x="0" y="0"/>
                      <a:ext cx="4457700" cy="6486525"/>
                    </a:xfrm>
                    <a:prstGeom prst="rect">
                      <a:avLst/>
                    </a:prstGeom>
                  </pic:spPr>
                </pic:pic>
              </a:graphicData>
            </a:graphic>
          </wp:inline>
        </w:drawing>
      </w:r>
    </w:p>
    <w:p w14:paraId="51ED88D1" w14:textId="52C96201" w:rsidR="00142A14" w:rsidRDefault="00A42688" w:rsidP="00730941">
      <w:pPr>
        <w:pStyle w:val="CaptionHnh"/>
      </w:pPr>
      <w:bookmarkStart w:id="141" w:name="_Toc216390215"/>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46</w:t>
      </w:r>
      <w:r w:rsidR="001E0BF1">
        <w:rPr>
          <w:noProof/>
        </w:rPr>
        <w:fldChar w:fldCharType="end"/>
      </w:r>
      <w:r>
        <w:t xml:space="preserve"> </w:t>
      </w:r>
      <w:r w:rsidR="00E715CB">
        <w:t>Sơ đồ DFD mức 2 – Chức năng Cập nhật trạng thái của học viên</w:t>
      </w:r>
      <w:bookmarkEnd w:id="141"/>
    </w:p>
    <w:p w14:paraId="79E4BC0B" w14:textId="5D510526" w:rsidR="00F76FE6" w:rsidRDefault="00F76FE6" w:rsidP="00F76FE6">
      <w:pPr>
        <w:pStyle w:val="S"/>
        <w:rPr>
          <w:rFonts w:eastAsia="Times New Roman" w:cs="Times New Roman"/>
        </w:rPr>
      </w:pPr>
      <w:r>
        <w:rPr>
          <w:rFonts w:eastAsia="Times New Roman" w:cs="Times New Roman"/>
        </w:rPr>
        <w:t xml:space="preserve">Sơ đồ DFD mức 2 – Chức năng </w:t>
      </w:r>
      <w:r w:rsidR="0069759C">
        <w:rPr>
          <w:rFonts w:eastAsia="Times New Roman" w:cs="Times New Roman"/>
        </w:rPr>
        <w:t>Xếp lịch</w:t>
      </w:r>
    </w:p>
    <w:p w14:paraId="2F548DA7" w14:textId="3AFA3351" w:rsidR="00A42688" w:rsidRDefault="0039578A" w:rsidP="00730941">
      <w:pPr>
        <w:pStyle w:val="Hnh"/>
      </w:pPr>
      <w:r w:rsidRPr="0039578A">
        <w:rPr>
          <w:lang w:val="vi-VN" w:eastAsia="vi-VN"/>
        </w:rPr>
        <w:drawing>
          <wp:inline distT="0" distB="0" distL="0" distR="0" wp14:anchorId="067E1E14" wp14:editId="2B8F8936">
            <wp:extent cx="5751195" cy="4963160"/>
            <wp:effectExtent l="0" t="0" r="1905" b="8890"/>
            <wp:docPr id="1399319717" name="Hình ảnh 33" descr="Ảnh có chứa văn bản, biểu đồ, bản phác thảo, hình vẽ&#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319717" name="Hình ảnh 33" descr="Ảnh có chứa văn bản, biểu đồ, bản phác thảo, hình vẽ&#10;&#10;Nội dung do AI tạo ra có thể không chính xác."/>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51195" cy="4963160"/>
                    </a:xfrm>
                    <a:prstGeom prst="rect">
                      <a:avLst/>
                    </a:prstGeom>
                    <a:noFill/>
                    <a:ln>
                      <a:noFill/>
                    </a:ln>
                  </pic:spPr>
                </pic:pic>
              </a:graphicData>
            </a:graphic>
          </wp:inline>
        </w:drawing>
      </w:r>
    </w:p>
    <w:p w14:paraId="394D3C44" w14:textId="7161B870" w:rsidR="0039578A" w:rsidRPr="00A42688" w:rsidRDefault="00A42688" w:rsidP="00730941">
      <w:pPr>
        <w:pStyle w:val="CaptionHnh"/>
        <w:rPr>
          <w:lang w:val="vi-VN" w:eastAsia="vi-VN"/>
        </w:rPr>
      </w:pPr>
      <w:bookmarkStart w:id="142" w:name="_Toc216390216"/>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47</w:t>
      </w:r>
      <w:r w:rsidR="001E0BF1">
        <w:rPr>
          <w:noProof/>
        </w:rPr>
        <w:fldChar w:fldCharType="end"/>
      </w:r>
      <w:r>
        <w:t xml:space="preserve"> </w:t>
      </w:r>
      <w:r w:rsidR="00E715CB">
        <w:t>Sơ đồ DFD mức 2 – Chức năng Xếp lịch</w:t>
      </w:r>
      <w:bookmarkEnd w:id="142"/>
    </w:p>
    <w:p w14:paraId="744316B3" w14:textId="50D063AB" w:rsidR="00F76FE6" w:rsidRDefault="00F76FE6" w:rsidP="00F76FE6">
      <w:pPr>
        <w:pStyle w:val="S"/>
        <w:rPr>
          <w:rFonts w:eastAsia="Times New Roman" w:cs="Times New Roman"/>
        </w:rPr>
      </w:pPr>
      <w:r>
        <w:rPr>
          <w:rFonts w:eastAsia="Times New Roman" w:cs="Times New Roman"/>
        </w:rPr>
        <w:t xml:space="preserve">Sơ đồ DFD mức 2 – Chức năng </w:t>
      </w:r>
      <w:r w:rsidR="0069759C">
        <w:rPr>
          <w:rFonts w:eastAsia="Times New Roman" w:cs="Times New Roman"/>
        </w:rPr>
        <w:t>Xóa lớp học</w:t>
      </w:r>
    </w:p>
    <w:p w14:paraId="44C0B3F3" w14:textId="44011EF3" w:rsidR="00A42688" w:rsidRDefault="00AE0EAA" w:rsidP="00A42688">
      <w:pPr>
        <w:pStyle w:val="Hnh"/>
        <w:keepNext/>
        <w:rPr>
          <w:lang w:eastAsia="vi-VN"/>
        </w:rPr>
      </w:pPr>
      <w:r w:rsidRPr="00AE0EAA">
        <w:rPr>
          <w:lang w:val="vi-VN" w:eastAsia="vi-VN"/>
        </w:rPr>
        <w:drawing>
          <wp:inline distT="0" distB="0" distL="0" distR="0" wp14:anchorId="200A4333" wp14:editId="36824B80">
            <wp:extent cx="1921510" cy="5413375"/>
            <wp:effectExtent l="0" t="0" r="2540" b="0"/>
            <wp:docPr id="652664566" name="Hình ảnh 34" descr="Ảnh có chứa văn bản, ảnh chụp màn hình, biểu đồ, Phông chữ&#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664566" name="Hình ảnh 34" descr="Ảnh có chứa văn bản, ảnh chụp màn hình, biểu đồ, Phông chữ&#10;&#10;Nội dung do AI tạo ra có thể không chính xác."/>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921510" cy="5413375"/>
                    </a:xfrm>
                    <a:prstGeom prst="rect">
                      <a:avLst/>
                    </a:prstGeom>
                    <a:noFill/>
                    <a:ln>
                      <a:noFill/>
                    </a:ln>
                  </pic:spPr>
                </pic:pic>
              </a:graphicData>
            </a:graphic>
          </wp:inline>
        </w:drawing>
      </w:r>
    </w:p>
    <w:p w14:paraId="1AF650F4" w14:textId="118EB4BA" w:rsidR="00AE0EAA" w:rsidRDefault="00A42688" w:rsidP="00730941">
      <w:pPr>
        <w:pStyle w:val="CaptionHnh"/>
      </w:pPr>
      <w:bookmarkStart w:id="143" w:name="_Toc216390217"/>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48</w:t>
      </w:r>
      <w:r w:rsidR="001E0BF1">
        <w:rPr>
          <w:noProof/>
        </w:rPr>
        <w:fldChar w:fldCharType="end"/>
      </w:r>
      <w:r>
        <w:t xml:space="preserve"> </w:t>
      </w:r>
      <w:r w:rsidR="007649DE">
        <w:t>Sơ đồ DFD mức 2 – Chức năng Xóa lớp học</w:t>
      </w:r>
      <w:bookmarkEnd w:id="143"/>
    </w:p>
    <w:p w14:paraId="1D0E677E" w14:textId="2DF0FA15" w:rsidR="00F76FE6" w:rsidRDefault="00F76FE6" w:rsidP="00F76FE6">
      <w:pPr>
        <w:pStyle w:val="S"/>
        <w:rPr>
          <w:rFonts w:eastAsia="Times New Roman" w:cs="Times New Roman"/>
        </w:rPr>
      </w:pPr>
      <w:r>
        <w:rPr>
          <w:rFonts w:eastAsia="Times New Roman" w:cs="Times New Roman"/>
        </w:rPr>
        <w:t xml:space="preserve">Sơ đồ DFD mức 2 – Chức năng </w:t>
      </w:r>
      <w:r w:rsidR="0092111D">
        <w:rPr>
          <w:rFonts w:eastAsia="Times New Roman" w:cs="Times New Roman"/>
        </w:rPr>
        <w:t>Tìm kiếm lớp</w:t>
      </w:r>
    </w:p>
    <w:p w14:paraId="2634C561" w14:textId="697EE329" w:rsidR="00A42688" w:rsidRDefault="002C2672" w:rsidP="00730941">
      <w:pPr>
        <w:pStyle w:val="Hnh"/>
      </w:pPr>
      <w:r w:rsidRPr="002C2672">
        <w:rPr>
          <w:lang w:val="vi-VN" w:eastAsia="vi-VN"/>
        </w:rPr>
        <w:drawing>
          <wp:inline distT="0" distB="0" distL="0" distR="0" wp14:anchorId="6A2B9D0C" wp14:editId="43DD93EE">
            <wp:extent cx="3982085" cy="5817870"/>
            <wp:effectExtent l="0" t="0" r="0" b="0"/>
            <wp:docPr id="218241914" name="Hình ảnh 35" descr="Ảnh có chứa văn bản, biểu đồ, Bản vẽ kỹ thuật, Kế hoạch&#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241914" name="Hình ảnh 35" descr="Ảnh có chứa văn bản, biểu đồ, Bản vẽ kỹ thuật, Kế hoạch&#10;&#10;Nội dung do AI tạo ra có thể không chính xác."/>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982085" cy="5817870"/>
                    </a:xfrm>
                    <a:prstGeom prst="rect">
                      <a:avLst/>
                    </a:prstGeom>
                    <a:noFill/>
                    <a:ln>
                      <a:noFill/>
                    </a:ln>
                  </pic:spPr>
                </pic:pic>
              </a:graphicData>
            </a:graphic>
          </wp:inline>
        </w:drawing>
      </w:r>
    </w:p>
    <w:p w14:paraId="62FE77BD" w14:textId="2841AD9F" w:rsidR="002C2672" w:rsidRPr="00A42688" w:rsidRDefault="00A42688" w:rsidP="00730941">
      <w:pPr>
        <w:pStyle w:val="CaptionHnh"/>
        <w:rPr>
          <w:lang w:val="vi-VN" w:eastAsia="vi-VN"/>
        </w:rPr>
      </w:pPr>
      <w:bookmarkStart w:id="144" w:name="_Toc216390218"/>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49</w:t>
      </w:r>
      <w:r w:rsidR="001E0BF1">
        <w:rPr>
          <w:noProof/>
        </w:rPr>
        <w:fldChar w:fldCharType="end"/>
      </w:r>
      <w:r>
        <w:t xml:space="preserve"> </w:t>
      </w:r>
      <w:r w:rsidR="004D573A">
        <w:t>Sơ đồ DFD mức 2 – Chức năng Tìm kiếm lớp</w:t>
      </w:r>
      <w:bookmarkEnd w:id="144"/>
    </w:p>
    <w:p w14:paraId="75E9D0AA" w14:textId="07392E4C" w:rsidR="00F76FE6" w:rsidRDefault="00F76FE6" w:rsidP="00F76FE6">
      <w:pPr>
        <w:pStyle w:val="S"/>
        <w:rPr>
          <w:rFonts w:eastAsia="Times New Roman" w:cs="Times New Roman"/>
        </w:rPr>
      </w:pPr>
      <w:r>
        <w:rPr>
          <w:rFonts w:eastAsia="Times New Roman" w:cs="Times New Roman"/>
        </w:rPr>
        <w:t xml:space="preserve">Sơ đồ DFD mức 2 – Chức năng </w:t>
      </w:r>
      <w:r w:rsidR="00110684">
        <w:rPr>
          <w:rFonts w:eastAsia="Times New Roman" w:cs="Times New Roman"/>
        </w:rPr>
        <w:t>Xóa học viên khỏi lớp</w:t>
      </w:r>
    </w:p>
    <w:p w14:paraId="311B4C87" w14:textId="1AC6F0E0" w:rsidR="00A42688" w:rsidRDefault="00C062D0" w:rsidP="00A42688">
      <w:pPr>
        <w:pStyle w:val="Hnh"/>
        <w:keepNext/>
      </w:pPr>
      <w:r w:rsidRPr="00C062D0">
        <w:rPr>
          <w:lang w:val="vi-VN" w:eastAsia="vi-VN"/>
        </w:rPr>
        <w:drawing>
          <wp:inline distT="0" distB="0" distL="0" distR="0" wp14:anchorId="322784B8" wp14:editId="16ECF02F">
            <wp:extent cx="1703070" cy="5161915"/>
            <wp:effectExtent l="0" t="0" r="0" b="635"/>
            <wp:docPr id="435602197" name="Hình ảnh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703070" cy="5161915"/>
                    </a:xfrm>
                    <a:prstGeom prst="rect">
                      <a:avLst/>
                    </a:prstGeom>
                    <a:noFill/>
                    <a:ln>
                      <a:noFill/>
                    </a:ln>
                  </pic:spPr>
                </pic:pic>
              </a:graphicData>
            </a:graphic>
          </wp:inline>
        </w:drawing>
      </w:r>
    </w:p>
    <w:p w14:paraId="575A3977" w14:textId="3CE3BEA1" w:rsidR="00BA3A6C" w:rsidRPr="00A42688" w:rsidRDefault="00A42688" w:rsidP="00730941">
      <w:pPr>
        <w:pStyle w:val="CaptionHnh"/>
        <w:rPr>
          <w:lang w:val="vi-VN" w:eastAsia="vi-VN"/>
        </w:rPr>
      </w:pPr>
      <w:bookmarkStart w:id="145" w:name="_Toc216390219"/>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50</w:t>
      </w:r>
      <w:r w:rsidR="001E0BF1">
        <w:rPr>
          <w:noProof/>
        </w:rPr>
        <w:fldChar w:fldCharType="end"/>
      </w:r>
      <w:r>
        <w:t xml:space="preserve"> </w:t>
      </w:r>
      <w:r w:rsidR="004D573A">
        <w:t>Sơ đồ DFD mức 2 – Chức năng Xóa học viên khỏi lớp học</w:t>
      </w:r>
      <w:bookmarkEnd w:id="145"/>
    </w:p>
    <w:p w14:paraId="6DCA889D" w14:textId="0C8A2574" w:rsidR="00F76FE6" w:rsidRDefault="00110684" w:rsidP="00596E75">
      <w:pPr>
        <w:pStyle w:val="S"/>
        <w:rPr>
          <w:rFonts w:eastAsia="Times New Roman" w:cs="Times New Roman"/>
        </w:rPr>
      </w:pPr>
      <w:r>
        <w:rPr>
          <w:rFonts w:eastAsia="Times New Roman" w:cs="Times New Roman"/>
        </w:rPr>
        <w:t xml:space="preserve">Sơ đồ DFD mức 2 – Chức năng </w:t>
      </w:r>
      <w:r w:rsidR="001A30AB">
        <w:rPr>
          <w:rFonts w:eastAsia="Times New Roman" w:cs="Times New Roman"/>
        </w:rPr>
        <w:t>Thống kê điểm học viên theo lớp</w:t>
      </w:r>
    </w:p>
    <w:p w14:paraId="055E65EE" w14:textId="122016FE" w:rsidR="00A42688" w:rsidRDefault="00652F4D" w:rsidP="00730941">
      <w:pPr>
        <w:pStyle w:val="Hnh"/>
        <w:rPr>
          <w:rFonts w:eastAsia="Times New Roman" w:cs="Times New Roman"/>
        </w:rPr>
      </w:pPr>
      <w:r w:rsidRPr="00652F4D">
        <w:drawing>
          <wp:inline distT="0" distB="0" distL="0" distR="0" wp14:anchorId="741ECB43" wp14:editId="5C68C3FF">
            <wp:extent cx="5267960" cy="6924040"/>
            <wp:effectExtent l="0" t="0" r="8890" b="0"/>
            <wp:docPr id="1007948191" name="Hình ảnh 36" descr="Ảnh có chứa văn bản, biểu đồ, Bản vẽ kỹ thuật, Kế hoạch&#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948191" name="Hình ảnh 36" descr="Ảnh có chứa văn bản, biểu đồ, Bản vẽ kỹ thuật, Kế hoạch&#10;&#10;Nội dung do AI tạo ra có thể không chính xác."/>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267960" cy="6924040"/>
                    </a:xfrm>
                    <a:prstGeom prst="rect">
                      <a:avLst/>
                    </a:prstGeom>
                    <a:noFill/>
                    <a:ln>
                      <a:noFill/>
                    </a:ln>
                  </pic:spPr>
                </pic:pic>
              </a:graphicData>
            </a:graphic>
          </wp:inline>
        </w:drawing>
      </w:r>
    </w:p>
    <w:p w14:paraId="0C1FEDE4" w14:textId="1097E16A" w:rsidR="004D573A" w:rsidRDefault="00A42688" w:rsidP="00730941">
      <w:pPr>
        <w:pStyle w:val="CaptionHnh"/>
        <w:rPr>
          <w:rFonts w:eastAsia="Times New Roman" w:cs="Times New Roman"/>
        </w:rPr>
      </w:pPr>
      <w:bookmarkStart w:id="146" w:name="_Toc216390220"/>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51</w:t>
      </w:r>
      <w:r w:rsidR="001E0BF1">
        <w:rPr>
          <w:noProof/>
        </w:rPr>
        <w:fldChar w:fldCharType="end"/>
      </w:r>
      <w:r>
        <w:t xml:space="preserve"> </w:t>
      </w:r>
      <w:r w:rsidR="004D573A">
        <w:t>Sơ đồ DFD mức 2 – Chức năng Thống kê điểm học viên theo lớp</w:t>
      </w:r>
      <w:bookmarkEnd w:id="146"/>
    </w:p>
    <w:p w14:paraId="18EEA49B" w14:textId="368F4193" w:rsidR="00110684" w:rsidRDefault="00110684" w:rsidP="00110684">
      <w:pPr>
        <w:pStyle w:val="S"/>
        <w:rPr>
          <w:rFonts w:eastAsia="Times New Roman" w:cs="Times New Roman"/>
        </w:rPr>
      </w:pPr>
      <w:r>
        <w:rPr>
          <w:rFonts w:eastAsia="Times New Roman" w:cs="Times New Roman"/>
        </w:rPr>
        <w:t xml:space="preserve">Sơ đồ DFD mức 2 – Chức năng </w:t>
      </w:r>
      <w:r w:rsidR="00DF33EE">
        <w:rPr>
          <w:rFonts w:eastAsia="Times New Roman" w:cs="Times New Roman"/>
        </w:rPr>
        <w:t>Báo cáo điểm danh</w:t>
      </w:r>
    </w:p>
    <w:p w14:paraId="02F2DB9D" w14:textId="77777777" w:rsidR="004D573A" w:rsidRDefault="004D573A" w:rsidP="00730941">
      <w:pPr>
        <w:pStyle w:val="Hnh"/>
        <w:rPr>
          <w:lang w:eastAsia="vi-VN"/>
        </w:rPr>
      </w:pPr>
    </w:p>
    <w:p w14:paraId="2D97D8AB" w14:textId="77777777" w:rsidR="00A42688" w:rsidRDefault="002347DB" w:rsidP="00A42688">
      <w:pPr>
        <w:pStyle w:val="CaptionHnh"/>
        <w:keepNext/>
      </w:pPr>
      <w:r w:rsidRPr="002347DB">
        <w:rPr>
          <w:noProof/>
          <w:lang w:val="vi-VN" w:eastAsia="vi-VN"/>
        </w:rPr>
        <w:drawing>
          <wp:inline distT="0" distB="0" distL="0" distR="0" wp14:anchorId="535EDB7B" wp14:editId="7A321962">
            <wp:extent cx="5307330" cy="6248400"/>
            <wp:effectExtent l="0" t="0" r="7620" b="0"/>
            <wp:docPr id="1466773442" name="Hình ảnh 38" descr="Ảnh có chứa văn bản, biểu đồ, ảnh chụp màn hình, Phông chữ&#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773442" name="Hình ảnh 38" descr="Ảnh có chứa văn bản, biểu đồ, ảnh chụp màn hình, Phông chữ&#10;&#10;Nội dung do AI tạo ra có thể không chính xác."/>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307330" cy="6248400"/>
                    </a:xfrm>
                    <a:prstGeom prst="rect">
                      <a:avLst/>
                    </a:prstGeom>
                    <a:noFill/>
                    <a:ln>
                      <a:noFill/>
                    </a:ln>
                  </pic:spPr>
                </pic:pic>
              </a:graphicData>
            </a:graphic>
          </wp:inline>
        </w:drawing>
      </w:r>
    </w:p>
    <w:p w14:paraId="29A98075" w14:textId="337127BB" w:rsidR="002347DB" w:rsidRPr="007E6D3D" w:rsidRDefault="00A42688" w:rsidP="00730941">
      <w:pPr>
        <w:pStyle w:val="CaptionHnh"/>
        <w:rPr>
          <w:rFonts w:eastAsia="Times New Roman" w:cs="Times New Roman"/>
        </w:rPr>
      </w:pPr>
      <w:bookmarkStart w:id="147" w:name="_Toc216390221"/>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52</w:t>
      </w:r>
      <w:r w:rsidR="001E0BF1">
        <w:rPr>
          <w:noProof/>
        </w:rPr>
        <w:fldChar w:fldCharType="end"/>
      </w:r>
      <w:r>
        <w:t xml:space="preserve"> </w:t>
      </w:r>
      <w:r w:rsidR="007E6D3D">
        <w:t>Sơ đồ DFD mức 2 – Chức năng Báo cáo điểm danh</w:t>
      </w:r>
      <w:bookmarkEnd w:id="147"/>
    </w:p>
    <w:p w14:paraId="6EF4DE5B" w14:textId="387D7786" w:rsidR="00110684" w:rsidRDefault="00110684" w:rsidP="00110684">
      <w:pPr>
        <w:pStyle w:val="S"/>
        <w:rPr>
          <w:rFonts w:eastAsia="Times New Roman" w:cs="Times New Roman"/>
        </w:rPr>
      </w:pPr>
      <w:r>
        <w:rPr>
          <w:rFonts w:eastAsia="Times New Roman" w:cs="Times New Roman"/>
        </w:rPr>
        <w:t xml:space="preserve">Sơ đồ DFD mức 2 – Chức năng </w:t>
      </w:r>
      <w:r w:rsidR="00DF33EE">
        <w:rPr>
          <w:rFonts w:eastAsia="Times New Roman" w:cs="Times New Roman"/>
        </w:rPr>
        <w:t>Tra cứu điểm danh</w:t>
      </w:r>
    </w:p>
    <w:p w14:paraId="565AE436" w14:textId="6B7DE8F0" w:rsidR="00A42688" w:rsidRDefault="003D546B" w:rsidP="00730941">
      <w:pPr>
        <w:pStyle w:val="Hnh"/>
        <w:rPr>
          <w:lang w:eastAsia="vi-VN"/>
        </w:rPr>
      </w:pPr>
      <w:r w:rsidRPr="003D546B">
        <w:rPr>
          <w:lang w:val="vi-VN" w:eastAsia="vi-VN"/>
        </w:rPr>
        <w:drawing>
          <wp:inline distT="0" distB="0" distL="0" distR="0" wp14:anchorId="75E46746" wp14:editId="6D6F8CEA">
            <wp:extent cx="5759450" cy="4674235"/>
            <wp:effectExtent l="0" t="0" r="0" b="0"/>
            <wp:docPr id="869513817" name="Hình ảnh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759450" cy="4674235"/>
                    </a:xfrm>
                    <a:prstGeom prst="rect">
                      <a:avLst/>
                    </a:prstGeom>
                    <a:noFill/>
                    <a:ln>
                      <a:noFill/>
                    </a:ln>
                  </pic:spPr>
                </pic:pic>
              </a:graphicData>
            </a:graphic>
          </wp:inline>
        </w:drawing>
      </w:r>
    </w:p>
    <w:p w14:paraId="10D15E57" w14:textId="03D9FFA3" w:rsidR="003D546B" w:rsidRPr="007E6D3D" w:rsidRDefault="00A42688" w:rsidP="00730941">
      <w:pPr>
        <w:pStyle w:val="CaptionHnh"/>
        <w:rPr>
          <w:rFonts w:eastAsia="Times New Roman" w:cs="Times New Roman"/>
        </w:rPr>
      </w:pPr>
      <w:bookmarkStart w:id="148" w:name="_Toc216390222"/>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53</w:t>
      </w:r>
      <w:r w:rsidR="001E0BF1">
        <w:rPr>
          <w:noProof/>
        </w:rPr>
        <w:fldChar w:fldCharType="end"/>
      </w:r>
      <w:r>
        <w:t xml:space="preserve"> </w:t>
      </w:r>
      <w:r w:rsidR="007E6D3D">
        <w:t>Sơ đồ DFD mức 2 – Chức năng Tra cứu điểm danh</w:t>
      </w:r>
      <w:bookmarkEnd w:id="148"/>
    </w:p>
    <w:p w14:paraId="6E3B76D0" w14:textId="0AFC82ED" w:rsidR="00110684" w:rsidRDefault="00110684" w:rsidP="00110684">
      <w:pPr>
        <w:pStyle w:val="S"/>
        <w:rPr>
          <w:rFonts w:eastAsia="Times New Roman" w:cs="Times New Roman"/>
        </w:rPr>
      </w:pPr>
      <w:r>
        <w:rPr>
          <w:rFonts w:eastAsia="Times New Roman" w:cs="Times New Roman"/>
        </w:rPr>
        <w:t xml:space="preserve">Sơ đồ DFD mức 2 – Chức năng </w:t>
      </w:r>
      <w:r w:rsidR="00861DE7">
        <w:rPr>
          <w:rFonts w:eastAsia="Times New Roman" w:cs="Times New Roman"/>
        </w:rPr>
        <w:t>Tra cứu lịch</w:t>
      </w:r>
    </w:p>
    <w:p w14:paraId="2D428F72" w14:textId="0F6C26E1" w:rsidR="00A42688" w:rsidRDefault="005D2CB1" w:rsidP="00730941">
      <w:pPr>
        <w:pStyle w:val="Hnh"/>
        <w:rPr>
          <w:lang w:eastAsia="vi-VN"/>
        </w:rPr>
      </w:pPr>
      <w:r w:rsidRPr="005D2CB1">
        <w:rPr>
          <w:lang w:val="vi-VN" w:eastAsia="vi-VN"/>
        </w:rPr>
        <w:drawing>
          <wp:inline distT="0" distB="0" distL="0" distR="0" wp14:anchorId="54E34107" wp14:editId="5C7BAB6C">
            <wp:extent cx="5759450" cy="5450840"/>
            <wp:effectExtent l="0" t="0" r="0" b="0"/>
            <wp:docPr id="1753431749" name="Hình ảnh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59450" cy="5450840"/>
                    </a:xfrm>
                    <a:prstGeom prst="rect">
                      <a:avLst/>
                    </a:prstGeom>
                    <a:noFill/>
                    <a:ln>
                      <a:noFill/>
                    </a:ln>
                  </pic:spPr>
                </pic:pic>
              </a:graphicData>
            </a:graphic>
          </wp:inline>
        </w:drawing>
      </w:r>
    </w:p>
    <w:p w14:paraId="5C7F55F8" w14:textId="3DBC20B0" w:rsidR="005D2CB1" w:rsidRPr="007E6D3D" w:rsidRDefault="00A42688" w:rsidP="00730941">
      <w:pPr>
        <w:pStyle w:val="CaptionHnh"/>
        <w:rPr>
          <w:rFonts w:eastAsia="Times New Roman" w:cs="Times New Roman"/>
        </w:rPr>
      </w:pPr>
      <w:bookmarkStart w:id="149" w:name="_Toc216390223"/>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54</w:t>
      </w:r>
      <w:r w:rsidR="001E0BF1">
        <w:rPr>
          <w:noProof/>
        </w:rPr>
        <w:fldChar w:fldCharType="end"/>
      </w:r>
      <w:r>
        <w:t xml:space="preserve"> </w:t>
      </w:r>
      <w:r w:rsidR="007E6D3D">
        <w:t>Sơ đồ DFD mức 2 – Chức năng Tra cứu lịch</w:t>
      </w:r>
      <w:bookmarkEnd w:id="149"/>
    </w:p>
    <w:p w14:paraId="00E4C9E4" w14:textId="38EE69D2" w:rsidR="00110684" w:rsidRDefault="00110684" w:rsidP="00110684">
      <w:pPr>
        <w:pStyle w:val="S"/>
        <w:rPr>
          <w:rFonts w:eastAsia="Times New Roman" w:cs="Times New Roman"/>
        </w:rPr>
      </w:pPr>
      <w:r>
        <w:rPr>
          <w:rFonts w:eastAsia="Times New Roman" w:cs="Times New Roman"/>
        </w:rPr>
        <w:t xml:space="preserve">Sơ đồ DFD mức 2 – Chức năng </w:t>
      </w:r>
      <w:r w:rsidR="009B7C29">
        <w:rPr>
          <w:rFonts w:eastAsia="Times New Roman" w:cs="Times New Roman"/>
        </w:rPr>
        <w:t>Tiếp nhận điểm học viên</w:t>
      </w:r>
    </w:p>
    <w:p w14:paraId="797F9379" w14:textId="3F69ABE9" w:rsidR="00A42688" w:rsidRDefault="003A790C" w:rsidP="00730941">
      <w:pPr>
        <w:pStyle w:val="Hnh"/>
        <w:rPr>
          <w:lang w:eastAsia="vi-VN"/>
        </w:rPr>
      </w:pPr>
      <w:r w:rsidRPr="003A790C">
        <w:rPr>
          <w:lang w:val="vi-VN" w:eastAsia="vi-VN"/>
        </w:rPr>
        <w:drawing>
          <wp:inline distT="0" distB="0" distL="0" distR="0" wp14:anchorId="548E7DDE" wp14:editId="1A11FED3">
            <wp:extent cx="5759450" cy="4520565"/>
            <wp:effectExtent l="0" t="0" r="0" b="0"/>
            <wp:docPr id="11651467" name="Hình ảnh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59450" cy="4520565"/>
                    </a:xfrm>
                    <a:prstGeom prst="rect">
                      <a:avLst/>
                    </a:prstGeom>
                    <a:noFill/>
                    <a:ln>
                      <a:noFill/>
                    </a:ln>
                  </pic:spPr>
                </pic:pic>
              </a:graphicData>
            </a:graphic>
          </wp:inline>
        </w:drawing>
      </w:r>
    </w:p>
    <w:p w14:paraId="1E79C318" w14:textId="13D90ACF" w:rsidR="003A790C" w:rsidRPr="007E6D3D" w:rsidRDefault="00A42688" w:rsidP="00730941">
      <w:pPr>
        <w:pStyle w:val="CaptionHnh"/>
        <w:rPr>
          <w:rFonts w:eastAsia="Times New Roman" w:cs="Times New Roman"/>
        </w:rPr>
      </w:pPr>
      <w:bookmarkStart w:id="150" w:name="_Toc216390224"/>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55</w:t>
      </w:r>
      <w:r w:rsidR="001E0BF1">
        <w:rPr>
          <w:noProof/>
        </w:rPr>
        <w:fldChar w:fldCharType="end"/>
      </w:r>
      <w:r>
        <w:t xml:space="preserve"> </w:t>
      </w:r>
      <w:r w:rsidR="007E6D3D">
        <w:t>Sơ đồ DFD mức 2 – Chức năng Tiếp nhận điểm học viên</w:t>
      </w:r>
      <w:bookmarkEnd w:id="150"/>
    </w:p>
    <w:p w14:paraId="7FD29EC5" w14:textId="4D989CDA" w:rsidR="00110684" w:rsidRDefault="00110684" w:rsidP="00110684">
      <w:pPr>
        <w:pStyle w:val="S"/>
        <w:rPr>
          <w:rFonts w:eastAsia="Times New Roman" w:cs="Times New Roman"/>
        </w:rPr>
      </w:pPr>
      <w:r>
        <w:rPr>
          <w:rFonts w:eastAsia="Times New Roman" w:cs="Times New Roman"/>
        </w:rPr>
        <w:t xml:space="preserve">Sơ đồ DFD mức 2 – Chức năng </w:t>
      </w:r>
      <w:r w:rsidR="00D644A3">
        <w:rPr>
          <w:rFonts w:eastAsia="Times New Roman" w:cs="Times New Roman"/>
        </w:rPr>
        <w:t>Nhập điểm học viên theo lớp</w:t>
      </w:r>
    </w:p>
    <w:p w14:paraId="4982C67C" w14:textId="7F717B91" w:rsidR="00A42688" w:rsidRDefault="00D77C16" w:rsidP="00A42688">
      <w:pPr>
        <w:pStyle w:val="Hnh"/>
        <w:keepNext/>
        <w:rPr>
          <w:lang w:eastAsia="vi-VN"/>
        </w:rPr>
      </w:pPr>
      <w:r w:rsidRPr="00A42688">
        <w:drawing>
          <wp:inline distT="0" distB="0" distL="0" distR="0" wp14:anchorId="2B1B185F" wp14:editId="46D89FA6">
            <wp:extent cx="1736090" cy="5069205"/>
            <wp:effectExtent l="0" t="0" r="0" b="0"/>
            <wp:docPr id="228821478" name="Hình ảnh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736090" cy="5069205"/>
                    </a:xfrm>
                    <a:prstGeom prst="rect">
                      <a:avLst/>
                    </a:prstGeom>
                    <a:noFill/>
                    <a:ln>
                      <a:noFill/>
                    </a:ln>
                  </pic:spPr>
                </pic:pic>
              </a:graphicData>
            </a:graphic>
          </wp:inline>
        </w:drawing>
      </w:r>
    </w:p>
    <w:p w14:paraId="5FFFC95A" w14:textId="78E39069" w:rsidR="00D77C16" w:rsidRPr="007E6D3D" w:rsidRDefault="00A42688" w:rsidP="00730941">
      <w:pPr>
        <w:pStyle w:val="CaptionHnh"/>
        <w:rPr>
          <w:rFonts w:eastAsia="Times New Roman" w:cs="Times New Roman"/>
        </w:rPr>
      </w:pPr>
      <w:bookmarkStart w:id="151" w:name="_Toc216390225"/>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56</w:t>
      </w:r>
      <w:r w:rsidR="001E0BF1">
        <w:rPr>
          <w:noProof/>
        </w:rPr>
        <w:fldChar w:fldCharType="end"/>
      </w:r>
      <w:r>
        <w:t xml:space="preserve"> </w:t>
      </w:r>
      <w:r w:rsidR="007E6D3D">
        <w:t xml:space="preserve">Sơ đồ DFD mức 2 – Chức năng </w:t>
      </w:r>
      <w:r w:rsidR="00367C31">
        <w:t>Nhập điểm học viên theo lớp</w:t>
      </w:r>
      <w:bookmarkEnd w:id="151"/>
    </w:p>
    <w:p w14:paraId="0461ED48" w14:textId="1A75954E" w:rsidR="00110684" w:rsidRDefault="00110684" w:rsidP="00110684">
      <w:pPr>
        <w:pStyle w:val="S"/>
        <w:rPr>
          <w:rFonts w:eastAsia="Times New Roman" w:cs="Times New Roman"/>
        </w:rPr>
      </w:pPr>
      <w:r>
        <w:rPr>
          <w:rFonts w:eastAsia="Times New Roman" w:cs="Times New Roman"/>
        </w:rPr>
        <w:t xml:space="preserve">Sơ đồ DFD mức 2 – Chức năng </w:t>
      </w:r>
      <w:r w:rsidR="001C73A5">
        <w:rPr>
          <w:rFonts w:eastAsia="Times New Roman" w:cs="Times New Roman"/>
        </w:rPr>
        <w:t xml:space="preserve">Cập nhập </w:t>
      </w:r>
      <w:r w:rsidR="00A32DC3">
        <w:rPr>
          <w:rFonts w:eastAsia="Times New Roman" w:cs="Times New Roman"/>
        </w:rPr>
        <w:t>thông tin điểm học viên theo lớp</w:t>
      </w:r>
    </w:p>
    <w:p w14:paraId="3045C805" w14:textId="12AC1202" w:rsidR="00A42688" w:rsidRDefault="00563231" w:rsidP="00A42688">
      <w:pPr>
        <w:pStyle w:val="Hnh"/>
        <w:rPr>
          <w:lang w:eastAsia="vi-VN"/>
        </w:rPr>
      </w:pPr>
      <w:r w:rsidRPr="00563231">
        <w:rPr>
          <w:lang w:val="vi-VN" w:eastAsia="vi-VN"/>
        </w:rPr>
        <w:drawing>
          <wp:inline distT="0" distB="0" distL="0" distR="0" wp14:anchorId="0B394CD9" wp14:editId="25CBB359">
            <wp:extent cx="1828800" cy="5069205"/>
            <wp:effectExtent l="0" t="0" r="0" b="0"/>
            <wp:docPr id="1810099917" name="Hình ảnh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828800" cy="5069205"/>
                    </a:xfrm>
                    <a:prstGeom prst="rect">
                      <a:avLst/>
                    </a:prstGeom>
                    <a:noFill/>
                    <a:ln>
                      <a:noFill/>
                    </a:ln>
                  </pic:spPr>
                </pic:pic>
              </a:graphicData>
            </a:graphic>
          </wp:inline>
        </w:drawing>
      </w:r>
    </w:p>
    <w:p w14:paraId="049F38C3" w14:textId="575CCFF8" w:rsidR="00563231" w:rsidRDefault="00A42688" w:rsidP="00730941">
      <w:pPr>
        <w:pStyle w:val="CaptionHnh"/>
      </w:pPr>
      <w:bookmarkStart w:id="152" w:name="_Toc216390226"/>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57</w:t>
      </w:r>
      <w:r w:rsidR="001E0BF1">
        <w:rPr>
          <w:noProof/>
        </w:rPr>
        <w:fldChar w:fldCharType="end"/>
      </w:r>
      <w:r>
        <w:t xml:space="preserve"> </w:t>
      </w:r>
      <w:r w:rsidR="00367C31">
        <w:t>Sơ đồ DFD mức 2 – Chức năng Cập nhật thông tin điểm học viên</w:t>
      </w:r>
      <w:bookmarkEnd w:id="152"/>
    </w:p>
    <w:p w14:paraId="01311E58" w14:textId="5A99BC95" w:rsidR="00110684" w:rsidRDefault="00110684" w:rsidP="00110684">
      <w:pPr>
        <w:pStyle w:val="S"/>
        <w:rPr>
          <w:rFonts w:eastAsia="Times New Roman" w:cs="Times New Roman"/>
        </w:rPr>
      </w:pPr>
      <w:r>
        <w:rPr>
          <w:rFonts w:eastAsia="Times New Roman" w:cs="Times New Roman"/>
        </w:rPr>
        <w:t xml:space="preserve">Sơ đồ DFD mức 2 – Chức năng </w:t>
      </w:r>
      <w:r w:rsidR="004F28C4">
        <w:rPr>
          <w:rFonts w:eastAsia="Times New Roman" w:cs="Times New Roman"/>
        </w:rPr>
        <w:t>Xóa điểm học viên theo lớp</w:t>
      </w:r>
    </w:p>
    <w:p w14:paraId="1F02A440" w14:textId="0F2657F9" w:rsidR="00A42688" w:rsidRDefault="00C237E7" w:rsidP="00A42688">
      <w:pPr>
        <w:pStyle w:val="Hnh"/>
        <w:keepNext/>
        <w:rPr>
          <w:lang w:eastAsia="vi-VN"/>
        </w:rPr>
      </w:pPr>
      <w:r w:rsidRPr="00C237E7">
        <w:rPr>
          <w:lang w:val="vi-VN" w:eastAsia="vi-VN"/>
        </w:rPr>
        <w:drawing>
          <wp:inline distT="0" distB="0" distL="0" distR="0" wp14:anchorId="35D3F249" wp14:editId="43F7A94A">
            <wp:extent cx="1828800" cy="5069205"/>
            <wp:effectExtent l="0" t="0" r="0" b="0"/>
            <wp:docPr id="189802351" name="Hình ảnh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828800" cy="5069205"/>
                    </a:xfrm>
                    <a:prstGeom prst="rect">
                      <a:avLst/>
                    </a:prstGeom>
                    <a:noFill/>
                    <a:ln>
                      <a:noFill/>
                    </a:ln>
                  </pic:spPr>
                </pic:pic>
              </a:graphicData>
            </a:graphic>
          </wp:inline>
        </w:drawing>
      </w:r>
    </w:p>
    <w:p w14:paraId="5F64484D" w14:textId="5ECD304E" w:rsidR="00C237E7" w:rsidRDefault="00A42688" w:rsidP="00730941">
      <w:pPr>
        <w:pStyle w:val="CaptionHnh"/>
      </w:pPr>
      <w:bookmarkStart w:id="153" w:name="_Toc216390227"/>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58</w:t>
      </w:r>
      <w:r w:rsidR="001E0BF1">
        <w:rPr>
          <w:noProof/>
        </w:rPr>
        <w:fldChar w:fldCharType="end"/>
      </w:r>
      <w:r>
        <w:t xml:space="preserve"> </w:t>
      </w:r>
      <w:r w:rsidR="00367C31">
        <w:t>Sơ đồ DFD mức 2 – Chức năng Xóa điểm học viên theo lớp</w:t>
      </w:r>
      <w:bookmarkEnd w:id="153"/>
    </w:p>
    <w:p w14:paraId="5F5B52AE" w14:textId="49A65F04" w:rsidR="00110684" w:rsidRDefault="00110684" w:rsidP="00110684">
      <w:pPr>
        <w:pStyle w:val="S"/>
        <w:rPr>
          <w:rFonts w:eastAsia="Times New Roman" w:cs="Times New Roman"/>
        </w:rPr>
      </w:pPr>
      <w:r>
        <w:rPr>
          <w:rFonts w:eastAsia="Times New Roman" w:cs="Times New Roman"/>
        </w:rPr>
        <w:t xml:space="preserve">Sơ đồ DFD mức 2 – Chức năng </w:t>
      </w:r>
      <w:r w:rsidR="0047760D">
        <w:rPr>
          <w:rFonts w:eastAsia="Times New Roman" w:cs="Times New Roman"/>
        </w:rPr>
        <w:t>Tra cứu điểm học viên theo lớp</w:t>
      </w:r>
    </w:p>
    <w:p w14:paraId="559CB9E6" w14:textId="59572ADB" w:rsidR="00A42688" w:rsidRDefault="001F2A33" w:rsidP="00730941">
      <w:pPr>
        <w:pStyle w:val="Hnh"/>
        <w:rPr>
          <w:lang w:eastAsia="vi-VN"/>
        </w:rPr>
      </w:pPr>
      <w:r w:rsidRPr="001F2A33">
        <w:rPr>
          <w:lang w:val="vi-VN" w:eastAsia="vi-VN"/>
        </w:rPr>
        <w:drawing>
          <wp:inline distT="0" distB="0" distL="0" distR="0" wp14:anchorId="11145F67" wp14:editId="7269A120">
            <wp:extent cx="5759450" cy="6460490"/>
            <wp:effectExtent l="0" t="0" r="0" b="0"/>
            <wp:docPr id="549925585" name="Hình ảnh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759450" cy="6460490"/>
                    </a:xfrm>
                    <a:prstGeom prst="rect">
                      <a:avLst/>
                    </a:prstGeom>
                    <a:noFill/>
                    <a:ln>
                      <a:noFill/>
                    </a:ln>
                  </pic:spPr>
                </pic:pic>
              </a:graphicData>
            </a:graphic>
          </wp:inline>
        </w:drawing>
      </w:r>
    </w:p>
    <w:p w14:paraId="17515279" w14:textId="32202752" w:rsidR="001F2A33" w:rsidRDefault="00A42688" w:rsidP="00730941">
      <w:pPr>
        <w:pStyle w:val="CaptionHnh"/>
      </w:pPr>
      <w:bookmarkStart w:id="154" w:name="_Toc216390228"/>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59</w:t>
      </w:r>
      <w:r w:rsidR="001E0BF1">
        <w:rPr>
          <w:noProof/>
        </w:rPr>
        <w:fldChar w:fldCharType="end"/>
      </w:r>
      <w:r>
        <w:t xml:space="preserve"> </w:t>
      </w:r>
      <w:r w:rsidR="00367C31">
        <w:t>Sơ đồ DFD mức 2 – Chức năng Tra cứu điểm học viên theo lớp</w:t>
      </w:r>
      <w:bookmarkEnd w:id="154"/>
    </w:p>
    <w:p w14:paraId="5047D7C0" w14:textId="58173805" w:rsidR="00110684" w:rsidRDefault="00110684" w:rsidP="00110684">
      <w:pPr>
        <w:pStyle w:val="S"/>
        <w:rPr>
          <w:rFonts w:eastAsia="Times New Roman" w:cs="Times New Roman"/>
        </w:rPr>
      </w:pPr>
      <w:r>
        <w:rPr>
          <w:rFonts w:eastAsia="Times New Roman" w:cs="Times New Roman"/>
        </w:rPr>
        <w:t xml:space="preserve">Sơ đồ DFD mức 2 – Chức năng </w:t>
      </w:r>
      <w:r w:rsidR="00E93B82">
        <w:rPr>
          <w:rFonts w:eastAsia="Times New Roman" w:cs="Times New Roman"/>
        </w:rPr>
        <w:t>Thống kê điểm từng học viên theo lớp</w:t>
      </w:r>
    </w:p>
    <w:p w14:paraId="37DDCB55" w14:textId="4B5DFF50" w:rsidR="00A42688" w:rsidRDefault="00AA5E51" w:rsidP="00730941">
      <w:pPr>
        <w:pStyle w:val="Hnh"/>
        <w:rPr>
          <w:lang w:eastAsia="vi-VN"/>
        </w:rPr>
      </w:pPr>
      <w:r w:rsidRPr="00A617E3">
        <w:drawing>
          <wp:inline distT="0" distB="0" distL="0" distR="0" wp14:anchorId="762300AC" wp14:editId="7840071E">
            <wp:extent cx="5759450" cy="6690360"/>
            <wp:effectExtent l="0" t="0" r="0" b="0"/>
            <wp:docPr id="873076612" name="Hình ảnh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759450" cy="6690360"/>
                    </a:xfrm>
                    <a:prstGeom prst="rect">
                      <a:avLst/>
                    </a:prstGeom>
                    <a:noFill/>
                    <a:ln>
                      <a:noFill/>
                    </a:ln>
                  </pic:spPr>
                </pic:pic>
              </a:graphicData>
            </a:graphic>
          </wp:inline>
        </w:drawing>
      </w:r>
    </w:p>
    <w:p w14:paraId="0A9354D8" w14:textId="6377EE5F" w:rsidR="00AA5E51" w:rsidRPr="00AA5E51" w:rsidRDefault="00A42688" w:rsidP="00730941">
      <w:pPr>
        <w:pStyle w:val="CaptionHnh"/>
      </w:pPr>
      <w:bookmarkStart w:id="155" w:name="_Toc216390229"/>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60</w:t>
      </w:r>
      <w:r w:rsidR="001E0BF1">
        <w:rPr>
          <w:noProof/>
        </w:rPr>
        <w:fldChar w:fldCharType="end"/>
      </w:r>
      <w:r>
        <w:t xml:space="preserve"> </w:t>
      </w:r>
      <w:r w:rsidR="00367C31">
        <w:t>Sơ đồ DFD mức 2 – Chức năng Thống kê điểm từng học viên theo lớp</w:t>
      </w:r>
      <w:bookmarkEnd w:id="155"/>
    </w:p>
    <w:p w14:paraId="293FC657" w14:textId="2599AF7D" w:rsidR="00110684" w:rsidRDefault="00110684" w:rsidP="00110684">
      <w:pPr>
        <w:pStyle w:val="S"/>
        <w:rPr>
          <w:rFonts w:eastAsia="Times New Roman" w:cs="Times New Roman"/>
        </w:rPr>
      </w:pPr>
      <w:r>
        <w:rPr>
          <w:rFonts w:eastAsia="Times New Roman" w:cs="Times New Roman"/>
        </w:rPr>
        <w:t xml:space="preserve">Sơ đồ DFD mức 2 – Chức năng </w:t>
      </w:r>
      <w:r w:rsidR="00DC6DA5">
        <w:rPr>
          <w:rFonts w:eastAsia="Times New Roman" w:cs="Times New Roman"/>
        </w:rPr>
        <w:t>Thêm điểm đánh giá năng lực của học viên</w:t>
      </w:r>
    </w:p>
    <w:p w14:paraId="446BDB28" w14:textId="77777777" w:rsidR="00A42688" w:rsidRDefault="00C421EA" w:rsidP="00A42688">
      <w:pPr>
        <w:pStyle w:val="CaptionHnh"/>
        <w:keepNext/>
      </w:pPr>
      <w:r w:rsidRPr="00A617E3">
        <w:rPr>
          <w:noProof/>
        </w:rPr>
        <w:drawing>
          <wp:inline distT="0" distB="0" distL="0" distR="0" wp14:anchorId="1931D7A3" wp14:editId="51727529">
            <wp:extent cx="5759450" cy="4405630"/>
            <wp:effectExtent l="0" t="0" r="0" b="0"/>
            <wp:docPr id="338811142" name="Hình ảnh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59450" cy="4405630"/>
                    </a:xfrm>
                    <a:prstGeom prst="rect">
                      <a:avLst/>
                    </a:prstGeom>
                    <a:noFill/>
                    <a:ln>
                      <a:noFill/>
                    </a:ln>
                  </pic:spPr>
                </pic:pic>
              </a:graphicData>
            </a:graphic>
          </wp:inline>
        </w:drawing>
      </w:r>
    </w:p>
    <w:p w14:paraId="2AF97D9C" w14:textId="7F55ADE9" w:rsidR="00C421EA" w:rsidRDefault="00A42688" w:rsidP="00730941">
      <w:pPr>
        <w:pStyle w:val="CaptionHnh"/>
      </w:pPr>
      <w:bookmarkStart w:id="156" w:name="_Toc216390230"/>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61</w:t>
      </w:r>
      <w:r w:rsidR="001E0BF1">
        <w:rPr>
          <w:noProof/>
        </w:rPr>
        <w:fldChar w:fldCharType="end"/>
      </w:r>
      <w:r>
        <w:t xml:space="preserve"> </w:t>
      </w:r>
      <w:r w:rsidR="00463BFB">
        <w:t>Sơ đồ DFD mức 2 – Chức năng Thêm điểm đánh giá năng lực học viên</w:t>
      </w:r>
      <w:bookmarkEnd w:id="156"/>
    </w:p>
    <w:p w14:paraId="7B726B5C" w14:textId="5BA22FEE" w:rsidR="00110684" w:rsidRDefault="00110684" w:rsidP="00110684">
      <w:pPr>
        <w:pStyle w:val="S"/>
        <w:rPr>
          <w:rFonts w:eastAsia="Times New Roman" w:cs="Times New Roman"/>
        </w:rPr>
      </w:pPr>
      <w:r>
        <w:rPr>
          <w:rFonts w:eastAsia="Times New Roman" w:cs="Times New Roman"/>
        </w:rPr>
        <w:t xml:space="preserve">Sơ đồ DFD mức 2 – Chức năng </w:t>
      </w:r>
      <w:r w:rsidR="00C027DC">
        <w:rPr>
          <w:rFonts w:eastAsia="Times New Roman" w:cs="Times New Roman"/>
        </w:rPr>
        <w:t xml:space="preserve">Cập nhập điểm đánh giá năng lực của học viên </w:t>
      </w:r>
    </w:p>
    <w:p w14:paraId="4A427113" w14:textId="3D42FFE7" w:rsidR="00A42688" w:rsidRDefault="00DB17D0" w:rsidP="00730941">
      <w:pPr>
        <w:pStyle w:val="Hnh"/>
        <w:rPr>
          <w:lang w:eastAsia="vi-VN"/>
        </w:rPr>
      </w:pPr>
      <w:r w:rsidRPr="00A617E3">
        <w:drawing>
          <wp:inline distT="0" distB="0" distL="0" distR="0" wp14:anchorId="50222DC3" wp14:editId="04B8B6A1">
            <wp:extent cx="5759450" cy="4405630"/>
            <wp:effectExtent l="0" t="0" r="0" b="0"/>
            <wp:docPr id="1131012520" name="Hình ảnh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759450" cy="4405630"/>
                    </a:xfrm>
                    <a:prstGeom prst="rect">
                      <a:avLst/>
                    </a:prstGeom>
                    <a:noFill/>
                    <a:ln>
                      <a:noFill/>
                    </a:ln>
                  </pic:spPr>
                </pic:pic>
              </a:graphicData>
            </a:graphic>
          </wp:inline>
        </w:drawing>
      </w:r>
    </w:p>
    <w:p w14:paraId="5972EEDB" w14:textId="7365AE76" w:rsidR="00DB17D0" w:rsidRDefault="00A42688" w:rsidP="00730941">
      <w:pPr>
        <w:pStyle w:val="CaptionHnh"/>
      </w:pPr>
      <w:bookmarkStart w:id="157" w:name="_Toc216390231"/>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62</w:t>
      </w:r>
      <w:r w:rsidR="001E0BF1">
        <w:rPr>
          <w:noProof/>
        </w:rPr>
        <w:fldChar w:fldCharType="end"/>
      </w:r>
      <w:r>
        <w:t xml:space="preserve"> </w:t>
      </w:r>
      <w:r w:rsidR="00463BFB">
        <w:t xml:space="preserve">Sơ đồ DFD mức 2 – Chức năng </w:t>
      </w:r>
      <w:r w:rsidR="005A76A3">
        <w:t>Cập nhật điểm đánh giá năng lực của học viên</w:t>
      </w:r>
      <w:bookmarkEnd w:id="157"/>
    </w:p>
    <w:p w14:paraId="2A67FE68" w14:textId="5F844A56" w:rsidR="00110684" w:rsidRDefault="00110684" w:rsidP="00110684">
      <w:pPr>
        <w:pStyle w:val="S"/>
        <w:rPr>
          <w:rFonts w:eastAsia="Times New Roman" w:cs="Times New Roman"/>
        </w:rPr>
      </w:pPr>
      <w:r>
        <w:rPr>
          <w:rFonts w:eastAsia="Times New Roman" w:cs="Times New Roman"/>
        </w:rPr>
        <w:t xml:space="preserve">Sơ đồ DFD mức 2 – Chức năng </w:t>
      </w:r>
      <w:r w:rsidR="00D57945">
        <w:rPr>
          <w:rFonts w:eastAsia="Times New Roman" w:cs="Times New Roman"/>
        </w:rPr>
        <w:t>Xóa điểm đánh giá năng lực của học viên</w:t>
      </w:r>
    </w:p>
    <w:p w14:paraId="1F71A5A3" w14:textId="59EEDEDC" w:rsidR="00A42688" w:rsidRDefault="00A617E3" w:rsidP="00730941">
      <w:pPr>
        <w:pStyle w:val="Hnh"/>
        <w:rPr>
          <w:lang w:eastAsia="vi-VN"/>
        </w:rPr>
      </w:pPr>
      <w:r w:rsidRPr="00A617E3">
        <w:rPr>
          <w:lang w:val="vi-VN" w:eastAsia="vi-VN"/>
        </w:rPr>
        <w:drawing>
          <wp:inline distT="0" distB="0" distL="0" distR="0" wp14:anchorId="7C3BDBF1" wp14:editId="3BE88A92">
            <wp:extent cx="5759450" cy="4405630"/>
            <wp:effectExtent l="0" t="0" r="0" b="0"/>
            <wp:docPr id="1122198108" name="Hình ảnh 49" descr="Ảnh có chứa văn bản, ảnh chụp màn hình, Phông chữ, vòng tròn&#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198108" name="Hình ảnh 49" descr="Ảnh có chứa văn bản, ảnh chụp màn hình, Phông chữ, vòng tròn&#10;&#10;Nội dung do AI tạo ra có thể không chính xác."/>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759450" cy="4405630"/>
                    </a:xfrm>
                    <a:prstGeom prst="rect">
                      <a:avLst/>
                    </a:prstGeom>
                    <a:noFill/>
                    <a:ln>
                      <a:noFill/>
                    </a:ln>
                  </pic:spPr>
                </pic:pic>
              </a:graphicData>
            </a:graphic>
          </wp:inline>
        </w:drawing>
      </w:r>
    </w:p>
    <w:p w14:paraId="0380825A" w14:textId="7DBC3ECE" w:rsidR="00A617E3" w:rsidRDefault="00A42688" w:rsidP="00730941">
      <w:pPr>
        <w:pStyle w:val="CaptionHnh"/>
      </w:pPr>
      <w:bookmarkStart w:id="158" w:name="_Toc216390232"/>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63</w:t>
      </w:r>
      <w:r w:rsidR="001E0BF1">
        <w:rPr>
          <w:noProof/>
        </w:rPr>
        <w:fldChar w:fldCharType="end"/>
      </w:r>
      <w:r>
        <w:t xml:space="preserve"> </w:t>
      </w:r>
      <w:r w:rsidR="00061E08">
        <w:t>Sơ đồ DFD mức 2 – Chức năng Xóa điểm đánh giá năng lực học viên</w:t>
      </w:r>
      <w:bookmarkEnd w:id="158"/>
    </w:p>
    <w:p w14:paraId="3D53D225" w14:textId="5C078F1A" w:rsidR="00110684" w:rsidRDefault="00110684" w:rsidP="00110684">
      <w:pPr>
        <w:pStyle w:val="S"/>
        <w:rPr>
          <w:rFonts w:eastAsia="Times New Roman" w:cs="Times New Roman"/>
        </w:rPr>
      </w:pPr>
      <w:r>
        <w:rPr>
          <w:rFonts w:eastAsia="Times New Roman" w:cs="Times New Roman"/>
        </w:rPr>
        <w:t xml:space="preserve">Sơ đồ DFD mức 2 – Chức năng </w:t>
      </w:r>
      <w:r w:rsidR="00AC7E77">
        <w:rPr>
          <w:rFonts w:eastAsia="Times New Roman" w:cs="Times New Roman"/>
        </w:rPr>
        <w:t>Tra cứu điểm đánh giá năng lực học viên</w:t>
      </w:r>
    </w:p>
    <w:p w14:paraId="60E54F8A" w14:textId="4807E563" w:rsidR="00A42688" w:rsidRDefault="00B648EB" w:rsidP="00730941">
      <w:pPr>
        <w:pStyle w:val="Hnh"/>
      </w:pPr>
      <w:r>
        <w:drawing>
          <wp:inline distT="0" distB="0" distL="0" distR="0" wp14:anchorId="108BDE8C" wp14:editId="33194099">
            <wp:extent cx="5759450" cy="6460490"/>
            <wp:effectExtent l="0" t="0" r="0" b="0"/>
            <wp:docPr id="2076119281" name="Hình ảnh 50" descr="Ảnh có chứa văn bản, biểu đồ, ảnh chụp màn hình, Phông chữ&#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119281" name="Hình ảnh 50" descr="Ảnh có chứa văn bản, biểu đồ, ảnh chụp màn hình, Phông chữ&#10;&#10;Nội dung do AI tạo ra có thể không chính xác."/>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759450" cy="6460490"/>
                    </a:xfrm>
                    <a:prstGeom prst="rect">
                      <a:avLst/>
                    </a:prstGeom>
                    <a:noFill/>
                    <a:ln>
                      <a:noFill/>
                    </a:ln>
                  </pic:spPr>
                </pic:pic>
              </a:graphicData>
            </a:graphic>
          </wp:inline>
        </w:drawing>
      </w:r>
    </w:p>
    <w:p w14:paraId="28ECC336" w14:textId="3FFB2DAE" w:rsidR="00B648EB" w:rsidRPr="00A42688" w:rsidRDefault="00A42688" w:rsidP="00730941">
      <w:pPr>
        <w:pStyle w:val="CaptionHnh"/>
        <w:rPr>
          <w:lang w:val="vi-VN" w:eastAsia="vi-VN"/>
        </w:rPr>
      </w:pPr>
      <w:bookmarkStart w:id="159" w:name="_Toc216390233"/>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64</w:t>
      </w:r>
      <w:r w:rsidR="001E0BF1">
        <w:rPr>
          <w:noProof/>
        </w:rPr>
        <w:fldChar w:fldCharType="end"/>
      </w:r>
      <w:r w:rsidR="00061E08">
        <w:t xml:space="preserve"> Sơ đồ DFD mức 2 – Chức năng Tra cứu điểm đánh giá năng lực của học viên</w:t>
      </w:r>
      <w:bookmarkEnd w:id="159"/>
    </w:p>
    <w:p w14:paraId="64531B2B" w14:textId="3A68E282" w:rsidR="00110684" w:rsidRDefault="00110684" w:rsidP="00110684">
      <w:pPr>
        <w:pStyle w:val="S"/>
        <w:rPr>
          <w:rFonts w:eastAsia="Times New Roman" w:cs="Times New Roman"/>
        </w:rPr>
      </w:pPr>
      <w:r>
        <w:rPr>
          <w:rFonts w:eastAsia="Times New Roman" w:cs="Times New Roman"/>
        </w:rPr>
        <w:t xml:space="preserve">Sơ đồ DFD mức 2 – Chức năng </w:t>
      </w:r>
      <w:r w:rsidR="00B3796B">
        <w:rPr>
          <w:rFonts w:eastAsia="Times New Roman" w:cs="Times New Roman"/>
        </w:rPr>
        <w:t>Tiếp nhận yêu cầu xin nghỉ, bảo lưu</w:t>
      </w:r>
    </w:p>
    <w:p w14:paraId="4E36D052" w14:textId="6F80EE7B" w:rsidR="00A42688" w:rsidRDefault="000E74E8" w:rsidP="00A42688">
      <w:pPr>
        <w:pStyle w:val="Hnh"/>
        <w:keepNext/>
        <w:rPr>
          <w:lang w:eastAsia="vi-VN"/>
        </w:rPr>
      </w:pPr>
      <w:r>
        <w:drawing>
          <wp:inline distT="0" distB="0" distL="0" distR="0" wp14:anchorId="0537F175" wp14:editId="4049DB25">
            <wp:extent cx="2113915" cy="4684395"/>
            <wp:effectExtent l="0" t="0" r="635" b="1905"/>
            <wp:docPr id="1708694764" name="Hình ảnh 52" descr="Ảnh có chứa văn bản, Phông chữ, biểu đồ, ảnh chụp màn hình&#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694764" name="Hình ảnh 52" descr="Ảnh có chứa văn bản, Phông chữ, biểu đồ, ảnh chụp màn hình&#10;&#10;Nội dung do AI tạo ra có thể không chính xác."/>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113915" cy="4684395"/>
                    </a:xfrm>
                    <a:prstGeom prst="rect">
                      <a:avLst/>
                    </a:prstGeom>
                    <a:noFill/>
                    <a:ln>
                      <a:noFill/>
                    </a:ln>
                  </pic:spPr>
                </pic:pic>
              </a:graphicData>
            </a:graphic>
          </wp:inline>
        </w:drawing>
      </w:r>
    </w:p>
    <w:p w14:paraId="3D98EF56" w14:textId="5E5D839D" w:rsidR="000E74E8" w:rsidRDefault="00A42688" w:rsidP="00730941">
      <w:pPr>
        <w:pStyle w:val="CaptionHnh"/>
      </w:pPr>
      <w:bookmarkStart w:id="160" w:name="_Toc216390234"/>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65</w:t>
      </w:r>
      <w:r w:rsidR="001E0BF1">
        <w:rPr>
          <w:noProof/>
        </w:rPr>
        <w:fldChar w:fldCharType="end"/>
      </w:r>
      <w:r>
        <w:t xml:space="preserve"> </w:t>
      </w:r>
      <w:r w:rsidR="00061E08">
        <w:t>Sơ đồ DFD mức 2 – Chức năng Tiếp nhận yêu cầu xin nghỉ, bảo lưu</w:t>
      </w:r>
      <w:bookmarkEnd w:id="160"/>
    </w:p>
    <w:p w14:paraId="173D86D4" w14:textId="27C2FFF8" w:rsidR="00110684" w:rsidRDefault="4BBB3E35" w:rsidP="00110684">
      <w:pPr>
        <w:pStyle w:val="S"/>
        <w:rPr>
          <w:rFonts w:eastAsia="Times New Roman" w:cs="Times New Roman"/>
        </w:rPr>
      </w:pPr>
      <w:r w:rsidRPr="12C55E17">
        <w:rPr>
          <w:rFonts w:eastAsia="Times New Roman" w:cs="Times New Roman"/>
        </w:rPr>
        <w:t xml:space="preserve">Sơ đồ DFD mức 2 – Chức năng </w:t>
      </w:r>
      <w:r w:rsidR="0046E56C" w:rsidRPr="12C55E17">
        <w:rPr>
          <w:rFonts w:eastAsia="Times New Roman" w:cs="Times New Roman"/>
        </w:rPr>
        <w:t>Thêm thông tin nghỉ, bảo lưu</w:t>
      </w:r>
    </w:p>
    <w:p w14:paraId="683DA999" w14:textId="3F4BAA7C" w:rsidR="009656D1" w:rsidRDefault="22AB2A45" w:rsidP="00730941">
      <w:pPr>
        <w:pStyle w:val="Hnh"/>
      </w:pPr>
      <w:r>
        <w:drawing>
          <wp:inline distT="0" distB="0" distL="0" distR="0" wp14:anchorId="152DA6A4" wp14:editId="4D5809D7">
            <wp:extent cx="6486525" cy="5267325"/>
            <wp:effectExtent l="0" t="0" r="0" b="0"/>
            <wp:docPr id="622818512"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174416" name="Picture 1247174416"/>
                    <pic:cNvPicPr/>
                  </pic:nvPicPr>
                  <pic:blipFill>
                    <a:blip r:embed="rId110">
                      <a:extLst>
                        <a:ext uri="{28A0092B-C50C-407E-A947-70E740481C1C}">
                          <a14:useLocalDpi xmlns:a14="http://schemas.microsoft.com/office/drawing/2010/main"/>
                        </a:ext>
                      </a:extLst>
                    </a:blip>
                    <a:stretch>
                      <a:fillRect/>
                    </a:stretch>
                  </pic:blipFill>
                  <pic:spPr>
                    <a:xfrm>
                      <a:off x="0" y="0"/>
                      <a:ext cx="6486525" cy="5267325"/>
                    </a:xfrm>
                    <a:prstGeom prst="rect">
                      <a:avLst/>
                    </a:prstGeom>
                  </pic:spPr>
                </pic:pic>
              </a:graphicData>
            </a:graphic>
          </wp:inline>
        </w:drawing>
      </w:r>
    </w:p>
    <w:p w14:paraId="14ADB30A" w14:textId="2C1C2CA8" w:rsidR="00113466" w:rsidRDefault="009656D1" w:rsidP="00730941">
      <w:pPr>
        <w:pStyle w:val="CaptionHnh"/>
      </w:pPr>
      <w:bookmarkStart w:id="161" w:name="_Toc216390235"/>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66</w:t>
      </w:r>
      <w:r w:rsidR="001E0BF1">
        <w:rPr>
          <w:noProof/>
        </w:rPr>
        <w:fldChar w:fldCharType="end"/>
      </w:r>
      <w:r>
        <w:t xml:space="preserve"> </w:t>
      </w:r>
      <w:r w:rsidR="00061E08">
        <w:t>Sơ đồ DFD mức 2 – Chức năng Thêm thông tin nghỉ, bảo lưu</w:t>
      </w:r>
      <w:bookmarkEnd w:id="161"/>
    </w:p>
    <w:p w14:paraId="3D3BD471" w14:textId="18FF6094" w:rsidR="00110684" w:rsidRDefault="42F42486" w:rsidP="00110684">
      <w:pPr>
        <w:pStyle w:val="S"/>
        <w:rPr>
          <w:rFonts w:eastAsia="Times New Roman" w:cs="Times New Roman"/>
        </w:rPr>
      </w:pPr>
      <w:r w:rsidRPr="233C940C">
        <w:rPr>
          <w:rFonts w:eastAsia="Times New Roman" w:cs="Times New Roman"/>
        </w:rPr>
        <w:t xml:space="preserve">Sơ đồ DFD mức 2 – Chức năng </w:t>
      </w:r>
      <w:r w:rsidR="06835898" w:rsidRPr="233C940C">
        <w:rPr>
          <w:rFonts w:eastAsia="Times New Roman" w:cs="Times New Roman"/>
        </w:rPr>
        <w:t>Xóa thông tin nghỉ</w:t>
      </w:r>
    </w:p>
    <w:p w14:paraId="4C02CA56" w14:textId="0EADE793" w:rsidR="009656D1" w:rsidRDefault="0D8AEE6D" w:rsidP="00730941">
      <w:pPr>
        <w:pStyle w:val="Hnh"/>
      </w:pPr>
      <w:r>
        <w:drawing>
          <wp:inline distT="0" distB="0" distL="0" distR="0" wp14:anchorId="0F78655C" wp14:editId="73C58A45">
            <wp:extent cx="6486525" cy="4648200"/>
            <wp:effectExtent l="0" t="0" r="0" b="0"/>
            <wp:docPr id="16480155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1558" name="Picture 164801558"/>
                    <pic:cNvPicPr/>
                  </pic:nvPicPr>
                  <pic:blipFill>
                    <a:blip r:embed="rId111">
                      <a:extLst>
                        <a:ext uri="{28A0092B-C50C-407E-A947-70E740481C1C}">
                          <a14:useLocalDpi xmlns:a14="http://schemas.microsoft.com/office/drawing/2010/main"/>
                        </a:ext>
                      </a:extLst>
                    </a:blip>
                    <a:stretch>
                      <a:fillRect/>
                    </a:stretch>
                  </pic:blipFill>
                  <pic:spPr>
                    <a:xfrm>
                      <a:off x="0" y="0"/>
                      <a:ext cx="6486525" cy="4648200"/>
                    </a:xfrm>
                    <a:prstGeom prst="rect">
                      <a:avLst/>
                    </a:prstGeom>
                  </pic:spPr>
                </pic:pic>
              </a:graphicData>
            </a:graphic>
          </wp:inline>
        </w:drawing>
      </w:r>
    </w:p>
    <w:p w14:paraId="56A67789" w14:textId="3EDA49EF" w:rsidR="00A66833" w:rsidRDefault="009656D1" w:rsidP="00730941">
      <w:pPr>
        <w:pStyle w:val="CaptionHnh"/>
      </w:pPr>
      <w:bookmarkStart w:id="162" w:name="_Toc216390236"/>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67</w:t>
      </w:r>
      <w:r w:rsidR="001E0BF1">
        <w:rPr>
          <w:noProof/>
        </w:rPr>
        <w:fldChar w:fldCharType="end"/>
      </w:r>
      <w:r>
        <w:t xml:space="preserve"> </w:t>
      </w:r>
      <w:r w:rsidR="00061E08">
        <w:t>Sơ đồ DFD mức 2 – Chức năng Xóa thông tin nghỉ</w:t>
      </w:r>
      <w:bookmarkEnd w:id="162"/>
    </w:p>
    <w:p w14:paraId="42F35E2C" w14:textId="4ED7BDA0" w:rsidR="00B648EB" w:rsidRDefault="00B648EB" w:rsidP="00B648EB">
      <w:pPr>
        <w:pStyle w:val="S"/>
        <w:rPr>
          <w:rFonts w:eastAsia="Times New Roman" w:cs="Times New Roman"/>
        </w:rPr>
      </w:pPr>
      <w:r>
        <w:rPr>
          <w:rFonts w:eastAsia="Times New Roman" w:cs="Times New Roman"/>
        </w:rPr>
        <w:t xml:space="preserve">Sơ đồ DFD mức 2 – Chức năng </w:t>
      </w:r>
      <w:r w:rsidR="000234A0">
        <w:rPr>
          <w:rFonts w:eastAsia="Times New Roman" w:cs="Times New Roman"/>
        </w:rPr>
        <w:t>Tìm kiếm thông tin nghỉ, bảo lưu</w:t>
      </w:r>
    </w:p>
    <w:p w14:paraId="3AB01EE3" w14:textId="3EB05749" w:rsidR="009656D1" w:rsidRDefault="00187BDE" w:rsidP="00730941">
      <w:pPr>
        <w:pStyle w:val="Hnh"/>
        <w:rPr>
          <w:lang w:eastAsia="vi-VN"/>
        </w:rPr>
      </w:pPr>
      <w:r>
        <w:drawing>
          <wp:inline distT="0" distB="0" distL="0" distR="0" wp14:anchorId="182ABD62" wp14:editId="3A749B3A">
            <wp:extent cx="5221605" cy="6022975"/>
            <wp:effectExtent l="0" t="0" r="0" b="0"/>
            <wp:docPr id="1696353007" name="Hình ảnh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221605" cy="6022975"/>
                    </a:xfrm>
                    <a:prstGeom prst="rect">
                      <a:avLst/>
                    </a:prstGeom>
                    <a:noFill/>
                    <a:ln>
                      <a:noFill/>
                    </a:ln>
                  </pic:spPr>
                </pic:pic>
              </a:graphicData>
            </a:graphic>
          </wp:inline>
        </w:drawing>
      </w:r>
    </w:p>
    <w:p w14:paraId="7931193F" w14:textId="00868236" w:rsidR="00187BDE" w:rsidRDefault="009656D1" w:rsidP="00730941">
      <w:pPr>
        <w:pStyle w:val="CaptionHnh"/>
      </w:pPr>
      <w:bookmarkStart w:id="163" w:name="_Toc216390237"/>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68</w:t>
      </w:r>
      <w:r w:rsidR="001E0BF1">
        <w:rPr>
          <w:noProof/>
        </w:rPr>
        <w:fldChar w:fldCharType="end"/>
      </w:r>
      <w:r>
        <w:t xml:space="preserve"> </w:t>
      </w:r>
      <w:r w:rsidR="00FD3CDC">
        <w:t>Sơ đồ DFD mức 2 – Chức năng Tìm kiếm thông tin nghỉ, bảo lưu</w:t>
      </w:r>
      <w:bookmarkEnd w:id="163"/>
    </w:p>
    <w:p w14:paraId="3482DF8E" w14:textId="59D4BEE7" w:rsidR="00B648EB" w:rsidRDefault="7CF2563C" w:rsidP="00B648EB">
      <w:pPr>
        <w:pStyle w:val="S"/>
        <w:rPr>
          <w:rFonts w:eastAsia="Times New Roman" w:cs="Times New Roman"/>
        </w:rPr>
      </w:pPr>
      <w:r w:rsidRPr="233C940C">
        <w:rPr>
          <w:rFonts w:eastAsia="Times New Roman" w:cs="Times New Roman"/>
        </w:rPr>
        <w:t xml:space="preserve">Sơ đồ DFD mức 2 – Chức năng </w:t>
      </w:r>
      <w:r w:rsidR="4D9BF76E" w:rsidRPr="233C940C">
        <w:rPr>
          <w:rFonts w:eastAsia="Times New Roman" w:cs="Times New Roman"/>
        </w:rPr>
        <w:t>Cập nhập thông tin nghỉ, bảo lưu</w:t>
      </w:r>
    </w:p>
    <w:p w14:paraId="2F0066FB" w14:textId="537BBC5A" w:rsidR="009656D1" w:rsidRDefault="055C28BC" w:rsidP="00730941">
      <w:pPr>
        <w:pStyle w:val="Hnh"/>
      </w:pPr>
      <w:r>
        <w:drawing>
          <wp:inline distT="0" distB="0" distL="0" distR="0" wp14:anchorId="01B6306C" wp14:editId="21006477">
            <wp:extent cx="6486525" cy="4638675"/>
            <wp:effectExtent l="0" t="0" r="0" b="0"/>
            <wp:docPr id="98836312"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36312" name="Picture 98836312"/>
                    <pic:cNvPicPr/>
                  </pic:nvPicPr>
                  <pic:blipFill>
                    <a:blip r:embed="rId113">
                      <a:extLst>
                        <a:ext uri="{28A0092B-C50C-407E-A947-70E740481C1C}">
                          <a14:useLocalDpi xmlns:a14="http://schemas.microsoft.com/office/drawing/2010/main"/>
                        </a:ext>
                      </a:extLst>
                    </a:blip>
                    <a:stretch>
                      <a:fillRect/>
                    </a:stretch>
                  </pic:blipFill>
                  <pic:spPr>
                    <a:xfrm>
                      <a:off x="0" y="0"/>
                      <a:ext cx="6486525" cy="4638675"/>
                    </a:xfrm>
                    <a:prstGeom prst="rect">
                      <a:avLst/>
                    </a:prstGeom>
                  </pic:spPr>
                </pic:pic>
              </a:graphicData>
            </a:graphic>
          </wp:inline>
        </w:drawing>
      </w:r>
    </w:p>
    <w:p w14:paraId="5FFE456E" w14:textId="5AAF911D" w:rsidR="007F4F30" w:rsidRDefault="009656D1" w:rsidP="00730941">
      <w:pPr>
        <w:pStyle w:val="CaptionHnh"/>
      </w:pPr>
      <w:bookmarkStart w:id="164" w:name="_Toc216390238"/>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69</w:t>
      </w:r>
      <w:r w:rsidR="001E0BF1">
        <w:rPr>
          <w:noProof/>
        </w:rPr>
        <w:fldChar w:fldCharType="end"/>
      </w:r>
      <w:r>
        <w:t xml:space="preserve"> </w:t>
      </w:r>
      <w:r w:rsidR="00FD3CDC">
        <w:t>Sơ đồ DFD mức 2 – Chức năng Cập nhật thông tin nghỉ, bảo lưu</w:t>
      </w:r>
      <w:bookmarkEnd w:id="164"/>
    </w:p>
    <w:p w14:paraId="43068D2C" w14:textId="6760C91A" w:rsidR="00B648EB" w:rsidRDefault="00B648EB" w:rsidP="00B648EB">
      <w:pPr>
        <w:pStyle w:val="S"/>
        <w:rPr>
          <w:rFonts w:eastAsia="Times New Roman" w:cs="Times New Roman"/>
        </w:rPr>
      </w:pPr>
      <w:r>
        <w:rPr>
          <w:rFonts w:eastAsia="Times New Roman" w:cs="Times New Roman"/>
        </w:rPr>
        <w:t xml:space="preserve">Sơ đồ DFD mức 2 – Chức năng </w:t>
      </w:r>
      <w:r w:rsidR="008A78E2">
        <w:rPr>
          <w:rFonts w:eastAsia="Times New Roman" w:cs="Times New Roman"/>
        </w:rPr>
        <w:t>Thêm đăng ký học</w:t>
      </w:r>
    </w:p>
    <w:p w14:paraId="5D2329A1" w14:textId="422D6B72" w:rsidR="009656D1" w:rsidRDefault="00813A6B" w:rsidP="00730941">
      <w:pPr>
        <w:pStyle w:val="Hnh"/>
        <w:rPr>
          <w:lang w:eastAsia="vi-VN"/>
        </w:rPr>
      </w:pPr>
      <w:r>
        <w:drawing>
          <wp:inline distT="0" distB="0" distL="0" distR="0" wp14:anchorId="7944BD68" wp14:editId="1BAE7A34">
            <wp:extent cx="5760720" cy="5962703"/>
            <wp:effectExtent l="0" t="0" r="0" b="0"/>
            <wp:docPr id="889342873" name="Hình ảnh 57" descr="Ảnh có chứa văn bản, biểu đồ, Phông chữ, ảnh chụp màn hình&#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342873" name="Hình ảnh 57" descr="Ảnh có chứa văn bản, biểu đồ, Phông chữ, ảnh chụp màn hình&#10;&#10;Nội dung do AI tạo ra có thể không chính xác."/>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760720" cy="5962703"/>
                    </a:xfrm>
                    <a:prstGeom prst="rect">
                      <a:avLst/>
                    </a:prstGeom>
                    <a:noFill/>
                    <a:ln>
                      <a:noFill/>
                    </a:ln>
                  </pic:spPr>
                </pic:pic>
              </a:graphicData>
            </a:graphic>
          </wp:inline>
        </w:drawing>
      </w:r>
    </w:p>
    <w:p w14:paraId="1DEB09FF" w14:textId="091010A1" w:rsidR="00813A6B" w:rsidRDefault="009656D1" w:rsidP="00730941">
      <w:pPr>
        <w:pStyle w:val="CaptionHnh"/>
      </w:pPr>
      <w:bookmarkStart w:id="165" w:name="_Toc216390239"/>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70</w:t>
      </w:r>
      <w:r w:rsidR="001E0BF1">
        <w:rPr>
          <w:noProof/>
        </w:rPr>
        <w:fldChar w:fldCharType="end"/>
      </w:r>
      <w:r>
        <w:t xml:space="preserve"> </w:t>
      </w:r>
      <w:r w:rsidR="00FD3CDC">
        <w:t>Sơ đồ DFD mức 2 – Chức năng Thêm đăng ký học</w:t>
      </w:r>
      <w:bookmarkEnd w:id="165"/>
    </w:p>
    <w:p w14:paraId="7EDB3FD4" w14:textId="163C8FDF" w:rsidR="00B648EB" w:rsidRDefault="00B648EB" w:rsidP="00B648EB">
      <w:pPr>
        <w:pStyle w:val="S"/>
        <w:rPr>
          <w:rFonts w:eastAsia="Times New Roman" w:cs="Times New Roman"/>
        </w:rPr>
      </w:pPr>
      <w:r>
        <w:rPr>
          <w:rFonts w:eastAsia="Times New Roman" w:cs="Times New Roman"/>
        </w:rPr>
        <w:t xml:space="preserve">Sơ đồ DFD mức 2 – Chức năng </w:t>
      </w:r>
      <w:r w:rsidR="008A78E2">
        <w:rPr>
          <w:rFonts w:eastAsia="Times New Roman" w:cs="Times New Roman"/>
        </w:rPr>
        <w:t>Xóa đăng ký học</w:t>
      </w:r>
    </w:p>
    <w:p w14:paraId="70146963" w14:textId="1DB39B01" w:rsidR="009656D1" w:rsidRDefault="00543B30" w:rsidP="00730941">
      <w:pPr>
        <w:pStyle w:val="Hnh"/>
        <w:rPr>
          <w:lang w:eastAsia="vi-VN"/>
        </w:rPr>
      </w:pPr>
      <w:r w:rsidRPr="00543B30">
        <w:rPr>
          <w:lang w:val="vi-VN" w:eastAsia="vi-VN"/>
        </w:rPr>
        <w:drawing>
          <wp:inline distT="0" distB="0" distL="0" distR="0" wp14:anchorId="5F69920A" wp14:editId="3F7D1C07">
            <wp:extent cx="5760720" cy="5962703"/>
            <wp:effectExtent l="0" t="0" r="0" b="0"/>
            <wp:docPr id="402340597" name="Hình ảnh 58" descr="Ảnh có chứa văn bản, biểu đồ, Phông chữ, ảnh chụp màn hình&#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340597" name="Hình ảnh 58" descr="Ảnh có chứa văn bản, biểu đồ, Phông chữ, ảnh chụp màn hình&#10;&#10;Nội dung do AI tạo ra có thể không chính xác."/>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760720" cy="5962703"/>
                    </a:xfrm>
                    <a:prstGeom prst="rect">
                      <a:avLst/>
                    </a:prstGeom>
                    <a:noFill/>
                    <a:ln>
                      <a:noFill/>
                    </a:ln>
                  </pic:spPr>
                </pic:pic>
              </a:graphicData>
            </a:graphic>
          </wp:inline>
        </w:drawing>
      </w:r>
    </w:p>
    <w:p w14:paraId="10F3FA9A" w14:textId="00EAF921" w:rsidR="00543B30" w:rsidRDefault="009656D1" w:rsidP="00730941">
      <w:pPr>
        <w:pStyle w:val="CaptionHnh"/>
      </w:pPr>
      <w:bookmarkStart w:id="166" w:name="_Toc216390240"/>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71</w:t>
      </w:r>
      <w:r w:rsidR="001E0BF1">
        <w:rPr>
          <w:noProof/>
        </w:rPr>
        <w:fldChar w:fldCharType="end"/>
      </w:r>
      <w:r>
        <w:t xml:space="preserve"> </w:t>
      </w:r>
      <w:r w:rsidR="00FD3CDC">
        <w:t>Sơ đồ DFD mức 2 – Chức năng Xóa đăng ký học</w:t>
      </w:r>
      <w:bookmarkEnd w:id="166"/>
    </w:p>
    <w:p w14:paraId="161C16AA" w14:textId="4D8A3B3C" w:rsidR="00B648EB" w:rsidRDefault="00B648EB" w:rsidP="00B648EB">
      <w:pPr>
        <w:pStyle w:val="S"/>
        <w:rPr>
          <w:rFonts w:eastAsia="Times New Roman" w:cs="Times New Roman"/>
        </w:rPr>
      </w:pPr>
      <w:r>
        <w:rPr>
          <w:rFonts w:eastAsia="Times New Roman" w:cs="Times New Roman"/>
        </w:rPr>
        <w:t xml:space="preserve">Sơ đồ DFD mức 2 – Chức năng </w:t>
      </w:r>
      <w:r w:rsidR="008A78E2">
        <w:rPr>
          <w:rFonts w:eastAsia="Times New Roman" w:cs="Times New Roman"/>
        </w:rPr>
        <w:t>Cập nhập đăng ký học</w:t>
      </w:r>
    </w:p>
    <w:p w14:paraId="0FCE9EE1" w14:textId="19145DC8" w:rsidR="009656D1" w:rsidRDefault="00543B30" w:rsidP="00730941">
      <w:pPr>
        <w:pStyle w:val="Hnh"/>
        <w:rPr>
          <w:lang w:eastAsia="vi-VN"/>
        </w:rPr>
      </w:pPr>
      <w:r w:rsidRPr="00543B30">
        <w:rPr>
          <w:lang w:val="vi-VN" w:eastAsia="vi-VN"/>
        </w:rPr>
        <w:drawing>
          <wp:inline distT="0" distB="0" distL="0" distR="0" wp14:anchorId="140B47CF" wp14:editId="6ED1A786">
            <wp:extent cx="5760720" cy="5962703"/>
            <wp:effectExtent l="0" t="0" r="0" b="0"/>
            <wp:docPr id="1787180821" name="Hình ảnh 59" descr="Ảnh có chứa văn bản, biểu đồ, Phông chữ, ảnh chụp màn hình&#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180821" name="Hình ảnh 59" descr="Ảnh có chứa văn bản, biểu đồ, Phông chữ, ảnh chụp màn hình&#10;&#10;Nội dung do AI tạo ra có thể không chính xác."/>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760720" cy="5962703"/>
                    </a:xfrm>
                    <a:prstGeom prst="rect">
                      <a:avLst/>
                    </a:prstGeom>
                    <a:noFill/>
                    <a:ln>
                      <a:noFill/>
                    </a:ln>
                  </pic:spPr>
                </pic:pic>
              </a:graphicData>
            </a:graphic>
          </wp:inline>
        </w:drawing>
      </w:r>
    </w:p>
    <w:p w14:paraId="6A2B083F" w14:textId="250E2E66" w:rsidR="00543B30" w:rsidRDefault="009656D1" w:rsidP="00730941">
      <w:pPr>
        <w:pStyle w:val="CaptionHnh"/>
      </w:pPr>
      <w:bookmarkStart w:id="167" w:name="_Toc216390241"/>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72</w:t>
      </w:r>
      <w:r w:rsidR="001E0BF1">
        <w:rPr>
          <w:noProof/>
        </w:rPr>
        <w:fldChar w:fldCharType="end"/>
      </w:r>
      <w:r>
        <w:t xml:space="preserve"> </w:t>
      </w:r>
      <w:r w:rsidR="00752EFF">
        <w:t>Sơ đồ DFD mức 2 – Chức năng Cập nhật đăng ký học</w:t>
      </w:r>
      <w:bookmarkEnd w:id="167"/>
    </w:p>
    <w:p w14:paraId="28432810" w14:textId="0DC772D2" w:rsidR="00B648EB" w:rsidRDefault="00B648EB" w:rsidP="00B648EB">
      <w:pPr>
        <w:pStyle w:val="S"/>
        <w:rPr>
          <w:rFonts w:eastAsia="Times New Roman" w:cs="Times New Roman"/>
        </w:rPr>
      </w:pPr>
      <w:r>
        <w:rPr>
          <w:rFonts w:eastAsia="Times New Roman" w:cs="Times New Roman"/>
        </w:rPr>
        <w:t xml:space="preserve">Sơ đồ DFD mức 2 – Chức năng </w:t>
      </w:r>
      <w:r w:rsidR="009D0E26">
        <w:rPr>
          <w:rFonts w:eastAsia="Times New Roman" w:cs="Times New Roman"/>
        </w:rPr>
        <w:t>Tìm kiếm đăng ký học</w:t>
      </w:r>
    </w:p>
    <w:p w14:paraId="54D26F60" w14:textId="34631F74" w:rsidR="009656D1" w:rsidRDefault="00142D72" w:rsidP="00730941">
      <w:pPr>
        <w:pStyle w:val="Hnh"/>
        <w:rPr>
          <w:lang w:eastAsia="vi-VN"/>
        </w:rPr>
      </w:pPr>
      <w:r>
        <w:drawing>
          <wp:inline distT="0" distB="0" distL="0" distR="0" wp14:anchorId="2C019C35" wp14:editId="377A2CBA">
            <wp:extent cx="5760720" cy="5751790"/>
            <wp:effectExtent l="0" t="0" r="0" b="1905"/>
            <wp:docPr id="78278117" name="Hình ảnh 60" descr="Ảnh có chứa văn bản, biểu đồ, Kế hoạch, hàng&#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78117" name="Hình ảnh 60" descr="Ảnh có chứa văn bản, biểu đồ, Kế hoạch, hàng&#10;&#10;Nội dung do AI tạo ra có thể không chính xác."/>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760720" cy="5751790"/>
                    </a:xfrm>
                    <a:prstGeom prst="rect">
                      <a:avLst/>
                    </a:prstGeom>
                    <a:noFill/>
                    <a:ln>
                      <a:noFill/>
                    </a:ln>
                  </pic:spPr>
                </pic:pic>
              </a:graphicData>
            </a:graphic>
          </wp:inline>
        </w:drawing>
      </w:r>
    </w:p>
    <w:p w14:paraId="3999B357" w14:textId="1E0838DA" w:rsidR="00142D72" w:rsidRDefault="009656D1" w:rsidP="00730941">
      <w:pPr>
        <w:pStyle w:val="CaptionHnh"/>
      </w:pPr>
      <w:bookmarkStart w:id="168" w:name="_Toc216390242"/>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73</w:t>
      </w:r>
      <w:r w:rsidR="001E0BF1">
        <w:rPr>
          <w:noProof/>
        </w:rPr>
        <w:fldChar w:fldCharType="end"/>
      </w:r>
      <w:r>
        <w:t xml:space="preserve"> </w:t>
      </w:r>
      <w:r w:rsidR="00752EFF">
        <w:t>Sơ đồ DFD mức 2 – Chức năng Tìm kiếm đăng ký học</w:t>
      </w:r>
      <w:bookmarkEnd w:id="168"/>
    </w:p>
    <w:p w14:paraId="3707FFFF" w14:textId="43DE1284" w:rsidR="00B648EB" w:rsidRDefault="00B648EB" w:rsidP="00B648EB">
      <w:pPr>
        <w:pStyle w:val="S"/>
        <w:rPr>
          <w:rFonts w:eastAsia="Times New Roman" w:cs="Times New Roman"/>
        </w:rPr>
      </w:pPr>
      <w:r>
        <w:rPr>
          <w:rFonts w:eastAsia="Times New Roman" w:cs="Times New Roman"/>
        </w:rPr>
        <w:t xml:space="preserve">Sơ đồ DFD mức 2 – Chức năng </w:t>
      </w:r>
      <w:r w:rsidR="00422EEA">
        <w:rPr>
          <w:rFonts w:eastAsia="Times New Roman" w:cs="Times New Roman"/>
        </w:rPr>
        <w:t>Cập nhập trạng thái đăng ký</w:t>
      </w:r>
    </w:p>
    <w:p w14:paraId="012F63B4" w14:textId="1B4CAC7D" w:rsidR="009656D1" w:rsidRDefault="00142D72" w:rsidP="00730941">
      <w:pPr>
        <w:pStyle w:val="Hnh"/>
        <w:rPr>
          <w:lang w:eastAsia="vi-VN"/>
        </w:rPr>
      </w:pPr>
      <w:r>
        <w:drawing>
          <wp:inline distT="0" distB="0" distL="0" distR="0" wp14:anchorId="6590DB06" wp14:editId="4AC5C543">
            <wp:extent cx="5760720" cy="6035892"/>
            <wp:effectExtent l="0" t="0" r="0" b="3175"/>
            <wp:docPr id="1448259687" name="Hình ảnh 61" descr="Ảnh có chứa văn bản, biểu đồ, Phông chữ, hàng&#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259687" name="Hình ảnh 61" descr="Ảnh có chứa văn bản, biểu đồ, Phông chữ, hàng&#10;&#10;Nội dung do AI tạo ra có thể không chính xác."/>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760720" cy="6035892"/>
                    </a:xfrm>
                    <a:prstGeom prst="rect">
                      <a:avLst/>
                    </a:prstGeom>
                    <a:noFill/>
                    <a:ln>
                      <a:noFill/>
                    </a:ln>
                  </pic:spPr>
                </pic:pic>
              </a:graphicData>
            </a:graphic>
          </wp:inline>
        </w:drawing>
      </w:r>
    </w:p>
    <w:p w14:paraId="08BE72FE" w14:textId="0094FC68" w:rsidR="00142D72" w:rsidRDefault="009656D1" w:rsidP="00730941">
      <w:pPr>
        <w:pStyle w:val="CaptionHnh"/>
      </w:pPr>
      <w:bookmarkStart w:id="169" w:name="_Toc216390243"/>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74</w:t>
      </w:r>
      <w:r w:rsidR="001E0BF1">
        <w:rPr>
          <w:noProof/>
        </w:rPr>
        <w:fldChar w:fldCharType="end"/>
      </w:r>
      <w:r>
        <w:t xml:space="preserve"> </w:t>
      </w:r>
      <w:r w:rsidR="00752EFF">
        <w:t>Sơ đồ DFD mức 2 – Chức năng Cập nhật trạng thái đăng ký</w:t>
      </w:r>
      <w:bookmarkEnd w:id="169"/>
    </w:p>
    <w:p w14:paraId="6AF5AAC3" w14:textId="374E0BB6" w:rsidR="00B648EB" w:rsidRDefault="00B648EB" w:rsidP="00B648EB">
      <w:pPr>
        <w:pStyle w:val="S"/>
        <w:rPr>
          <w:rFonts w:eastAsia="Times New Roman" w:cs="Times New Roman"/>
        </w:rPr>
      </w:pPr>
      <w:r>
        <w:rPr>
          <w:rFonts w:eastAsia="Times New Roman" w:cs="Times New Roman"/>
        </w:rPr>
        <w:t xml:space="preserve">Sơ đồ DFD mức 2 – Chức năng </w:t>
      </w:r>
      <w:r w:rsidR="00C30EDC">
        <w:rPr>
          <w:rFonts w:eastAsia="Times New Roman" w:cs="Times New Roman"/>
        </w:rPr>
        <w:t>Thêm thông tin giáo viên</w:t>
      </w:r>
    </w:p>
    <w:p w14:paraId="17F46000" w14:textId="1A62E8A1" w:rsidR="009656D1" w:rsidRDefault="00AF06E4" w:rsidP="00730941">
      <w:pPr>
        <w:pStyle w:val="Hnh"/>
        <w:rPr>
          <w:lang w:eastAsia="vi-VN"/>
        </w:rPr>
      </w:pPr>
      <w:r w:rsidRPr="00AF06E4">
        <w:drawing>
          <wp:inline distT="0" distB="0" distL="0" distR="0" wp14:anchorId="6847722F" wp14:editId="31718BD1">
            <wp:extent cx="5760720" cy="6573602"/>
            <wp:effectExtent l="0" t="0" r="0" b="0"/>
            <wp:docPr id="2134363806" name="Hình ảnh 62" descr="Ảnh có chứa văn bản, biểu đồ, ảnh chụp màn hình, Phông chữ&#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363806" name="Hình ảnh 62" descr="Ảnh có chứa văn bản, biểu đồ, ảnh chụp màn hình, Phông chữ&#10;&#10;Nội dung do AI tạo ra có thể không chính xác."/>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760720" cy="6573602"/>
                    </a:xfrm>
                    <a:prstGeom prst="rect">
                      <a:avLst/>
                    </a:prstGeom>
                    <a:noFill/>
                    <a:ln>
                      <a:noFill/>
                    </a:ln>
                  </pic:spPr>
                </pic:pic>
              </a:graphicData>
            </a:graphic>
          </wp:inline>
        </w:drawing>
      </w:r>
    </w:p>
    <w:p w14:paraId="6AB495F3" w14:textId="06256C8C" w:rsidR="00AF06E4" w:rsidRDefault="009656D1" w:rsidP="00730941">
      <w:pPr>
        <w:pStyle w:val="CaptionHnh"/>
      </w:pPr>
      <w:bookmarkStart w:id="170" w:name="_Toc216390244"/>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75</w:t>
      </w:r>
      <w:r w:rsidR="001E0BF1">
        <w:rPr>
          <w:noProof/>
        </w:rPr>
        <w:fldChar w:fldCharType="end"/>
      </w:r>
      <w:r>
        <w:t xml:space="preserve"> </w:t>
      </w:r>
      <w:r w:rsidR="00752EFF">
        <w:t>Sơ đồ DFD mức 2 – Chức năng Thêm thông tin giáo viên</w:t>
      </w:r>
      <w:bookmarkEnd w:id="170"/>
    </w:p>
    <w:p w14:paraId="34143716" w14:textId="7FA1147F" w:rsidR="00142D72" w:rsidRDefault="00142D72" w:rsidP="00142D72">
      <w:pPr>
        <w:pStyle w:val="S"/>
        <w:rPr>
          <w:rFonts w:eastAsia="Times New Roman" w:cs="Times New Roman"/>
        </w:rPr>
      </w:pPr>
      <w:r>
        <w:rPr>
          <w:rFonts w:eastAsia="Times New Roman" w:cs="Times New Roman"/>
        </w:rPr>
        <w:t xml:space="preserve">Sơ đồ DFD mức 2 – Chức năng </w:t>
      </w:r>
      <w:r w:rsidR="00C30EDC">
        <w:rPr>
          <w:rFonts w:eastAsia="Times New Roman" w:cs="Times New Roman"/>
        </w:rPr>
        <w:t>Cập nhập thông tin giáo viên</w:t>
      </w:r>
    </w:p>
    <w:p w14:paraId="3C804F44" w14:textId="1966F6A0" w:rsidR="009656D1" w:rsidRDefault="00794D19" w:rsidP="00730941">
      <w:pPr>
        <w:pStyle w:val="Hnh"/>
        <w:rPr>
          <w:lang w:eastAsia="vi-VN"/>
        </w:rPr>
      </w:pPr>
      <w:r>
        <w:drawing>
          <wp:inline distT="0" distB="0" distL="0" distR="0" wp14:anchorId="0E610EC5" wp14:editId="4E51B500">
            <wp:extent cx="5760720" cy="6556377"/>
            <wp:effectExtent l="0" t="0" r="0" b="0"/>
            <wp:docPr id="493178144" name="Hình ảnh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760720" cy="6556377"/>
                    </a:xfrm>
                    <a:prstGeom prst="rect">
                      <a:avLst/>
                    </a:prstGeom>
                    <a:noFill/>
                    <a:ln>
                      <a:noFill/>
                    </a:ln>
                  </pic:spPr>
                </pic:pic>
              </a:graphicData>
            </a:graphic>
          </wp:inline>
        </w:drawing>
      </w:r>
    </w:p>
    <w:p w14:paraId="72644B07" w14:textId="54C84A18" w:rsidR="00794D19" w:rsidRDefault="009656D1" w:rsidP="00730941">
      <w:pPr>
        <w:pStyle w:val="CaptionHnh"/>
      </w:pPr>
      <w:bookmarkStart w:id="171" w:name="_Toc216390245"/>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76</w:t>
      </w:r>
      <w:r w:rsidR="001E0BF1">
        <w:rPr>
          <w:noProof/>
        </w:rPr>
        <w:fldChar w:fldCharType="end"/>
      </w:r>
      <w:r>
        <w:t xml:space="preserve"> </w:t>
      </w:r>
      <w:r w:rsidR="00752EFF">
        <w:t>Sơ đồ DFD mức 2 – Chức năng Cập nhật thông tin giáo viên</w:t>
      </w:r>
      <w:bookmarkEnd w:id="171"/>
    </w:p>
    <w:p w14:paraId="2BCF21E9" w14:textId="47DFED60" w:rsidR="00142D72" w:rsidRDefault="00142D72" w:rsidP="00142D72">
      <w:pPr>
        <w:pStyle w:val="S"/>
        <w:rPr>
          <w:rFonts w:eastAsia="Times New Roman" w:cs="Times New Roman"/>
        </w:rPr>
      </w:pPr>
      <w:r>
        <w:rPr>
          <w:rFonts w:eastAsia="Times New Roman" w:cs="Times New Roman"/>
        </w:rPr>
        <w:t xml:space="preserve">Sơ đồ DFD mức 2 – Chức năng </w:t>
      </w:r>
      <w:r w:rsidR="00081703">
        <w:rPr>
          <w:rFonts w:eastAsia="Times New Roman" w:cs="Times New Roman"/>
        </w:rPr>
        <w:t>Xóa thông tin giáo viên</w:t>
      </w:r>
    </w:p>
    <w:p w14:paraId="3BD8423E" w14:textId="3FBC2FB8" w:rsidR="009656D1" w:rsidRDefault="00822FF5" w:rsidP="00730941">
      <w:pPr>
        <w:pStyle w:val="Hnh"/>
        <w:rPr>
          <w:lang w:eastAsia="vi-VN"/>
        </w:rPr>
      </w:pPr>
      <w:r>
        <w:drawing>
          <wp:inline distT="0" distB="0" distL="0" distR="0" wp14:anchorId="2E70E399" wp14:editId="3B739871">
            <wp:extent cx="5760720" cy="6824811"/>
            <wp:effectExtent l="0" t="0" r="0" b="0"/>
            <wp:docPr id="1521969623" name="Hình ảnh 64" descr="Ảnh có chứa văn bản, biểu đồ, vòng tròn, ảnh chụp màn hình&#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69623" name="Hình ảnh 64" descr="Ảnh có chứa văn bản, biểu đồ, vòng tròn, ảnh chụp màn hình&#10;&#10;Nội dung do AI tạo ra có thể không chính xác."/>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760720" cy="6824811"/>
                    </a:xfrm>
                    <a:prstGeom prst="rect">
                      <a:avLst/>
                    </a:prstGeom>
                    <a:noFill/>
                    <a:ln>
                      <a:noFill/>
                    </a:ln>
                  </pic:spPr>
                </pic:pic>
              </a:graphicData>
            </a:graphic>
          </wp:inline>
        </w:drawing>
      </w:r>
    </w:p>
    <w:p w14:paraId="12BE749A" w14:textId="24C59531" w:rsidR="00822FF5" w:rsidRDefault="009656D1" w:rsidP="00730941">
      <w:pPr>
        <w:pStyle w:val="CaptionHnh"/>
      </w:pPr>
      <w:bookmarkStart w:id="172" w:name="_Toc216390246"/>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77</w:t>
      </w:r>
      <w:r w:rsidR="001E0BF1">
        <w:rPr>
          <w:noProof/>
        </w:rPr>
        <w:fldChar w:fldCharType="end"/>
      </w:r>
      <w:r>
        <w:t xml:space="preserve"> </w:t>
      </w:r>
      <w:r w:rsidR="00E65E48">
        <w:t>Sơ đồ DFD mức 2 – Chức năng Xóa thông tin giáo viên</w:t>
      </w:r>
      <w:bookmarkEnd w:id="172"/>
    </w:p>
    <w:p w14:paraId="0047FDFA" w14:textId="23722E71" w:rsidR="00142D72" w:rsidRDefault="00142D72" w:rsidP="00142D72">
      <w:pPr>
        <w:pStyle w:val="S"/>
        <w:rPr>
          <w:rFonts w:eastAsia="Times New Roman" w:cs="Times New Roman"/>
        </w:rPr>
      </w:pPr>
      <w:r>
        <w:rPr>
          <w:rFonts w:eastAsia="Times New Roman" w:cs="Times New Roman"/>
        </w:rPr>
        <w:t xml:space="preserve">Sơ đồ DFD mức 2 – Chức năng </w:t>
      </w:r>
      <w:r w:rsidR="00081703">
        <w:rPr>
          <w:rFonts w:eastAsia="Times New Roman" w:cs="Times New Roman"/>
        </w:rPr>
        <w:t>Tìm kiếm giáo viên</w:t>
      </w:r>
    </w:p>
    <w:p w14:paraId="72CDA7AA" w14:textId="02F12514" w:rsidR="009656D1" w:rsidRDefault="009535D6" w:rsidP="00730941">
      <w:pPr>
        <w:pStyle w:val="Hnh"/>
        <w:rPr>
          <w:lang w:eastAsia="vi-VN"/>
        </w:rPr>
      </w:pPr>
      <w:r w:rsidRPr="009535D6">
        <w:rPr>
          <w:lang w:val="vi-VN" w:eastAsia="vi-VN"/>
        </w:rPr>
        <w:drawing>
          <wp:inline distT="0" distB="0" distL="0" distR="0" wp14:anchorId="1327A410" wp14:editId="6797DB86">
            <wp:extent cx="5760720" cy="8422528"/>
            <wp:effectExtent l="0" t="0" r="0" b="0"/>
            <wp:docPr id="727096636" name="Hình ảnh 65" descr="Ảnh có chứa văn bản, biểu đồ, Kế hoạch, Bản vẽ kỹ thuật&#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096636" name="Hình ảnh 65" descr="Ảnh có chứa văn bản, biểu đồ, Kế hoạch, Bản vẽ kỹ thuật&#10;&#10;Nội dung do AI tạo ra có thể không chính xác."/>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760720" cy="8422528"/>
                    </a:xfrm>
                    <a:prstGeom prst="rect">
                      <a:avLst/>
                    </a:prstGeom>
                    <a:noFill/>
                    <a:ln>
                      <a:noFill/>
                    </a:ln>
                  </pic:spPr>
                </pic:pic>
              </a:graphicData>
            </a:graphic>
          </wp:inline>
        </w:drawing>
      </w:r>
    </w:p>
    <w:p w14:paraId="1D1705BD" w14:textId="3E27D3BA" w:rsidR="009535D6" w:rsidRDefault="009656D1" w:rsidP="00730941">
      <w:pPr>
        <w:pStyle w:val="CaptionHnh"/>
      </w:pPr>
      <w:bookmarkStart w:id="173" w:name="_Toc216390247"/>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78</w:t>
      </w:r>
      <w:r w:rsidR="001E0BF1">
        <w:rPr>
          <w:noProof/>
        </w:rPr>
        <w:fldChar w:fldCharType="end"/>
      </w:r>
      <w:r>
        <w:t xml:space="preserve"> </w:t>
      </w:r>
      <w:r w:rsidR="00E65E48">
        <w:t>Sơ đồ DFD mức 2 – Chức năng Tìm kiếm giáo viên</w:t>
      </w:r>
      <w:bookmarkEnd w:id="173"/>
    </w:p>
    <w:p w14:paraId="0EAE49DD" w14:textId="7F483859" w:rsidR="00142D72" w:rsidRDefault="00142D72" w:rsidP="00142D72">
      <w:pPr>
        <w:pStyle w:val="S"/>
        <w:rPr>
          <w:rFonts w:eastAsia="Times New Roman" w:cs="Times New Roman"/>
        </w:rPr>
      </w:pPr>
      <w:r>
        <w:rPr>
          <w:rFonts w:eastAsia="Times New Roman" w:cs="Times New Roman"/>
        </w:rPr>
        <w:t xml:space="preserve">Sơ đồ DFD mức 2 – Chức năng </w:t>
      </w:r>
      <w:r w:rsidR="00127D77">
        <w:rPr>
          <w:rFonts w:eastAsia="Times New Roman" w:cs="Times New Roman"/>
        </w:rPr>
        <w:t>Gán giáo viên vào lớp</w:t>
      </w:r>
    </w:p>
    <w:p w14:paraId="1F59D29D" w14:textId="50D79D2E" w:rsidR="009656D1" w:rsidRDefault="00504BA6" w:rsidP="00730941">
      <w:pPr>
        <w:pStyle w:val="Hnh"/>
      </w:pPr>
      <w:r w:rsidRPr="00504BA6">
        <w:rPr>
          <w:lang w:val="vi-VN" w:eastAsia="vi-VN"/>
        </w:rPr>
        <w:drawing>
          <wp:inline distT="0" distB="0" distL="0" distR="0" wp14:anchorId="785CE8BF" wp14:editId="3BE73920">
            <wp:extent cx="5760720" cy="5934319"/>
            <wp:effectExtent l="0" t="0" r="0" b="9525"/>
            <wp:docPr id="1100627340" name="Hình ảnh 66" descr="Ảnh có chứa văn bản, biểu đồ, Phông chữ, vòng tròn&#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627340" name="Hình ảnh 66" descr="Ảnh có chứa văn bản, biểu đồ, Phông chữ, vòng tròn&#10;&#10;Nội dung do AI tạo ra có thể không chính xác."/>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760720" cy="5934319"/>
                    </a:xfrm>
                    <a:prstGeom prst="rect">
                      <a:avLst/>
                    </a:prstGeom>
                    <a:noFill/>
                    <a:ln>
                      <a:noFill/>
                    </a:ln>
                  </pic:spPr>
                </pic:pic>
              </a:graphicData>
            </a:graphic>
          </wp:inline>
        </w:drawing>
      </w:r>
    </w:p>
    <w:p w14:paraId="5B24B9D2" w14:textId="6FC3AB5D" w:rsidR="00E65E48" w:rsidRPr="009656D1" w:rsidRDefault="009656D1" w:rsidP="00730941">
      <w:pPr>
        <w:pStyle w:val="CaptionHnh"/>
        <w:rPr>
          <w:lang w:val="vi-VN" w:eastAsia="vi-VN"/>
        </w:rPr>
      </w:pPr>
      <w:bookmarkStart w:id="174" w:name="_Toc216390248"/>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79</w:t>
      </w:r>
      <w:r w:rsidR="001E0BF1">
        <w:rPr>
          <w:noProof/>
        </w:rPr>
        <w:fldChar w:fldCharType="end"/>
      </w:r>
      <w:r>
        <w:t xml:space="preserve"> </w:t>
      </w:r>
      <w:r w:rsidR="00E65E48">
        <w:t>Sơ đồ DFD mức 2 – Chức năng Gán giáo viên vào lớp</w:t>
      </w:r>
      <w:bookmarkEnd w:id="174"/>
    </w:p>
    <w:p w14:paraId="0F5C821F" w14:textId="0093EA0E" w:rsidR="0005498E" w:rsidRDefault="350BDEA3" w:rsidP="0001263D">
      <w:pPr>
        <w:pStyle w:val="Heading2"/>
      </w:pPr>
      <w:bookmarkStart w:id="175" w:name="_Toc216388858"/>
      <w:r>
        <w:t>Mô hình hóa dữ liệu</w:t>
      </w:r>
      <w:bookmarkEnd w:id="175"/>
    </w:p>
    <w:p w14:paraId="53E00A3D" w14:textId="5992718C" w:rsidR="00730941" w:rsidRDefault="2991129E" w:rsidP="00730941">
      <w:pPr>
        <w:pStyle w:val="Hnh"/>
      </w:pPr>
      <w:r>
        <w:drawing>
          <wp:inline distT="0" distB="0" distL="0" distR="0" wp14:anchorId="23008730" wp14:editId="6A9C8AA3">
            <wp:extent cx="5852160" cy="5173275"/>
            <wp:effectExtent l="0" t="0" r="0" b="8890"/>
            <wp:docPr id="1736587676"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587676" name="Picture 1736587676"/>
                    <pic:cNvPicPr/>
                  </pic:nvPicPr>
                  <pic:blipFill>
                    <a:blip r:embed="rId124">
                      <a:extLst>
                        <a:ext uri="{28A0092B-C50C-407E-A947-70E740481C1C}">
                          <a14:useLocalDpi xmlns:a14="http://schemas.microsoft.com/office/drawing/2010/main"/>
                        </a:ext>
                      </a:extLst>
                    </a:blip>
                    <a:stretch>
                      <a:fillRect/>
                    </a:stretch>
                  </pic:blipFill>
                  <pic:spPr>
                    <a:xfrm>
                      <a:off x="0" y="0"/>
                      <a:ext cx="5852160" cy="5173275"/>
                    </a:xfrm>
                    <a:prstGeom prst="rect">
                      <a:avLst/>
                    </a:prstGeom>
                  </pic:spPr>
                </pic:pic>
              </a:graphicData>
            </a:graphic>
          </wp:inline>
        </w:drawing>
      </w:r>
    </w:p>
    <w:p w14:paraId="54F5A94A" w14:textId="6297D34A" w:rsidR="00197CB5" w:rsidRDefault="00730941" w:rsidP="00730941">
      <w:pPr>
        <w:pStyle w:val="CaptionHnh"/>
      </w:pPr>
      <w:bookmarkStart w:id="176" w:name="_Toc216390249"/>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80</w:t>
      </w:r>
      <w:r w:rsidR="001E0BF1">
        <w:rPr>
          <w:noProof/>
        </w:rPr>
        <w:fldChar w:fldCharType="end"/>
      </w:r>
      <w:r>
        <w:t xml:space="preserve"> </w:t>
      </w:r>
      <w:r w:rsidR="00197CB5">
        <w:t>Sơ đồ Mô hình thực thể liên kết</w:t>
      </w:r>
      <w:bookmarkEnd w:id="176"/>
    </w:p>
    <w:p w14:paraId="6625B6BA" w14:textId="4FB7A920" w:rsidR="350BDEA3" w:rsidRDefault="350BDEA3" w:rsidP="00730941">
      <w:pPr>
        <w:pStyle w:val="Hnh"/>
      </w:pPr>
    </w:p>
    <w:p w14:paraId="0899B3FB" w14:textId="124625AE" w:rsidR="00730941" w:rsidRDefault="7690D184" w:rsidP="00730941">
      <w:pPr>
        <w:pStyle w:val="Hnh"/>
      </w:pPr>
      <w:r>
        <w:drawing>
          <wp:inline distT="0" distB="0" distL="0" distR="0" wp14:anchorId="3D954553" wp14:editId="6723619D">
            <wp:extent cx="5989320" cy="3632290"/>
            <wp:effectExtent l="0" t="0" r="0" b="6350"/>
            <wp:docPr id="121558890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588908" name="Picture 1215588908"/>
                    <pic:cNvPicPr/>
                  </pic:nvPicPr>
                  <pic:blipFill>
                    <a:blip r:embed="rId125">
                      <a:extLst>
                        <a:ext uri="{28A0092B-C50C-407E-A947-70E740481C1C}">
                          <a14:useLocalDpi xmlns:a14="http://schemas.microsoft.com/office/drawing/2010/main"/>
                        </a:ext>
                      </a:extLst>
                    </a:blip>
                    <a:stretch>
                      <a:fillRect/>
                    </a:stretch>
                  </pic:blipFill>
                  <pic:spPr>
                    <a:xfrm>
                      <a:off x="0" y="0"/>
                      <a:ext cx="5989320" cy="3632290"/>
                    </a:xfrm>
                    <a:prstGeom prst="rect">
                      <a:avLst/>
                    </a:prstGeom>
                  </pic:spPr>
                </pic:pic>
              </a:graphicData>
            </a:graphic>
          </wp:inline>
        </w:drawing>
      </w:r>
    </w:p>
    <w:p w14:paraId="0B9A678C" w14:textId="65F8EE5E" w:rsidR="00197CB5" w:rsidRDefault="00730941" w:rsidP="00730941">
      <w:pPr>
        <w:pStyle w:val="CaptionHnh"/>
      </w:pPr>
      <w:bookmarkStart w:id="177" w:name="_Toc216390250"/>
      <w:r>
        <w:t xml:space="preserve">Hình </w:t>
      </w:r>
      <w:r w:rsidR="001E0BF1">
        <w:fldChar w:fldCharType="begin"/>
      </w:r>
      <w:r w:rsidR="001E0BF1">
        <w:instrText xml:space="preserve"> STYLEREF 1 \s </w:instrText>
      </w:r>
      <w:r w:rsidR="001E0BF1">
        <w:fldChar w:fldCharType="separate"/>
      </w:r>
      <w:r w:rsidR="005A0104">
        <w:rPr>
          <w:noProof/>
        </w:rPr>
        <w:t>2</w:t>
      </w:r>
      <w:r w:rsidR="001E0BF1">
        <w:rPr>
          <w:noProof/>
        </w:rPr>
        <w:fldChar w:fldCharType="end"/>
      </w:r>
      <w:r w:rsidR="005A0104">
        <w:t>.</w:t>
      </w:r>
      <w:r w:rsidR="001E0BF1">
        <w:fldChar w:fldCharType="begin"/>
      </w:r>
      <w:r w:rsidR="001E0BF1">
        <w:instrText xml:space="preserve"> SEQ Hình \* ARABIC \s 1 </w:instrText>
      </w:r>
      <w:r w:rsidR="001E0BF1">
        <w:fldChar w:fldCharType="separate"/>
      </w:r>
      <w:r w:rsidR="005A0104">
        <w:rPr>
          <w:noProof/>
        </w:rPr>
        <w:t>81</w:t>
      </w:r>
      <w:r w:rsidR="001E0BF1">
        <w:rPr>
          <w:noProof/>
        </w:rPr>
        <w:fldChar w:fldCharType="end"/>
      </w:r>
      <w:r>
        <w:t xml:space="preserve"> </w:t>
      </w:r>
      <w:r w:rsidR="00197CB5">
        <w:t>Sơ đồ Mô hình quan hệ</w:t>
      </w:r>
      <w:bookmarkEnd w:id="177"/>
    </w:p>
    <w:p w14:paraId="21AA052C" w14:textId="19771628" w:rsidR="350BDEA3" w:rsidRDefault="350BDEA3" w:rsidP="350BDEA3">
      <w:pPr>
        <w:ind w:firstLine="0"/>
        <w:jc w:val="center"/>
      </w:pPr>
    </w:p>
    <w:p w14:paraId="3C9D32C6" w14:textId="77777777" w:rsidR="00014AB1" w:rsidRDefault="00014AB1">
      <w:pPr>
        <w:spacing w:before="0" w:after="160" w:line="259" w:lineRule="auto"/>
        <w:ind w:firstLine="0"/>
        <w:jc w:val="left"/>
      </w:pPr>
      <w:r>
        <w:br w:type="page"/>
      </w:r>
    </w:p>
    <w:p w14:paraId="63EF1777" w14:textId="538B1105" w:rsidR="00062ED4" w:rsidRDefault="00062ED4" w:rsidP="006B7FA3">
      <w:pPr>
        <w:pStyle w:val="CaptionHnh"/>
      </w:pPr>
      <w:bookmarkStart w:id="178" w:name="_Toc216388874"/>
      <w:r>
        <w:t xml:space="preserve">Bảng </w:t>
      </w:r>
      <w:r>
        <w:fldChar w:fldCharType="begin"/>
      </w:r>
      <w:r>
        <w:instrText>STYLEREF 1 \s</w:instrText>
      </w:r>
      <w:r>
        <w:fldChar w:fldCharType="separate"/>
      </w:r>
      <w:r w:rsidR="00012714">
        <w:rPr>
          <w:noProof/>
        </w:rPr>
        <w:t>2</w:t>
      </w:r>
      <w:r>
        <w:fldChar w:fldCharType="end"/>
      </w:r>
      <w:r w:rsidR="00012714">
        <w:t>.</w:t>
      </w:r>
      <w:r>
        <w:fldChar w:fldCharType="begin"/>
      </w:r>
      <w:r>
        <w:instrText>SEQ Bảng \* ARABIC \s 1</w:instrText>
      </w:r>
      <w:r>
        <w:fldChar w:fldCharType="separate"/>
      </w:r>
      <w:r w:rsidR="00012714">
        <w:rPr>
          <w:noProof/>
        </w:rPr>
        <w:t>1</w:t>
      </w:r>
      <w:r>
        <w:fldChar w:fldCharType="end"/>
      </w:r>
      <w:r>
        <w:t xml:space="preserve">. </w:t>
      </w:r>
      <w:r w:rsidR="006550B0">
        <w:t>Bảng Thực thể Tài khoản người dùng</w:t>
      </w:r>
      <w:bookmarkEnd w:id="178"/>
    </w:p>
    <w:tbl>
      <w:tblPr>
        <w:tblStyle w:val="TableGrid"/>
        <w:tblW w:w="5000" w:type="pct"/>
        <w:jc w:val="center"/>
        <w:tblLook w:val="06A0" w:firstRow="1" w:lastRow="0" w:firstColumn="1" w:lastColumn="0" w:noHBand="1" w:noVBand="1"/>
      </w:tblPr>
      <w:tblGrid>
        <w:gridCol w:w="1443"/>
        <w:gridCol w:w="1689"/>
        <w:gridCol w:w="5928"/>
      </w:tblGrid>
      <w:tr w:rsidR="00A36602" w14:paraId="51D0EF71" w14:textId="77777777" w:rsidTr="00A36602">
        <w:trPr>
          <w:trHeight w:val="283"/>
          <w:jc w:val="center"/>
        </w:trPr>
        <w:tc>
          <w:tcPr>
            <w:tcW w:w="5000" w:type="pct"/>
            <w:gridSpan w:val="3"/>
            <w:vAlign w:val="center"/>
          </w:tcPr>
          <w:p w14:paraId="5F5B6F7D" w14:textId="5047A5DF" w:rsidR="00A36602" w:rsidRPr="7002FE51" w:rsidRDefault="00A36602" w:rsidP="00014AB1">
            <w:pPr>
              <w:spacing w:before="60" w:after="60"/>
              <w:ind w:firstLine="0"/>
              <w:jc w:val="center"/>
              <w:rPr>
                <w:b/>
                <w:bCs/>
              </w:rPr>
            </w:pPr>
            <w:r>
              <w:rPr>
                <w:b/>
                <w:bCs/>
              </w:rPr>
              <w:t>ACCOUNT</w:t>
            </w:r>
          </w:p>
        </w:tc>
      </w:tr>
      <w:tr w:rsidR="0005498E" w14:paraId="350745B9" w14:textId="77777777" w:rsidTr="00014AB1">
        <w:trPr>
          <w:trHeight w:val="283"/>
          <w:jc w:val="center"/>
        </w:trPr>
        <w:tc>
          <w:tcPr>
            <w:tcW w:w="806" w:type="pct"/>
            <w:vAlign w:val="center"/>
          </w:tcPr>
          <w:p w14:paraId="0F5647AB" w14:textId="77777777" w:rsidR="0005498E" w:rsidRDefault="0005498E" w:rsidP="00014AB1">
            <w:pPr>
              <w:spacing w:before="60" w:after="60"/>
              <w:ind w:firstLine="0"/>
              <w:jc w:val="center"/>
              <w:rPr>
                <w:b/>
                <w:bCs/>
              </w:rPr>
            </w:pPr>
            <w:r w:rsidRPr="7F7C529C">
              <w:rPr>
                <w:b/>
                <w:bCs/>
              </w:rPr>
              <w:t>Tên trường</w:t>
            </w:r>
          </w:p>
        </w:tc>
        <w:tc>
          <w:tcPr>
            <w:tcW w:w="913" w:type="pct"/>
            <w:vAlign w:val="center"/>
          </w:tcPr>
          <w:p w14:paraId="7C08270F" w14:textId="77777777" w:rsidR="0005498E" w:rsidRDefault="0005498E" w:rsidP="00014AB1">
            <w:pPr>
              <w:spacing w:before="60" w:after="60"/>
              <w:ind w:firstLine="0"/>
              <w:jc w:val="center"/>
              <w:rPr>
                <w:b/>
                <w:bCs/>
              </w:rPr>
            </w:pPr>
            <w:r w:rsidRPr="7F7C529C">
              <w:rPr>
                <w:b/>
                <w:bCs/>
              </w:rPr>
              <w:t xml:space="preserve">Kiểu dữ </w:t>
            </w:r>
            <w:r w:rsidRPr="7002FE51">
              <w:rPr>
                <w:b/>
                <w:bCs/>
              </w:rPr>
              <w:t>liệu</w:t>
            </w:r>
          </w:p>
        </w:tc>
        <w:tc>
          <w:tcPr>
            <w:tcW w:w="3281" w:type="pct"/>
            <w:vAlign w:val="center"/>
          </w:tcPr>
          <w:p w14:paraId="5FCF76A3" w14:textId="77777777" w:rsidR="0005498E" w:rsidRDefault="0005498E" w:rsidP="00014AB1">
            <w:pPr>
              <w:spacing w:before="60" w:after="60"/>
              <w:ind w:firstLine="0"/>
              <w:jc w:val="center"/>
              <w:rPr>
                <w:b/>
                <w:bCs/>
              </w:rPr>
            </w:pPr>
            <w:r w:rsidRPr="7002FE51">
              <w:rPr>
                <w:b/>
                <w:bCs/>
              </w:rPr>
              <w:t>Ghi chú</w:t>
            </w:r>
          </w:p>
        </w:tc>
      </w:tr>
      <w:tr w:rsidR="0005498E" w14:paraId="0DC3DDF5" w14:textId="77777777" w:rsidTr="00014AB1">
        <w:trPr>
          <w:trHeight w:val="300"/>
          <w:jc w:val="center"/>
        </w:trPr>
        <w:tc>
          <w:tcPr>
            <w:tcW w:w="806" w:type="pct"/>
            <w:vAlign w:val="center"/>
          </w:tcPr>
          <w:p w14:paraId="730AA35E" w14:textId="77777777" w:rsidR="0005498E" w:rsidRDefault="0005498E" w:rsidP="00014AB1">
            <w:pPr>
              <w:spacing w:before="60" w:after="60"/>
              <w:ind w:firstLine="0"/>
              <w:jc w:val="center"/>
            </w:pPr>
            <w:r>
              <w:t>id</w:t>
            </w:r>
          </w:p>
        </w:tc>
        <w:tc>
          <w:tcPr>
            <w:tcW w:w="913" w:type="pct"/>
            <w:vAlign w:val="center"/>
          </w:tcPr>
          <w:p w14:paraId="7A2A5331" w14:textId="77777777" w:rsidR="0005498E" w:rsidRDefault="0005498E" w:rsidP="00014AB1">
            <w:pPr>
              <w:spacing w:before="60" w:after="60"/>
              <w:ind w:firstLine="0"/>
              <w:jc w:val="center"/>
            </w:pPr>
            <w:r>
              <w:t>nvarchar(50)</w:t>
            </w:r>
          </w:p>
        </w:tc>
        <w:tc>
          <w:tcPr>
            <w:tcW w:w="3281" w:type="pct"/>
            <w:vAlign w:val="center"/>
          </w:tcPr>
          <w:p w14:paraId="44C67D5B" w14:textId="77777777" w:rsidR="0005498E" w:rsidRDefault="0005498E" w:rsidP="00014AB1">
            <w:pPr>
              <w:spacing w:before="60" w:after="60"/>
              <w:ind w:firstLine="0"/>
              <w:jc w:val="left"/>
            </w:pPr>
            <w:r>
              <w:t>NOT NULL, Primary Key</w:t>
            </w:r>
          </w:p>
        </w:tc>
      </w:tr>
      <w:tr w:rsidR="0005498E" w14:paraId="2FE95C5C" w14:textId="77777777" w:rsidTr="00014AB1">
        <w:trPr>
          <w:trHeight w:val="300"/>
          <w:jc w:val="center"/>
        </w:trPr>
        <w:tc>
          <w:tcPr>
            <w:tcW w:w="806" w:type="pct"/>
            <w:vAlign w:val="center"/>
          </w:tcPr>
          <w:p w14:paraId="2E26C7F0" w14:textId="77777777" w:rsidR="0005498E" w:rsidRDefault="0005498E" w:rsidP="00014AB1">
            <w:pPr>
              <w:spacing w:before="60" w:after="60"/>
              <w:ind w:firstLine="0"/>
              <w:jc w:val="center"/>
            </w:pPr>
            <w:r>
              <w:t>username</w:t>
            </w:r>
          </w:p>
        </w:tc>
        <w:tc>
          <w:tcPr>
            <w:tcW w:w="913" w:type="pct"/>
            <w:vAlign w:val="center"/>
          </w:tcPr>
          <w:p w14:paraId="20D1040D" w14:textId="77777777" w:rsidR="0005498E" w:rsidRDefault="0005498E" w:rsidP="00014AB1">
            <w:pPr>
              <w:spacing w:before="60" w:after="60"/>
              <w:ind w:firstLine="0"/>
              <w:jc w:val="center"/>
            </w:pPr>
            <w:r>
              <w:t>nvarchar(100)</w:t>
            </w:r>
          </w:p>
        </w:tc>
        <w:tc>
          <w:tcPr>
            <w:tcW w:w="3281" w:type="pct"/>
            <w:vAlign w:val="center"/>
          </w:tcPr>
          <w:p w14:paraId="0D95339A" w14:textId="77777777" w:rsidR="0005498E" w:rsidRDefault="0005498E" w:rsidP="00014AB1">
            <w:pPr>
              <w:spacing w:before="60" w:after="60"/>
              <w:ind w:firstLine="0"/>
              <w:jc w:val="left"/>
            </w:pPr>
            <w:r>
              <w:t>NOT NULL, primary Key</w:t>
            </w:r>
          </w:p>
        </w:tc>
      </w:tr>
      <w:tr w:rsidR="0005498E" w14:paraId="10B743A8" w14:textId="77777777" w:rsidTr="00014AB1">
        <w:trPr>
          <w:trHeight w:val="300"/>
          <w:jc w:val="center"/>
        </w:trPr>
        <w:tc>
          <w:tcPr>
            <w:tcW w:w="806" w:type="pct"/>
            <w:vAlign w:val="center"/>
          </w:tcPr>
          <w:p w14:paraId="2688FEDA" w14:textId="77777777" w:rsidR="0005498E" w:rsidRDefault="0005498E" w:rsidP="00014AB1">
            <w:pPr>
              <w:spacing w:before="60" w:after="60"/>
              <w:ind w:firstLine="0"/>
              <w:jc w:val="center"/>
            </w:pPr>
            <w:r>
              <w:t>password</w:t>
            </w:r>
          </w:p>
        </w:tc>
        <w:tc>
          <w:tcPr>
            <w:tcW w:w="913" w:type="pct"/>
            <w:vAlign w:val="center"/>
          </w:tcPr>
          <w:p w14:paraId="70A5CB55" w14:textId="77777777" w:rsidR="0005498E" w:rsidRDefault="0005498E" w:rsidP="00014AB1">
            <w:pPr>
              <w:spacing w:before="60" w:after="60"/>
              <w:ind w:firstLine="0"/>
              <w:jc w:val="center"/>
            </w:pPr>
            <w:r>
              <w:t>varchar(255)</w:t>
            </w:r>
          </w:p>
        </w:tc>
        <w:tc>
          <w:tcPr>
            <w:tcW w:w="3281" w:type="pct"/>
            <w:vAlign w:val="center"/>
          </w:tcPr>
          <w:p w14:paraId="2376696D" w14:textId="77777777" w:rsidR="0005498E" w:rsidRDefault="0005498E" w:rsidP="00014AB1">
            <w:pPr>
              <w:spacing w:before="60" w:after="60"/>
              <w:ind w:firstLine="0"/>
              <w:jc w:val="left"/>
            </w:pPr>
            <w:r>
              <w:t>NOT NULL, UNIQUE</w:t>
            </w:r>
          </w:p>
        </w:tc>
      </w:tr>
      <w:tr w:rsidR="0005498E" w14:paraId="023CDB7C" w14:textId="77777777" w:rsidTr="00014AB1">
        <w:trPr>
          <w:trHeight w:val="300"/>
          <w:jc w:val="center"/>
        </w:trPr>
        <w:tc>
          <w:tcPr>
            <w:tcW w:w="806" w:type="pct"/>
            <w:vAlign w:val="center"/>
          </w:tcPr>
          <w:p w14:paraId="61AB3B54" w14:textId="77777777" w:rsidR="0005498E" w:rsidRDefault="0005498E" w:rsidP="00014AB1">
            <w:pPr>
              <w:spacing w:before="60" w:after="60"/>
              <w:ind w:firstLine="0"/>
              <w:jc w:val="center"/>
            </w:pPr>
            <w:r>
              <w:t>avatar</w:t>
            </w:r>
          </w:p>
        </w:tc>
        <w:tc>
          <w:tcPr>
            <w:tcW w:w="913" w:type="pct"/>
            <w:vAlign w:val="center"/>
          </w:tcPr>
          <w:p w14:paraId="010FE14F" w14:textId="77777777" w:rsidR="0005498E" w:rsidRDefault="0005498E" w:rsidP="00014AB1">
            <w:pPr>
              <w:spacing w:before="60" w:after="60"/>
              <w:ind w:firstLine="0"/>
              <w:jc w:val="center"/>
            </w:pPr>
            <w:r>
              <w:t>varchar(255)</w:t>
            </w:r>
          </w:p>
        </w:tc>
        <w:tc>
          <w:tcPr>
            <w:tcW w:w="3281" w:type="pct"/>
            <w:vAlign w:val="center"/>
          </w:tcPr>
          <w:p w14:paraId="5943345E" w14:textId="77777777" w:rsidR="0005498E" w:rsidRDefault="0005498E" w:rsidP="00014AB1">
            <w:pPr>
              <w:spacing w:before="60" w:after="60"/>
              <w:ind w:firstLine="0"/>
              <w:jc w:val="left"/>
            </w:pPr>
            <w:r>
              <w:t>NULL, link ảnh đại diện</w:t>
            </w:r>
          </w:p>
        </w:tc>
      </w:tr>
      <w:tr w:rsidR="0005498E" w14:paraId="364D9357" w14:textId="77777777" w:rsidTr="00014AB1">
        <w:trPr>
          <w:trHeight w:val="300"/>
          <w:jc w:val="center"/>
        </w:trPr>
        <w:tc>
          <w:tcPr>
            <w:tcW w:w="806" w:type="pct"/>
            <w:vAlign w:val="center"/>
          </w:tcPr>
          <w:p w14:paraId="73BCE11C" w14:textId="77777777" w:rsidR="0005498E" w:rsidRDefault="0005498E" w:rsidP="00014AB1">
            <w:pPr>
              <w:spacing w:before="60" w:after="60"/>
              <w:ind w:firstLine="0"/>
              <w:jc w:val="center"/>
            </w:pPr>
            <w:r>
              <w:t>role</w:t>
            </w:r>
          </w:p>
        </w:tc>
        <w:tc>
          <w:tcPr>
            <w:tcW w:w="913" w:type="pct"/>
            <w:vAlign w:val="center"/>
          </w:tcPr>
          <w:p w14:paraId="3014F0CD" w14:textId="77777777" w:rsidR="0005498E" w:rsidRDefault="0005498E" w:rsidP="00014AB1">
            <w:pPr>
              <w:spacing w:before="60" w:after="60"/>
              <w:ind w:firstLine="0"/>
              <w:jc w:val="center"/>
            </w:pPr>
            <w:r>
              <w:t>nvarchar(20)</w:t>
            </w:r>
          </w:p>
        </w:tc>
        <w:tc>
          <w:tcPr>
            <w:tcW w:w="3281" w:type="pct"/>
            <w:vAlign w:val="center"/>
          </w:tcPr>
          <w:p w14:paraId="2E66BC2B" w14:textId="77777777" w:rsidR="0005498E" w:rsidRDefault="0005498E" w:rsidP="00014AB1">
            <w:pPr>
              <w:spacing w:before="60" w:after="60"/>
              <w:ind w:firstLine="0"/>
              <w:jc w:val="left"/>
            </w:pPr>
            <w:r>
              <w:t xml:space="preserve">NOT NULL, giá trị </w:t>
            </w:r>
            <w:r>
              <w:rPr>
                <w:rFonts w:ascii="Cambria Math" w:hAnsi="Cambria Math" w:cs="Cambria Math"/>
              </w:rPr>
              <w:t>∈</w:t>
            </w:r>
            <w:r>
              <w:t xml:space="preserve"> {</w:t>
            </w:r>
            <w:r>
              <w:rPr>
                <w:rFonts w:ascii="Calibri" w:hAnsi="Calibri" w:cs="Calibri"/>
              </w:rPr>
              <w:t>‘</w:t>
            </w:r>
            <w:r>
              <w:t>admin</w:t>
            </w:r>
            <w:r>
              <w:rPr>
                <w:rFonts w:ascii="Calibri" w:hAnsi="Calibri" w:cs="Calibri"/>
              </w:rPr>
              <w:t>’</w:t>
            </w:r>
            <w:r>
              <w:t>, ‘student’, ‘teacher’}</w:t>
            </w:r>
          </w:p>
        </w:tc>
      </w:tr>
      <w:tr w:rsidR="0005498E" w14:paraId="7ACF2ABC" w14:textId="77777777" w:rsidTr="00014AB1">
        <w:trPr>
          <w:trHeight w:val="300"/>
          <w:jc w:val="center"/>
        </w:trPr>
        <w:tc>
          <w:tcPr>
            <w:tcW w:w="806" w:type="pct"/>
            <w:vAlign w:val="center"/>
          </w:tcPr>
          <w:p w14:paraId="591A42A7" w14:textId="77777777" w:rsidR="0005498E" w:rsidRDefault="0005498E" w:rsidP="00014AB1">
            <w:pPr>
              <w:spacing w:before="60" w:after="60"/>
              <w:ind w:firstLine="0"/>
              <w:jc w:val="center"/>
            </w:pPr>
            <w:r>
              <w:t>status</w:t>
            </w:r>
          </w:p>
        </w:tc>
        <w:tc>
          <w:tcPr>
            <w:tcW w:w="913" w:type="pct"/>
            <w:vAlign w:val="center"/>
          </w:tcPr>
          <w:p w14:paraId="5F7BD689" w14:textId="77777777" w:rsidR="0005498E" w:rsidRDefault="0005498E" w:rsidP="00014AB1">
            <w:pPr>
              <w:spacing w:before="60" w:after="60"/>
              <w:ind w:firstLine="0"/>
              <w:jc w:val="center"/>
            </w:pPr>
            <w:r>
              <w:t>bit</w:t>
            </w:r>
          </w:p>
        </w:tc>
        <w:tc>
          <w:tcPr>
            <w:tcW w:w="3281" w:type="pct"/>
            <w:vAlign w:val="center"/>
          </w:tcPr>
          <w:p w14:paraId="2CE225C1" w14:textId="77777777" w:rsidR="0005498E" w:rsidRDefault="0005498E" w:rsidP="00014AB1">
            <w:pPr>
              <w:spacing w:before="60" w:after="60"/>
              <w:ind w:firstLine="0"/>
              <w:jc w:val="left"/>
            </w:pPr>
            <w:r>
              <w:t>NOT NULL, trạng thái hoạt động (1: active, 0: inactive)</w:t>
            </w:r>
          </w:p>
        </w:tc>
      </w:tr>
      <w:tr w:rsidR="0005498E" w14:paraId="30FC8084" w14:textId="77777777" w:rsidTr="00014AB1">
        <w:trPr>
          <w:trHeight w:val="300"/>
          <w:jc w:val="center"/>
        </w:trPr>
        <w:tc>
          <w:tcPr>
            <w:tcW w:w="806" w:type="pct"/>
            <w:vAlign w:val="center"/>
          </w:tcPr>
          <w:p w14:paraId="78A77564" w14:textId="77777777" w:rsidR="0005498E" w:rsidRDefault="0005498E" w:rsidP="00014AB1">
            <w:pPr>
              <w:spacing w:before="60" w:after="60"/>
              <w:ind w:firstLine="0"/>
              <w:jc w:val="center"/>
            </w:pPr>
            <w:r>
              <w:t>email</w:t>
            </w:r>
          </w:p>
        </w:tc>
        <w:tc>
          <w:tcPr>
            <w:tcW w:w="913" w:type="pct"/>
            <w:vAlign w:val="center"/>
          </w:tcPr>
          <w:p w14:paraId="4B4F6A59" w14:textId="77777777" w:rsidR="0005498E" w:rsidRDefault="0005498E" w:rsidP="00014AB1">
            <w:pPr>
              <w:spacing w:before="60" w:after="60"/>
              <w:ind w:firstLine="0"/>
              <w:jc w:val="center"/>
            </w:pPr>
            <w:r>
              <w:t>varchar(255)</w:t>
            </w:r>
          </w:p>
        </w:tc>
        <w:tc>
          <w:tcPr>
            <w:tcW w:w="3281" w:type="pct"/>
            <w:vAlign w:val="center"/>
          </w:tcPr>
          <w:p w14:paraId="40AFBD43" w14:textId="77777777" w:rsidR="0005498E" w:rsidRDefault="0005498E" w:rsidP="00014AB1">
            <w:pPr>
              <w:spacing w:before="60" w:after="60"/>
              <w:ind w:firstLine="0"/>
              <w:jc w:val="left"/>
            </w:pPr>
            <w:r>
              <w:t>NULL, email đăng ký</w:t>
            </w:r>
          </w:p>
        </w:tc>
      </w:tr>
      <w:tr w:rsidR="0005498E" w14:paraId="67E2E5E4" w14:textId="77777777" w:rsidTr="00014AB1">
        <w:trPr>
          <w:trHeight w:val="300"/>
          <w:jc w:val="center"/>
        </w:trPr>
        <w:tc>
          <w:tcPr>
            <w:tcW w:w="806" w:type="pct"/>
            <w:vAlign w:val="center"/>
          </w:tcPr>
          <w:p w14:paraId="61DB253D" w14:textId="77777777" w:rsidR="0005498E" w:rsidRDefault="0005498E" w:rsidP="00014AB1">
            <w:pPr>
              <w:spacing w:before="60" w:after="60"/>
              <w:ind w:firstLine="0"/>
              <w:jc w:val="center"/>
            </w:pPr>
            <w:r>
              <w:t>created_at</w:t>
            </w:r>
          </w:p>
        </w:tc>
        <w:tc>
          <w:tcPr>
            <w:tcW w:w="913" w:type="pct"/>
            <w:vAlign w:val="center"/>
          </w:tcPr>
          <w:p w14:paraId="2F307478" w14:textId="77777777" w:rsidR="0005498E" w:rsidRDefault="0005498E" w:rsidP="00014AB1">
            <w:pPr>
              <w:spacing w:before="60" w:after="60"/>
              <w:ind w:firstLine="0"/>
              <w:jc w:val="center"/>
            </w:pPr>
            <w:r>
              <w:t>datetime</w:t>
            </w:r>
          </w:p>
        </w:tc>
        <w:tc>
          <w:tcPr>
            <w:tcW w:w="3281" w:type="pct"/>
            <w:vAlign w:val="center"/>
          </w:tcPr>
          <w:p w14:paraId="70F0FB3A" w14:textId="77777777" w:rsidR="0005498E" w:rsidRDefault="0005498E" w:rsidP="00014AB1">
            <w:pPr>
              <w:spacing w:before="60" w:after="60"/>
              <w:ind w:firstLine="0"/>
              <w:jc w:val="left"/>
            </w:pPr>
            <w:r>
              <w:t>NOT NULL, ngày tạo tài khoản</w:t>
            </w:r>
          </w:p>
        </w:tc>
      </w:tr>
      <w:tr w:rsidR="0005498E" w14:paraId="6C414AED" w14:textId="77777777" w:rsidTr="00014AB1">
        <w:trPr>
          <w:trHeight w:val="300"/>
          <w:jc w:val="center"/>
        </w:trPr>
        <w:tc>
          <w:tcPr>
            <w:tcW w:w="806" w:type="pct"/>
            <w:vAlign w:val="center"/>
          </w:tcPr>
          <w:p w14:paraId="069A458E" w14:textId="77777777" w:rsidR="0005498E" w:rsidRDefault="0005498E" w:rsidP="00014AB1">
            <w:pPr>
              <w:spacing w:before="60" w:after="60"/>
              <w:ind w:firstLine="0"/>
              <w:jc w:val="center"/>
            </w:pPr>
            <w:r>
              <w:t>update_at</w:t>
            </w:r>
          </w:p>
        </w:tc>
        <w:tc>
          <w:tcPr>
            <w:tcW w:w="913" w:type="pct"/>
            <w:vAlign w:val="center"/>
          </w:tcPr>
          <w:p w14:paraId="676B1760" w14:textId="77777777" w:rsidR="0005498E" w:rsidRDefault="0005498E" w:rsidP="00014AB1">
            <w:pPr>
              <w:spacing w:before="60" w:after="60"/>
              <w:ind w:firstLine="0"/>
              <w:jc w:val="center"/>
            </w:pPr>
            <w:r>
              <w:t>datetime</w:t>
            </w:r>
          </w:p>
        </w:tc>
        <w:tc>
          <w:tcPr>
            <w:tcW w:w="3281" w:type="pct"/>
            <w:vAlign w:val="center"/>
          </w:tcPr>
          <w:p w14:paraId="126C9FF6" w14:textId="77777777" w:rsidR="0005498E" w:rsidRDefault="0005498E" w:rsidP="00014AB1">
            <w:pPr>
              <w:spacing w:before="60" w:after="60"/>
              <w:ind w:firstLine="0"/>
              <w:jc w:val="left"/>
            </w:pPr>
            <w:r>
              <w:t>NULL, ngày cập nhật gần nhất</w:t>
            </w:r>
          </w:p>
        </w:tc>
      </w:tr>
    </w:tbl>
    <w:p w14:paraId="43E32D63" w14:textId="77777777" w:rsidR="00232666" w:rsidRDefault="00232666" w:rsidP="006B7FA3">
      <w:pPr>
        <w:pStyle w:val="Hnh"/>
      </w:pPr>
    </w:p>
    <w:p w14:paraId="3D12966F" w14:textId="3798C896" w:rsidR="006550B0" w:rsidRDefault="006550B0" w:rsidP="006B7FA3">
      <w:pPr>
        <w:pStyle w:val="CaptionHnh"/>
      </w:pPr>
      <w:bookmarkStart w:id="179" w:name="_Toc216388875"/>
      <w:r>
        <w:t xml:space="preserve">Bảng </w:t>
      </w:r>
      <w:r>
        <w:fldChar w:fldCharType="begin"/>
      </w:r>
      <w:r>
        <w:instrText>STYLEREF 1 \s</w:instrText>
      </w:r>
      <w:r>
        <w:fldChar w:fldCharType="separate"/>
      </w:r>
      <w:r w:rsidR="00012714">
        <w:rPr>
          <w:noProof/>
        </w:rPr>
        <w:t>2</w:t>
      </w:r>
      <w:r>
        <w:fldChar w:fldCharType="end"/>
      </w:r>
      <w:r w:rsidR="00012714">
        <w:t>.</w:t>
      </w:r>
      <w:r>
        <w:fldChar w:fldCharType="begin"/>
      </w:r>
      <w:r>
        <w:instrText>SEQ Bảng \* ARABIC \s 1</w:instrText>
      </w:r>
      <w:r>
        <w:fldChar w:fldCharType="separate"/>
      </w:r>
      <w:r w:rsidR="00012714">
        <w:rPr>
          <w:noProof/>
        </w:rPr>
        <w:t>2</w:t>
      </w:r>
      <w:r>
        <w:fldChar w:fldCharType="end"/>
      </w:r>
      <w:r>
        <w:t>. Bảng Thực thể Học viên</w:t>
      </w:r>
      <w:bookmarkEnd w:id="179"/>
    </w:p>
    <w:tbl>
      <w:tblPr>
        <w:tblStyle w:val="TableGrid"/>
        <w:tblW w:w="5000" w:type="pct"/>
        <w:tblLook w:val="06A0" w:firstRow="1" w:lastRow="0" w:firstColumn="1" w:lastColumn="0" w:noHBand="1" w:noVBand="1"/>
      </w:tblPr>
      <w:tblGrid>
        <w:gridCol w:w="1776"/>
        <w:gridCol w:w="1689"/>
        <w:gridCol w:w="5595"/>
      </w:tblGrid>
      <w:tr w:rsidR="00064D05" w14:paraId="4840FC03" w14:textId="77777777" w:rsidTr="00064D05">
        <w:trPr>
          <w:trHeight w:val="300"/>
        </w:trPr>
        <w:tc>
          <w:tcPr>
            <w:tcW w:w="5000" w:type="pct"/>
            <w:gridSpan w:val="3"/>
            <w:vAlign w:val="center"/>
          </w:tcPr>
          <w:p w14:paraId="28BF26D2" w14:textId="05F7960C" w:rsidR="00064D05" w:rsidRPr="0019729D" w:rsidRDefault="00BC2880" w:rsidP="00014AB1">
            <w:pPr>
              <w:spacing w:after="120"/>
              <w:ind w:firstLine="0"/>
              <w:jc w:val="center"/>
              <w:rPr>
                <w:rFonts w:eastAsia="Times New Roman" w:cs="Times New Roman"/>
                <w:b/>
                <w:szCs w:val="26"/>
              </w:rPr>
            </w:pPr>
            <w:r>
              <w:rPr>
                <w:rFonts w:eastAsia="Times New Roman" w:cs="Times New Roman"/>
                <w:b/>
                <w:szCs w:val="26"/>
              </w:rPr>
              <w:t>STUDENT</w:t>
            </w:r>
          </w:p>
        </w:tc>
      </w:tr>
      <w:tr w:rsidR="0005498E" w14:paraId="51873D54" w14:textId="77777777" w:rsidTr="00014AB1">
        <w:trPr>
          <w:trHeight w:val="300"/>
        </w:trPr>
        <w:tc>
          <w:tcPr>
            <w:tcW w:w="945" w:type="pct"/>
            <w:vAlign w:val="center"/>
          </w:tcPr>
          <w:p w14:paraId="2F863690" w14:textId="77777777" w:rsidR="0005498E" w:rsidRPr="0019729D" w:rsidRDefault="0005498E" w:rsidP="00014AB1">
            <w:pPr>
              <w:spacing w:after="120"/>
              <w:ind w:firstLine="0"/>
              <w:jc w:val="center"/>
              <w:rPr>
                <w:rFonts w:eastAsia="Times New Roman" w:cs="Times New Roman"/>
                <w:b/>
                <w:szCs w:val="26"/>
              </w:rPr>
            </w:pPr>
            <w:r w:rsidRPr="0019729D">
              <w:rPr>
                <w:rFonts w:eastAsia="Times New Roman" w:cs="Times New Roman"/>
                <w:b/>
                <w:szCs w:val="26"/>
              </w:rPr>
              <w:t>Tên trường</w:t>
            </w:r>
          </w:p>
        </w:tc>
        <w:tc>
          <w:tcPr>
            <w:tcW w:w="899" w:type="pct"/>
            <w:vAlign w:val="center"/>
          </w:tcPr>
          <w:p w14:paraId="4AE7F705" w14:textId="77777777" w:rsidR="0005498E" w:rsidRPr="0019729D" w:rsidRDefault="0005498E" w:rsidP="00014AB1">
            <w:pPr>
              <w:spacing w:after="120"/>
              <w:ind w:firstLine="0"/>
              <w:jc w:val="center"/>
              <w:rPr>
                <w:rFonts w:eastAsia="Times New Roman" w:cs="Times New Roman"/>
                <w:b/>
                <w:szCs w:val="26"/>
              </w:rPr>
            </w:pPr>
            <w:r w:rsidRPr="0019729D">
              <w:rPr>
                <w:rFonts w:eastAsia="Times New Roman" w:cs="Times New Roman"/>
                <w:b/>
                <w:szCs w:val="26"/>
              </w:rPr>
              <w:t>Kiểu dữ liệu</w:t>
            </w:r>
          </w:p>
        </w:tc>
        <w:tc>
          <w:tcPr>
            <w:tcW w:w="3156" w:type="pct"/>
            <w:vAlign w:val="center"/>
          </w:tcPr>
          <w:p w14:paraId="3FFC6A4F" w14:textId="77777777" w:rsidR="0005498E" w:rsidRPr="0019729D" w:rsidRDefault="0005498E" w:rsidP="00014AB1">
            <w:pPr>
              <w:spacing w:after="120"/>
              <w:ind w:firstLine="0"/>
              <w:jc w:val="center"/>
              <w:rPr>
                <w:rFonts w:eastAsia="Times New Roman" w:cs="Times New Roman"/>
                <w:b/>
                <w:szCs w:val="26"/>
              </w:rPr>
            </w:pPr>
            <w:r w:rsidRPr="0019729D">
              <w:rPr>
                <w:rFonts w:eastAsia="Times New Roman" w:cs="Times New Roman"/>
                <w:b/>
                <w:szCs w:val="26"/>
              </w:rPr>
              <w:t>Ghi chú</w:t>
            </w:r>
          </w:p>
        </w:tc>
      </w:tr>
      <w:tr w:rsidR="0005498E" w14:paraId="55C33C7F" w14:textId="77777777" w:rsidTr="00014AB1">
        <w:trPr>
          <w:trHeight w:val="300"/>
        </w:trPr>
        <w:tc>
          <w:tcPr>
            <w:tcW w:w="945" w:type="pct"/>
            <w:vAlign w:val="center"/>
          </w:tcPr>
          <w:p w14:paraId="4C48972E" w14:textId="77777777" w:rsidR="0005498E" w:rsidRDefault="0005498E" w:rsidP="00014AB1">
            <w:pPr>
              <w:spacing w:after="120"/>
              <w:ind w:firstLine="0"/>
              <w:jc w:val="center"/>
            </w:pPr>
            <w:r w:rsidRPr="1F589246">
              <w:rPr>
                <w:rFonts w:eastAsia="Times New Roman" w:cs="Times New Roman"/>
                <w:szCs w:val="26"/>
              </w:rPr>
              <w:t>id</w:t>
            </w:r>
          </w:p>
        </w:tc>
        <w:tc>
          <w:tcPr>
            <w:tcW w:w="899" w:type="pct"/>
            <w:vAlign w:val="center"/>
          </w:tcPr>
          <w:p w14:paraId="17DCAD7C" w14:textId="77777777" w:rsidR="0005498E" w:rsidRDefault="0005498E" w:rsidP="00014AB1">
            <w:pPr>
              <w:spacing w:after="120"/>
              <w:ind w:firstLine="0"/>
              <w:jc w:val="center"/>
            </w:pPr>
            <w:r w:rsidRPr="1F589246">
              <w:rPr>
                <w:rFonts w:eastAsia="Times New Roman" w:cs="Times New Roman"/>
                <w:szCs w:val="26"/>
              </w:rPr>
              <w:t>nvarchar(50)</w:t>
            </w:r>
          </w:p>
        </w:tc>
        <w:tc>
          <w:tcPr>
            <w:tcW w:w="3156" w:type="pct"/>
          </w:tcPr>
          <w:p w14:paraId="07F8257F" w14:textId="77777777" w:rsidR="0005498E" w:rsidRDefault="0005498E" w:rsidP="00014AB1">
            <w:pPr>
              <w:spacing w:after="120"/>
              <w:ind w:firstLine="0"/>
            </w:pPr>
            <w:r w:rsidRPr="1F589246">
              <w:rPr>
                <w:rFonts w:eastAsia="Times New Roman" w:cs="Times New Roman"/>
                <w:szCs w:val="26"/>
              </w:rPr>
              <w:t>NOT NULL, Primary Key (mã học viên)</w:t>
            </w:r>
          </w:p>
        </w:tc>
      </w:tr>
      <w:tr w:rsidR="0005498E" w14:paraId="42F1401A" w14:textId="77777777" w:rsidTr="00014AB1">
        <w:trPr>
          <w:trHeight w:val="300"/>
        </w:trPr>
        <w:tc>
          <w:tcPr>
            <w:tcW w:w="945" w:type="pct"/>
            <w:vAlign w:val="center"/>
          </w:tcPr>
          <w:p w14:paraId="3DF4B94A" w14:textId="77777777" w:rsidR="0005498E" w:rsidRDefault="0005498E" w:rsidP="00014AB1">
            <w:pPr>
              <w:spacing w:after="120"/>
              <w:ind w:firstLine="0"/>
              <w:jc w:val="center"/>
            </w:pPr>
            <w:r w:rsidRPr="1F589246">
              <w:rPr>
                <w:rFonts w:eastAsia="Times New Roman" w:cs="Times New Roman"/>
                <w:szCs w:val="26"/>
              </w:rPr>
              <w:t>account_id</w:t>
            </w:r>
          </w:p>
        </w:tc>
        <w:tc>
          <w:tcPr>
            <w:tcW w:w="899" w:type="pct"/>
            <w:vAlign w:val="center"/>
          </w:tcPr>
          <w:p w14:paraId="70752DF6" w14:textId="77777777" w:rsidR="0005498E" w:rsidRDefault="0005498E" w:rsidP="00014AB1">
            <w:pPr>
              <w:spacing w:after="120"/>
              <w:ind w:firstLine="0"/>
              <w:jc w:val="center"/>
            </w:pPr>
            <w:r w:rsidRPr="39903F44">
              <w:rPr>
                <w:rFonts w:eastAsia="Times New Roman" w:cs="Times New Roman"/>
                <w:szCs w:val="26"/>
              </w:rPr>
              <w:t>nvarchar(50)</w:t>
            </w:r>
          </w:p>
        </w:tc>
        <w:tc>
          <w:tcPr>
            <w:tcW w:w="3156" w:type="pct"/>
          </w:tcPr>
          <w:p w14:paraId="5A712DA7" w14:textId="77777777" w:rsidR="0005498E" w:rsidRDefault="0005498E" w:rsidP="00014AB1">
            <w:pPr>
              <w:spacing w:after="120"/>
              <w:ind w:firstLine="0"/>
            </w:pPr>
            <w:r w:rsidRPr="676B4E69">
              <w:rPr>
                <w:rFonts w:eastAsia="Times New Roman" w:cs="Times New Roman"/>
                <w:szCs w:val="26"/>
              </w:rPr>
              <w:t>NOT NULL, Foreign Key → Account(id), quan hệ 1-1</w:t>
            </w:r>
          </w:p>
        </w:tc>
      </w:tr>
      <w:tr w:rsidR="0005498E" w14:paraId="3DF1984D" w14:textId="77777777" w:rsidTr="00014AB1">
        <w:trPr>
          <w:trHeight w:val="300"/>
        </w:trPr>
        <w:tc>
          <w:tcPr>
            <w:tcW w:w="945" w:type="pct"/>
            <w:vAlign w:val="center"/>
          </w:tcPr>
          <w:p w14:paraId="3C34F685" w14:textId="77777777" w:rsidR="0005498E" w:rsidRDefault="0005498E" w:rsidP="00014AB1">
            <w:pPr>
              <w:spacing w:after="120"/>
              <w:ind w:firstLine="0"/>
              <w:jc w:val="center"/>
            </w:pPr>
            <w:r w:rsidRPr="1F589246">
              <w:rPr>
                <w:rFonts w:eastAsia="Times New Roman" w:cs="Times New Roman"/>
                <w:szCs w:val="26"/>
              </w:rPr>
              <w:t>full_name</w:t>
            </w:r>
          </w:p>
        </w:tc>
        <w:tc>
          <w:tcPr>
            <w:tcW w:w="899" w:type="pct"/>
            <w:vAlign w:val="center"/>
          </w:tcPr>
          <w:p w14:paraId="56E21452" w14:textId="77777777" w:rsidR="0005498E" w:rsidRDefault="0005498E" w:rsidP="00014AB1">
            <w:pPr>
              <w:spacing w:after="120"/>
              <w:ind w:firstLine="0"/>
              <w:jc w:val="center"/>
            </w:pPr>
            <w:r w:rsidRPr="39903F44">
              <w:rPr>
                <w:rFonts w:eastAsia="Times New Roman" w:cs="Times New Roman"/>
                <w:szCs w:val="26"/>
              </w:rPr>
              <w:t>nvarchar(255)</w:t>
            </w:r>
          </w:p>
        </w:tc>
        <w:tc>
          <w:tcPr>
            <w:tcW w:w="3156" w:type="pct"/>
          </w:tcPr>
          <w:p w14:paraId="3A327CFC" w14:textId="77777777" w:rsidR="0005498E" w:rsidRDefault="0005498E" w:rsidP="00014AB1">
            <w:pPr>
              <w:spacing w:after="120"/>
              <w:ind w:firstLine="0"/>
            </w:pPr>
            <w:r w:rsidRPr="676B4E69">
              <w:rPr>
                <w:rFonts w:eastAsia="Times New Roman" w:cs="Times New Roman"/>
                <w:szCs w:val="26"/>
              </w:rPr>
              <w:t>NOT NULL, họ tên học viên</w:t>
            </w:r>
          </w:p>
        </w:tc>
      </w:tr>
      <w:tr w:rsidR="0005498E" w14:paraId="2C697D57" w14:textId="77777777" w:rsidTr="00014AB1">
        <w:trPr>
          <w:trHeight w:val="300"/>
        </w:trPr>
        <w:tc>
          <w:tcPr>
            <w:tcW w:w="945" w:type="pct"/>
            <w:vAlign w:val="center"/>
          </w:tcPr>
          <w:p w14:paraId="786CAA1F" w14:textId="77777777" w:rsidR="0005498E" w:rsidRDefault="0005498E" w:rsidP="00014AB1">
            <w:pPr>
              <w:spacing w:after="120"/>
              <w:ind w:firstLine="0"/>
              <w:jc w:val="center"/>
            </w:pPr>
            <w:r w:rsidRPr="39903F44">
              <w:rPr>
                <w:rFonts w:eastAsia="Times New Roman" w:cs="Times New Roman"/>
                <w:szCs w:val="26"/>
              </w:rPr>
              <w:t>birth_date</w:t>
            </w:r>
          </w:p>
        </w:tc>
        <w:tc>
          <w:tcPr>
            <w:tcW w:w="899" w:type="pct"/>
            <w:vAlign w:val="center"/>
          </w:tcPr>
          <w:p w14:paraId="7BC75388" w14:textId="00F76CF5" w:rsidR="0005498E" w:rsidRDefault="000D6E67" w:rsidP="00014AB1">
            <w:pPr>
              <w:spacing w:after="120"/>
              <w:ind w:firstLine="0"/>
              <w:jc w:val="center"/>
            </w:pPr>
            <w:r w:rsidRPr="676B4E69">
              <w:rPr>
                <w:rFonts w:eastAsia="Times New Roman" w:cs="Times New Roman"/>
                <w:szCs w:val="26"/>
              </w:rPr>
              <w:t>D</w:t>
            </w:r>
            <w:r w:rsidR="0005498E" w:rsidRPr="676B4E69">
              <w:rPr>
                <w:rFonts w:eastAsia="Times New Roman" w:cs="Times New Roman"/>
                <w:szCs w:val="26"/>
              </w:rPr>
              <w:t>ate</w:t>
            </w:r>
          </w:p>
        </w:tc>
        <w:tc>
          <w:tcPr>
            <w:tcW w:w="3156" w:type="pct"/>
          </w:tcPr>
          <w:p w14:paraId="28DC7461" w14:textId="77777777" w:rsidR="0005498E" w:rsidRDefault="0005498E" w:rsidP="00014AB1">
            <w:pPr>
              <w:spacing w:after="120"/>
              <w:ind w:firstLine="0"/>
            </w:pPr>
            <w:r w:rsidRPr="676B4E69">
              <w:rPr>
                <w:rFonts w:eastAsia="Times New Roman" w:cs="Times New Roman"/>
                <w:szCs w:val="26"/>
              </w:rPr>
              <w:t>NULL, ngày sinh</w:t>
            </w:r>
          </w:p>
        </w:tc>
      </w:tr>
      <w:tr w:rsidR="0005498E" w14:paraId="46A7440E" w14:textId="77777777" w:rsidTr="00014AB1">
        <w:trPr>
          <w:trHeight w:val="300"/>
        </w:trPr>
        <w:tc>
          <w:tcPr>
            <w:tcW w:w="945" w:type="pct"/>
            <w:vAlign w:val="center"/>
          </w:tcPr>
          <w:p w14:paraId="65FA2CBF" w14:textId="77777777" w:rsidR="0005498E" w:rsidRDefault="0005498E" w:rsidP="00014AB1">
            <w:pPr>
              <w:spacing w:after="120"/>
              <w:ind w:firstLine="0"/>
              <w:jc w:val="center"/>
            </w:pPr>
            <w:r w:rsidRPr="39903F44">
              <w:rPr>
                <w:rFonts w:eastAsia="Times New Roman" w:cs="Times New Roman"/>
                <w:szCs w:val="26"/>
              </w:rPr>
              <w:t>phone_number</w:t>
            </w:r>
          </w:p>
        </w:tc>
        <w:tc>
          <w:tcPr>
            <w:tcW w:w="899" w:type="pct"/>
            <w:vAlign w:val="center"/>
          </w:tcPr>
          <w:p w14:paraId="499399CA" w14:textId="77777777" w:rsidR="0005498E" w:rsidRDefault="0005498E" w:rsidP="00014AB1">
            <w:pPr>
              <w:spacing w:after="120"/>
              <w:ind w:firstLine="0"/>
              <w:jc w:val="center"/>
            </w:pPr>
            <w:r w:rsidRPr="676B4E69">
              <w:rPr>
                <w:rFonts w:eastAsia="Times New Roman" w:cs="Times New Roman"/>
                <w:szCs w:val="26"/>
              </w:rPr>
              <w:t>varchar(20)</w:t>
            </w:r>
          </w:p>
        </w:tc>
        <w:tc>
          <w:tcPr>
            <w:tcW w:w="3156" w:type="pct"/>
          </w:tcPr>
          <w:p w14:paraId="3E7FC4A2" w14:textId="77777777" w:rsidR="0005498E" w:rsidRDefault="0005498E" w:rsidP="00014AB1">
            <w:pPr>
              <w:spacing w:after="120"/>
              <w:ind w:firstLine="0"/>
            </w:pPr>
            <w:r w:rsidRPr="676B4E69">
              <w:rPr>
                <w:rFonts w:eastAsia="Times New Roman" w:cs="Times New Roman"/>
                <w:szCs w:val="26"/>
              </w:rPr>
              <w:t>NULL, số điện thoại liên hệ</w:t>
            </w:r>
          </w:p>
        </w:tc>
      </w:tr>
      <w:tr w:rsidR="0005498E" w14:paraId="6928E648" w14:textId="77777777" w:rsidTr="00014AB1">
        <w:trPr>
          <w:trHeight w:val="300"/>
        </w:trPr>
        <w:tc>
          <w:tcPr>
            <w:tcW w:w="945" w:type="pct"/>
            <w:vAlign w:val="center"/>
          </w:tcPr>
          <w:p w14:paraId="19EAB8B0" w14:textId="77777777" w:rsidR="0005498E" w:rsidRDefault="0005498E" w:rsidP="00014AB1">
            <w:pPr>
              <w:spacing w:after="120"/>
              <w:ind w:firstLine="0"/>
              <w:jc w:val="center"/>
            </w:pPr>
            <w:r w:rsidRPr="39903F44">
              <w:rPr>
                <w:rFonts w:eastAsia="Times New Roman" w:cs="Times New Roman"/>
                <w:szCs w:val="26"/>
              </w:rPr>
              <w:t>address</w:t>
            </w:r>
          </w:p>
        </w:tc>
        <w:tc>
          <w:tcPr>
            <w:tcW w:w="899" w:type="pct"/>
            <w:vAlign w:val="center"/>
          </w:tcPr>
          <w:p w14:paraId="5CBBE51E" w14:textId="77777777" w:rsidR="0005498E" w:rsidRDefault="0005498E" w:rsidP="00014AB1">
            <w:pPr>
              <w:spacing w:after="120"/>
              <w:ind w:firstLine="0"/>
              <w:jc w:val="center"/>
            </w:pPr>
            <w:r w:rsidRPr="39903F44">
              <w:rPr>
                <w:rFonts w:eastAsia="Times New Roman" w:cs="Times New Roman"/>
                <w:szCs w:val="26"/>
              </w:rPr>
              <w:t>nvarchar(255)</w:t>
            </w:r>
          </w:p>
        </w:tc>
        <w:tc>
          <w:tcPr>
            <w:tcW w:w="3156" w:type="pct"/>
          </w:tcPr>
          <w:p w14:paraId="2F519E0B" w14:textId="77777777" w:rsidR="0005498E" w:rsidRDefault="0005498E" w:rsidP="00014AB1">
            <w:pPr>
              <w:spacing w:after="120"/>
              <w:ind w:firstLine="0"/>
            </w:pPr>
            <w:r w:rsidRPr="676B4E69">
              <w:rPr>
                <w:rFonts w:eastAsia="Times New Roman" w:cs="Times New Roman"/>
                <w:szCs w:val="26"/>
              </w:rPr>
              <w:t>NULL, địa chỉ</w:t>
            </w:r>
          </w:p>
        </w:tc>
      </w:tr>
      <w:tr w:rsidR="0005498E" w14:paraId="4CB6189F" w14:textId="77777777" w:rsidTr="00014AB1">
        <w:trPr>
          <w:trHeight w:val="300"/>
        </w:trPr>
        <w:tc>
          <w:tcPr>
            <w:tcW w:w="945" w:type="pct"/>
            <w:vAlign w:val="center"/>
          </w:tcPr>
          <w:p w14:paraId="611753A3" w14:textId="77777777" w:rsidR="0005498E" w:rsidRDefault="0005498E" w:rsidP="00014AB1">
            <w:pPr>
              <w:spacing w:after="120"/>
              <w:ind w:firstLine="0"/>
              <w:jc w:val="center"/>
            </w:pPr>
            <w:r w:rsidRPr="39903F44">
              <w:rPr>
                <w:rFonts w:eastAsia="Times New Roman" w:cs="Times New Roman"/>
                <w:szCs w:val="26"/>
              </w:rPr>
              <w:t>gender</w:t>
            </w:r>
          </w:p>
        </w:tc>
        <w:tc>
          <w:tcPr>
            <w:tcW w:w="899" w:type="pct"/>
            <w:vAlign w:val="center"/>
          </w:tcPr>
          <w:p w14:paraId="56F07B3D" w14:textId="77777777" w:rsidR="0005498E" w:rsidRDefault="0005498E" w:rsidP="00014AB1">
            <w:pPr>
              <w:spacing w:after="120"/>
              <w:ind w:firstLine="0"/>
              <w:jc w:val="center"/>
            </w:pPr>
            <w:r w:rsidRPr="39903F44">
              <w:rPr>
                <w:rFonts w:eastAsia="Times New Roman" w:cs="Times New Roman"/>
                <w:szCs w:val="26"/>
              </w:rPr>
              <w:t>nvarchar(10)</w:t>
            </w:r>
          </w:p>
        </w:tc>
        <w:tc>
          <w:tcPr>
            <w:tcW w:w="3156" w:type="pct"/>
          </w:tcPr>
          <w:p w14:paraId="62B4C9FF" w14:textId="77777777" w:rsidR="0005498E" w:rsidRDefault="0005498E" w:rsidP="00014AB1">
            <w:pPr>
              <w:spacing w:after="120"/>
              <w:ind w:firstLine="0"/>
            </w:pPr>
            <w:r w:rsidRPr="676B4E69">
              <w:rPr>
                <w:rFonts w:eastAsia="Times New Roman" w:cs="Times New Roman"/>
                <w:szCs w:val="26"/>
              </w:rPr>
              <w:t>NULL, giới tính (Nam/Nữ/Khác)</w:t>
            </w:r>
          </w:p>
        </w:tc>
      </w:tr>
      <w:tr w:rsidR="56F97A56" w14:paraId="76E98311" w14:textId="77777777" w:rsidTr="56F97A56">
        <w:trPr>
          <w:trHeight w:val="300"/>
        </w:trPr>
        <w:tc>
          <w:tcPr>
            <w:tcW w:w="1776" w:type="dxa"/>
            <w:vAlign w:val="center"/>
          </w:tcPr>
          <w:p w14:paraId="246B3EF8" w14:textId="1ADBFB99" w:rsidR="56F97A56" w:rsidRDefault="3A895B5F" w:rsidP="56F97A56">
            <w:pPr>
              <w:ind w:firstLine="0"/>
              <w:jc w:val="center"/>
              <w:rPr>
                <w:rFonts w:eastAsia="Times New Roman" w:cs="Times New Roman"/>
              </w:rPr>
            </w:pPr>
            <w:r w:rsidRPr="691E347C">
              <w:rPr>
                <w:rFonts w:eastAsia="Times New Roman" w:cs="Times New Roman"/>
              </w:rPr>
              <w:t>[level]</w:t>
            </w:r>
          </w:p>
        </w:tc>
        <w:tc>
          <w:tcPr>
            <w:tcW w:w="1689" w:type="dxa"/>
            <w:vAlign w:val="center"/>
          </w:tcPr>
          <w:p w14:paraId="4B2A67C3" w14:textId="45B5A758" w:rsidR="56F97A56" w:rsidRDefault="3A895B5F" w:rsidP="56F97A56">
            <w:pPr>
              <w:ind w:firstLine="0"/>
              <w:jc w:val="center"/>
              <w:rPr>
                <w:rFonts w:eastAsia="Times New Roman" w:cs="Times New Roman"/>
              </w:rPr>
            </w:pPr>
            <w:r w:rsidRPr="691E347C">
              <w:rPr>
                <w:rFonts w:eastAsia="Times New Roman" w:cs="Times New Roman"/>
              </w:rPr>
              <w:t>string</w:t>
            </w:r>
          </w:p>
        </w:tc>
        <w:tc>
          <w:tcPr>
            <w:tcW w:w="5595" w:type="dxa"/>
          </w:tcPr>
          <w:p w14:paraId="04E7A344" w14:textId="6BC1230B" w:rsidR="56F97A56" w:rsidRDefault="3A895B5F" w:rsidP="56F97A56">
            <w:pPr>
              <w:ind w:firstLine="0"/>
              <w:rPr>
                <w:rFonts w:eastAsia="Times New Roman" w:cs="Times New Roman"/>
              </w:rPr>
            </w:pPr>
            <w:r w:rsidRPr="691E347C">
              <w:rPr>
                <w:rFonts w:eastAsia="Times New Roman" w:cs="Times New Roman"/>
              </w:rPr>
              <w:t>NULL, trình độ</w:t>
            </w:r>
          </w:p>
        </w:tc>
      </w:tr>
      <w:tr w:rsidR="691E347C" w14:paraId="297BEA98" w14:textId="77777777" w:rsidTr="691E347C">
        <w:trPr>
          <w:trHeight w:val="300"/>
        </w:trPr>
        <w:tc>
          <w:tcPr>
            <w:tcW w:w="1776" w:type="dxa"/>
            <w:vAlign w:val="center"/>
          </w:tcPr>
          <w:p w14:paraId="3D3C1740" w14:textId="752B0112" w:rsidR="3A895B5F" w:rsidRDefault="3A895B5F" w:rsidP="691E347C">
            <w:pPr>
              <w:ind w:firstLine="0"/>
              <w:jc w:val="center"/>
              <w:rPr>
                <w:rFonts w:eastAsia="Times New Roman" w:cs="Times New Roman"/>
              </w:rPr>
            </w:pPr>
            <w:r w:rsidRPr="691E347C">
              <w:rPr>
                <w:rFonts w:eastAsia="Times New Roman" w:cs="Times New Roman"/>
              </w:rPr>
              <w:t>achievemnts</w:t>
            </w:r>
          </w:p>
        </w:tc>
        <w:tc>
          <w:tcPr>
            <w:tcW w:w="1689" w:type="dxa"/>
            <w:vAlign w:val="center"/>
          </w:tcPr>
          <w:p w14:paraId="69451BF9" w14:textId="7B473373" w:rsidR="3A895B5F" w:rsidRDefault="3A895B5F" w:rsidP="691E347C">
            <w:pPr>
              <w:ind w:firstLine="0"/>
              <w:jc w:val="center"/>
              <w:rPr>
                <w:rFonts w:eastAsia="Times New Roman" w:cs="Times New Roman"/>
              </w:rPr>
            </w:pPr>
            <w:r w:rsidRPr="691E347C">
              <w:rPr>
                <w:rFonts w:eastAsia="Times New Roman" w:cs="Times New Roman"/>
              </w:rPr>
              <w:t>string</w:t>
            </w:r>
          </w:p>
        </w:tc>
        <w:tc>
          <w:tcPr>
            <w:tcW w:w="5595" w:type="dxa"/>
          </w:tcPr>
          <w:p w14:paraId="6ADF512C" w14:textId="7D6631A0" w:rsidR="3A895B5F" w:rsidRDefault="3A895B5F" w:rsidP="691E347C">
            <w:pPr>
              <w:ind w:firstLine="0"/>
              <w:rPr>
                <w:rFonts w:eastAsia="Times New Roman" w:cs="Times New Roman"/>
              </w:rPr>
            </w:pPr>
            <w:r w:rsidRPr="691E347C">
              <w:rPr>
                <w:rFonts w:eastAsia="Times New Roman" w:cs="Times New Roman"/>
              </w:rPr>
              <w:t>NULL, thành tích, chứng chỉ</w:t>
            </w:r>
          </w:p>
        </w:tc>
      </w:tr>
    </w:tbl>
    <w:p w14:paraId="5A1F6FD4" w14:textId="61E46832" w:rsidR="00915774" w:rsidRDefault="00915774">
      <w:pPr>
        <w:spacing w:before="0" w:after="160" w:line="259" w:lineRule="auto"/>
        <w:ind w:firstLine="0"/>
        <w:jc w:val="left"/>
        <w:rPr>
          <w:rFonts w:eastAsia="Times New Roman" w:cs="Times New Roman"/>
        </w:rPr>
      </w:pPr>
    </w:p>
    <w:p w14:paraId="63594654" w14:textId="77777777" w:rsidR="00915774" w:rsidRDefault="00915774">
      <w:pPr>
        <w:spacing w:before="0" w:after="160" w:line="259" w:lineRule="auto"/>
        <w:ind w:firstLine="0"/>
        <w:jc w:val="left"/>
        <w:rPr>
          <w:rFonts w:eastAsia="Times New Roman" w:cs="Times New Roman"/>
        </w:rPr>
      </w:pPr>
      <w:r>
        <w:rPr>
          <w:rFonts w:eastAsia="Times New Roman" w:cs="Times New Roman"/>
        </w:rPr>
        <w:br w:type="page"/>
      </w:r>
    </w:p>
    <w:p w14:paraId="5B080060" w14:textId="77777777" w:rsidR="00014AB1" w:rsidRDefault="00014AB1">
      <w:pPr>
        <w:spacing w:before="0" w:after="160" w:line="259" w:lineRule="auto"/>
        <w:ind w:firstLine="0"/>
        <w:jc w:val="left"/>
        <w:rPr>
          <w:rFonts w:eastAsia="Times New Roman" w:cs="Times New Roman"/>
        </w:rPr>
      </w:pPr>
    </w:p>
    <w:p w14:paraId="76B14A7F" w14:textId="65C37D51" w:rsidR="006550B0" w:rsidRDefault="006550B0" w:rsidP="006B7FA3">
      <w:pPr>
        <w:pStyle w:val="CaptionHnh"/>
      </w:pPr>
      <w:bookmarkStart w:id="180" w:name="_Toc216388876"/>
      <w:r>
        <w:t xml:space="preserve">Bảng </w:t>
      </w:r>
      <w:r>
        <w:fldChar w:fldCharType="begin"/>
      </w:r>
      <w:r>
        <w:instrText>STYLEREF 1 \s</w:instrText>
      </w:r>
      <w:r>
        <w:fldChar w:fldCharType="separate"/>
      </w:r>
      <w:r w:rsidR="00012714">
        <w:rPr>
          <w:noProof/>
        </w:rPr>
        <w:t>2</w:t>
      </w:r>
      <w:r>
        <w:fldChar w:fldCharType="end"/>
      </w:r>
      <w:r w:rsidR="00012714">
        <w:t>.</w:t>
      </w:r>
      <w:r>
        <w:fldChar w:fldCharType="begin"/>
      </w:r>
      <w:r>
        <w:instrText>SEQ Bảng \* ARABIC \s 1</w:instrText>
      </w:r>
      <w:r>
        <w:fldChar w:fldCharType="separate"/>
      </w:r>
      <w:r w:rsidR="00012714">
        <w:rPr>
          <w:noProof/>
        </w:rPr>
        <w:t>3</w:t>
      </w:r>
      <w:r>
        <w:fldChar w:fldCharType="end"/>
      </w:r>
      <w:r>
        <w:t xml:space="preserve">. Bảng </w:t>
      </w:r>
      <w:r w:rsidR="00915774">
        <w:t>T</w:t>
      </w:r>
      <w:r>
        <w:t>hực thể Giáo viên</w:t>
      </w:r>
      <w:bookmarkEnd w:id="180"/>
    </w:p>
    <w:tbl>
      <w:tblPr>
        <w:tblStyle w:val="TableGrid"/>
        <w:tblW w:w="5000" w:type="pct"/>
        <w:tblLook w:val="06A0" w:firstRow="1" w:lastRow="0" w:firstColumn="1" w:lastColumn="0" w:noHBand="1" w:noVBand="1"/>
      </w:tblPr>
      <w:tblGrid>
        <w:gridCol w:w="1776"/>
        <w:gridCol w:w="1689"/>
        <w:gridCol w:w="5595"/>
      </w:tblGrid>
      <w:tr w:rsidR="00BC2880" w14:paraId="057613D9" w14:textId="77777777" w:rsidTr="00BC2880">
        <w:trPr>
          <w:trHeight w:val="300"/>
        </w:trPr>
        <w:tc>
          <w:tcPr>
            <w:tcW w:w="5000" w:type="pct"/>
            <w:gridSpan w:val="3"/>
            <w:vAlign w:val="center"/>
          </w:tcPr>
          <w:p w14:paraId="08677EBF" w14:textId="1BFAC8A8" w:rsidR="00BC2880" w:rsidRPr="0073473C" w:rsidRDefault="00BC2880" w:rsidP="00107D1A">
            <w:pPr>
              <w:spacing w:after="120"/>
              <w:ind w:firstLine="0"/>
              <w:jc w:val="center"/>
              <w:rPr>
                <w:rFonts w:eastAsia="Times New Roman" w:cs="Times New Roman"/>
                <w:b/>
                <w:szCs w:val="26"/>
              </w:rPr>
            </w:pPr>
            <w:r>
              <w:rPr>
                <w:rFonts w:eastAsia="Times New Roman" w:cs="Times New Roman"/>
                <w:b/>
                <w:szCs w:val="26"/>
              </w:rPr>
              <w:t>TEACHER</w:t>
            </w:r>
          </w:p>
        </w:tc>
      </w:tr>
      <w:tr w:rsidR="0005498E" w14:paraId="03337AF6" w14:textId="77777777" w:rsidTr="00107D1A">
        <w:trPr>
          <w:trHeight w:val="300"/>
        </w:trPr>
        <w:tc>
          <w:tcPr>
            <w:tcW w:w="945" w:type="pct"/>
            <w:vAlign w:val="center"/>
          </w:tcPr>
          <w:p w14:paraId="0C961F81" w14:textId="77777777" w:rsidR="0005498E" w:rsidRPr="0073473C" w:rsidRDefault="0005498E" w:rsidP="00107D1A">
            <w:pPr>
              <w:spacing w:after="120"/>
              <w:ind w:firstLine="0"/>
              <w:jc w:val="center"/>
              <w:rPr>
                <w:b/>
              </w:rPr>
            </w:pPr>
            <w:r w:rsidRPr="0073473C">
              <w:rPr>
                <w:rFonts w:eastAsia="Times New Roman" w:cs="Times New Roman"/>
                <w:b/>
                <w:szCs w:val="26"/>
              </w:rPr>
              <w:t>Tên trường</w:t>
            </w:r>
          </w:p>
        </w:tc>
        <w:tc>
          <w:tcPr>
            <w:tcW w:w="899" w:type="pct"/>
            <w:vAlign w:val="center"/>
          </w:tcPr>
          <w:p w14:paraId="76434E55" w14:textId="77777777" w:rsidR="0005498E" w:rsidRPr="0073473C" w:rsidRDefault="0005498E" w:rsidP="00107D1A">
            <w:pPr>
              <w:spacing w:after="120"/>
              <w:ind w:firstLine="0"/>
              <w:jc w:val="center"/>
              <w:rPr>
                <w:b/>
              </w:rPr>
            </w:pPr>
            <w:r w:rsidRPr="0073473C">
              <w:rPr>
                <w:rFonts w:eastAsia="Times New Roman" w:cs="Times New Roman"/>
                <w:b/>
                <w:szCs w:val="26"/>
              </w:rPr>
              <w:t>Kiểu dữ liệu</w:t>
            </w:r>
          </w:p>
        </w:tc>
        <w:tc>
          <w:tcPr>
            <w:tcW w:w="3156" w:type="pct"/>
            <w:vAlign w:val="center"/>
          </w:tcPr>
          <w:p w14:paraId="0F21151C" w14:textId="77777777" w:rsidR="0005498E" w:rsidRPr="0073473C" w:rsidRDefault="0005498E" w:rsidP="00107D1A">
            <w:pPr>
              <w:spacing w:after="120"/>
              <w:ind w:firstLine="0"/>
              <w:jc w:val="center"/>
              <w:rPr>
                <w:b/>
              </w:rPr>
            </w:pPr>
            <w:r w:rsidRPr="0073473C">
              <w:rPr>
                <w:rFonts w:eastAsia="Times New Roman" w:cs="Times New Roman"/>
                <w:b/>
                <w:szCs w:val="26"/>
              </w:rPr>
              <w:t>Ghi chú</w:t>
            </w:r>
          </w:p>
        </w:tc>
      </w:tr>
      <w:tr w:rsidR="0005498E" w14:paraId="29C140F5" w14:textId="77777777" w:rsidTr="00107D1A">
        <w:trPr>
          <w:trHeight w:val="300"/>
        </w:trPr>
        <w:tc>
          <w:tcPr>
            <w:tcW w:w="945" w:type="pct"/>
            <w:vAlign w:val="center"/>
          </w:tcPr>
          <w:p w14:paraId="6900F426" w14:textId="77777777" w:rsidR="0005498E" w:rsidRDefault="0005498E" w:rsidP="00107D1A">
            <w:pPr>
              <w:spacing w:after="120"/>
              <w:ind w:firstLine="0"/>
              <w:jc w:val="center"/>
            </w:pPr>
            <w:r w:rsidRPr="56BF65D2">
              <w:rPr>
                <w:rFonts w:eastAsia="Times New Roman" w:cs="Times New Roman"/>
                <w:szCs w:val="26"/>
              </w:rPr>
              <w:t>id</w:t>
            </w:r>
          </w:p>
        </w:tc>
        <w:tc>
          <w:tcPr>
            <w:tcW w:w="899" w:type="pct"/>
            <w:vAlign w:val="center"/>
          </w:tcPr>
          <w:p w14:paraId="64A34C44" w14:textId="77777777" w:rsidR="0005498E" w:rsidRDefault="0005498E" w:rsidP="00107D1A">
            <w:pPr>
              <w:spacing w:after="120"/>
              <w:ind w:firstLine="0"/>
              <w:jc w:val="center"/>
            </w:pPr>
            <w:r w:rsidRPr="56BF65D2">
              <w:rPr>
                <w:rFonts w:eastAsia="Times New Roman" w:cs="Times New Roman"/>
                <w:szCs w:val="26"/>
              </w:rPr>
              <w:t>nvarchar(50)</w:t>
            </w:r>
          </w:p>
        </w:tc>
        <w:tc>
          <w:tcPr>
            <w:tcW w:w="3156" w:type="pct"/>
          </w:tcPr>
          <w:p w14:paraId="67B1C436" w14:textId="77777777" w:rsidR="0005498E" w:rsidRDefault="0005498E" w:rsidP="00107D1A">
            <w:pPr>
              <w:spacing w:after="120"/>
              <w:ind w:firstLine="0"/>
            </w:pPr>
            <w:r w:rsidRPr="56BF65D2">
              <w:rPr>
                <w:rFonts w:eastAsia="Times New Roman" w:cs="Times New Roman"/>
                <w:szCs w:val="26"/>
              </w:rPr>
              <w:t>NOT NULL, Primary Key (mã giáo viên)</w:t>
            </w:r>
          </w:p>
        </w:tc>
      </w:tr>
      <w:tr w:rsidR="0005498E" w14:paraId="4ECAB6A3" w14:textId="77777777" w:rsidTr="00107D1A">
        <w:trPr>
          <w:trHeight w:val="300"/>
        </w:trPr>
        <w:tc>
          <w:tcPr>
            <w:tcW w:w="945" w:type="pct"/>
            <w:vAlign w:val="center"/>
          </w:tcPr>
          <w:p w14:paraId="75E5BBB6" w14:textId="77777777" w:rsidR="0005498E" w:rsidRDefault="0005498E" w:rsidP="00107D1A">
            <w:pPr>
              <w:spacing w:after="120"/>
              <w:ind w:firstLine="0"/>
              <w:jc w:val="center"/>
            </w:pPr>
            <w:r w:rsidRPr="3DB3D25D">
              <w:rPr>
                <w:rFonts w:eastAsia="Times New Roman" w:cs="Times New Roman"/>
                <w:szCs w:val="26"/>
              </w:rPr>
              <w:t>account_id</w:t>
            </w:r>
          </w:p>
        </w:tc>
        <w:tc>
          <w:tcPr>
            <w:tcW w:w="899" w:type="pct"/>
            <w:vAlign w:val="center"/>
          </w:tcPr>
          <w:p w14:paraId="095F249D" w14:textId="77777777" w:rsidR="0005498E" w:rsidRDefault="0005498E" w:rsidP="00107D1A">
            <w:pPr>
              <w:spacing w:after="120"/>
              <w:ind w:firstLine="0"/>
              <w:jc w:val="center"/>
            </w:pPr>
            <w:r w:rsidRPr="3DB3D25D">
              <w:rPr>
                <w:rFonts w:eastAsia="Times New Roman" w:cs="Times New Roman"/>
                <w:szCs w:val="26"/>
              </w:rPr>
              <w:t>nvarchar(50)</w:t>
            </w:r>
          </w:p>
        </w:tc>
        <w:tc>
          <w:tcPr>
            <w:tcW w:w="3156" w:type="pct"/>
          </w:tcPr>
          <w:p w14:paraId="220C594D" w14:textId="77777777" w:rsidR="0005498E" w:rsidRDefault="0005498E" w:rsidP="00107D1A">
            <w:pPr>
              <w:spacing w:after="120"/>
              <w:ind w:firstLine="0"/>
            </w:pPr>
            <w:r w:rsidRPr="7973CEC8">
              <w:rPr>
                <w:rFonts w:eastAsia="Times New Roman" w:cs="Times New Roman"/>
                <w:szCs w:val="26"/>
              </w:rPr>
              <w:t>NOT NULL, Foreign Key → Account(id), quan hệ 1-1</w:t>
            </w:r>
          </w:p>
        </w:tc>
      </w:tr>
      <w:tr w:rsidR="0005498E" w14:paraId="45F87ACF" w14:textId="77777777" w:rsidTr="00107D1A">
        <w:trPr>
          <w:trHeight w:val="300"/>
        </w:trPr>
        <w:tc>
          <w:tcPr>
            <w:tcW w:w="945" w:type="pct"/>
            <w:vAlign w:val="center"/>
          </w:tcPr>
          <w:p w14:paraId="51CD78FC" w14:textId="77777777" w:rsidR="0005498E" w:rsidRDefault="0005498E" w:rsidP="00107D1A">
            <w:pPr>
              <w:spacing w:after="120"/>
              <w:ind w:firstLine="0"/>
              <w:jc w:val="center"/>
            </w:pPr>
            <w:r w:rsidRPr="3DB3D25D">
              <w:rPr>
                <w:rFonts w:eastAsia="Times New Roman" w:cs="Times New Roman"/>
                <w:szCs w:val="26"/>
              </w:rPr>
              <w:t>full_name</w:t>
            </w:r>
          </w:p>
        </w:tc>
        <w:tc>
          <w:tcPr>
            <w:tcW w:w="899" w:type="pct"/>
            <w:vAlign w:val="center"/>
          </w:tcPr>
          <w:p w14:paraId="52A7395B" w14:textId="77777777" w:rsidR="0005498E" w:rsidRDefault="0005498E" w:rsidP="00107D1A">
            <w:pPr>
              <w:spacing w:after="120"/>
              <w:ind w:firstLine="0"/>
              <w:jc w:val="center"/>
            </w:pPr>
            <w:r w:rsidRPr="3DB3D25D">
              <w:rPr>
                <w:rFonts w:eastAsia="Times New Roman" w:cs="Times New Roman"/>
                <w:szCs w:val="26"/>
              </w:rPr>
              <w:t>nvarchar(255)</w:t>
            </w:r>
          </w:p>
        </w:tc>
        <w:tc>
          <w:tcPr>
            <w:tcW w:w="3156" w:type="pct"/>
          </w:tcPr>
          <w:p w14:paraId="745041C8" w14:textId="77777777" w:rsidR="0005498E" w:rsidRDefault="0005498E" w:rsidP="00107D1A">
            <w:pPr>
              <w:spacing w:after="120"/>
              <w:ind w:firstLine="0"/>
            </w:pPr>
            <w:r w:rsidRPr="7973CEC8">
              <w:rPr>
                <w:rFonts w:eastAsia="Times New Roman" w:cs="Times New Roman"/>
                <w:szCs w:val="26"/>
              </w:rPr>
              <w:t>NOT NULL, họ tên giáo viên</w:t>
            </w:r>
          </w:p>
        </w:tc>
      </w:tr>
      <w:tr w:rsidR="0005498E" w14:paraId="3BDB1782" w14:textId="77777777" w:rsidTr="00107D1A">
        <w:trPr>
          <w:trHeight w:val="300"/>
        </w:trPr>
        <w:tc>
          <w:tcPr>
            <w:tcW w:w="945" w:type="pct"/>
            <w:vAlign w:val="center"/>
          </w:tcPr>
          <w:p w14:paraId="688C396E" w14:textId="77777777" w:rsidR="0005498E" w:rsidRDefault="0005498E" w:rsidP="00107D1A">
            <w:pPr>
              <w:spacing w:after="120"/>
              <w:ind w:firstLine="0"/>
              <w:jc w:val="center"/>
            </w:pPr>
            <w:r w:rsidRPr="3DB3D25D">
              <w:rPr>
                <w:rFonts w:eastAsia="Times New Roman" w:cs="Times New Roman"/>
                <w:szCs w:val="26"/>
              </w:rPr>
              <w:t>specialization</w:t>
            </w:r>
          </w:p>
        </w:tc>
        <w:tc>
          <w:tcPr>
            <w:tcW w:w="899" w:type="pct"/>
            <w:vAlign w:val="center"/>
          </w:tcPr>
          <w:p w14:paraId="66840FD1" w14:textId="77777777" w:rsidR="0005498E" w:rsidRDefault="0005498E" w:rsidP="00107D1A">
            <w:pPr>
              <w:spacing w:after="120"/>
              <w:ind w:firstLine="0"/>
              <w:jc w:val="center"/>
            </w:pPr>
            <w:r w:rsidRPr="7973CEC8">
              <w:rPr>
                <w:rFonts w:eastAsia="Times New Roman" w:cs="Times New Roman"/>
                <w:szCs w:val="26"/>
              </w:rPr>
              <w:t>nvarchar(255)</w:t>
            </w:r>
          </w:p>
        </w:tc>
        <w:tc>
          <w:tcPr>
            <w:tcW w:w="3156" w:type="pct"/>
          </w:tcPr>
          <w:p w14:paraId="735FC37A" w14:textId="77777777" w:rsidR="0005498E" w:rsidRDefault="0005498E" w:rsidP="00107D1A">
            <w:pPr>
              <w:spacing w:after="120"/>
              <w:ind w:firstLine="0"/>
            </w:pPr>
            <w:r w:rsidRPr="7973CEC8">
              <w:rPr>
                <w:rFonts w:eastAsia="Times New Roman" w:cs="Times New Roman"/>
                <w:szCs w:val="26"/>
              </w:rPr>
              <w:t>NULL, chuyên môn giảng dạy</w:t>
            </w:r>
          </w:p>
        </w:tc>
      </w:tr>
      <w:tr w:rsidR="0005498E" w14:paraId="266DF09E" w14:textId="77777777" w:rsidTr="00107D1A">
        <w:trPr>
          <w:trHeight w:val="300"/>
        </w:trPr>
        <w:tc>
          <w:tcPr>
            <w:tcW w:w="945" w:type="pct"/>
            <w:vAlign w:val="center"/>
          </w:tcPr>
          <w:p w14:paraId="5F219730" w14:textId="77777777" w:rsidR="0005498E" w:rsidRDefault="0005498E" w:rsidP="00107D1A">
            <w:pPr>
              <w:spacing w:after="120"/>
              <w:ind w:firstLine="0"/>
              <w:jc w:val="center"/>
            </w:pPr>
            <w:r w:rsidRPr="3DB3D25D">
              <w:rPr>
                <w:rFonts w:eastAsia="Times New Roman" w:cs="Times New Roman"/>
                <w:szCs w:val="26"/>
              </w:rPr>
              <w:t>qualification</w:t>
            </w:r>
          </w:p>
        </w:tc>
        <w:tc>
          <w:tcPr>
            <w:tcW w:w="899" w:type="pct"/>
            <w:vAlign w:val="center"/>
          </w:tcPr>
          <w:p w14:paraId="26B1F8C9" w14:textId="77777777" w:rsidR="0005498E" w:rsidRDefault="0005498E" w:rsidP="00107D1A">
            <w:pPr>
              <w:spacing w:after="120"/>
              <w:ind w:firstLine="0"/>
              <w:jc w:val="center"/>
            </w:pPr>
            <w:r w:rsidRPr="7973CEC8">
              <w:rPr>
                <w:rFonts w:eastAsia="Times New Roman" w:cs="Times New Roman"/>
                <w:szCs w:val="26"/>
              </w:rPr>
              <w:t>nvarchar(255)</w:t>
            </w:r>
          </w:p>
        </w:tc>
        <w:tc>
          <w:tcPr>
            <w:tcW w:w="3156" w:type="pct"/>
          </w:tcPr>
          <w:p w14:paraId="14A20386" w14:textId="77777777" w:rsidR="0005498E" w:rsidRDefault="0005498E" w:rsidP="00107D1A">
            <w:pPr>
              <w:spacing w:after="120"/>
              <w:ind w:firstLine="0"/>
            </w:pPr>
            <w:r w:rsidRPr="7973CEC8">
              <w:rPr>
                <w:rFonts w:eastAsia="Times New Roman" w:cs="Times New Roman"/>
                <w:szCs w:val="26"/>
              </w:rPr>
              <w:t>NULL, trình độ/bằng cấp</w:t>
            </w:r>
          </w:p>
        </w:tc>
      </w:tr>
      <w:tr w:rsidR="0005498E" w14:paraId="76349B54" w14:textId="77777777" w:rsidTr="00107D1A">
        <w:trPr>
          <w:trHeight w:val="300"/>
        </w:trPr>
        <w:tc>
          <w:tcPr>
            <w:tcW w:w="945" w:type="pct"/>
            <w:vAlign w:val="center"/>
          </w:tcPr>
          <w:p w14:paraId="62B49512" w14:textId="77777777" w:rsidR="0005498E" w:rsidRDefault="0005498E" w:rsidP="00107D1A">
            <w:pPr>
              <w:spacing w:after="120"/>
              <w:ind w:firstLine="0"/>
              <w:jc w:val="center"/>
            </w:pPr>
            <w:r w:rsidRPr="3DB3D25D">
              <w:rPr>
                <w:rFonts w:eastAsia="Times New Roman" w:cs="Times New Roman"/>
                <w:szCs w:val="26"/>
              </w:rPr>
              <w:t>phone_number</w:t>
            </w:r>
          </w:p>
        </w:tc>
        <w:tc>
          <w:tcPr>
            <w:tcW w:w="899" w:type="pct"/>
            <w:vAlign w:val="center"/>
          </w:tcPr>
          <w:p w14:paraId="44C7ABCE" w14:textId="77777777" w:rsidR="0005498E" w:rsidRDefault="0005498E" w:rsidP="00107D1A">
            <w:pPr>
              <w:spacing w:after="120"/>
              <w:ind w:firstLine="0"/>
              <w:jc w:val="center"/>
            </w:pPr>
            <w:r w:rsidRPr="7973CEC8">
              <w:rPr>
                <w:rFonts w:eastAsia="Times New Roman" w:cs="Times New Roman"/>
                <w:szCs w:val="26"/>
              </w:rPr>
              <w:t>varchar(20)</w:t>
            </w:r>
          </w:p>
        </w:tc>
        <w:tc>
          <w:tcPr>
            <w:tcW w:w="3156" w:type="pct"/>
          </w:tcPr>
          <w:p w14:paraId="3B16D6A0" w14:textId="77777777" w:rsidR="0005498E" w:rsidRDefault="0005498E" w:rsidP="00107D1A">
            <w:pPr>
              <w:spacing w:after="120"/>
              <w:ind w:firstLine="0"/>
            </w:pPr>
            <w:r w:rsidRPr="7973CEC8">
              <w:rPr>
                <w:rFonts w:eastAsia="Times New Roman" w:cs="Times New Roman"/>
                <w:szCs w:val="26"/>
              </w:rPr>
              <w:t>NULL, số điện thoại</w:t>
            </w:r>
          </w:p>
        </w:tc>
      </w:tr>
      <w:tr w:rsidR="0005498E" w14:paraId="55296D5D" w14:textId="77777777" w:rsidTr="00107D1A">
        <w:trPr>
          <w:trHeight w:val="300"/>
        </w:trPr>
        <w:tc>
          <w:tcPr>
            <w:tcW w:w="945" w:type="pct"/>
            <w:vAlign w:val="center"/>
          </w:tcPr>
          <w:p w14:paraId="5B37D23C" w14:textId="77777777" w:rsidR="0005498E" w:rsidRDefault="0005498E" w:rsidP="00107D1A">
            <w:pPr>
              <w:spacing w:after="120"/>
              <w:ind w:firstLine="0"/>
              <w:jc w:val="center"/>
            </w:pPr>
            <w:r w:rsidRPr="3DB3D25D">
              <w:rPr>
                <w:rFonts w:eastAsia="Times New Roman" w:cs="Times New Roman"/>
                <w:szCs w:val="26"/>
              </w:rPr>
              <w:t>address</w:t>
            </w:r>
          </w:p>
        </w:tc>
        <w:tc>
          <w:tcPr>
            <w:tcW w:w="899" w:type="pct"/>
            <w:vAlign w:val="center"/>
          </w:tcPr>
          <w:p w14:paraId="07893738" w14:textId="77777777" w:rsidR="0005498E" w:rsidRDefault="0005498E" w:rsidP="00107D1A">
            <w:pPr>
              <w:spacing w:after="120"/>
              <w:ind w:firstLine="0"/>
              <w:jc w:val="center"/>
            </w:pPr>
            <w:r w:rsidRPr="7973CEC8">
              <w:rPr>
                <w:rFonts w:eastAsia="Times New Roman" w:cs="Times New Roman"/>
                <w:szCs w:val="26"/>
              </w:rPr>
              <w:t>nvarchar(255)</w:t>
            </w:r>
          </w:p>
        </w:tc>
        <w:tc>
          <w:tcPr>
            <w:tcW w:w="3156" w:type="pct"/>
          </w:tcPr>
          <w:p w14:paraId="361816A4" w14:textId="77777777" w:rsidR="0005498E" w:rsidRDefault="0005498E" w:rsidP="00107D1A">
            <w:pPr>
              <w:spacing w:after="120"/>
              <w:ind w:firstLine="0"/>
            </w:pPr>
            <w:r w:rsidRPr="7973CEC8">
              <w:rPr>
                <w:rFonts w:eastAsia="Times New Roman" w:cs="Times New Roman"/>
                <w:szCs w:val="26"/>
              </w:rPr>
              <w:t>NULL, địa chỉ</w:t>
            </w:r>
          </w:p>
        </w:tc>
      </w:tr>
      <w:tr w:rsidR="0005498E" w14:paraId="2892EDA6" w14:textId="77777777" w:rsidTr="00107D1A">
        <w:trPr>
          <w:trHeight w:val="300"/>
        </w:trPr>
        <w:tc>
          <w:tcPr>
            <w:tcW w:w="945" w:type="pct"/>
            <w:vAlign w:val="center"/>
          </w:tcPr>
          <w:p w14:paraId="3155762F" w14:textId="77777777" w:rsidR="0005498E" w:rsidRDefault="0005498E" w:rsidP="00107D1A">
            <w:pPr>
              <w:spacing w:after="120"/>
              <w:ind w:firstLine="0"/>
              <w:jc w:val="center"/>
            </w:pPr>
            <w:r w:rsidRPr="3DB3D25D">
              <w:rPr>
                <w:rFonts w:eastAsia="Times New Roman" w:cs="Times New Roman"/>
                <w:szCs w:val="26"/>
              </w:rPr>
              <w:t>gender</w:t>
            </w:r>
          </w:p>
        </w:tc>
        <w:tc>
          <w:tcPr>
            <w:tcW w:w="899" w:type="pct"/>
            <w:vAlign w:val="center"/>
          </w:tcPr>
          <w:p w14:paraId="36A3A40B" w14:textId="77777777" w:rsidR="0005498E" w:rsidRDefault="0005498E" w:rsidP="00107D1A">
            <w:pPr>
              <w:spacing w:after="120"/>
              <w:ind w:firstLine="0"/>
              <w:jc w:val="center"/>
            </w:pPr>
            <w:r w:rsidRPr="7973CEC8">
              <w:rPr>
                <w:rFonts w:eastAsia="Times New Roman" w:cs="Times New Roman"/>
                <w:szCs w:val="26"/>
              </w:rPr>
              <w:t>nvarchar(10)</w:t>
            </w:r>
          </w:p>
        </w:tc>
        <w:tc>
          <w:tcPr>
            <w:tcW w:w="3156" w:type="pct"/>
          </w:tcPr>
          <w:p w14:paraId="3ED911F6" w14:textId="77777777" w:rsidR="0005498E" w:rsidRDefault="0005498E" w:rsidP="00107D1A">
            <w:pPr>
              <w:spacing w:after="120"/>
              <w:ind w:firstLine="0"/>
            </w:pPr>
            <w:r w:rsidRPr="7973CEC8">
              <w:rPr>
                <w:rFonts w:eastAsia="Times New Roman" w:cs="Times New Roman"/>
                <w:szCs w:val="26"/>
              </w:rPr>
              <w:t>NULL, giới tính</w:t>
            </w:r>
          </w:p>
        </w:tc>
      </w:tr>
    </w:tbl>
    <w:p w14:paraId="36D7F9B6" w14:textId="51E41CF2" w:rsidR="00915774" w:rsidRDefault="00915774" w:rsidP="00915774">
      <w:pPr>
        <w:spacing w:before="0" w:after="160" w:line="259" w:lineRule="auto"/>
        <w:ind w:firstLine="0"/>
        <w:jc w:val="left"/>
      </w:pPr>
    </w:p>
    <w:p w14:paraId="38366153" w14:textId="77777777" w:rsidR="00915774" w:rsidRDefault="00915774">
      <w:pPr>
        <w:spacing w:before="0" w:after="160" w:line="259" w:lineRule="auto"/>
        <w:ind w:firstLine="0"/>
        <w:jc w:val="left"/>
        <w:rPr>
          <w:rFonts w:eastAsia="Times New Roman" w:cs="Times New Roman"/>
        </w:rPr>
      </w:pPr>
      <w:r>
        <w:rPr>
          <w:rFonts w:eastAsia="Times New Roman" w:cs="Times New Roman"/>
        </w:rPr>
        <w:br w:type="page"/>
      </w:r>
    </w:p>
    <w:p w14:paraId="74F037A3" w14:textId="77777777" w:rsidR="0005498E" w:rsidRPr="00915774" w:rsidRDefault="0005498E" w:rsidP="00915774">
      <w:pPr>
        <w:spacing w:before="0" w:after="160" w:line="259" w:lineRule="auto"/>
        <w:ind w:firstLine="0"/>
        <w:jc w:val="left"/>
        <w:rPr>
          <w:rFonts w:eastAsia="Times New Roman" w:cs="Times New Roman"/>
        </w:rPr>
      </w:pPr>
    </w:p>
    <w:p w14:paraId="617DB4DF" w14:textId="2E2D7B28" w:rsidR="006550B0" w:rsidRDefault="006550B0" w:rsidP="006B7FA3">
      <w:pPr>
        <w:pStyle w:val="CaptionHnh"/>
      </w:pPr>
      <w:bookmarkStart w:id="181" w:name="_Toc216388877"/>
      <w:r>
        <w:t xml:space="preserve">Bảng </w:t>
      </w:r>
      <w:r>
        <w:fldChar w:fldCharType="begin"/>
      </w:r>
      <w:r>
        <w:instrText>STYLEREF 1 \s</w:instrText>
      </w:r>
      <w:r>
        <w:fldChar w:fldCharType="separate"/>
      </w:r>
      <w:r w:rsidR="00012714">
        <w:rPr>
          <w:noProof/>
        </w:rPr>
        <w:t>2</w:t>
      </w:r>
      <w:r>
        <w:fldChar w:fldCharType="end"/>
      </w:r>
      <w:r w:rsidR="00012714">
        <w:t>.</w:t>
      </w:r>
      <w:r>
        <w:fldChar w:fldCharType="begin"/>
      </w:r>
      <w:r>
        <w:instrText>SEQ Bảng \* ARABIC \s 1</w:instrText>
      </w:r>
      <w:r>
        <w:fldChar w:fldCharType="separate"/>
      </w:r>
      <w:r w:rsidR="00012714">
        <w:rPr>
          <w:noProof/>
        </w:rPr>
        <w:t>4</w:t>
      </w:r>
      <w:r>
        <w:fldChar w:fldCharType="end"/>
      </w:r>
      <w:r>
        <w:t xml:space="preserve">. Bảng </w:t>
      </w:r>
      <w:r w:rsidR="00915774">
        <w:t>T</w:t>
      </w:r>
      <w:r>
        <w:t xml:space="preserve">hực thể </w:t>
      </w:r>
      <w:r w:rsidR="3E1B786F">
        <w:t>Lớp</w:t>
      </w:r>
      <w:r>
        <w:t xml:space="preserve"> học</w:t>
      </w:r>
      <w:bookmarkEnd w:id="181"/>
    </w:p>
    <w:tbl>
      <w:tblPr>
        <w:tblStyle w:val="TableGrid"/>
        <w:tblW w:w="0" w:type="auto"/>
        <w:tblLook w:val="06A0" w:firstRow="1" w:lastRow="0" w:firstColumn="1" w:lastColumn="0" w:noHBand="1" w:noVBand="1"/>
      </w:tblPr>
      <w:tblGrid>
        <w:gridCol w:w="1646"/>
        <w:gridCol w:w="1689"/>
        <w:gridCol w:w="5725"/>
      </w:tblGrid>
      <w:tr w:rsidR="00BC2880" w14:paraId="13AF8C85" w14:textId="77777777" w:rsidTr="004F1875">
        <w:trPr>
          <w:trHeight w:val="300"/>
        </w:trPr>
        <w:tc>
          <w:tcPr>
            <w:tcW w:w="0" w:type="auto"/>
            <w:gridSpan w:val="3"/>
            <w:vAlign w:val="center"/>
          </w:tcPr>
          <w:p w14:paraId="01AE3839" w14:textId="3E04DC67" w:rsidR="00BC2880" w:rsidRPr="0073473C" w:rsidRDefault="00BC2880" w:rsidP="00107D1A">
            <w:pPr>
              <w:spacing w:after="120"/>
              <w:ind w:firstLine="0"/>
              <w:jc w:val="center"/>
              <w:rPr>
                <w:rFonts w:eastAsia="Times New Roman" w:cs="Times New Roman"/>
                <w:b/>
              </w:rPr>
            </w:pPr>
            <w:r w:rsidRPr="40DDCC01">
              <w:rPr>
                <w:rFonts w:eastAsia="Times New Roman" w:cs="Times New Roman"/>
                <w:b/>
                <w:bCs/>
              </w:rPr>
              <w:t>C</w:t>
            </w:r>
            <w:r w:rsidR="249DA814" w:rsidRPr="40DDCC01">
              <w:rPr>
                <w:rFonts w:eastAsia="Times New Roman" w:cs="Times New Roman"/>
                <w:b/>
                <w:bCs/>
              </w:rPr>
              <w:t>LASS</w:t>
            </w:r>
          </w:p>
        </w:tc>
      </w:tr>
      <w:tr w:rsidR="0005498E" w14:paraId="5B55F4E2" w14:textId="77777777" w:rsidTr="00107D1A">
        <w:trPr>
          <w:trHeight w:val="300"/>
        </w:trPr>
        <w:tc>
          <w:tcPr>
            <w:tcW w:w="0" w:type="auto"/>
            <w:vAlign w:val="center"/>
          </w:tcPr>
          <w:p w14:paraId="16939230" w14:textId="77777777" w:rsidR="0005498E" w:rsidRPr="0073473C" w:rsidRDefault="0005498E" w:rsidP="00107D1A">
            <w:pPr>
              <w:spacing w:after="120"/>
              <w:ind w:firstLine="0"/>
              <w:jc w:val="center"/>
              <w:rPr>
                <w:b/>
              </w:rPr>
            </w:pPr>
            <w:r w:rsidRPr="0073473C">
              <w:rPr>
                <w:rFonts w:eastAsia="Times New Roman" w:cs="Times New Roman"/>
                <w:b/>
                <w:szCs w:val="26"/>
              </w:rPr>
              <w:t>Tên trường</w:t>
            </w:r>
          </w:p>
        </w:tc>
        <w:tc>
          <w:tcPr>
            <w:tcW w:w="0" w:type="auto"/>
            <w:vAlign w:val="center"/>
          </w:tcPr>
          <w:p w14:paraId="365BF176" w14:textId="77777777" w:rsidR="0005498E" w:rsidRPr="0073473C" w:rsidRDefault="0005498E" w:rsidP="00107D1A">
            <w:pPr>
              <w:spacing w:after="120"/>
              <w:ind w:firstLine="0"/>
              <w:jc w:val="center"/>
              <w:rPr>
                <w:b/>
              </w:rPr>
            </w:pPr>
            <w:r w:rsidRPr="0073473C">
              <w:rPr>
                <w:rFonts w:eastAsia="Times New Roman" w:cs="Times New Roman"/>
                <w:b/>
                <w:szCs w:val="26"/>
              </w:rPr>
              <w:t>Kiểu dữ liệu</w:t>
            </w:r>
          </w:p>
        </w:tc>
        <w:tc>
          <w:tcPr>
            <w:tcW w:w="0" w:type="auto"/>
            <w:vAlign w:val="center"/>
          </w:tcPr>
          <w:p w14:paraId="004B1449" w14:textId="77777777" w:rsidR="0005498E" w:rsidRPr="0073473C" w:rsidRDefault="0005498E" w:rsidP="00107D1A">
            <w:pPr>
              <w:spacing w:after="120"/>
              <w:ind w:firstLine="0"/>
              <w:jc w:val="center"/>
              <w:rPr>
                <w:b/>
              </w:rPr>
            </w:pPr>
            <w:r w:rsidRPr="0073473C">
              <w:rPr>
                <w:rFonts w:eastAsia="Times New Roman" w:cs="Times New Roman"/>
                <w:b/>
                <w:szCs w:val="26"/>
              </w:rPr>
              <w:t>Ghi chú</w:t>
            </w:r>
          </w:p>
        </w:tc>
      </w:tr>
      <w:tr w:rsidR="0005498E" w14:paraId="520E6D5B" w14:textId="77777777" w:rsidTr="00107D1A">
        <w:trPr>
          <w:trHeight w:val="574"/>
        </w:trPr>
        <w:tc>
          <w:tcPr>
            <w:tcW w:w="0" w:type="auto"/>
            <w:vAlign w:val="center"/>
          </w:tcPr>
          <w:p w14:paraId="0BA05D12" w14:textId="77777777" w:rsidR="0005498E" w:rsidRDefault="0005498E" w:rsidP="00107D1A">
            <w:pPr>
              <w:spacing w:after="120"/>
              <w:ind w:firstLine="0"/>
              <w:jc w:val="center"/>
            </w:pPr>
            <w:r w:rsidRPr="72432CB3">
              <w:rPr>
                <w:rFonts w:eastAsia="Times New Roman" w:cs="Times New Roman"/>
                <w:szCs w:val="26"/>
              </w:rPr>
              <w:t>id</w:t>
            </w:r>
          </w:p>
        </w:tc>
        <w:tc>
          <w:tcPr>
            <w:tcW w:w="0" w:type="auto"/>
            <w:vAlign w:val="center"/>
          </w:tcPr>
          <w:p w14:paraId="221F2AAC" w14:textId="77777777" w:rsidR="0005498E" w:rsidRDefault="0005498E" w:rsidP="00107D1A">
            <w:pPr>
              <w:spacing w:after="120"/>
              <w:ind w:firstLine="0"/>
              <w:jc w:val="center"/>
            </w:pPr>
            <w:r w:rsidRPr="72432CB3">
              <w:rPr>
                <w:rFonts w:eastAsia="Times New Roman" w:cs="Times New Roman"/>
                <w:szCs w:val="26"/>
              </w:rPr>
              <w:t>nvarchar(50)</w:t>
            </w:r>
          </w:p>
        </w:tc>
        <w:tc>
          <w:tcPr>
            <w:tcW w:w="0" w:type="auto"/>
          </w:tcPr>
          <w:p w14:paraId="20B4C5A1" w14:textId="77777777" w:rsidR="0005498E" w:rsidRDefault="0005498E" w:rsidP="00107D1A">
            <w:pPr>
              <w:spacing w:after="120"/>
              <w:ind w:firstLine="0"/>
            </w:pPr>
            <w:r w:rsidRPr="72432CB3">
              <w:rPr>
                <w:rFonts w:eastAsia="Times New Roman" w:cs="Times New Roman"/>
                <w:szCs w:val="26"/>
              </w:rPr>
              <w:t>NOT NULL, Primary Key (mã lớp)</w:t>
            </w:r>
          </w:p>
        </w:tc>
      </w:tr>
      <w:tr w:rsidR="0005498E" w14:paraId="117256AE" w14:textId="77777777" w:rsidTr="00107D1A">
        <w:trPr>
          <w:trHeight w:val="300"/>
        </w:trPr>
        <w:tc>
          <w:tcPr>
            <w:tcW w:w="0" w:type="auto"/>
            <w:vAlign w:val="center"/>
          </w:tcPr>
          <w:p w14:paraId="0E861AEC" w14:textId="77777777" w:rsidR="0005498E" w:rsidRDefault="0005498E" w:rsidP="00107D1A">
            <w:pPr>
              <w:spacing w:after="120"/>
              <w:ind w:firstLine="0"/>
              <w:jc w:val="center"/>
            </w:pPr>
            <w:r w:rsidRPr="72432CB3">
              <w:rPr>
                <w:rFonts w:eastAsia="Times New Roman" w:cs="Times New Roman"/>
                <w:szCs w:val="26"/>
              </w:rPr>
              <w:t>course_id</w:t>
            </w:r>
          </w:p>
        </w:tc>
        <w:tc>
          <w:tcPr>
            <w:tcW w:w="0" w:type="auto"/>
            <w:vAlign w:val="center"/>
          </w:tcPr>
          <w:p w14:paraId="49C38190" w14:textId="77777777" w:rsidR="0005498E" w:rsidRDefault="0005498E" w:rsidP="00107D1A">
            <w:pPr>
              <w:spacing w:after="120"/>
              <w:ind w:firstLine="0"/>
              <w:jc w:val="center"/>
            </w:pPr>
            <w:r w:rsidRPr="72432CB3">
              <w:rPr>
                <w:rFonts w:eastAsia="Times New Roman" w:cs="Times New Roman"/>
                <w:szCs w:val="26"/>
              </w:rPr>
              <w:t>nvarchar(50)</w:t>
            </w:r>
          </w:p>
        </w:tc>
        <w:tc>
          <w:tcPr>
            <w:tcW w:w="0" w:type="auto"/>
          </w:tcPr>
          <w:p w14:paraId="6C4E4322" w14:textId="77777777" w:rsidR="0005498E" w:rsidRDefault="0005498E" w:rsidP="00107D1A">
            <w:pPr>
              <w:spacing w:after="120"/>
              <w:ind w:firstLine="0"/>
            </w:pPr>
            <w:r w:rsidRPr="72432CB3">
              <w:rPr>
                <w:rFonts w:eastAsia="Times New Roman" w:cs="Times New Roman"/>
                <w:szCs w:val="26"/>
              </w:rPr>
              <w:t>NOT NULL, Foreign Key → Course(id)</w:t>
            </w:r>
          </w:p>
        </w:tc>
      </w:tr>
      <w:tr w:rsidR="0005498E" w14:paraId="5D188553" w14:textId="77777777" w:rsidTr="00107D1A">
        <w:trPr>
          <w:trHeight w:val="300"/>
        </w:trPr>
        <w:tc>
          <w:tcPr>
            <w:tcW w:w="0" w:type="auto"/>
            <w:vAlign w:val="center"/>
          </w:tcPr>
          <w:p w14:paraId="6A741744" w14:textId="77777777" w:rsidR="0005498E" w:rsidRDefault="0005498E" w:rsidP="00107D1A">
            <w:pPr>
              <w:spacing w:after="120"/>
              <w:ind w:firstLine="0"/>
              <w:jc w:val="center"/>
            </w:pPr>
            <w:r w:rsidRPr="72432CB3">
              <w:rPr>
                <w:rFonts w:eastAsia="Times New Roman" w:cs="Times New Roman"/>
                <w:szCs w:val="26"/>
              </w:rPr>
              <w:t>status</w:t>
            </w:r>
          </w:p>
        </w:tc>
        <w:tc>
          <w:tcPr>
            <w:tcW w:w="0" w:type="auto"/>
            <w:vAlign w:val="center"/>
          </w:tcPr>
          <w:p w14:paraId="02AD858A" w14:textId="532D6A17" w:rsidR="0005498E" w:rsidRDefault="000D6E67" w:rsidP="00107D1A">
            <w:pPr>
              <w:spacing w:after="120"/>
              <w:ind w:firstLine="0"/>
              <w:jc w:val="center"/>
            </w:pPr>
            <w:r w:rsidRPr="740B223D">
              <w:rPr>
                <w:rFonts w:eastAsia="Times New Roman" w:cs="Times New Roman"/>
                <w:szCs w:val="26"/>
              </w:rPr>
              <w:t>B</w:t>
            </w:r>
            <w:r w:rsidR="0005498E" w:rsidRPr="740B223D">
              <w:rPr>
                <w:rFonts w:eastAsia="Times New Roman" w:cs="Times New Roman"/>
                <w:szCs w:val="26"/>
              </w:rPr>
              <w:t>it</w:t>
            </w:r>
          </w:p>
        </w:tc>
        <w:tc>
          <w:tcPr>
            <w:tcW w:w="0" w:type="auto"/>
          </w:tcPr>
          <w:p w14:paraId="55E8BFF2" w14:textId="77777777" w:rsidR="0005498E" w:rsidRDefault="0005498E" w:rsidP="00107D1A">
            <w:pPr>
              <w:spacing w:after="120"/>
              <w:ind w:firstLine="0"/>
            </w:pPr>
            <w:r w:rsidRPr="58669C36">
              <w:rPr>
                <w:rFonts w:eastAsia="Times New Roman" w:cs="Times New Roman"/>
                <w:szCs w:val="26"/>
              </w:rPr>
              <w:t>NOT NULL, trạng thái lớp (đang học/đã kết thúc)</w:t>
            </w:r>
          </w:p>
        </w:tc>
      </w:tr>
      <w:tr w:rsidR="0005498E" w14:paraId="169A9306" w14:textId="77777777" w:rsidTr="00107D1A">
        <w:trPr>
          <w:trHeight w:val="300"/>
        </w:trPr>
        <w:tc>
          <w:tcPr>
            <w:tcW w:w="0" w:type="auto"/>
            <w:vAlign w:val="center"/>
          </w:tcPr>
          <w:p w14:paraId="10BFACE7" w14:textId="77777777" w:rsidR="0005498E" w:rsidRDefault="0005498E" w:rsidP="00107D1A">
            <w:pPr>
              <w:spacing w:after="120"/>
              <w:ind w:firstLine="0"/>
              <w:jc w:val="center"/>
            </w:pPr>
            <w:r w:rsidRPr="72432CB3">
              <w:rPr>
                <w:rFonts w:eastAsia="Times New Roman" w:cs="Times New Roman"/>
                <w:szCs w:val="26"/>
              </w:rPr>
              <w:t>name</w:t>
            </w:r>
          </w:p>
        </w:tc>
        <w:tc>
          <w:tcPr>
            <w:tcW w:w="0" w:type="auto"/>
            <w:vAlign w:val="center"/>
          </w:tcPr>
          <w:p w14:paraId="2458D50A" w14:textId="77777777" w:rsidR="0005498E" w:rsidRDefault="0005498E" w:rsidP="00107D1A">
            <w:pPr>
              <w:spacing w:after="120"/>
              <w:ind w:firstLine="0"/>
              <w:jc w:val="center"/>
            </w:pPr>
            <w:r w:rsidRPr="740B223D">
              <w:rPr>
                <w:rFonts w:eastAsia="Times New Roman" w:cs="Times New Roman"/>
                <w:szCs w:val="26"/>
              </w:rPr>
              <w:t>nvarchar(255)</w:t>
            </w:r>
          </w:p>
        </w:tc>
        <w:tc>
          <w:tcPr>
            <w:tcW w:w="0" w:type="auto"/>
          </w:tcPr>
          <w:p w14:paraId="7EF1A02B" w14:textId="77777777" w:rsidR="0005498E" w:rsidRDefault="0005498E" w:rsidP="00107D1A">
            <w:pPr>
              <w:spacing w:after="120"/>
              <w:ind w:firstLine="0"/>
            </w:pPr>
            <w:r w:rsidRPr="58669C36">
              <w:rPr>
                <w:rFonts w:eastAsia="Times New Roman" w:cs="Times New Roman"/>
                <w:szCs w:val="26"/>
              </w:rPr>
              <w:t>NOT NULL, tên lớp (ví dụ: IELTS Foundation 1)</w:t>
            </w:r>
          </w:p>
        </w:tc>
      </w:tr>
      <w:tr w:rsidR="0005498E" w14:paraId="513A57F9" w14:textId="77777777" w:rsidTr="00107D1A">
        <w:trPr>
          <w:trHeight w:val="300"/>
        </w:trPr>
        <w:tc>
          <w:tcPr>
            <w:tcW w:w="0" w:type="auto"/>
            <w:vAlign w:val="center"/>
          </w:tcPr>
          <w:p w14:paraId="6479C463" w14:textId="77777777" w:rsidR="0005498E" w:rsidRDefault="0005498E" w:rsidP="00107D1A">
            <w:pPr>
              <w:spacing w:after="120"/>
              <w:ind w:firstLine="0"/>
              <w:jc w:val="center"/>
            </w:pPr>
            <w:r w:rsidRPr="72432CB3">
              <w:rPr>
                <w:rFonts w:eastAsia="Times New Roman" w:cs="Times New Roman"/>
                <w:szCs w:val="26"/>
              </w:rPr>
              <w:t>max_students</w:t>
            </w:r>
          </w:p>
        </w:tc>
        <w:tc>
          <w:tcPr>
            <w:tcW w:w="0" w:type="auto"/>
            <w:vAlign w:val="center"/>
          </w:tcPr>
          <w:p w14:paraId="2E6FFC3B" w14:textId="45B826CE" w:rsidR="0005498E" w:rsidRDefault="000D6E67" w:rsidP="00107D1A">
            <w:pPr>
              <w:spacing w:after="120"/>
              <w:ind w:firstLine="0"/>
              <w:jc w:val="center"/>
            </w:pPr>
            <w:r w:rsidRPr="740B223D">
              <w:rPr>
                <w:rFonts w:eastAsia="Times New Roman" w:cs="Times New Roman"/>
                <w:szCs w:val="26"/>
              </w:rPr>
              <w:t>I</w:t>
            </w:r>
            <w:r w:rsidR="0005498E" w:rsidRPr="740B223D">
              <w:rPr>
                <w:rFonts w:eastAsia="Times New Roman" w:cs="Times New Roman"/>
                <w:szCs w:val="26"/>
              </w:rPr>
              <w:t>nt</w:t>
            </w:r>
          </w:p>
        </w:tc>
        <w:tc>
          <w:tcPr>
            <w:tcW w:w="0" w:type="auto"/>
          </w:tcPr>
          <w:p w14:paraId="192C3D5A" w14:textId="77777777" w:rsidR="0005498E" w:rsidRDefault="0005498E" w:rsidP="00107D1A">
            <w:pPr>
              <w:spacing w:after="120"/>
              <w:ind w:firstLine="0"/>
            </w:pPr>
            <w:r w:rsidRPr="740B223D">
              <w:rPr>
                <w:rFonts w:eastAsia="Times New Roman" w:cs="Times New Roman"/>
                <w:szCs w:val="26"/>
              </w:rPr>
              <w:t>NOT NULL, sĩ số tối đa</w:t>
            </w:r>
          </w:p>
        </w:tc>
      </w:tr>
      <w:tr w:rsidR="0005498E" w14:paraId="5C4A59B7" w14:textId="77777777" w:rsidTr="00107D1A">
        <w:trPr>
          <w:trHeight w:val="300"/>
        </w:trPr>
        <w:tc>
          <w:tcPr>
            <w:tcW w:w="0" w:type="auto"/>
            <w:vAlign w:val="center"/>
          </w:tcPr>
          <w:p w14:paraId="464DC0BA" w14:textId="77777777" w:rsidR="0005498E" w:rsidRDefault="0005498E" w:rsidP="00107D1A">
            <w:pPr>
              <w:spacing w:after="120"/>
              <w:ind w:firstLine="0"/>
              <w:jc w:val="center"/>
            </w:pPr>
            <w:r w:rsidRPr="72432CB3">
              <w:rPr>
                <w:rFonts w:eastAsia="Times New Roman" w:cs="Times New Roman"/>
                <w:szCs w:val="26"/>
              </w:rPr>
              <w:t>start_date</w:t>
            </w:r>
          </w:p>
        </w:tc>
        <w:tc>
          <w:tcPr>
            <w:tcW w:w="0" w:type="auto"/>
            <w:vAlign w:val="center"/>
          </w:tcPr>
          <w:p w14:paraId="2FE76E2C" w14:textId="031EEAF9" w:rsidR="0005498E" w:rsidRDefault="000D6E67" w:rsidP="00107D1A">
            <w:pPr>
              <w:spacing w:after="120"/>
              <w:ind w:firstLine="0"/>
              <w:jc w:val="center"/>
            </w:pPr>
            <w:r w:rsidRPr="740B223D">
              <w:rPr>
                <w:rFonts w:eastAsia="Times New Roman" w:cs="Times New Roman"/>
                <w:szCs w:val="26"/>
              </w:rPr>
              <w:t>D</w:t>
            </w:r>
            <w:r w:rsidR="0005498E" w:rsidRPr="740B223D">
              <w:rPr>
                <w:rFonts w:eastAsia="Times New Roman" w:cs="Times New Roman"/>
                <w:szCs w:val="26"/>
              </w:rPr>
              <w:t>ate</w:t>
            </w:r>
          </w:p>
        </w:tc>
        <w:tc>
          <w:tcPr>
            <w:tcW w:w="0" w:type="auto"/>
          </w:tcPr>
          <w:p w14:paraId="5C7A5637" w14:textId="77777777" w:rsidR="0005498E" w:rsidRDefault="0005498E" w:rsidP="00107D1A">
            <w:pPr>
              <w:spacing w:after="120"/>
              <w:ind w:firstLine="0"/>
            </w:pPr>
            <w:r w:rsidRPr="740B223D">
              <w:rPr>
                <w:rFonts w:eastAsia="Times New Roman" w:cs="Times New Roman"/>
                <w:szCs w:val="26"/>
              </w:rPr>
              <w:t>NOT NULL, ngày bắt đầu lớp</w:t>
            </w:r>
          </w:p>
        </w:tc>
      </w:tr>
      <w:tr w:rsidR="0005498E" w14:paraId="0D779C56" w14:textId="77777777" w:rsidTr="00107D1A">
        <w:trPr>
          <w:trHeight w:val="300"/>
        </w:trPr>
        <w:tc>
          <w:tcPr>
            <w:tcW w:w="0" w:type="auto"/>
            <w:vAlign w:val="center"/>
          </w:tcPr>
          <w:p w14:paraId="2B60A43D" w14:textId="77777777" w:rsidR="0005498E" w:rsidRDefault="0005498E" w:rsidP="00107D1A">
            <w:pPr>
              <w:spacing w:after="120"/>
              <w:ind w:firstLine="0"/>
              <w:jc w:val="center"/>
            </w:pPr>
            <w:r w:rsidRPr="72432CB3">
              <w:rPr>
                <w:rFonts w:eastAsia="Times New Roman" w:cs="Times New Roman"/>
                <w:szCs w:val="26"/>
              </w:rPr>
              <w:t>end_date</w:t>
            </w:r>
          </w:p>
        </w:tc>
        <w:tc>
          <w:tcPr>
            <w:tcW w:w="0" w:type="auto"/>
            <w:vAlign w:val="center"/>
          </w:tcPr>
          <w:p w14:paraId="35897B12" w14:textId="431AC76A" w:rsidR="0005498E" w:rsidRDefault="000D6E67" w:rsidP="00107D1A">
            <w:pPr>
              <w:spacing w:after="120"/>
              <w:ind w:firstLine="0"/>
              <w:jc w:val="center"/>
            </w:pPr>
            <w:r w:rsidRPr="740B223D">
              <w:rPr>
                <w:rFonts w:eastAsia="Times New Roman" w:cs="Times New Roman"/>
                <w:szCs w:val="26"/>
              </w:rPr>
              <w:t>D</w:t>
            </w:r>
            <w:r w:rsidR="0005498E" w:rsidRPr="740B223D">
              <w:rPr>
                <w:rFonts w:eastAsia="Times New Roman" w:cs="Times New Roman"/>
                <w:szCs w:val="26"/>
              </w:rPr>
              <w:t>ate</w:t>
            </w:r>
          </w:p>
        </w:tc>
        <w:tc>
          <w:tcPr>
            <w:tcW w:w="0" w:type="auto"/>
          </w:tcPr>
          <w:p w14:paraId="7643433E" w14:textId="77777777" w:rsidR="0005498E" w:rsidRDefault="0005498E" w:rsidP="00107D1A">
            <w:pPr>
              <w:spacing w:after="120"/>
              <w:ind w:firstLine="0"/>
            </w:pPr>
            <w:r w:rsidRPr="740B223D">
              <w:rPr>
                <w:rFonts w:eastAsia="Times New Roman" w:cs="Times New Roman"/>
                <w:szCs w:val="26"/>
              </w:rPr>
              <w:t>NULL, ngày kết thúc lớp</w:t>
            </w:r>
          </w:p>
        </w:tc>
      </w:tr>
      <w:tr w:rsidR="0005498E" w14:paraId="6B60EB2F" w14:textId="77777777" w:rsidTr="00107D1A">
        <w:trPr>
          <w:trHeight w:val="300"/>
        </w:trPr>
        <w:tc>
          <w:tcPr>
            <w:tcW w:w="0" w:type="auto"/>
            <w:vAlign w:val="center"/>
          </w:tcPr>
          <w:p w14:paraId="40B537A1" w14:textId="77777777" w:rsidR="0005498E" w:rsidRDefault="0005498E" w:rsidP="00107D1A">
            <w:pPr>
              <w:spacing w:after="120"/>
              <w:ind w:firstLine="0"/>
              <w:jc w:val="center"/>
            </w:pPr>
            <w:r w:rsidRPr="411138C6">
              <w:rPr>
                <w:rFonts w:eastAsia="Times New Roman" w:cs="Times New Roman"/>
                <w:szCs w:val="26"/>
              </w:rPr>
              <w:t>teacher_id</w:t>
            </w:r>
          </w:p>
        </w:tc>
        <w:tc>
          <w:tcPr>
            <w:tcW w:w="0" w:type="auto"/>
            <w:vAlign w:val="center"/>
          </w:tcPr>
          <w:p w14:paraId="0323F1A9" w14:textId="77777777" w:rsidR="0005498E" w:rsidRDefault="0005498E" w:rsidP="00107D1A">
            <w:pPr>
              <w:spacing w:after="120"/>
              <w:ind w:firstLine="0"/>
              <w:jc w:val="center"/>
            </w:pPr>
            <w:r w:rsidRPr="740B223D">
              <w:rPr>
                <w:rFonts w:eastAsia="Times New Roman" w:cs="Times New Roman"/>
                <w:szCs w:val="26"/>
              </w:rPr>
              <w:t>nvarchar(50)</w:t>
            </w:r>
          </w:p>
        </w:tc>
        <w:tc>
          <w:tcPr>
            <w:tcW w:w="0" w:type="auto"/>
          </w:tcPr>
          <w:p w14:paraId="14FA8F87" w14:textId="77777777" w:rsidR="0005498E" w:rsidRDefault="0005498E" w:rsidP="00107D1A">
            <w:pPr>
              <w:spacing w:after="120"/>
              <w:ind w:firstLine="0"/>
            </w:pPr>
            <w:r w:rsidRPr="740B223D">
              <w:rPr>
                <w:rFonts w:eastAsia="Times New Roman" w:cs="Times New Roman"/>
                <w:szCs w:val="26"/>
              </w:rPr>
              <w:t>NULL, Foreign Key → Teacher(id), giáo viên phụ trách chính</w:t>
            </w:r>
          </w:p>
        </w:tc>
      </w:tr>
    </w:tbl>
    <w:p w14:paraId="002B6350" w14:textId="6843E327" w:rsidR="00014AB1" w:rsidRDefault="00014AB1" w:rsidP="4A7C0575">
      <w:pPr>
        <w:jc w:val="left"/>
        <w:rPr>
          <w:rFonts w:eastAsia="Times New Roman" w:cs="Times New Roman"/>
        </w:rPr>
      </w:pPr>
    </w:p>
    <w:p w14:paraId="0D2BE6DA" w14:textId="2B897847" w:rsidR="0005498E" w:rsidRDefault="00014AB1" w:rsidP="00232666">
      <w:pPr>
        <w:spacing w:before="0" w:after="160" w:line="259" w:lineRule="auto"/>
        <w:ind w:firstLine="0"/>
        <w:jc w:val="left"/>
        <w:rPr>
          <w:rFonts w:eastAsia="Times New Roman" w:cs="Times New Roman"/>
        </w:rPr>
      </w:pPr>
      <w:r>
        <w:rPr>
          <w:rFonts w:eastAsia="Times New Roman" w:cs="Times New Roman"/>
        </w:rPr>
        <w:br w:type="page"/>
      </w:r>
    </w:p>
    <w:p w14:paraId="24666346" w14:textId="2127DF33" w:rsidR="006550B0" w:rsidRDefault="006550B0" w:rsidP="006B7FA3">
      <w:pPr>
        <w:pStyle w:val="CaptionHnh"/>
      </w:pPr>
      <w:bookmarkStart w:id="182" w:name="_Toc216388878"/>
      <w:r>
        <w:t xml:space="preserve">Bảng </w:t>
      </w:r>
      <w:r>
        <w:fldChar w:fldCharType="begin"/>
      </w:r>
      <w:r>
        <w:instrText>STYLEREF 1 \s</w:instrText>
      </w:r>
      <w:r>
        <w:fldChar w:fldCharType="separate"/>
      </w:r>
      <w:r w:rsidR="00012714">
        <w:rPr>
          <w:noProof/>
        </w:rPr>
        <w:t>2</w:t>
      </w:r>
      <w:r>
        <w:fldChar w:fldCharType="end"/>
      </w:r>
      <w:r w:rsidR="00012714">
        <w:t>.</w:t>
      </w:r>
      <w:r>
        <w:fldChar w:fldCharType="begin"/>
      </w:r>
      <w:r>
        <w:instrText>SEQ Bảng \* ARABIC \s 1</w:instrText>
      </w:r>
      <w:r>
        <w:fldChar w:fldCharType="separate"/>
      </w:r>
      <w:r w:rsidR="00012714">
        <w:rPr>
          <w:noProof/>
        </w:rPr>
        <w:t>5</w:t>
      </w:r>
      <w:r>
        <w:fldChar w:fldCharType="end"/>
      </w:r>
      <w:r>
        <w:t xml:space="preserve">. Bảng </w:t>
      </w:r>
      <w:r w:rsidR="00915774">
        <w:t>T</w:t>
      </w:r>
      <w:r>
        <w:t xml:space="preserve">hực thể </w:t>
      </w:r>
      <w:r w:rsidR="683C9CBA">
        <w:t>Khóa</w:t>
      </w:r>
      <w:r>
        <w:t xml:space="preserve"> học</w:t>
      </w:r>
      <w:bookmarkEnd w:id="182"/>
    </w:p>
    <w:tbl>
      <w:tblPr>
        <w:tblStyle w:val="TableGrid"/>
        <w:tblW w:w="5000" w:type="pct"/>
        <w:tblLook w:val="06A0" w:firstRow="1" w:lastRow="0" w:firstColumn="1" w:lastColumn="0" w:noHBand="1" w:noVBand="1"/>
      </w:tblPr>
      <w:tblGrid>
        <w:gridCol w:w="2238"/>
        <w:gridCol w:w="1689"/>
        <w:gridCol w:w="5133"/>
      </w:tblGrid>
      <w:tr w:rsidR="00BC2880" w14:paraId="533E761C" w14:textId="77777777" w:rsidTr="00BC2880">
        <w:trPr>
          <w:trHeight w:val="300"/>
        </w:trPr>
        <w:tc>
          <w:tcPr>
            <w:tcW w:w="5000" w:type="pct"/>
            <w:gridSpan w:val="3"/>
            <w:vAlign w:val="center"/>
          </w:tcPr>
          <w:p w14:paraId="46194A26" w14:textId="6298FD8F" w:rsidR="00BC2880" w:rsidRPr="00B652E3" w:rsidRDefault="00BC2880" w:rsidP="00107D1A">
            <w:pPr>
              <w:spacing w:after="120"/>
              <w:ind w:firstLine="0"/>
              <w:jc w:val="center"/>
              <w:rPr>
                <w:rFonts w:eastAsia="Times New Roman" w:cs="Times New Roman"/>
                <w:b/>
              </w:rPr>
            </w:pPr>
            <w:r w:rsidRPr="40DDCC01">
              <w:rPr>
                <w:rFonts w:eastAsia="Times New Roman" w:cs="Times New Roman"/>
                <w:b/>
                <w:bCs/>
              </w:rPr>
              <w:t>C</w:t>
            </w:r>
            <w:r w:rsidR="448BA39F" w:rsidRPr="40DDCC01">
              <w:rPr>
                <w:rFonts w:eastAsia="Times New Roman" w:cs="Times New Roman"/>
                <w:b/>
                <w:bCs/>
              </w:rPr>
              <w:t>OURSE</w:t>
            </w:r>
          </w:p>
        </w:tc>
      </w:tr>
      <w:tr w:rsidR="0005498E" w14:paraId="1FC6482F" w14:textId="77777777" w:rsidTr="00107D1A">
        <w:trPr>
          <w:trHeight w:val="300"/>
        </w:trPr>
        <w:tc>
          <w:tcPr>
            <w:tcW w:w="1054" w:type="pct"/>
            <w:vAlign w:val="center"/>
          </w:tcPr>
          <w:p w14:paraId="23CBB188" w14:textId="77777777" w:rsidR="0005498E" w:rsidRPr="00B652E3" w:rsidRDefault="0005498E" w:rsidP="00107D1A">
            <w:pPr>
              <w:spacing w:after="120"/>
              <w:ind w:firstLine="0"/>
              <w:jc w:val="center"/>
              <w:rPr>
                <w:b/>
              </w:rPr>
            </w:pPr>
            <w:r w:rsidRPr="00B652E3">
              <w:rPr>
                <w:rFonts w:eastAsia="Times New Roman" w:cs="Times New Roman"/>
                <w:b/>
                <w:szCs w:val="26"/>
              </w:rPr>
              <w:t>Tên trường</w:t>
            </w:r>
          </w:p>
        </w:tc>
        <w:tc>
          <w:tcPr>
            <w:tcW w:w="862" w:type="pct"/>
            <w:vAlign w:val="center"/>
          </w:tcPr>
          <w:p w14:paraId="5866864C" w14:textId="77777777" w:rsidR="0005498E" w:rsidRPr="00B652E3" w:rsidRDefault="0005498E" w:rsidP="00107D1A">
            <w:pPr>
              <w:spacing w:after="120"/>
              <w:ind w:firstLine="0"/>
              <w:jc w:val="center"/>
              <w:rPr>
                <w:b/>
              </w:rPr>
            </w:pPr>
            <w:r w:rsidRPr="00B652E3">
              <w:rPr>
                <w:rFonts w:eastAsia="Times New Roman" w:cs="Times New Roman"/>
                <w:b/>
                <w:szCs w:val="26"/>
              </w:rPr>
              <w:t>Kiểu dữ liệu</w:t>
            </w:r>
          </w:p>
        </w:tc>
        <w:tc>
          <w:tcPr>
            <w:tcW w:w="3084" w:type="pct"/>
            <w:vAlign w:val="center"/>
          </w:tcPr>
          <w:p w14:paraId="703AEDEB" w14:textId="77777777" w:rsidR="0005498E" w:rsidRPr="00B652E3" w:rsidRDefault="0005498E" w:rsidP="00107D1A">
            <w:pPr>
              <w:spacing w:after="120"/>
              <w:ind w:firstLine="0"/>
              <w:jc w:val="center"/>
              <w:rPr>
                <w:b/>
              </w:rPr>
            </w:pPr>
            <w:r w:rsidRPr="00B652E3">
              <w:rPr>
                <w:rFonts w:eastAsia="Times New Roman" w:cs="Times New Roman"/>
                <w:b/>
                <w:szCs w:val="26"/>
              </w:rPr>
              <w:t>Ghi chú</w:t>
            </w:r>
          </w:p>
        </w:tc>
      </w:tr>
      <w:tr w:rsidR="0005498E" w14:paraId="1C7552AA" w14:textId="77777777" w:rsidTr="00107D1A">
        <w:trPr>
          <w:trHeight w:val="300"/>
        </w:trPr>
        <w:tc>
          <w:tcPr>
            <w:tcW w:w="1054" w:type="pct"/>
            <w:vAlign w:val="center"/>
          </w:tcPr>
          <w:p w14:paraId="14CBF7A3" w14:textId="77777777" w:rsidR="0005498E" w:rsidRDefault="0005498E" w:rsidP="00107D1A">
            <w:pPr>
              <w:spacing w:after="120"/>
              <w:ind w:firstLine="0"/>
              <w:jc w:val="center"/>
            </w:pPr>
            <w:r w:rsidRPr="58669C36">
              <w:rPr>
                <w:rFonts w:eastAsia="Times New Roman" w:cs="Times New Roman"/>
                <w:szCs w:val="26"/>
              </w:rPr>
              <w:t>id</w:t>
            </w:r>
          </w:p>
        </w:tc>
        <w:tc>
          <w:tcPr>
            <w:tcW w:w="862" w:type="pct"/>
            <w:vAlign w:val="center"/>
          </w:tcPr>
          <w:p w14:paraId="6FE7E368" w14:textId="77777777" w:rsidR="0005498E" w:rsidRDefault="0005498E" w:rsidP="00107D1A">
            <w:pPr>
              <w:spacing w:after="120"/>
              <w:ind w:firstLine="0"/>
              <w:jc w:val="center"/>
            </w:pPr>
            <w:r w:rsidRPr="58669C36">
              <w:rPr>
                <w:rFonts w:eastAsia="Times New Roman" w:cs="Times New Roman"/>
                <w:szCs w:val="26"/>
              </w:rPr>
              <w:t>nvarchar(50)</w:t>
            </w:r>
          </w:p>
        </w:tc>
        <w:tc>
          <w:tcPr>
            <w:tcW w:w="3084" w:type="pct"/>
          </w:tcPr>
          <w:p w14:paraId="2E0BF9A7" w14:textId="533A271A" w:rsidR="0005498E" w:rsidRDefault="0005498E" w:rsidP="00107D1A">
            <w:pPr>
              <w:spacing w:after="120"/>
              <w:ind w:firstLine="0"/>
            </w:pPr>
            <w:r w:rsidRPr="0057737D">
              <w:rPr>
                <w:rFonts w:eastAsia="Times New Roman" w:cs="Times New Roman"/>
              </w:rPr>
              <w:t>NOT NULL, Primary Key</w:t>
            </w:r>
            <w:r w:rsidR="7BDA4E02" w:rsidRPr="0057737D">
              <w:rPr>
                <w:rFonts w:eastAsia="Times New Roman" w:cs="Times New Roman"/>
              </w:rPr>
              <w:t xml:space="preserve">, </w:t>
            </w:r>
            <w:r w:rsidRPr="0057737D">
              <w:rPr>
                <w:rFonts w:eastAsia="Times New Roman" w:cs="Times New Roman"/>
              </w:rPr>
              <w:t xml:space="preserve">mã </w:t>
            </w:r>
            <w:r w:rsidR="7BDA4E02" w:rsidRPr="0057737D">
              <w:rPr>
                <w:rFonts w:eastAsia="Times New Roman" w:cs="Times New Roman"/>
              </w:rPr>
              <w:t>khóa học</w:t>
            </w:r>
          </w:p>
        </w:tc>
      </w:tr>
      <w:tr w:rsidR="0005498E" w14:paraId="36E673CF" w14:textId="77777777" w:rsidTr="00107D1A">
        <w:trPr>
          <w:trHeight w:val="300"/>
        </w:trPr>
        <w:tc>
          <w:tcPr>
            <w:tcW w:w="1054" w:type="pct"/>
            <w:vAlign w:val="center"/>
          </w:tcPr>
          <w:p w14:paraId="5BF0F2D0" w14:textId="4EB8DB71" w:rsidR="0005498E" w:rsidRDefault="7BDA4E02" w:rsidP="00107D1A">
            <w:pPr>
              <w:spacing w:after="120"/>
              <w:ind w:firstLine="0"/>
              <w:jc w:val="center"/>
              <w:rPr>
                <w:rFonts w:eastAsia="Times New Roman" w:cs="Times New Roman"/>
              </w:rPr>
            </w:pPr>
            <w:r w:rsidRPr="0057737D">
              <w:rPr>
                <w:rFonts w:eastAsia="Times New Roman" w:cs="Times New Roman"/>
              </w:rPr>
              <w:t>name</w:t>
            </w:r>
          </w:p>
        </w:tc>
        <w:tc>
          <w:tcPr>
            <w:tcW w:w="862" w:type="pct"/>
            <w:vAlign w:val="center"/>
          </w:tcPr>
          <w:p w14:paraId="459FF219" w14:textId="48F4847E" w:rsidR="0005498E" w:rsidRDefault="0005498E" w:rsidP="00107D1A">
            <w:pPr>
              <w:spacing w:after="120"/>
              <w:ind w:firstLine="0"/>
              <w:jc w:val="center"/>
              <w:rPr>
                <w:rFonts w:eastAsia="Times New Roman" w:cs="Times New Roman"/>
              </w:rPr>
            </w:pPr>
            <w:r w:rsidRPr="0057737D">
              <w:rPr>
                <w:rFonts w:eastAsia="Times New Roman" w:cs="Times New Roman"/>
              </w:rPr>
              <w:t>nvarchar(</w:t>
            </w:r>
            <w:r w:rsidR="72E330E5" w:rsidRPr="0057737D">
              <w:rPr>
                <w:rFonts w:eastAsia="Times New Roman" w:cs="Times New Roman"/>
              </w:rPr>
              <w:t>10</w:t>
            </w:r>
            <w:r w:rsidRPr="0057737D">
              <w:rPr>
                <w:rFonts w:eastAsia="Times New Roman" w:cs="Times New Roman"/>
              </w:rPr>
              <w:t>0)</w:t>
            </w:r>
          </w:p>
        </w:tc>
        <w:tc>
          <w:tcPr>
            <w:tcW w:w="3084" w:type="pct"/>
          </w:tcPr>
          <w:p w14:paraId="24178F70" w14:textId="30E743DA" w:rsidR="0005498E" w:rsidRDefault="0005498E" w:rsidP="00107D1A">
            <w:pPr>
              <w:spacing w:after="120"/>
              <w:ind w:firstLine="0"/>
              <w:rPr>
                <w:rFonts w:eastAsia="Times New Roman" w:cs="Times New Roman"/>
              </w:rPr>
            </w:pPr>
            <w:r w:rsidRPr="0057737D">
              <w:rPr>
                <w:rFonts w:eastAsia="Times New Roman" w:cs="Times New Roman"/>
              </w:rPr>
              <w:t>NOT NULL</w:t>
            </w:r>
            <w:r w:rsidR="56221FE1" w:rsidRPr="0057737D">
              <w:rPr>
                <w:rFonts w:eastAsia="Times New Roman" w:cs="Times New Roman"/>
              </w:rPr>
              <w:t>, tên khóa học</w:t>
            </w:r>
          </w:p>
        </w:tc>
      </w:tr>
      <w:tr w:rsidR="0005498E" w14:paraId="2E631EDE" w14:textId="77777777" w:rsidTr="00107D1A">
        <w:trPr>
          <w:trHeight w:val="300"/>
        </w:trPr>
        <w:tc>
          <w:tcPr>
            <w:tcW w:w="1054" w:type="pct"/>
            <w:vAlign w:val="center"/>
          </w:tcPr>
          <w:p w14:paraId="41F5A7E9" w14:textId="1C181615" w:rsidR="0005498E" w:rsidRDefault="56221FE1" w:rsidP="00107D1A">
            <w:pPr>
              <w:spacing w:after="120"/>
              <w:ind w:firstLine="0"/>
              <w:jc w:val="center"/>
              <w:rPr>
                <w:rFonts w:eastAsia="Times New Roman" w:cs="Times New Roman"/>
              </w:rPr>
            </w:pPr>
            <w:r w:rsidRPr="7E721D66">
              <w:rPr>
                <w:rFonts w:eastAsia="Times New Roman" w:cs="Times New Roman"/>
              </w:rPr>
              <w:t>status</w:t>
            </w:r>
          </w:p>
        </w:tc>
        <w:tc>
          <w:tcPr>
            <w:tcW w:w="862" w:type="pct"/>
            <w:vAlign w:val="center"/>
          </w:tcPr>
          <w:p w14:paraId="08377C13" w14:textId="10DB4C26" w:rsidR="0005498E" w:rsidRDefault="56221FE1" w:rsidP="00107D1A">
            <w:pPr>
              <w:spacing w:after="120"/>
              <w:ind w:firstLine="0"/>
              <w:jc w:val="center"/>
              <w:rPr>
                <w:rFonts w:eastAsia="Times New Roman" w:cs="Times New Roman"/>
              </w:rPr>
            </w:pPr>
            <w:r w:rsidRPr="7E721D66">
              <w:rPr>
                <w:rFonts w:eastAsia="Times New Roman" w:cs="Times New Roman"/>
              </w:rPr>
              <w:t>bool</w:t>
            </w:r>
          </w:p>
        </w:tc>
        <w:tc>
          <w:tcPr>
            <w:tcW w:w="3084" w:type="pct"/>
          </w:tcPr>
          <w:p w14:paraId="539FA3FE" w14:textId="0ECE7B13" w:rsidR="0005498E" w:rsidRDefault="0005498E" w:rsidP="00107D1A">
            <w:pPr>
              <w:spacing w:after="120"/>
              <w:ind w:firstLine="0"/>
              <w:rPr>
                <w:rFonts w:eastAsia="Times New Roman" w:cs="Times New Roman"/>
              </w:rPr>
            </w:pPr>
            <w:r w:rsidRPr="7E721D66">
              <w:rPr>
                <w:rFonts w:eastAsia="Times New Roman" w:cs="Times New Roman"/>
              </w:rPr>
              <w:t xml:space="preserve">NOT NULL, </w:t>
            </w:r>
            <w:r w:rsidR="54893CFE" w:rsidRPr="7E721D66">
              <w:rPr>
                <w:rFonts w:eastAsia="Times New Roman" w:cs="Times New Roman"/>
              </w:rPr>
              <w:t xml:space="preserve"> trạng thái khóa học</w:t>
            </w:r>
          </w:p>
        </w:tc>
      </w:tr>
      <w:tr w:rsidR="0005498E" w14:paraId="04DBC54F" w14:textId="77777777" w:rsidTr="00107D1A">
        <w:trPr>
          <w:trHeight w:val="300"/>
        </w:trPr>
        <w:tc>
          <w:tcPr>
            <w:tcW w:w="1054" w:type="pct"/>
            <w:vAlign w:val="center"/>
          </w:tcPr>
          <w:p w14:paraId="2BA3EB17" w14:textId="3E48BE85" w:rsidR="0005498E" w:rsidRDefault="54893CFE" w:rsidP="00107D1A">
            <w:pPr>
              <w:spacing w:after="120"/>
              <w:ind w:firstLine="0"/>
              <w:jc w:val="center"/>
              <w:rPr>
                <w:rFonts w:eastAsia="Times New Roman" w:cs="Times New Roman"/>
              </w:rPr>
            </w:pPr>
            <w:r w:rsidRPr="7E721D66">
              <w:rPr>
                <w:rFonts w:eastAsia="Times New Roman" w:cs="Times New Roman"/>
              </w:rPr>
              <w:t>description</w:t>
            </w:r>
          </w:p>
        </w:tc>
        <w:tc>
          <w:tcPr>
            <w:tcW w:w="862" w:type="pct"/>
            <w:vAlign w:val="center"/>
          </w:tcPr>
          <w:p w14:paraId="4A7E8CEC" w14:textId="1D8BA240" w:rsidR="0005498E" w:rsidRDefault="54893CFE" w:rsidP="00107D1A">
            <w:pPr>
              <w:spacing w:after="120"/>
              <w:ind w:firstLine="0"/>
              <w:jc w:val="center"/>
              <w:rPr>
                <w:rFonts w:eastAsia="Times New Roman" w:cs="Times New Roman"/>
              </w:rPr>
            </w:pPr>
            <w:r w:rsidRPr="7E721D66">
              <w:rPr>
                <w:rFonts w:eastAsia="Times New Roman" w:cs="Times New Roman"/>
              </w:rPr>
              <w:t>nvarchar(500)</w:t>
            </w:r>
          </w:p>
        </w:tc>
        <w:tc>
          <w:tcPr>
            <w:tcW w:w="3084" w:type="pct"/>
          </w:tcPr>
          <w:p w14:paraId="73F12315" w14:textId="5D0BF1A3" w:rsidR="0005498E" w:rsidRDefault="0005498E" w:rsidP="00107D1A">
            <w:pPr>
              <w:spacing w:after="120"/>
              <w:ind w:firstLine="0"/>
              <w:rPr>
                <w:rFonts w:eastAsia="Times New Roman" w:cs="Times New Roman"/>
              </w:rPr>
            </w:pPr>
            <w:r w:rsidRPr="7E721D66">
              <w:rPr>
                <w:rFonts w:eastAsia="Times New Roman" w:cs="Times New Roman"/>
              </w:rPr>
              <w:t>NULL,</w:t>
            </w:r>
            <w:r w:rsidR="7DC4FBEF" w:rsidRPr="7E721D66">
              <w:rPr>
                <w:rFonts w:eastAsia="Times New Roman" w:cs="Times New Roman"/>
              </w:rPr>
              <w:t xml:space="preserve"> mô </w:t>
            </w:r>
            <w:r w:rsidR="7DC4FBEF" w:rsidRPr="48AF1A25">
              <w:rPr>
                <w:rFonts w:eastAsia="Times New Roman" w:cs="Times New Roman"/>
              </w:rPr>
              <w:t>tả khóa học</w:t>
            </w:r>
          </w:p>
        </w:tc>
      </w:tr>
      <w:tr w:rsidR="0005498E" w14:paraId="6CD171EE" w14:textId="77777777" w:rsidTr="00107D1A">
        <w:trPr>
          <w:trHeight w:val="300"/>
        </w:trPr>
        <w:tc>
          <w:tcPr>
            <w:tcW w:w="1054" w:type="pct"/>
            <w:vAlign w:val="center"/>
          </w:tcPr>
          <w:p w14:paraId="7E2D11BB" w14:textId="775C6DEF" w:rsidR="0005498E" w:rsidRDefault="7DC4FBEF" w:rsidP="00107D1A">
            <w:pPr>
              <w:spacing w:after="120"/>
              <w:ind w:firstLine="0"/>
              <w:jc w:val="center"/>
              <w:rPr>
                <w:rFonts w:eastAsia="Times New Roman" w:cs="Times New Roman"/>
              </w:rPr>
            </w:pPr>
            <w:r w:rsidRPr="48AF1A25">
              <w:rPr>
                <w:rFonts w:eastAsia="Times New Roman" w:cs="Times New Roman"/>
              </w:rPr>
              <w:t>number_of_lessons</w:t>
            </w:r>
          </w:p>
        </w:tc>
        <w:tc>
          <w:tcPr>
            <w:tcW w:w="862" w:type="pct"/>
            <w:vAlign w:val="center"/>
          </w:tcPr>
          <w:p w14:paraId="220E2F51" w14:textId="1B92065C" w:rsidR="0005498E" w:rsidRDefault="7DC4FBEF" w:rsidP="00107D1A">
            <w:pPr>
              <w:spacing w:after="120"/>
              <w:ind w:firstLine="0"/>
              <w:jc w:val="center"/>
              <w:rPr>
                <w:rFonts w:eastAsia="Times New Roman" w:cs="Times New Roman"/>
              </w:rPr>
            </w:pPr>
            <w:r w:rsidRPr="48AF1A25">
              <w:rPr>
                <w:rFonts w:eastAsia="Times New Roman" w:cs="Times New Roman"/>
              </w:rPr>
              <w:t>int</w:t>
            </w:r>
          </w:p>
        </w:tc>
        <w:tc>
          <w:tcPr>
            <w:tcW w:w="3084" w:type="pct"/>
          </w:tcPr>
          <w:p w14:paraId="1539FDFC" w14:textId="1FD0F768" w:rsidR="0005498E" w:rsidRDefault="0005498E" w:rsidP="00107D1A">
            <w:pPr>
              <w:spacing w:after="120"/>
              <w:ind w:firstLine="0"/>
              <w:rPr>
                <w:rFonts w:ascii="Cambria Math" w:eastAsia="Times New Roman" w:hAnsi="Cambria Math" w:cs="Cambria Math"/>
              </w:rPr>
            </w:pPr>
            <w:r w:rsidRPr="48AF1A25">
              <w:rPr>
                <w:rFonts w:eastAsia="Times New Roman" w:cs="Times New Roman"/>
              </w:rPr>
              <w:t>NOT NULL,</w:t>
            </w:r>
            <w:r w:rsidR="553AF385" w:rsidRPr="48AF1A25">
              <w:rPr>
                <w:rFonts w:eastAsia="Times New Roman" w:cs="Times New Roman"/>
              </w:rPr>
              <w:t xml:space="preserve"> số buổi học </w:t>
            </w:r>
          </w:p>
        </w:tc>
      </w:tr>
      <w:tr w:rsidR="0005498E" w14:paraId="671598AD" w14:textId="77777777" w:rsidTr="00107D1A">
        <w:trPr>
          <w:trHeight w:val="300"/>
        </w:trPr>
        <w:tc>
          <w:tcPr>
            <w:tcW w:w="1054" w:type="pct"/>
            <w:vAlign w:val="center"/>
          </w:tcPr>
          <w:p w14:paraId="3A0C98F1" w14:textId="4D370085" w:rsidR="0005498E" w:rsidRDefault="553AF385" w:rsidP="00107D1A">
            <w:pPr>
              <w:spacing w:after="120"/>
              <w:ind w:firstLine="0"/>
              <w:jc w:val="center"/>
              <w:rPr>
                <w:rFonts w:eastAsia="Times New Roman" w:cs="Times New Roman"/>
              </w:rPr>
            </w:pPr>
            <w:r w:rsidRPr="48AF1A25">
              <w:rPr>
                <w:rFonts w:eastAsia="Times New Roman" w:cs="Times New Roman"/>
              </w:rPr>
              <w:t>fee</w:t>
            </w:r>
          </w:p>
        </w:tc>
        <w:tc>
          <w:tcPr>
            <w:tcW w:w="862" w:type="pct"/>
            <w:vAlign w:val="center"/>
          </w:tcPr>
          <w:p w14:paraId="10543B88" w14:textId="6FA737AC" w:rsidR="0005498E" w:rsidRDefault="553AF385" w:rsidP="0951C3B4">
            <w:pPr>
              <w:spacing w:before="60" w:after="60"/>
              <w:ind w:firstLine="0"/>
              <w:jc w:val="center"/>
            </w:pPr>
            <w:r w:rsidRPr="48AF1A25">
              <w:rPr>
                <w:rFonts w:eastAsia="Times New Roman" w:cs="Times New Roman"/>
              </w:rPr>
              <w:t>decimal</w:t>
            </w:r>
            <w:r w:rsidRPr="0951C3B4">
              <w:rPr>
                <w:rFonts w:eastAsia="Times New Roman" w:cs="Times New Roman"/>
              </w:rPr>
              <w:t>(12,2)</w:t>
            </w:r>
          </w:p>
        </w:tc>
        <w:tc>
          <w:tcPr>
            <w:tcW w:w="3084" w:type="pct"/>
          </w:tcPr>
          <w:p w14:paraId="0A7C8C0E" w14:textId="5EC04528" w:rsidR="0005498E" w:rsidRDefault="553AF385" w:rsidP="00107D1A">
            <w:pPr>
              <w:spacing w:after="120"/>
              <w:ind w:firstLine="0"/>
              <w:rPr>
                <w:rFonts w:eastAsia="Times New Roman" w:cs="Times New Roman"/>
              </w:rPr>
            </w:pPr>
            <w:r w:rsidRPr="0951C3B4">
              <w:rPr>
                <w:rFonts w:eastAsia="Times New Roman" w:cs="Times New Roman"/>
              </w:rPr>
              <w:t xml:space="preserve">NOT NULL, giá tiền khóa </w:t>
            </w:r>
            <w:r w:rsidRPr="4341790F">
              <w:rPr>
                <w:rFonts w:eastAsia="Times New Roman" w:cs="Times New Roman"/>
              </w:rPr>
              <w:t>học</w:t>
            </w:r>
          </w:p>
        </w:tc>
      </w:tr>
    </w:tbl>
    <w:p w14:paraId="428F0967" w14:textId="26F7BFDC" w:rsidR="0005498E" w:rsidRDefault="0005498E" w:rsidP="4A7C0575">
      <w:pPr>
        <w:jc w:val="left"/>
        <w:rPr>
          <w:rFonts w:eastAsia="Times New Roman" w:cs="Times New Roman"/>
        </w:rPr>
      </w:pPr>
    </w:p>
    <w:p w14:paraId="6AFE6C34" w14:textId="6656C08F" w:rsidR="006550B0" w:rsidRDefault="006550B0" w:rsidP="006B7FA3">
      <w:pPr>
        <w:pStyle w:val="CaptionHnh"/>
      </w:pPr>
      <w:bookmarkStart w:id="183" w:name="_Toc216388879"/>
      <w:r>
        <w:t xml:space="preserve">Bảng </w:t>
      </w:r>
      <w:r>
        <w:fldChar w:fldCharType="begin"/>
      </w:r>
      <w:r>
        <w:instrText>STYLEREF 1 \s</w:instrText>
      </w:r>
      <w:r>
        <w:fldChar w:fldCharType="separate"/>
      </w:r>
      <w:r w:rsidR="00012714">
        <w:rPr>
          <w:noProof/>
        </w:rPr>
        <w:t>2</w:t>
      </w:r>
      <w:r>
        <w:fldChar w:fldCharType="end"/>
      </w:r>
      <w:r w:rsidR="00012714">
        <w:t>.</w:t>
      </w:r>
      <w:r>
        <w:fldChar w:fldCharType="begin"/>
      </w:r>
      <w:r>
        <w:instrText>SEQ Bảng \* ARABIC \s 1</w:instrText>
      </w:r>
      <w:r>
        <w:fldChar w:fldCharType="separate"/>
      </w:r>
      <w:r w:rsidR="00012714">
        <w:rPr>
          <w:noProof/>
        </w:rPr>
        <w:t>6</w:t>
      </w:r>
      <w:r>
        <w:fldChar w:fldCharType="end"/>
      </w:r>
      <w:r>
        <w:t xml:space="preserve">. Bảng </w:t>
      </w:r>
      <w:r w:rsidR="00915774">
        <w:t>T</w:t>
      </w:r>
      <w:r>
        <w:t xml:space="preserve">hực thể </w:t>
      </w:r>
      <w:r w:rsidR="006B7FA3">
        <w:t>Đăng ký học</w:t>
      </w:r>
      <w:bookmarkEnd w:id="183"/>
    </w:p>
    <w:tbl>
      <w:tblPr>
        <w:tblStyle w:val="TableGrid"/>
        <w:tblW w:w="5000" w:type="pct"/>
        <w:tblLook w:val="06A0" w:firstRow="1" w:lastRow="0" w:firstColumn="1" w:lastColumn="0" w:noHBand="1" w:noVBand="1"/>
      </w:tblPr>
      <w:tblGrid>
        <w:gridCol w:w="1910"/>
        <w:gridCol w:w="1562"/>
        <w:gridCol w:w="5588"/>
      </w:tblGrid>
      <w:tr w:rsidR="00BC2880" w14:paraId="20929796" w14:textId="77777777" w:rsidTr="00BC2880">
        <w:trPr>
          <w:trHeight w:val="300"/>
        </w:trPr>
        <w:tc>
          <w:tcPr>
            <w:tcW w:w="5000" w:type="pct"/>
            <w:gridSpan w:val="3"/>
            <w:vAlign w:val="center"/>
          </w:tcPr>
          <w:p w14:paraId="529105A6" w14:textId="0DE2520A" w:rsidR="00BC2880" w:rsidRPr="001112AC" w:rsidRDefault="00BC2880" w:rsidP="00014AB1">
            <w:pPr>
              <w:spacing w:after="120"/>
              <w:ind w:firstLine="0"/>
              <w:jc w:val="center"/>
              <w:rPr>
                <w:rFonts w:eastAsia="Times New Roman" w:cs="Times New Roman"/>
                <w:b/>
                <w:szCs w:val="26"/>
              </w:rPr>
            </w:pPr>
            <w:r>
              <w:rPr>
                <w:rFonts w:eastAsia="Times New Roman" w:cs="Times New Roman"/>
                <w:b/>
                <w:szCs w:val="26"/>
              </w:rPr>
              <w:t>ENROLLMENT</w:t>
            </w:r>
          </w:p>
        </w:tc>
      </w:tr>
      <w:tr w:rsidR="0005498E" w14:paraId="3B865D90" w14:textId="77777777" w:rsidTr="00014AB1">
        <w:trPr>
          <w:trHeight w:val="300"/>
        </w:trPr>
        <w:tc>
          <w:tcPr>
            <w:tcW w:w="1054" w:type="pct"/>
            <w:vAlign w:val="center"/>
          </w:tcPr>
          <w:p w14:paraId="38C79B6D" w14:textId="77777777" w:rsidR="0005498E" w:rsidRPr="001112AC" w:rsidRDefault="0005498E" w:rsidP="00014AB1">
            <w:pPr>
              <w:spacing w:after="120"/>
              <w:ind w:firstLine="0"/>
              <w:jc w:val="center"/>
              <w:rPr>
                <w:b/>
              </w:rPr>
            </w:pPr>
            <w:r w:rsidRPr="001112AC">
              <w:rPr>
                <w:rFonts w:eastAsia="Times New Roman" w:cs="Times New Roman"/>
                <w:b/>
                <w:szCs w:val="26"/>
              </w:rPr>
              <w:t>Tên trường</w:t>
            </w:r>
          </w:p>
        </w:tc>
        <w:tc>
          <w:tcPr>
            <w:tcW w:w="862" w:type="pct"/>
            <w:vAlign w:val="center"/>
          </w:tcPr>
          <w:p w14:paraId="5CA28208" w14:textId="77777777" w:rsidR="0005498E" w:rsidRPr="001112AC" w:rsidRDefault="0005498E" w:rsidP="00014AB1">
            <w:pPr>
              <w:spacing w:after="120"/>
              <w:ind w:firstLine="0"/>
              <w:jc w:val="center"/>
              <w:rPr>
                <w:b/>
              </w:rPr>
            </w:pPr>
            <w:r w:rsidRPr="001112AC">
              <w:rPr>
                <w:rFonts w:eastAsia="Times New Roman" w:cs="Times New Roman"/>
                <w:b/>
                <w:szCs w:val="26"/>
              </w:rPr>
              <w:t>Kiểu dữ liệu</w:t>
            </w:r>
          </w:p>
        </w:tc>
        <w:tc>
          <w:tcPr>
            <w:tcW w:w="3084" w:type="pct"/>
            <w:vAlign w:val="center"/>
          </w:tcPr>
          <w:p w14:paraId="61635A26" w14:textId="77777777" w:rsidR="0005498E" w:rsidRPr="001112AC" w:rsidRDefault="0005498E" w:rsidP="00014AB1">
            <w:pPr>
              <w:spacing w:after="120"/>
              <w:ind w:firstLine="0"/>
              <w:jc w:val="center"/>
              <w:rPr>
                <w:b/>
              </w:rPr>
            </w:pPr>
            <w:r w:rsidRPr="001112AC">
              <w:rPr>
                <w:rFonts w:eastAsia="Times New Roman" w:cs="Times New Roman"/>
                <w:b/>
                <w:szCs w:val="26"/>
              </w:rPr>
              <w:t>Ghi chú</w:t>
            </w:r>
          </w:p>
        </w:tc>
      </w:tr>
      <w:tr w:rsidR="0005498E" w14:paraId="42806899" w14:textId="77777777" w:rsidTr="00014AB1">
        <w:trPr>
          <w:trHeight w:val="300"/>
        </w:trPr>
        <w:tc>
          <w:tcPr>
            <w:tcW w:w="1054" w:type="pct"/>
            <w:vAlign w:val="center"/>
          </w:tcPr>
          <w:p w14:paraId="2CC03D86" w14:textId="77777777" w:rsidR="0005498E" w:rsidRDefault="0005498E" w:rsidP="00014AB1">
            <w:pPr>
              <w:ind w:firstLine="0"/>
              <w:jc w:val="center"/>
            </w:pPr>
            <w:r w:rsidRPr="34B927D9">
              <w:rPr>
                <w:rFonts w:eastAsia="Times New Roman" w:cs="Times New Roman"/>
                <w:szCs w:val="26"/>
              </w:rPr>
              <w:t>id</w:t>
            </w:r>
          </w:p>
        </w:tc>
        <w:tc>
          <w:tcPr>
            <w:tcW w:w="862" w:type="pct"/>
            <w:vAlign w:val="center"/>
          </w:tcPr>
          <w:p w14:paraId="6604F9D8" w14:textId="77777777" w:rsidR="0005498E" w:rsidRDefault="0005498E" w:rsidP="00014AB1">
            <w:pPr>
              <w:ind w:firstLine="0"/>
              <w:jc w:val="center"/>
            </w:pPr>
            <w:r w:rsidRPr="34B927D9">
              <w:rPr>
                <w:rFonts w:eastAsia="Times New Roman" w:cs="Times New Roman"/>
                <w:szCs w:val="26"/>
              </w:rPr>
              <w:t>nvarchar(50)</w:t>
            </w:r>
          </w:p>
        </w:tc>
        <w:tc>
          <w:tcPr>
            <w:tcW w:w="3084" w:type="pct"/>
            <w:vAlign w:val="center"/>
          </w:tcPr>
          <w:p w14:paraId="67F1CE33" w14:textId="77777777" w:rsidR="0005498E" w:rsidRDefault="0005498E" w:rsidP="00014AB1">
            <w:pPr>
              <w:ind w:firstLine="0"/>
              <w:jc w:val="left"/>
            </w:pPr>
            <w:r w:rsidRPr="34B927D9">
              <w:rPr>
                <w:rFonts w:eastAsia="Times New Roman" w:cs="Times New Roman"/>
                <w:szCs w:val="26"/>
              </w:rPr>
              <w:t>NOT NULL, Primary Key (mã đăng ký)</w:t>
            </w:r>
          </w:p>
        </w:tc>
      </w:tr>
      <w:tr w:rsidR="0005498E" w14:paraId="156E2712" w14:textId="77777777" w:rsidTr="00014AB1">
        <w:trPr>
          <w:trHeight w:val="300"/>
        </w:trPr>
        <w:tc>
          <w:tcPr>
            <w:tcW w:w="1054" w:type="pct"/>
            <w:vAlign w:val="center"/>
          </w:tcPr>
          <w:p w14:paraId="533988E7" w14:textId="77777777" w:rsidR="0005498E" w:rsidRDefault="0005498E" w:rsidP="00014AB1">
            <w:pPr>
              <w:ind w:firstLine="0"/>
              <w:jc w:val="center"/>
            </w:pPr>
            <w:r w:rsidRPr="34B927D9">
              <w:rPr>
                <w:rFonts w:eastAsia="Times New Roman" w:cs="Times New Roman"/>
                <w:szCs w:val="26"/>
              </w:rPr>
              <w:t>student_id</w:t>
            </w:r>
          </w:p>
        </w:tc>
        <w:tc>
          <w:tcPr>
            <w:tcW w:w="862" w:type="pct"/>
            <w:vAlign w:val="center"/>
          </w:tcPr>
          <w:p w14:paraId="6145DF28" w14:textId="77777777" w:rsidR="0005498E" w:rsidRDefault="0005498E" w:rsidP="00014AB1">
            <w:pPr>
              <w:ind w:firstLine="0"/>
              <w:jc w:val="center"/>
            </w:pPr>
            <w:r w:rsidRPr="34B927D9">
              <w:rPr>
                <w:rFonts w:eastAsia="Times New Roman" w:cs="Times New Roman"/>
                <w:szCs w:val="26"/>
              </w:rPr>
              <w:t>nvarchar(50)</w:t>
            </w:r>
          </w:p>
        </w:tc>
        <w:tc>
          <w:tcPr>
            <w:tcW w:w="3084" w:type="pct"/>
            <w:vAlign w:val="center"/>
          </w:tcPr>
          <w:p w14:paraId="508EE82F" w14:textId="77777777" w:rsidR="0005498E" w:rsidRDefault="0005498E" w:rsidP="00014AB1">
            <w:pPr>
              <w:ind w:firstLine="0"/>
              <w:jc w:val="left"/>
            </w:pPr>
            <w:r w:rsidRPr="34B927D9">
              <w:rPr>
                <w:rFonts w:eastAsia="Times New Roman" w:cs="Times New Roman"/>
                <w:szCs w:val="26"/>
              </w:rPr>
              <w:t>NOT NULL, Foreign Key → Student(id)</w:t>
            </w:r>
          </w:p>
        </w:tc>
      </w:tr>
      <w:tr w:rsidR="0005498E" w14:paraId="7097811A" w14:textId="77777777" w:rsidTr="00014AB1">
        <w:trPr>
          <w:trHeight w:val="300"/>
        </w:trPr>
        <w:tc>
          <w:tcPr>
            <w:tcW w:w="1054" w:type="pct"/>
            <w:vAlign w:val="center"/>
          </w:tcPr>
          <w:p w14:paraId="3DDDA8C4" w14:textId="77777777" w:rsidR="0005498E" w:rsidRDefault="0005498E" w:rsidP="00014AB1">
            <w:pPr>
              <w:ind w:firstLine="0"/>
              <w:jc w:val="center"/>
            </w:pPr>
            <w:r w:rsidRPr="34B927D9">
              <w:rPr>
                <w:rFonts w:eastAsia="Times New Roman" w:cs="Times New Roman"/>
                <w:szCs w:val="26"/>
              </w:rPr>
              <w:t>course_id</w:t>
            </w:r>
          </w:p>
        </w:tc>
        <w:tc>
          <w:tcPr>
            <w:tcW w:w="862" w:type="pct"/>
            <w:vAlign w:val="center"/>
          </w:tcPr>
          <w:p w14:paraId="7BA04F20" w14:textId="77777777" w:rsidR="0005498E" w:rsidRDefault="0005498E" w:rsidP="00014AB1">
            <w:pPr>
              <w:ind w:firstLine="0"/>
              <w:jc w:val="center"/>
            </w:pPr>
            <w:r w:rsidRPr="34B927D9">
              <w:rPr>
                <w:rFonts w:eastAsia="Times New Roman" w:cs="Times New Roman"/>
                <w:szCs w:val="26"/>
              </w:rPr>
              <w:t>nvarchar(50)</w:t>
            </w:r>
          </w:p>
        </w:tc>
        <w:tc>
          <w:tcPr>
            <w:tcW w:w="3084" w:type="pct"/>
            <w:vAlign w:val="center"/>
          </w:tcPr>
          <w:p w14:paraId="50087C5B" w14:textId="77777777" w:rsidR="0005498E" w:rsidRDefault="0005498E" w:rsidP="00014AB1">
            <w:pPr>
              <w:ind w:firstLine="0"/>
              <w:jc w:val="left"/>
            </w:pPr>
            <w:r w:rsidRPr="34B927D9">
              <w:rPr>
                <w:rFonts w:eastAsia="Times New Roman" w:cs="Times New Roman"/>
                <w:szCs w:val="26"/>
              </w:rPr>
              <w:t>NOT NULL, Foreign Key → Course(id)</w:t>
            </w:r>
          </w:p>
        </w:tc>
      </w:tr>
      <w:tr w:rsidR="0005498E" w14:paraId="4F17D1D2" w14:textId="77777777" w:rsidTr="00014AB1">
        <w:trPr>
          <w:trHeight w:val="300"/>
        </w:trPr>
        <w:tc>
          <w:tcPr>
            <w:tcW w:w="1054" w:type="pct"/>
            <w:vAlign w:val="center"/>
          </w:tcPr>
          <w:p w14:paraId="7F40BEAC" w14:textId="77777777" w:rsidR="0005498E" w:rsidRDefault="0005498E" w:rsidP="00014AB1">
            <w:pPr>
              <w:ind w:firstLine="0"/>
              <w:jc w:val="center"/>
            </w:pPr>
            <w:r w:rsidRPr="34B927D9">
              <w:rPr>
                <w:rFonts w:eastAsia="Times New Roman" w:cs="Times New Roman"/>
                <w:szCs w:val="26"/>
              </w:rPr>
              <w:t>enrollment_date</w:t>
            </w:r>
          </w:p>
        </w:tc>
        <w:tc>
          <w:tcPr>
            <w:tcW w:w="862" w:type="pct"/>
            <w:vAlign w:val="center"/>
          </w:tcPr>
          <w:p w14:paraId="71DFD2FA" w14:textId="0626C5CC" w:rsidR="0005498E" w:rsidRDefault="000D6E67" w:rsidP="00014AB1">
            <w:pPr>
              <w:ind w:firstLine="0"/>
              <w:jc w:val="center"/>
            </w:pPr>
            <w:r w:rsidRPr="34B927D9">
              <w:rPr>
                <w:rFonts w:eastAsia="Times New Roman" w:cs="Times New Roman"/>
                <w:szCs w:val="26"/>
              </w:rPr>
              <w:t>D</w:t>
            </w:r>
            <w:r w:rsidR="0005498E" w:rsidRPr="34B927D9">
              <w:rPr>
                <w:rFonts w:eastAsia="Times New Roman" w:cs="Times New Roman"/>
                <w:szCs w:val="26"/>
              </w:rPr>
              <w:t>ate</w:t>
            </w:r>
          </w:p>
        </w:tc>
        <w:tc>
          <w:tcPr>
            <w:tcW w:w="3084" w:type="pct"/>
            <w:vAlign w:val="center"/>
          </w:tcPr>
          <w:p w14:paraId="32ADC2D2" w14:textId="77777777" w:rsidR="0005498E" w:rsidRDefault="0005498E" w:rsidP="00014AB1">
            <w:pPr>
              <w:ind w:firstLine="0"/>
              <w:jc w:val="left"/>
            </w:pPr>
            <w:r w:rsidRPr="34B927D9">
              <w:rPr>
                <w:rFonts w:eastAsia="Times New Roman" w:cs="Times New Roman"/>
                <w:szCs w:val="26"/>
              </w:rPr>
              <w:t>NOT NULL, ngày học viên đăng ký khóa</w:t>
            </w:r>
          </w:p>
        </w:tc>
      </w:tr>
      <w:tr w:rsidR="0005498E" w14:paraId="6A432CAE" w14:textId="77777777" w:rsidTr="00014AB1">
        <w:trPr>
          <w:trHeight w:val="300"/>
        </w:trPr>
        <w:tc>
          <w:tcPr>
            <w:tcW w:w="1054" w:type="pct"/>
            <w:vAlign w:val="center"/>
          </w:tcPr>
          <w:p w14:paraId="5FD955D4" w14:textId="77777777" w:rsidR="0005498E" w:rsidRDefault="0005498E" w:rsidP="00014AB1">
            <w:pPr>
              <w:ind w:firstLine="0"/>
              <w:jc w:val="center"/>
            </w:pPr>
            <w:r w:rsidRPr="34B927D9">
              <w:rPr>
                <w:rFonts w:eastAsia="Times New Roman" w:cs="Times New Roman"/>
                <w:szCs w:val="26"/>
              </w:rPr>
              <w:t>status</w:t>
            </w:r>
          </w:p>
        </w:tc>
        <w:tc>
          <w:tcPr>
            <w:tcW w:w="862" w:type="pct"/>
            <w:vAlign w:val="center"/>
          </w:tcPr>
          <w:p w14:paraId="2FBE9F7A" w14:textId="77777777" w:rsidR="0005498E" w:rsidRDefault="0005498E" w:rsidP="00014AB1">
            <w:pPr>
              <w:ind w:firstLine="0"/>
              <w:jc w:val="center"/>
            </w:pPr>
            <w:r w:rsidRPr="34B927D9">
              <w:rPr>
                <w:rFonts w:eastAsia="Times New Roman" w:cs="Times New Roman"/>
                <w:szCs w:val="26"/>
              </w:rPr>
              <w:t>nvarchar(20)</w:t>
            </w:r>
          </w:p>
        </w:tc>
        <w:tc>
          <w:tcPr>
            <w:tcW w:w="3084" w:type="pct"/>
            <w:vAlign w:val="center"/>
          </w:tcPr>
          <w:p w14:paraId="3EF8CFA8" w14:textId="77777777" w:rsidR="0005498E" w:rsidRDefault="0005498E" w:rsidP="00014AB1">
            <w:pPr>
              <w:ind w:firstLine="0"/>
              <w:jc w:val="left"/>
            </w:pPr>
            <w:r w:rsidRPr="34B927D9">
              <w:rPr>
                <w:rFonts w:eastAsia="Times New Roman" w:cs="Times New Roman"/>
                <w:szCs w:val="26"/>
              </w:rPr>
              <w:t xml:space="preserve">NOT NULL, </w:t>
            </w:r>
            <w:r w:rsidRPr="34B927D9">
              <w:rPr>
                <w:rFonts w:ascii="Cambria Math" w:eastAsia="Times New Roman" w:hAnsi="Cambria Math" w:cs="Cambria Math"/>
                <w:szCs w:val="26"/>
              </w:rPr>
              <w:t>∈</w:t>
            </w:r>
            <w:r w:rsidRPr="34B927D9">
              <w:rPr>
                <w:rFonts w:eastAsia="Times New Roman" w:cs="Times New Roman"/>
                <w:szCs w:val="26"/>
              </w:rPr>
              <w:t xml:space="preserve"> {</w:t>
            </w:r>
            <w:r w:rsidRPr="34B927D9">
              <w:rPr>
                <w:rFonts w:ascii="Calibri" w:eastAsia="Times New Roman" w:hAnsi="Calibri" w:cs="Calibri"/>
                <w:szCs w:val="26"/>
              </w:rPr>
              <w:t>‘</w:t>
            </w:r>
            <w:r w:rsidRPr="34B927D9">
              <w:rPr>
                <w:rFonts w:eastAsia="Times New Roman" w:cs="Times New Roman"/>
                <w:szCs w:val="26"/>
              </w:rPr>
              <w:t>active</w:t>
            </w:r>
            <w:r w:rsidRPr="34B927D9">
              <w:rPr>
                <w:rFonts w:ascii="Calibri" w:eastAsia="Times New Roman" w:hAnsi="Calibri" w:cs="Calibri"/>
                <w:szCs w:val="26"/>
              </w:rPr>
              <w:t>’</w:t>
            </w:r>
            <w:r w:rsidRPr="34B927D9">
              <w:rPr>
                <w:rFonts w:eastAsia="Times New Roman" w:cs="Times New Roman"/>
                <w:szCs w:val="26"/>
              </w:rPr>
              <w:t xml:space="preserve">, </w:t>
            </w:r>
            <w:r w:rsidRPr="34B927D9">
              <w:rPr>
                <w:rFonts w:ascii="Calibri" w:eastAsia="Times New Roman" w:hAnsi="Calibri" w:cs="Calibri"/>
                <w:szCs w:val="26"/>
              </w:rPr>
              <w:t>‘</w:t>
            </w:r>
            <w:r w:rsidRPr="34B927D9">
              <w:rPr>
                <w:rFonts w:eastAsia="Times New Roman" w:cs="Times New Roman"/>
                <w:szCs w:val="26"/>
              </w:rPr>
              <w:t>completed</w:t>
            </w:r>
            <w:r w:rsidRPr="34B927D9">
              <w:rPr>
                <w:rFonts w:ascii="Calibri" w:eastAsia="Times New Roman" w:hAnsi="Calibri" w:cs="Calibri"/>
                <w:szCs w:val="26"/>
              </w:rPr>
              <w:t>’</w:t>
            </w:r>
            <w:r w:rsidRPr="34B927D9">
              <w:rPr>
                <w:rFonts w:eastAsia="Times New Roman" w:cs="Times New Roman"/>
                <w:szCs w:val="26"/>
              </w:rPr>
              <w:t xml:space="preserve">, </w:t>
            </w:r>
            <w:r w:rsidRPr="34B927D9">
              <w:rPr>
                <w:rFonts w:ascii="Calibri" w:eastAsia="Times New Roman" w:hAnsi="Calibri" w:cs="Calibri"/>
                <w:szCs w:val="26"/>
              </w:rPr>
              <w:t>‘</w:t>
            </w:r>
            <w:r w:rsidRPr="34B927D9">
              <w:rPr>
                <w:rFonts w:eastAsia="Times New Roman" w:cs="Times New Roman"/>
                <w:szCs w:val="26"/>
              </w:rPr>
              <w:t>cancelled</w:t>
            </w:r>
            <w:r w:rsidRPr="34B927D9">
              <w:rPr>
                <w:rFonts w:ascii="Calibri" w:eastAsia="Times New Roman" w:hAnsi="Calibri" w:cs="Calibri"/>
                <w:szCs w:val="26"/>
              </w:rPr>
              <w:t>’</w:t>
            </w:r>
            <w:r w:rsidRPr="34B927D9">
              <w:rPr>
                <w:rFonts w:eastAsia="Times New Roman" w:cs="Times New Roman"/>
                <w:szCs w:val="26"/>
              </w:rPr>
              <w:t>}</w:t>
            </w:r>
          </w:p>
        </w:tc>
      </w:tr>
      <w:tr w:rsidR="0005498E" w14:paraId="724B35CF" w14:textId="77777777" w:rsidTr="00014AB1">
        <w:trPr>
          <w:trHeight w:val="300"/>
        </w:trPr>
        <w:tc>
          <w:tcPr>
            <w:tcW w:w="1054" w:type="pct"/>
            <w:vAlign w:val="center"/>
          </w:tcPr>
          <w:p w14:paraId="2E160872" w14:textId="77777777" w:rsidR="0005498E" w:rsidRDefault="0005498E" w:rsidP="00014AB1">
            <w:pPr>
              <w:ind w:firstLine="0"/>
              <w:jc w:val="center"/>
            </w:pPr>
            <w:r w:rsidRPr="34B927D9">
              <w:rPr>
                <w:rFonts w:eastAsia="Times New Roman" w:cs="Times New Roman"/>
                <w:szCs w:val="26"/>
              </w:rPr>
              <w:t>created_by</w:t>
            </w:r>
          </w:p>
        </w:tc>
        <w:tc>
          <w:tcPr>
            <w:tcW w:w="862" w:type="pct"/>
            <w:vAlign w:val="center"/>
          </w:tcPr>
          <w:p w14:paraId="1E4ED336" w14:textId="77777777" w:rsidR="0005498E" w:rsidRDefault="0005498E" w:rsidP="00014AB1">
            <w:pPr>
              <w:ind w:firstLine="0"/>
              <w:jc w:val="center"/>
            </w:pPr>
            <w:r w:rsidRPr="34B927D9">
              <w:rPr>
                <w:rFonts w:eastAsia="Times New Roman" w:cs="Times New Roman"/>
                <w:szCs w:val="26"/>
              </w:rPr>
              <w:t>varchar(100)</w:t>
            </w:r>
          </w:p>
        </w:tc>
        <w:tc>
          <w:tcPr>
            <w:tcW w:w="3084" w:type="pct"/>
            <w:vAlign w:val="center"/>
          </w:tcPr>
          <w:p w14:paraId="51097145" w14:textId="77777777" w:rsidR="0005498E" w:rsidRDefault="0005498E" w:rsidP="00014AB1">
            <w:pPr>
              <w:ind w:firstLine="0"/>
              <w:jc w:val="left"/>
            </w:pPr>
            <w:r w:rsidRPr="34B927D9">
              <w:rPr>
                <w:rFonts w:eastAsia="Times New Roman" w:cs="Times New Roman"/>
                <w:szCs w:val="26"/>
              </w:rPr>
              <w:t>NULL, người tạo phiếu (mã nhân viên/admin)</w:t>
            </w:r>
          </w:p>
        </w:tc>
      </w:tr>
    </w:tbl>
    <w:p w14:paraId="4A5C4CEC" w14:textId="1A5ECB45" w:rsidR="00915774" w:rsidRDefault="00915774" w:rsidP="4A7C0575">
      <w:pPr>
        <w:jc w:val="left"/>
        <w:rPr>
          <w:rFonts w:eastAsia="Times New Roman" w:cs="Times New Roman"/>
        </w:rPr>
      </w:pPr>
    </w:p>
    <w:p w14:paraId="0ADBA880" w14:textId="77777777" w:rsidR="00915774" w:rsidRDefault="00915774">
      <w:pPr>
        <w:spacing w:before="0" w:after="160" w:line="259" w:lineRule="auto"/>
        <w:ind w:firstLine="0"/>
        <w:jc w:val="left"/>
        <w:rPr>
          <w:rFonts w:eastAsia="Times New Roman" w:cs="Times New Roman"/>
        </w:rPr>
      </w:pPr>
      <w:r>
        <w:rPr>
          <w:rFonts w:eastAsia="Times New Roman" w:cs="Times New Roman"/>
        </w:rPr>
        <w:br w:type="page"/>
      </w:r>
    </w:p>
    <w:p w14:paraId="5C14699B" w14:textId="77777777" w:rsidR="0005498E" w:rsidRDefault="0005498E" w:rsidP="4A7C0575">
      <w:pPr>
        <w:jc w:val="left"/>
        <w:rPr>
          <w:rFonts w:eastAsia="Times New Roman" w:cs="Times New Roman"/>
        </w:rPr>
      </w:pPr>
    </w:p>
    <w:p w14:paraId="04EAEAB5" w14:textId="2501B031" w:rsidR="006B7FA3" w:rsidRDefault="006B7FA3" w:rsidP="006B7FA3">
      <w:pPr>
        <w:pStyle w:val="CaptionHnh"/>
      </w:pPr>
      <w:bookmarkStart w:id="184" w:name="_Toc216388880"/>
      <w:r>
        <w:t xml:space="preserve">Bảng </w:t>
      </w:r>
      <w:r>
        <w:fldChar w:fldCharType="begin"/>
      </w:r>
      <w:r>
        <w:instrText>STYLEREF 1 \s</w:instrText>
      </w:r>
      <w:r>
        <w:fldChar w:fldCharType="separate"/>
      </w:r>
      <w:r w:rsidR="00012714">
        <w:rPr>
          <w:noProof/>
        </w:rPr>
        <w:t>2</w:t>
      </w:r>
      <w:r>
        <w:fldChar w:fldCharType="end"/>
      </w:r>
      <w:r w:rsidR="00012714">
        <w:t>.</w:t>
      </w:r>
      <w:r>
        <w:fldChar w:fldCharType="begin"/>
      </w:r>
      <w:r>
        <w:instrText>SEQ Bảng \* ARABIC \s 1</w:instrText>
      </w:r>
      <w:r>
        <w:fldChar w:fldCharType="separate"/>
      </w:r>
      <w:r w:rsidR="00012714">
        <w:rPr>
          <w:noProof/>
        </w:rPr>
        <w:t>7</w:t>
      </w:r>
      <w:r>
        <w:fldChar w:fldCharType="end"/>
      </w:r>
      <w:r>
        <w:t xml:space="preserve">. Bảng </w:t>
      </w:r>
      <w:r w:rsidR="00915774">
        <w:t>T</w:t>
      </w:r>
      <w:r>
        <w:t>hực thể Thanh toán</w:t>
      </w:r>
      <w:bookmarkEnd w:id="184"/>
    </w:p>
    <w:tbl>
      <w:tblPr>
        <w:tblStyle w:val="TableGrid"/>
        <w:tblW w:w="5000" w:type="pct"/>
        <w:tblLook w:val="06A0" w:firstRow="1" w:lastRow="0" w:firstColumn="1" w:lastColumn="0" w:noHBand="1" w:noVBand="1"/>
      </w:tblPr>
      <w:tblGrid>
        <w:gridCol w:w="1906"/>
        <w:gridCol w:w="1877"/>
        <w:gridCol w:w="5277"/>
      </w:tblGrid>
      <w:tr w:rsidR="00BC2880" w14:paraId="23B84C7E" w14:textId="77777777" w:rsidTr="00BC2880">
        <w:trPr>
          <w:trHeight w:val="300"/>
        </w:trPr>
        <w:tc>
          <w:tcPr>
            <w:tcW w:w="5000" w:type="pct"/>
            <w:gridSpan w:val="3"/>
            <w:vAlign w:val="center"/>
          </w:tcPr>
          <w:p w14:paraId="70270358" w14:textId="4F8A3F6D" w:rsidR="00BC2880" w:rsidRPr="008C4987" w:rsidRDefault="00A32008" w:rsidP="00014AB1">
            <w:pPr>
              <w:spacing w:before="60" w:after="60"/>
              <w:ind w:firstLine="0"/>
              <w:jc w:val="center"/>
              <w:rPr>
                <w:rFonts w:eastAsia="Times New Roman" w:cs="Times New Roman"/>
                <w:b/>
                <w:szCs w:val="26"/>
              </w:rPr>
            </w:pPr>
            <w:r>
              <w:rPr>
                <w:rFonts w:eastAsia="Times New Roman" w:cs="Times New Roman"/>
                <w:b/>
                <w:szCs w:val="26"/>
              </w:rPr>
              <w:t>PAYMENT</w:t>
            </w:r>
          </w:p>
        </w:tc>
      </w:tr>
      <w:tr w:rsidR="0005498E" w14:paraId="218131F6" w14:textId="77777777" w:rsidTr="00014AB1">
        <w:trPr>
          <w:trHeight w:val="300"/>
        </w:trPr>
        <w:tc>
          <w:tcPr>
            <w:tcW w:w="1014" w:type="pct"/>
            <w:vAlign w:val="center"/>
          </w:tcPr>
          <w:p w14:paraId="5C0E9AF9" w14:textId="77777777" w:rsidR="0005498E" w:rsidRPr="008C4987" w:rsidRDefault="0005498E" w:rsidP="00014AB1">
            <w:pPr>
              <w:spacing w:before="60" w:after="60"/>
              <w:ind w:firstLine="0"/>
              <w:jc w:val="center"/>
              <w:rPr>
                <w:b/>
              </w:rPr>
            </w:pPr>
            <w:r w:rsidRPr="008C4987">
              <w:rPr>
                <w:rFonts w:eastAsia="Times New Roman" w:cs="Times New Roman"/>
                <w:b/>
                <w:szCs w:val="26"/>
              </w:rPr>
              <w:t>Tên trường</w:t>
            </w:r>
          </w:p>
        </w:tc>
        <w:tc>
          <w:tcPr>
            <w:tcW w:w="999" w:type="pct"/>
            <w:vAlign w:val="center"/>
          </w:tcPr>
          <w:p w14:paraId="375C2909" w14:textId="77777777" w:rsidR="0005498E" w:rsidRPr="008C4987" w:rsidRDefault="0005498E" w:rsidP="00014AB1">
            <w:pPr>
              <w:spacing w:before="60" w:after="60"/>
              <w:ind w:firstLine="0"/>
              <w:jc w:val="center"/>
              <w:rPr>
                <w:b/>
              </w:rPr>
            </w:pPr>
            <w:r w:rsidRPr="008C4987">
              <w:rPr>
                <w:rFonts w:eastAsia="Times New Roman" w:cs="Times New Roman"/>
                <w:b/>
                <w:szCs w:val="26"/>
              </w:rPr>
              <w:t>Kiểu dữ liệu</w:t>
            </w:r>
          </w:p>
        </w:tc>
        <w:tc>
          <w:tcPr>
            <w:tcW w:w="2986" w:type="pct"/>
            <w:vAlign w:val="center"/>
          </w:tcPr>
          <w:p w14:paraId="659F0B4B" w14:textId="77777777" w:rsidR="0005498E" w:rsidRPr="008C4987" w:rsidRDefault="0005498E" w:rsidP="00014AB1">
            <w:pPr>
              <w:spacing w:before="60" w:after="60"/>
              <w:ind w:firstLine="0"/>
              <w:jc w:val="center"/>
              <w:rPr>
                <w:b/>
              </w:rPr>
            </w:pPr>
            <w:r w:rsidRPr="008C4987">
              <w:rPr>
                <w:rFonts w:eastAsia="Times New Roman" w:cs="Times New Roman"/>
                <w:b/>
                <w:szCs w:val="26"/>
              </w:rPr>
              <w:t>Ghi chú</w:t>
            </w:r>
          </w:p>
        </w:tc>
      </w:tr>
      <w:tr w:rsidR="0005498E" w14:paraId="6A1605CB" w14:textId="77777777" w:rsidTr="00014AB1">
        <w:trPr>
          <w:trHeight w:val="300"/>
        </w:trPr>
        <w:tc>
          <w:tcPr>
            <w:tcW w:w="1014" w:type="pct"/>
            <w:vAlign w:val="center"/>
          </w:tcPr>
          <w:p w14:paraId="74666B8D" w14:textId="77777777" w:rsidR="0005498E" w:rsidRDefault="0005498E" w:rsidP="00014AB1">
            <w:pPr>
              <w:spacing w:before="60" w:after="60"/>
              <w:ind w:firstLine="0"/>
              <w:jc w:val="center"/>
            </w:pPr>
            <w:r w:rsidRPr="3841F4EC">
              <w:rPr>
                <w:rFonts w:eastAsia="Times New Roman" w:cs="Times New Roman"/>
                <w:szCs w:val="26"/>
              </w:rPr>
              <w:t>id</w:t>
            </w:r>
          </w:p>
        </w:tc>
        <w:tc>
          <w:tcPr>
            <w:tcW w:w="999" w:type="pct"/>
            <w:vAlign w:val="center"/>
          </w:tcPr>
          <w:p w14:paraId="1839017A" w14:textId="77777777" w:rsidR="0005498E" w:rsidRDefault="0005498E" w:rsidP="00014AB1">
            <w:pPr>
              <w:spacing w:before="60" w:after="60"/>
              <w:ind w:firstLine="0"/>
              <w:jc w:val="center"/>
            </w:pPr>
            <w:r w:rsidRPr="3841F4EC">
              <w:rPr>
                <w:rFonts w:eastAsia="Times New Roman" w:cs="Times New Roman"/>
                <w:szCs w:val="26"/>
              </w:rPr>
              <w:t>nvarchar(50)</w:t>
            </w:r>
          </w:p>
        </w:tc>
        <w:tc>
          <w:tcPr>
            <w:tcW w:w="2986" w:type="pct"/>
          </w:tcPr>
          <w:p w14:paraId="5DFA6588" w14:textId="77777777" w:rsidR="0005498E" w:rsidRDefault="0005498E" w:rsidP="00014AB1">
            <w:pPr>
              <w:spacing w:before="60" w:after="60"/>
              <w:ind w:firstLine="0"/>
            </w:pPr>
            <w:r w:rsidRPr="3841F4EC">
              <w:rPr>
                <w:rFonts w:eastAsia="Times New Roman" w:cs="Times New Roman"/>
                <w:szCs w:val="26"/>
              </w:rPr>
              <w:t>NOT NULL, Primary Key (mã hóa đơn)</w:t>
            </w:r>
          </w:p>
        </w:tc>
      </w:tr>
      <w:tr w:rsidR="0005498E" w14:paraId="71E667F5" w14:textId="77777777" w:rsidTr="00014AB1">
        <w:trPr>
          <w:trHeight w:val="300"/>
        </w:trPr>
        <w:tc>
          <w:tcPr>
            <w:tcW w:w="1014" w:type="pct"/>
            <w:vAlign w:val="center"/>
          </w:tcPr>
          <w:p w14:paraId="69E93275" w14:textId="77777777" w:rsidR="0005498E" w:rsidRDefault="0005498E" w:rsidP="00014AB1">
            <w:pPr>
              <w:spacing w:before="60" w:after="60"/>
              <w:ind w:firstLine="0"/>
              <w:jc w:val="center"/>
            </w:pPr>
            <w:r w:rsidRPr="3841F4EC">
              <w:rPr>
                <w:rFonts w:eastAsia="Times New Roman" w:cs="Times New Roman"/>
                <w:szCs w:val="26"/>
              </w:rPr>
              <w:t>enrollment_id</w:t>
            </w:r>
          </w:p>
        </w:tc>
        <w:tc>
          <w:tcPr>
            <w:tcW w:w="999" w:type="pct"/>
            <w:vAlign w:val="center"/>
          </w:tcPr>
          <w:p w14:paraId="32419A0E" w14:textId="77777777" w:rsidR="0005498E" w:rsidRDefault="0005498E" w:rsidP="00014AB1">
            <w:pPr>
              <w:spacing w:before="60" w:after="60"/>
              <w:ind w:firstLine="0"/>
              <w:jc w:val="center"/>
            </w:pPr>
            <w:r w:rsidRPr="3841F4EC">
              <w:rPr>
                <w:rFonts w:eastAsia="Times New Roman" w:cs="Times New Roman"/>
                <w:szCs w:val="26"/>
              </w:rPr>
              <w:t>nvarchar(50)</w:t>
            </w:r>
          </w:p>
        </w:tc>
        <w:tc>
          <w:tcPr>
            <w:tcW w:w="2986" w:type="pct"/>
          </w:tcPr>
          <w:p w14:paraId="19BFE5FA" w14:textId="77777777" w:rsidR="0005498E" w:rsidRDefault="0005498E" w:rsidP="00014AB1">
            <w:pPr>
              <w:spacing w:before="60" w:after="60"/>
              <w:ind w:firstLine="0"/>
            </w:pPr>
            <w:r w:rsidRPr="3841F4EC">
              <w:rPr>
                <w:rFonts w:eastAsia="Times New Roman" w:cs="Times New Roman"/>
                <w:szCs w:val="26"/>
              </w:rPr>
              <w:t>NOT NULL, Foreign Key → Enrollment(id)</w:t>
            </w:r>
          </w:p>
        </w:tc>
      </w:tr>
      <w:tr w:rsidR="0005498E" w14:paraId="4A1502FF" w14:textId="77777777" w:rsidTr="00014AB1">
        <w:trPr>
          <w:trHeight w:val="300"/>
        </w:trPr>
        <w:tc>
          <w:tcPr>
            <w:tcW w:w="1014" w:type="pct"/>
            <w:vAlign w:val="center"/>
          </w:tcPr>
          <w:p w14:paraId="2F2F0E6D" w14:textId="77777777" w:rsidR="0005498E" w:rsidRDefault="0005498E" w:rsidP="00014AB1">
            <w:pPr>
              <w:spacing w:before="60" w:after="60"/>
              <w:ind w:firstLine="0"/>
              <w:jc w:val="center"/>
            </w:pPr>
            <w:r w:rsidRPr="3841F4EC">
              <w:rPr>
                <w:rFonts w:eastAsia="Times New Roman" w:cs="Times New Roman"/>
                <w:szCs w:val="26"/>
              </w:rPr>
              <w:t>amount</w:t>
            </w:r>
          </w:p>
        </w:tc>
        <w:tc>
          <w:tcPr>
            <w:tcW w:w="999" w:type="pct"/>
            <w:vAlign w:val="center"/>
          </w:tcPr>
          <w:p w14:paraId="3B493F25" w14:textId="77777777" w:rsidR="0005498E" w:rsidRDefault="0005498E" w:rsidP="00014AB1">
            <w:pPr>
              <w:spacing w:before="60" w:after="60"/>
              <w:ind w:firstLine="0"/>
              <w:jc w:val="center"/>
            </w:pPr>
            <w:r w:rsidRPr="3841F4EC">
              <w:rPr>
                <w:rFonts w:eastAsia="Times New Roman" w:cs="Times New Roman"/>
                <w:szCs w:val="26"/>
              </w:rPr>
              <w:t>decimal(12,2)</w:t>
            </w:r>
          </w:p>
        </w:tc>
        <w:tc>
          <w:tcPr>
            <w:tcW w:w="2986" w:type="pct"/>
          </w:tcPr>
          <w:p w14:paraId="0408363A" w14:textId="77777777" w:rsidR="0005498E" w:rsidRDefault="0005498E" w:rsidP="00014AB1">
            <w:pPr>
              <w:spacing w:before="60" w:after="60"/>
              <w:ind w:firstLine="0"/>
            </w:pPr>
            <w:r w:rsidRPr="3841F4EC">
              <w:rPr>
                <w:rFonts w:eastAsia="Times New Roman" w:cs="Times New Roman"/>
                <w:szCs w:val="26"/>
              </w:rPr>
              <w:t>NOT NULL, số tiền thanh toán</w:t>
            </w:r>
          </w:p>
        </w:tc>
      </w:tr>
      <w:tr w:rsidR="0005498E" w14:paraId="6EC6C335" w14:textId="77777777" w:rsidTr="00014AB1">
        <w:trPr>
          <w:trHeight w:val="300"/>
        </w:trPr>
        <w:tc>
          <w:tcPr>
            <w:tcW w:w="1014" w:type="pct"/>
            <w:vAlign w:val="center"/>
          </w:tcPr>
          <w:p w14:paraId="2320C5C2" w14:textId="77777777" w:rsidR="0005498E" w:rsidRDefault="0005498E" w:rsidP="00014AB1">
            <w:pPr>
              <w:spacing w:before="60" w:after="60"/>
              <w:ind w:firstLine="0"/>
              <w:jc w:val="center"/>
            </w:pPr>
            <w:r w:rsidRPr="3841F4EC">
              <w:rPr>
                <w:rFonts w:eastAsia="Times New Roman" w:cs="Times New Roman"/>
                <w:szCs w:val="26"/>
              </w:rPr>
              <w:t>payment_date</w:t>
            </w:r>
          </w:p>
        </w:tc>
        <w:tc>
          <w:tcPr>
            <w:tcW w:w="999" w:type="pct"/>
            <w:vAlign w:val="center"/>
          </w:tcPr>
          <w:p w14:paraId="3B4F6424" w14:textId="5722F155" w:rsidR="0005498E" w:rsidRDefault="000D6E67" w:rsidP="00014AB1">
            <w:pPr>
              <w:spacing w:before="60" w:after="60"/>
              <w:ind w:firstLine="0"/>
              <w:jc w:val="center"/>
            </w:pPr>
            <w:r w:rsidRPr="3841F4EC">
              <w:rPr>
                <w:rFonts w:eastAsia="Times New Roman" w:cs="Times New Roman"/>
                <w:szCs w:val="26"/>
              </w:rPr>
              <w:t>D</w:t>
            </w:r>
            <w:r w:rsidR="0005498E" w:rsidRPr="3841F4EC">
              <w:rPr>
                <w:rFonts w:eastAsia="Times New Roman" w:cs="Times New Roman"/>
                <w:szCs w:val="26"/>
              </w:rPr>
              <w:t>ate</w:t>
            </w:r>
          </w:p>
        </w:tc>
        <w:tc>
          <w:tcPr>
            <w:tcW w:w="2986" w:type="pct"/>
          </w:tcPr>
          <w:p w14:paraId="6FC1898C" w14:textId="77777777" w:rsidR="0005498E" w:rsidRDefault="0005498E" w:rsidP="00014AB1">
            <w:pPr>
              <w:spacing w:before="60" w:after="60"/>
              <w:ind w:firstLine="0"/>
            </w:pPr>
            <w:r w:rsidRPr="3841F4EC">
              <w:rPr>
                <w:rFonts w:eastAsia="Times New Roman" w:cs="Times New Roman"/>
                <w:szCs w:val="26"/>
              </w:rPr>
              <w:t>NOT NULL, ngày thanh toán</w:t>
            </w:r>
          </w:p>
        </w:tc>
      </w:tr>
      <w:tr w:rsidR="0005498E" w14:paraId="19D39B5B" w14:textId="77777777" w:rsidTr="00014AB1">
        <w:trPr>
          <w:trHeight w:val="300"/>
        </w:trPr>
        <w:tc>
          <w:tcPr>
            <w:tcW w:w="1014" w:type="pct"/>
            <w:vAlign w:val="center"/>
          </w:tcPr>
          <w:p w14:paraId="5A3BB220" w14:textId="77777777" w:rsidR="0005498E" w:rsidRDefault="0005498E" w:rsidP="00014AB1">
            <w:pPr>
              <w:spacing w:before="60" w:after="60"/>
              <w:ind w:firstLine="0"/>
              <w:jc w:val="center"/>
            </w:pPr>
            <w:r w:rsidRPr="3841F4EC">
              <w:rPr>
                <w:rFonts w:eastAsia="Times New Roman" w:cs="Times New Roman"/>
                <w:szCs w:val="26"/>
              </w:rPr>
              <w:t>fee_collector_id</w:t>
            </w:r>
          </w:p>
        </w:tc>
        <w:tc>
          <w:tcPr>
            <w:tcW w:w="999" w:type="pct"/>
            <w:vAlign w:val="center"/>
          </w:tcPr>
          <w:p w14:paraId="3F2D68CA" w14:textId="77777777" w:rsidR="0005498E" w:rsidRDefault="0005498E" w:rsidP="00014AB1">
            <w:pPr>
              <w:spacing w:before="60" w:after="60"/>
              <w:ind w:firstLine="0"/>
              <w:jc w:val="center"/>
            </w:pPr>
            <w:r w:rsidRPr="3841F4EC">
              <w:rPr>
                <w:rFonts w:eastAsia="Times New Roman" w:cs="Times New Roman"/>
                <w:szCs w:val="26"/>
              </w:rPr>
              <w:t>uniqueidentifier</w:t>
            </w:r>
          </w:p>
        </w:tc>
        <w:tc>
          <w:tcPr>
            <w:tcW w:w="2986" w:type="pct"/>
          </w:tcPr>
          <w:p w14:paraId="4C19EE31" w14:textId="77777777" w:rsidR="0005498E" w:rsidRDefault="0005498E" w:rsidP="00014AB1">
            <w:pPr>
              <w:spacing w:before="60" w:after="60"/>
              <w:ind w:firstLine="0"/>
            </w:pPr>
            <w:r w:rsidRPr="3841F4EC">
              <w:rPr>
                <w:rFonts w:eastAsia="Times New Roman" w:cs="Times New Roman"/>
                <w:szCs w:val="26"/>
              </w:rPr>
              <w:t>NOT NULL, Foreign Key → Account(id), người thu tiền</w:t>
            </w:r>
          </w:p>
        </w:tc>
      </w:tr>
      <w:tr w:rsidR="0005498E" w14:paraId="46092F13" w14:textId="77777777" w:rsidTr="00014AB1">
        <w:trPr>
          <w:trHeight w:val="300"/>
        </w:trPr>
        <w:tc>
          <w:tcPr>
            <w:tcW w:w="1014" w:type="pct"/>
            <w:vAlign w:val="center"/>
          </w:tcPr>
          <w:p w14:paraId="65FBA575" w14:textId="77777777" w:rsidR="0005498E" w:rsidRDefault="0005498E" w:rsidP="00014AB1">
            <w:pPr>
              <w:spacing w:before="60" w:after="60"/>
              <w:ind w:firstLine="0"/>
              <w:jc w:val="center"/>
            </w:pPr>
            <w:r w:rsidRPr="3841F4EC">
              <w:rPr>
                <w:rFonts w:eastAsia="Times New Roman" w:cs="Times New Roman"/>
                <w:szCs w:val="26"/>
              </w:rPr>
              <w:t>payer_id</w:t>
            </w:r>
          </w:p>
        </w:tc>
        <w:tc>
          <w:tcPr>
            <w:tcW w:w="999" w:type="pct"/>
            <w:vAlign w:val="center"/>
          </w:tcPr>
          <w:p w14:paraId="02076A93" w14:textId="77777777" w:rsidR="0005498E" w:rsidRDefault="0005498E" w:rsidP="00014AB1">
            <w:pPr>
              <w:spacing w:before="60" w:after="60"/>
              <w:ind w:firstLine="0"/>
              <w:jc w:val="center"/>
            </w:pPr>
            <w:r w:rsidRPr="3841F4EC">
              <w:rPr>
                <w:rFonts w:eastAsia="Times New Roman" w:cs="Times New Roman"/>
                <w:szCs w:val="26"/>
              </w:rPr>
              <w:t>uniqueidentifier</w:t>
            </w:r>
          </w:p>
        </w:tc>
        <w:tc>
          <w:tcPr>
            <w:tcW w:w="2986" w:type="pct"/>
          </w:tcPr>
          <w:p w14:paraId="7190408C" w14:textId="77777777" w:rsidR="0005498E" w:rsidRDefault="0005498E" w:rsidP="00014AB1">
            <w:pPr>
              <w:spacing w:before="60" w:after="60"/>
              <w:ind w:firstLine="0"/>
            </w:pPr>
            <w:r w:rsidRPr="3841F4EC">
              <w:rPr>
                <w:rFonts w:eastAsia="Times New Roman" w:cs="Times New Roman"/>
                <w:szCs w:val="26"/>
              </w:rPr>
              <w:t>NOT NULL, Foreign Key → Account(id), người trả tiền (thường là học viên/phụ huynh)</w:t>
            </w:r>
          </w:p>
        </w:tc>
      </w:tr>
      <w:tr w:rsidR="0005498E" w14:paraId="3E9E89F9" w14:textId="77777777" w:rsidTr="00014AB1">
        <w:trPr>
          <w:trHeight w:val="300"/>
        </w:trPr>
        <w:tc>
          <w:tcPr>
            <w:tcW w:w="1014" w:type="pct"/>
            <w:vAlign w:val="center"/>
          </w:tcPr>
          <w:p w14:paraId="695FD22D" w14:textId="77777777" w:rsidR="0005498E" w:rsidRDefault="0005498E" w:rsidP="00014AB1">
            <w:pPr>
              <w:spacing w:before="60" w:after="60"/>
              <w:ind w:firstLine="0"/>
              <w:jc w:val="center"/>
            </w:pPr>
            <w:r w:rsidRPr="3841F4EC">
              <w:rPr>
                <w:rFonts w:eastAsia="Times New Roman" w:cs="Times New Roman"/>
                <w:szCs w:val="26"/>
              </w:rPr>
              <w:t>method</w:t>
            </w:r>
          </w:p>
        </w:tc>
        <w:tc>
          <w:tcPr>
            <w:tcW w:w="999" w:type="pct"/>
            <w:vAlign w:val="center"/>
          </w:tcPr>
          <w:p w14:paraId="1C0F063B" w14:textId="77777777" w:rsidR="0005498E" w:rsidRDefault="0005498E" w:rsidP="00014AB1">
            <w:pPr>
              <w:spacing w:before="60" w:after="60"/>
              <w:ind w:firstLine="0"/>
              <w:jc w:val="center"/>
            </w:pPr>
            <w:r w:rsidRPr="3841F4EC">
              <w:rPr>
                <w:rFonts w:eastAsia="Times New Roman" w:cs="Times New Roman"/>
                <w:szCs w:val="26"/>
              </w:rPr>
              <w:t>nvarchar(20)</w:t>
            </w:r>
          </w:p>
        </w:tc>
        <w:tc>
          <w:tcPr>
            <w:tcW w:w="2986" w:type="pct"/>
          </w:tcPr>
          <w:p w14:paraId="076EBEE8" w14:textId="77777777" w:rsidR="0005498E" w:rsidRDefault="0005498E" w:rsidP="00014AB1">
            <w:pPr>
              <w:spacing w:before="60" w:after="60"/>
              <w:ind w:firstLine="0"/>
            </w:pPr>
            <w:r w:rsidRPr="3841F4EC">
              <w:rPr>
                <w:rFonts w:eastAsia="Times New Roman" w:cs="Times New Roman"/>
                <w:szCs w:val="26"/>
              </w:rPr>
              <w:t xml:space="preserve">NOT NULL, </w:t>
            </w:r>
            <w:r w:rsidRPr="3841F4EC">
              <w:rPr>
                <w:rFonts w:ascii="Cambria Math" w:eastAsia="Times New Roman" w:hAnsi="Cambria Math" w:cs="Cambria Math"/>
                <w:szCs w:val="26"/>
              </w:rPr>
              <w:t>∈</w:t>
            </w:r>
            <w:r w:rsidRPr="3841F4EC">
              <w:rPr>
                <w:rFonts w:eastAsia="Times New Roman" w:cs="Times New Roman"/>
                <w:szCs w:val="26"/>
              </w:rPr>
              <w:t xml:space="preserve"> {</w:t>
            </w:r>
            <w:r w:rsidRPr="3841F4EC">
              <w:rPr>
                <w:rFonts w:ascii="Calibri" w:eastAsia="Times New Roman" w:hAnsi="Calibri" w:cs="Calibri"/>
                <w:szCs w:val="26"/>
              </w:rPr>
              <w:t>‘</w:t>
            </w:r>
            <w:r w:rsidRPr="3841F4EC">
              <w:rPr>
                <w:rFonts w:eastAsia="Times New Roman" w:cs="Times New Roman"/>
                <w:szCs w:val="26"/>
              </w:rPr>
              <w:t>cash</w:t>
            </w:r>
            <w:r w:rsidRPr="3841F4EC">
              <w:rPr>
                <w:rFonts w:ascii="Calibri" w:eastAsia="Times New Roman" w:hAnsi="Calibri" w:cs="Calibri"/>
                <w:szCs w:val="26"/>
              </w:rPr>
              <w:t>’</w:t>
            </w:r>
            <w:r w:rsidRPr="3841F4EC">
              <w:rPr>
                <w:rFonts w:eastAsia="Times New Roman" w:cs="Times New Roman"/>
                <w:szCs w:val="26"/>
              </w:rPr>
              <w:t xml:space="preserve">, </w:t>
            </w:r>
            <w:r w:rsidRPr="3841F4EC">
              <w:rPr>
                <w:rFonts w:ascii="Calibri" w:eastAsia="Times New Roman" w:hAnsi="Calibri" w:cs="Calibri"/>
                <w:szCs w:val="26"/>
              </w:rPr>
              <w:t>‘</w:t>
            </w:r>
            <w:r w:rsidRPr="3841F4EC">
              <w:rPr>
                <w:rFonts w:eastAsia="Times New Roman" w:cs="Times New Roman"/>
                <w:szCs w:val="26"/>
              </w:rPr>
              <w:t>bank_transfer</w:t>
            </w:r>
            <w:r w:rsidRPr="3841F4EC">
              <w:rPr>
                <w:rFonts w:ascii="Calibri" w:eastAsia="Times New Roman" w:hAnsi="Calibri" w:cs="Calibri"/>
                <w:szCs w:val="26"/>
              </w:rPr>
              <w:t>’</w:t>
            </w:r>
            <w:r w:rsidRPr="3841F4EC">
              <w:rPr>
                <w:rFonts w:eastAsia="Times New Roman" w:cs="Times New Roman"/>
                <w:szCs w:val="26"/>
              </w:rPr>
              <w:t xml:space="preserve">, </w:t>
            </w:r>
            <w:r w:rsidRPr="3841F4EC">
              <w:rPr>
                <w:rFonts w:ascii="Calibri" w:eastAsia="Times New Roman" w:hAnsi="Calibri" w:cs="Calibri"/>
                <w:szCs w:val="26"/>
              </w:rPr>
              <w:t>‘</w:t>
            </w:r>
            <w:r w:rsidRPr="3841F4EC">
              <w:rPr>
                <w:rFonts w:eastAsia="Times New Roman" w:cs="Times New Roman"/>
                <w:szCs w:val="26"/>
              </w:rPr>
              <w:t>credit_card</w:t>
            </w:r>
            <w:r w:rsidRPr="3841F4EC">
              <w:rPr>
                <w:rFonts w:ascii="Calibri" w:eastAsia="Times New Roman" w:hAnsi="Calibri" w:cs="Calibri"/>
                <w:szCs w:val="26"/>
              </w:rPr>
              <w:t>’</w:t>
            </w:r>
            <w:r w:rsidRPr="3841F4EC">
              <w:rPr>
                <w:rFonts w:eastAsia="Times New Roman" w:cs="Times New Roman"/>
                <w:szCs w:val="26"/>
              </w:rPr>
              <w:t xml:space="preserve">, </w:t>
            </w:r>
            <w:r w:rsidRPr="3841F4EC">
              <w:rPr>
                <w:rFonts w:ascii="Calibri" w:eastAsia="Times New Roman" w:hAnsi="Calibri" w:cs="Calibri"/>
                <w:szCs w:val="26"/>
              </w:rPr>
              <w:t>‘</w:t>
            </w:r>
            <w:r w:rsidRPr="3841F4EC">
              <w:rPr>
                <w:rFonts w:eastAsia="Times New Roman" w:cs="Times New Roman"/>
                <w:szCs w:val="26"/>
              </w:rPr>
              <w:t>momo</w:t>
            </w:r>
            <w:r w:rsidRPr="3841F4EC">
              <w:rPr>
                <w:rFonts w:ascii="Calibri" w:eastAsia="Times New Roman" w:hAnsi="Calibri" w:cs="Calibri"/>
                <w:szCs w:val="26"/>
              </w:rPr>
              <w:t>’</w:t>
            </w:r>
            <w:r w:rsidRPr="3841F4EC">
              <w:rPr>
                <w:rFonts w:eastAsia="Times New Roman" w:cs="Times New Roman"/>
                <w:szCs w:val="26"/>
              </w:rPr>
              <w:t>}</w:t>
            </w:r>
          </w:p>
        </w:tc>
      </w:tr>
      <w:tr w:rsidR="0005498E" w14:paraId="05FB293B" w14:textId="77777777" w:rsidTr="00014AB1">
        <w:trPr>
          <w:trHeight w:val="300"/>
        </w:trPr>
        <w:tc>
          <w:tcPr>
            <w:tcW w:w="1014" w:type="pct"/>
            <w:vAlign w:val="center"/>
          </w:tcPr>
          <w:p w14:paraId="631FD811" w14:textId="77777777" w:rsidR="0005498E" w:rsidRDefault="0005498E" w:rsidP="00014AB1">
            <w:pPr>
              <w:spacing w:before="60" w:after="60"/>
              <w:ind w:firstLine="0"/>
              <w:jc w:val="center"/>
            </w:pPr>
            <w:r w:rsidRPr="3841F4EC">
              <w:rPr>
                <w:rFonts w:eastAsia="Times New Roman" w:cs="Times New Roman"/>
                <w:szCs w:val="26"/>
              </w:rPr>
              <w:t>status</w:t>
            </w:r>
          </w:p>
        </w:tc>
        <w:tc>
          <w:tcPr>
            <w:tcW w:w="999" w:type="pct"/>
            <w:vAlign w:val="center"/>
          </w:tcPr>
          <w:p w14:paraId="57B0F05F" w14:textId="77777777" w:rsidR="0005498E" w:rsidRDefault="0005498E" w:rsidP="00014AB1">
            <w:pPr>
              <w:spacing w:before="60" w:after="60"/>
              <w:ind w:firstLine="0"/>
              <w:jc w:val="center"/>
            </w:pPr>
            <w:r w:rsidRPr="3841F4EC">
              <w:rPr>
                <w:rFonts w:eastAsia="Times New Roman" w:cs="Times New Roman"/>
                <w:szCs w:val="26"/>
              </w:rPr>
              <w:t>nvarchar(20)</w:t>
            </w:r>
          </w:p>
        </w:tc>
        <w:tc>
          <w:tcPr>
            <w:tcW w:w="2986" w:type="pct"/>
          </w:tcPr>
          <w:p w14:paraId="3A025171" w14:textId="77777777" w:rsidR="0005498E" w:rsidRDefault="0005498E" w:rsidP="00014AB1">
            <w:pPr>
              <w:spacing w:before="60" w:after="60"/>
              <w:ind w:firstLine="0"/>
            </w:pPr>
            <w:r w:rsidRPr="3841F4EC">
              <w:rPr>
                <w:rFonts w:eastAsia="Times New Roman" w:cs="Times New Roman"/>
                <w:szCs w:val="26"/>
              </w:rPr>
              <w:t xml:space="preserve">NOT NULL, </w:t>
            </w:r>
            <w:r w:rsidRPr="3841F4EC">
              <w:rPr>
                <w:rFonts w:ascii="Cambria Math" w:eastAsia="Times New Roman" w:hAnsi="Cambria Math" w:cs="Cambria Math"/>
                <w:szCs w:val="26"/>
              </w:rPr>
              <w:t>∈</w:t>
            </w:r>
            <w:r w:rsidRPr="3841F4EC">
              <w:rPr>
                <w:rFonts w:eastAsia="Times New Roman" w:cs="Times New Roman"/>
                <w:szCs w:val="26"/>
              </w:rPr>
              <w:t xml:space="preserve"> {</w:t>
            </w:r>
            <w:r w:rsidRPr="3841F4EC">
              <w:rPr>
                <w:rFonts w:ascii="Calibri" w:eastAsia="Times New Roman" w:hAnsi="Calibri" w:cs="Calibri"/>
                <w:szCs w:val="26"/>
              </w:rPr>
              <w:t>‘</w:t>
            </w:r>
            <w:r w:rsidRPr="3841F4EC">
              <w:rPr>
                <w:rFonts w:eastAsia="Times New Roman" w:cs="Times New Roman"/>
                <w:szCs w:val="26"/>
              </w:rPr>
              <w:t>paid</w:t>
            </w:r>
            <w:r w:rsidRPr="3841F4EC">
              <w:rPr>
                <w:rFonts w:ascii="Calibri" w:eastAsia="Times New Roman" w:hAnsi="Calibri" w:cs="Calibri"/>
                <w:szCs w:val="26"/>
              </w:rPr>
              <w:t>’</w:t>
            </w:r>
            <w:r w:rsidRPr="3841F4EC">
              <w:rPr>
                <w:rFonts w:eastAsia="Times New Roman" w:cs="Times New Roman"/>
                <w:szCs w:val="26"/>
              </w:rPr>
              <w:t xml:space="preserve">, </w:t>
            </w:r>
            <w:r w:rsidRPr="3841F4EC">
              <w:rPr>
                <w:rFonts w:ascii="Calibri" w:eastAsia="Times New Roman" w:hAnsi="Calibri" w:cs="Calibri"/>
                <w:szCs w:val="26"/>
              </w:rPr>
              <w:t>‘</w:t>
            </w:r>
            <w:r w:rsidRPr="3841F4EC">
              <w:rPr>
                <w:rFonts w:eastAsia="Times New Roman" w:cs="Times New Roman"/>
                <w:szCs w:val="26"/>
              </w:rPr>
              <w:t>pending</w:t>
            </w:r>
            <w:r w:rsidRPr="3841F4EC">
              <w:rPr>
                <w:rFonts w:ascii="Calibri" w:eastAsia="Times New Roman" w:hAnsi="Calibri" w:cs="Calibri"/>
                <w:szCs w:val="26"/>
              </w:rPr>
              <w:t>’</w:t>
            </w:r>
            <w:r w:rsidRPr="3841F4EC">
              <w:rPr>
                <w:rFonts w:eastAsia="Times New Roman" w:cs="Times New Roman"/>
                <w:szCs w:val="26"/>
              </w:rPr>
              <w:t xml:space="preserve">, </w:t>
            </w:r>
            <w:r w:rsidRPr="3841F4EC">
              <w:rPr>
                <w:rFonts w:ascii="Calibri" w:eastAsia="Times New Roman" w:hAnsi="Calibri" w:cs="Calibri"/>
                <w:szCs w:val="26"/>
              </w:rPr>
              <w:t>‘</w:t>
            </w:r>
            <w:r w:rsidRPr="3841F4EC">
              <w:rPr>
                <w:rFonts w:eastAsia="Times New Roman" w:cs="Times New Roman"/>
                <w:szCs w:val="26"/>
              </w:rPr>
              <w:t>failed</w:t>
            </w:r>
            <w:r w:rsidRPr="3841F4EC">
              <w:rPr>
                <w:rFonts w:ascii="Calibri" w:eastAsia="Times New Roman" w:hAnsi="Calibri" w:cs="Calibri"/>
                <w:szCs w:val="26"/>
              </w:rPr>
              <w:t>’</w:t>
            </w:r>
            <w:r w:rsidRPr="3841F4EC">
              <w:rPr>
                <w:rFonts w:eastAsia="Times New Roman" w:cs="Times New Roman"/>
                <w:szCs w:val="26"/>
              </w:rPr>
              <w:t>}</w:t>
            </w:r>
          </w:p>
        </w:tc>
      </w:tr>
    </w:tbl>
    <w:p w14:paraId="0F69735C" w14:textId="5D3608CC" w:rsidR="0005498E" w:rsidRDefault="0005498E" w:rsidP="4A7C0575">
      <w:pPr>
        <w:ind w:firstLine="0"/>
        <w:jc w:val="left"/>
        <w:rPr>
          <w:rFonts w:eastAsia="Times New Roman" w:cs="Times New Roman"/>
        </w:rPr>
      </w:pPr>
    </w:p>
    <w:p w14:paraId="6A1BF761" w14:textId="40539AA9" w:rsidR="006B7FA3" w:rsidRDefault="006B7FA3" w:rsidP="006B7FA3">
      <w:pPr>
        <w:pStyle w:val="CaptionHnh"/>
      </w:pPr>
      <w:bookmarkStart w:id="185" w:name="_Toc216388881"/>
      <w:r>
        <w:t xml:space="preserve">Bảng </w:t>
      </w:r>
      <w:r>
        <w:fldChar w:fldCharType="begin"/>
      </w:r>
      <w:r>
        <w:instrText>STYLEREF 1 \s</w:instrText>
      </w:r>
      <w:r>
        <w:fldChar w:fldCharType="separate"/>
      </w:r>
      <w:r w:rsidR="00012714">
        <w:rPr>
          <w:noProof/>
        </w:rPr>
        <w:t>2</w:t>
      </w:r>
      <w:r>
        <w:fldChar w:fldCharType="end"/>
      </w:r>
      <w:r w:rsidR="00012714">
        <w:t>.</w:t>
      </w:r>
      <w:r>
        <w:fldChar w:fldCharType="begin"/>
      </w:r>
      <w:r>
        <w:instrText>SEQ Bảng \* ARABIC \s 1</w:instrText>
      </w:r>
      <w:r>
        <w:fldChar w:fldCharType="separate"/>
      </w:r>
      <w:r w:rsidR="00012714">
        <w:rPr>
          <w:noProof/>
        </w:rPr>
        <w:t>8</w:t>
      </w:r>
      <w:r>
        <w:fldChar w:fldCharType="end"/>
      </w:r>
      <w:r>
        <w:t xml:space="preserve">. Bảng </w:t>
      </w:r>
      <w:r w:rsidR="00915774">
        <w:t>T</w:t>
      </w:r>
      <w:r>
        <w:t>hực thể Gán lớp học</w:t>
      </w:r>
      <w:bookmarkEnd w:id="185"/>
    </w:p>
    <w:tbl>
      <w:tblPr>
        <w:tblStyle w:val="TableGrid"/>
        <w:tblW w:w="5000" w:type="pct"/>
        <w:tblLook w:val="06A0" w:firstRow="1" w:lastRow="0" w:firstColumn="1" w:lastColumn="0" w:noHBand="1" w:noVBand="1"/>
      </w:tblPr>
      <w:tblGrid>
        <w:gridCol w:w="1675"/>
        <w:gridCol w:w="1559"/>
        <w:gridCol w:w="5826"/>
      </w:tblGrid>
      <w:tr w:rsidR="00A32008" w14:paraId="5DE2AF4A" w14:textId="77777777" w:rsidTr="00A32008">
        <w:trPr>
          <w:trHeight w:val="300"/>
        </w:trPr>
        <w:tc>
          <w:tcPr>
            <w:tcW w:w="5000" w:type="pct"/>
            <w:gridSpan w:val="3"/>
            <w:vAlign w:val="center"/>
          </w:tcPr>
          <w:p w14:paraId="328971E2" w14:textId="0D877383" w:rsidR="00A32008" w:rsidRPr="008C4987" w:rsidRDefault="00A32008" w:rsidP="00014AB1">
            <w:pPr>
              <w:spacing w:after="120"/>
              <w:ind w:firstLine="0"/>
              <w:jc w:val="center"/>
              <w:rPr>
                <w:rFonts w:eastAsia="Times New Roman" w:cs="Times New Roman"/>
                <w:b/>
                <w:szCs w:val="26"/>
              </w:rPr>
            </w:pPr>
            <w:r>
              <w:rPr>
                <w:rFonts w:eastAsia="Times New Roman" w:cs="Times New Roman"/>
                <w:b/>
                <w:szCs w:val="26"/>
              </w:rPr>
              <w:t>CLASS ASSIGNMENT</w:t>
            </w:r>
          </w:p>
        </w:tc>
      </w:tr>
      <w:tr w:rsidR="0005498E" w14:paraId="4BE5B168" w14:textId="77777777" w:rsidTr="006B7FA3">
        <w:trPr>
          <w:trHeight w:val="300"/>
        </w:trPr>
        <w:tc>
          <w:tcPr>
            <w:tcW w:w="892" w:type="pct"/>
            <w:vAlign w:val="center"/>
          </w:tcPr>
          <w:p w14:paraId="23BA76CA" w14:textId="77777777" w:rsidR="0005498E" w:rsidRPr="008C4987" w:rsidRDefault="0005498E" w:rsidP="00014AB1">
            <w:pPr>
              <w:spacing w:after="120"/>
              <w:ind w:firstLine="0"/>
              <w:jc w:val="center"/>
              <w:rPr>
                <w:b/>
              </w:rPr>
            </w:pPr>
            <w:r w:rsidRPr="008C4987">
              <w:rPr>
                <w:rFonts w:eastAsia="Times New Roman" w:cs="Times New Roman"/>
                <w:b/>
                <w:szCs w:val="26"/>
              </w:rPr>
              <w:t>Tên trường</w:t>
            </w:r>
          </w:p>
        </w:tc>
        <w:tc>
          <w:tcPr>
            <w:tcW w:w="844" w:type="pct"/>
            <w:vAlign w:val="center"/>
          </w:tcPr>
          <w:p w14:paraId="436BDC7A" w14:textId="77777777" w:rsidR="0005498E" w:rsidRPr="008C4987" w:rsidRDefault="0005498E" w:rsidP="00014AB1">
            <w:pPr>
              <w:spacing w:after="120"/>
              <w:ind w:firstLine="0"/>
              <w:jc w:val="center"/>
              <w:rPr>
                <w:b/>
              </w:rPr>
            </w:pPr>
            <w:r w:rsidRPr="008C4987">
              <w:rPr>
                <w:rFonts w:eastAsia="Times New Roman" w:cs="Times New Roman"/>
                <w:b/>
                <w:szCs w:val="26"/>
              </w:rPr>
              <w:t>Kiểu dữ liệu</w:t>
            </w:r>
          </w:p>
        </w:tc>
        <w:tc>
          <w:tcPr>
            <w:tcW w:w="3264" w:type="pct"/>
            <w:vAlign w:val="center"/>
          </w:tcPr>
          <w:p w14:paraId="1BF61DE6" w14:textId="77777777" w:rsidR="0005498E" w:rsidRPr="008C4987" w:rsidRDefault="0005498E" w:rsidP="00014AB1">
            <w:pPr>
              <w:spacing w:after="120"/>
              <w:ind w:firstLine="0"/>
              <w:jc w:val="center"/>
              <w:rPr>
                <w:b/>
              </w:rPr>
            </w:pPr>
            <w:r w:rsidRPr="008C4987">
              <w:rPr>
                <w:rFonts w:eastAsia="Times New Roman" w:cs="Times New Roman"/>
                <w:b/>
                <w:szCs w:val="26"/>
              </w:rPr>
              <w:t>Ghi chú</w:t>
            </w:r>
          </w:p>
        </w:tc>
      </w:tr>
      <w:tr w:rsidR="0005498E" w14:paraId="5F4E0F50" w14:textId="77777777" w:rsidTr="006B7FA3">
        <w:trPr>
          <w:trHeight w:val="300"/>
        </w:trPr>
        <w:tc>
          <w:tcPr>
            <w:tcW w:w="892" w:type="pct"/>
            <w:vAlign w:val="center"/>
          </w:tcPr>
          <w:p w14:paraId="45D3CD1B" w14:textId="77777777" w:rsidR="0005498E" w:rsidRDefault="0005498E" w:rsidP="00014AB1">
            <w:pPr>
              <w:spacing w:after="120"/>
              <w:ind w:firstLine="0"/>
              <w:jc w:val="center"/>
            </w:pPr>
            <w:r w:rsidRPr="60E22071">
              <w:rPr>
                <w:rFonts w:eastAsia="Times New Roman" w:cs="Times New Roman"/>
                <w:szCs w:val="26"/>
              </w:rPr>
              <w:t>student_id</w:t>
            </w:r>
          </w:p>
        </w:tc>
        <w:tc>
          <w:tcPr>
            <w:tcW w:w="844" w:type="pct"/>
            <w:vAlign w:val="center"/>
          </w:tcPr>
          <w:p w14:paraId="697054FB" w14:textId="77777777" w:rsidR="0005498E" w:rsidRDefault="0005498E" w:rsidP="00014AB1">
            <w:pPr>
              <w:spacing w:after="120"/>
              <w:ind w:firstLine="0"/>
              <w:jc w:val="center"/>
            </w:pPr>
            <w:r w:rsidRPr="60E22071">
              <w:rPr>
                <w:rFonts w:eastAsia="Times New Roman" w:cs="Times New Roman"/>
                <w:szCs w:val="26"/>
              </w:rPr>
              <w:t>nvarchar(50)</w:t>
            </w:r>
          </w:p>
        </w:tc>
        <w:tc>
          <w:tcPr>
            <w:tcW w:w="3264" w:type="pct"/>
          </w:tcPr>
          <w:p w14:paraId="157908AA" w14:textId="77777777" w:rsidR="0005498E" w:rsidRDefault="0005498E" w:rsidP="00014AB1">
            <w:pPr>
              <w:spacing w:after="120"/>
              <w:ind w:firstLine="0"/>
            </w:pPr>
            <w:r w:rsidRPr="60E22071">
              <w:rPr>
                <w:rFonts w:eastAsia="Times New Roman" w:cs="Times New Roman"/>
                <w:szCs w:val="26"/>
              </w:rPr>
              <w:t>NOT NULL, Foreign Key → Student(id), Primary Key (1)</w:t>
            </w:r>
          </w:p>
        </w:tc>
      </w:tr>
      <w:tr w:rsidR="0005498E" w14:paraId="337C5288" w14:textId="77777777" w:rsidTr="006B7FA3">
        <w:trPr>
          <w:trHeight w:val="300"/>
        </w:trPr>
        <w:tc>
          <w:tcPr>
            <w:tcW w:w="892" w:type="pct"/>
            <w:vAlign w:val="center"/>
          </w:tcPr>
          <w:p w14:paraId="50AE5AAF" w14:textId="77777777" w:rsidR="0005498E" w:rsidRDefault="0005498E" w:rsidP="00014AB1">
            <w:pPr>
              <w:spacing w:after="120"/>
              <w:ind w:firstLine="0"/>
              <w:jc w:val="center"/>
            </w:pPr>
            <w:r w:rsidRPr="60E22071">
              <w:rPr>
                <w:rFonts w:eastAsia="Times New Roman" w:cs="Times New Roman"/>
                <w:szCs w:val="26"/>
              </w:rPr>
              <w:t>class_id</w:t>
            </w:r>
          </w:p>
        </w:tc>
        <w:tc>
          <w:tcPr>
            <w:tcW w:w="844" w:type="pct"/>
            <w:vAlign w:val="center"/>
          </w:tcPr>
          <w:p w14:paraId="4BD9D79F" w14:textId="77777777" w:rsidR="0005498E" w:rsidRDefault="0005498E" w:rsidP="00014AB1">
            <w:pPr>
              <w:spacing w:after="120"/>
              <w:ind w:firstLine="0"/>
              <w:jc w:val="center"/>
            </w:pPr>
            <w:r w:rsidRPr="60E22071">
              <w:rPr>
                <w:rFonts w:eastAsia="Times New Roman" w:cs="Times New Roman"/>
                <w:szCs w:val="26"/>
              </w:rPr>
              <w:t>nvarchar(50)</w:t>
            </w:r>
          </w:p>
        </w:tc>
        <w:tc>
          <w:tcPr>
            <w:tcW w:w="3264" w:type="pct"/>
          </w:tcPr>
          <w:p w14:paraId="7F31C5C0" w14:textId="77777777" w:rsidR="0005498E" w:rsidRDefault="0005498E" w:rsidP="00014AB1">
            <w:pPr>
              <w:spacing w:after="120"/>
              <w:ind w:firstLine="0"/>
            </w:pPr>
            <w:r w:rsidRPr="60E22071">
              <w:rPr>
                <w:rFonts w:eastAsia="Times New Roman" w:cs="Times New Roman"/>
                <w:szCs w:val="26"/>
              </w:rPr>
              <w:t>NOT NULL, Foreign Key → Class(id), Primary Key (2)</w:t>
            </w:r>
          </w:p>
        </w:tc>
      </w:tr>
      <w:tr w:rsidR="0005498E" w14:paraId="6141D521" w14:textId="77777777" w:rsidTr="006B7FA3">
        <w:trPr>
          <w:trHeight w:val="300"/>
        </w:trPr>
        <w:tc>
          <w:tcPr>
            <w:tcW w:w="892" w:type="pct"/>
            <w:vAlign w:val="center"/>
          </w:tcPr>
          <w:p w14:paraId="437707F1" w14:textId="77777777" w:rsidR="0005498E" w:rsidRDefault="0005498E" w:rsidP="00014AB1">
            <w:pPr>
              <w:spacing w:after="120"/>
              <w:ind w:firstLine="0"/>
              <w:jc w:val="center"/>
            </w:pPr>
            <w:r w:rsidRPr="60E22071">
              <w:rPr>
                <w:rFonts w:eastAsia="Times New Roman" w:cs="Times New Roman"/>
                <w:szCs w:val="26"/>
              </w:rPr>
              <w:t>assigned_date</w:t>
            </w:r>
          </w:p>
        </w:tc>
        <w:tc>
          <w:tcPr>
            <w:tcW w:w="844" w:type="pct"/>
            <w:vAlign w:val="center"/>
          </w:tcPr>
          <w:p w14:paraId="48788EE7" w14:textId="77777777" w:rsidR="0005498E" w:rsidRDefault="0005498E" w:rsidP="00014AB1">
            <w:pPr>
              <w:spacing w:after="120"/>
              <w:ind w:firstLine="0"/>
              <w:jc w:val="center"/>
            </w:pPr>
            <w:r w:rsidRPr="60E22071">
              <w:rPr>
                <w:rFonts w:eastAsia="Times New Roman" w:cs="Times New Roman"/>
                <w:szCs w:val="26"/>
              </w:rPr>
              <w:t>date</w:t>
            </w:r>
          </w:p>
        </w:tc>
        <w:tc>
          <w:tcPr>
            <w:tcW w:w="3264" w:type="pct"/>
          </w:tcPr>
          <w:p w14:paraId="540F1267" w14:textId="77777777" w:rsidR="0005498E" w:rsidRDefault="0005498E" w:rsidP="00014AB1">
            <w:pPr>
              <w:spacing w:after="120"/>
              <w:ind w:firstLine="0"/>
            </w:pPr>
            <w:r w:rsidRPr="60E22071">
              <w:rPr>
                <w:rFonts w:eastAsia="Times New Roman" w:cs="Times New Roman"/>
                <w:szCs w:val="26"/>
              </w:rPr>
              <w:t>NOT NULL, ngày xếp lớp</w:t>
            </w:r>
          </w:p>
        </w:tc>
      </w:tr>
      <w:tr w:rsidR="0005498E" w14:paraId="62065DE1" w14:textId="77777777" w:rsidTr="006B7FA3">
        <w:trPr>
          <w:trHeight w:val="300"/>
        </w:trPr>
        <w:tc>
          <w:tcPr>
            <w:tcW w:w="892" w:type="pct"/>
            <w:vAlign w:val="center"/>
          </w:tcPr>
          <w:p w14:paraId="359A396B" w14:textId="77777777" w:rsidR="0005498E" w:rsidRDefault="0005498E" w:rsidP="00014AB1">
            <w:pPr>
              <w:spacing w:after="120"/>
              <w:ind w:firstLine="0"/>
              <w:jc w:val="center"/>
            </w:pPr>
            <w:r w:rsidRPr="60E22071">
              <w:rPr>
                <w:rFonts w:eastAsia="Times New Roman" w:cs="Times New Roman"/>
                <w:szCs w:val="26"/>
              </w:rPr>
              <w:t>status</w:t>
            </w:r>
          </w:p>
        </w:tc>
        <w:tc>
          <w:tcPr>
            <w:tcW w:w="844" w:type="pct"/>
            <w:vAlign w:val="center"/>
          </w:tcPr>
          <w:p w14:paraId="78997CF5" w14:textId="77777777" w:rsidR="0005498E" w:rsidRDefault="0005498E" w:rsidP="00014AB1">
            <w:pPr>
              <w:spacing w:after="120"/>
              <w:ind w:firstLine="0"/>
              <w:jc w:val="center"/>
            </w:pPr>
            <w:r w:rsidRPr="60E22071">
              <w:rPr>
                <w:rFonts w:eastAsia="Times New Roman" w:cs="Times New Roman"/>
                <w:szCs w:val="26"/>
              </w:rPr>
              <w:t>nvarchar(20)</w:t>
            </w:r>
          </w:p>
        </w:tc>
        <w:tc>
          <w:tcPr>
            <w:tcW w:w="3264" w:type="pct"/>
          </w:tcPr>
          <w:p w14:paraId="335BC0F6" w14:textId="77777777" w:rsidR="0005498E" w:rsidRDefault="0005498E" w:rsidP="00014AB1">
            <w:pPr>
              <w:spacing w:after="120"/>
              <w:ind w:firstLine="0"/>
            </w:pPr>
            <w:r w:rsidRPr="60E22071">
              <w:rPr>
                <w:rFonts w:eastAsia="Times New Roman" w:cs="Times New Roman"/>
                <w:szCs w:val="26"/>
              </w:rPr>
              <w:t xml:space="preserve">NOT NULL, </w:t>
            </w:r>
            <w:r w:rsidRPr="60E22071">
              <w:rPr>
                <w:rFonts w:ascii="Cambria Math" w:eastAsia="Times New Roman" w:hAnsi="Cambria Math" w:cs="Cambria Math"/>
                <w:szCs w:val="26"/>
              </w:rPr>
              <w:t>∈</w:t>
            </w:r>
            <w:r w:rsidRPr="60E22071">
              <w:rPr>
                <w:rFonts w:eastAsia="Times New Roman" w:cs="Times New Roman"/>
                <w:szCs w:val="26"/>
              </w:rPr>
              <w:t xml:space="preserve"> {</w:t>
            </w:r>
            <w:r w:rsidRPr="60E22071">
              <w:rPr>
                <w:rFonts w:ascii="Calibri" w:eastAsia="Times New Roman" w:hAnsi="Calibri" w:cs="Calibri"/>
                <w:szCs w:val="26"/>
              </w:rPr>
              <w:t>‘</w:t>
            </w:r>
            <w:r w:rsidRPr="60E22071">
              <w:rPr>
                <w:rFonts w:eastAsia="Times New Roman" w:cs="Times New Roman"/>
                <w:szCs w:val="26"/>
              </w:rPr>
              <w:t>learning</w:t>
            </w:r>
            <w:r w:rsidRPr="60E22071">
              <w:rPr>
                <w:rFonts w:ascii="Calibri" w:eastAsia="Times New Roman" w:hAnsi="Calibri" w:cs="Calibri"/>
                <w:szCs w:val="26"/>
              </w:rPr>
              <w:t>’</w:t>
            </w:r>
            <w:r w:rsidRPr="60E22071">
              <w:rPr>
                <w:rFonts w:eastAsia="Times New Roman" w:cs="Times New Roman"/>
                <w:szCs w:val="26"/>
              </w:rPr>
              <w:t xml:space="preserve">, </w:t>
            </w:r>
            <w:r w:rsidRPr="60E22071">
              <w:rPr>
                <w:rFonts w:ascii="Calibri" w:eastAsia="Times New Roman" w:hAnsi="Calibri" w:cs="Calibri"/>
                <w:szCs w:val="26"/>
              </w:rPr>
              <w:t>‘</w:t>
            </w:r>
            <w:r w:rsidRPr="60E22071">
              <w:rPr>
                <w:rFonts w:eastAsia="Times New Roman" w:cs="Times New Roman"/>
                <w:szCs w:val="26"/>
              </w:rPr>
              <w:t>pass</w:t>
            </w:r>
            <w:r w:rsidRPr="60E22071">
              <w:rPr>
                <w:rFonts w:ascii="Calibri" w:eastAsia="Times New Roman" w:hAnsi="Calibri" w:cs="Calibri"/>
                <w:szCs w:val="26"/>
              </w:rPr>
              <w:t>’</w:t>
            </w:r>
            <w:r w:rsidRPr="60E22071">
              <w:rPr>
                <w:rFonts w:eastAsia="Times New Roman" w:cs="Times New Roman"/>
                <w:szCs w:val="26"/>
              </w:rPr>
              <w:t xml:space="preserve">, </w:t>
            </w:r>
            <w:r w:rsidRPr="60E22071">
              <w:rPr>
                <w:rFonts w:ascii="Calibri" w:eastAsia="Times New Roman" w:hAnsi="Calibri" w:cs="Calibri"/>
                <w:szCs w:val="26"/>
              </w:rPr>
              <w:t>‘</w:t>
            </w:r>
            <w:r w:rsidRPr="60E22071">
              <w:rPr>
                <w:rFonts w:eastAsia="Times New Roman" w:cs="Times New Roman"/>
                <w:szCs w:val="26"/>
              </w:rPr>
              <w:t>not pass’}</w:t>
            </w:r>
          </w:p>
        </w:tc>
      </w:tr>
    </w:tbl>
    <w:p w14:paraId="294C69A4" w14:textId="1D005D45" w:rsidR="00915774" w:rsidRDefault="00915774" w:rsidP="4A7C0575">
      <w:pPr>
        <w:ind w:firstLine="0"/>
        <w:jc w:val="left"/>
        <w:rPr>
          <w:rFonts w:eastAsia="Times New Roman" w:cs="Times New Roman"/>
        </w:rPr>
      </w:pPr>
    </w:p>
    <w:p w14:paraId="494331FE" w14:textId="77777777" w:rsidR="00915774" w:rsidRDefault="00915774">
      <w:pPr>
        <w:spacing w:before="0" w:after="160" w:line="259" w:lineRule="auto"/>
        <w:ind w:firstLine="0"/>
        <w:jc w:val="left"/>
        <w:rPr>
          <w:rFonts w:eastAsia="Times New Roman" w:cs="Times New Roman"/>
        </w:rPr>
      </w:pPr>
      <w:r>
        <w:rPr>
          <w:rFonts w:eastAsia="Times New Roman" w:cs="Times New Roman"/>
        </w:rPr>
        <w:br w:type="page"/>
      </w:r>
    </w:p>
    <w:p w14:paraId="60E3BB79" w14:textId="77777777" w:rsidR="0005498E" w:rsidRDefault="0005498E" w:rsidP="4A7C0575">
      <w:pPr>
        <w:ind w:firstLine="0"/>
        <w:jc w:val="left"/>
        <w:rPr>
          <w:rFonts w:eastAsia="Times New Roman" w:cs="Times New Roman"/>
        </w:rPr>
      </w:pPr>
    </w:p>
    <w:p w14:paraId="017AEC57" w14:textId="01071283" w:rsidR="006B7FA3" w:rsidRDefault="006B7FA3" w:rsidP="006B7FA3">
      <w:pPr>
        <w:pStyle w:val="CaptionHnh"/>
      </w:pPr>
      <w:bookmarkStart w:id="186" w:name="_Toc216388882"/>
      <w:r>
        <w:t xml:space="preserve">Bảng </w:t>
      </w:r>
      <w:r>
        <w:fldChar w:fldCharType="begin"/>
      </w:r>
      <w:r>
        <w:instrText>STYLEREF 1 \s</w:instrText>
      </w:r>
      <w:r>
        <w:fldChar w:fldCharType="separate"/>
      </w:r>
      <w:r w:rsidR="00012714">
        <w:rPr>
          <w:noProof/>
        </w:rPr>
        <w:t>2</w:t>
      </w:r>
      <w:r>
        <w:fldChar w:fldCharType="end"/>
      </w:r>
      <w:r w:rsidR="00012714">
        <w:t>.</w:t>
      </w:r>
      <w:r>
        <w:fldChar w:fldCharType="begin"/>
      </w:r>
      <w:r>
        <w:instrText>SEQ Bảng \* ARABIC \s 1</w:instrText>
      </w:r>
      <w:r>
        <w:fldChar w:fldCharType="separate"/>
      </w:r>
      <w:r w:rsidR="00012714">
        <w:rPr>
          <w:noProof/>
        </w:rPr>
        <w:t>9</w:t>
      </w:r>
      <w:r>
        <w:fldChar w:fldCharType="end"/>
      </w:r>
      <w:r>
        <w:t xml:space="preserve">. Bảng </w:t>
      </w:r>
      <w:r w:rsidR="00915774">
        <w:t>T</w:t>
      </w:r>
      <w:r>
        <w:t xml:space="preserve">hực thể </w:t>
      </w:r>
      <w:r w:rsidR="2CDFC7B9">
        <w:t>Buổi</w:t>
      </w:r>
      <w:r>
        <w:t xml:space="preserve"> học</w:t>
      </w:r>
      <w:bookmarkEnd w:id="186"/>
    </w:p>
    <w:tbl>
      <w:tblPr>
        <w:tblStyle w:val="TableGrid"/>
        <w:tblW w:w="5000" w:type="pct"/>
        <w:tblLook w:val="06A0" w:firstRow="1" w:lastRow="0" w:firstColumn="1" w:lastColumn="0" w:noHBand="1" w:noVBand="1"/>
      </w:tblPr>
      <w:tblGrid>
        <w:gridCol w:w="1531"/>
        <w:gridCol w:w="1636"/>
        <w:gridCol w:w="5893"/>
      </w:tblGrid>
      <w:tr w:rsidR="00A32008" w14:paraId="34C43E60" w14:textId="77777777" w:rsidTr="00A32008">
        <w:trPr>
          <w:trHeight w:val="300"/>
        </w:trPr>
        <w:tc>
          <w:tcPr>
            <w:tcW w:w="5000" w:type="pct"/>
            <w:gridSpan w:val="3"/>
            <w:vAlign w:val="center"/>
          </w:tcPr>
          <w:p w14:paraId="12A3E63C" w14:textId="37D9926A" w:rsidR="00A32008" w:rsidRPr="008C4987" w:rsidRDefault="00232666" w:rsidP="00107D1A">
            <w:pPr>
              <w:spacing w:after="120"/>
              <w:ind w:firstLine="0"/>
              <w:jc w:val="center"/>
              <w:rPr>
                <w:rFonts w:eastAsia="Times New Roman" w:cs="Times New Roman"/>
                <w:b/>
                <w:szCs w:val="26"/>
              </w:rPr>
            </w:pPr>
            <w:r>
              <w:rPr>
                <w:rFonts w:eastAsia="Times New Roman" w:cs="Times New Roman"/>
                <w:b/>
                <w:szCs w:val="26"/>
              </w:rPr>
              <w:t>SCHEDULE</w:t>
            </w:r>
          </w:p>
        </w:tc>
      </w:tr>
      <w:tr w:rsidR="0005498E" w14:paraId="66AD5FE4" w14:textId="77777777" w:rsidTr="00232666">
        <w:trPr>
          <w:trHeight w:val="283"/>
        </w:trPr>
        <w:tc>
          <w:tcPr>
            <w:tcW w:w="815" w:type="pct"/>
            <w:vAlign w:val="center"/>
          </w:tcPr>
          <w:p w14:paraId="2F5C131A" w14:textId="77777777" w:rsidR="0005498E" w:rsidRPr="008C4987" w:rsidRDefault="0005498E" w:rsidP="00232666">
            <w:pPr>
              <w:spacing w:after="120" w:line="240" w:lineRule="auto"/>
              <w:ind w:firstLine="0"/>
              <w:jc w:val="center"/>
              <w:rPr>
                <w:b/>
              </w:rPr>
            </w:pPr>
            <w:r w:rsidRPr="008C4987">
              <w:rPr>
                <w:rFonts w:eastAsia="Times New Roman" w:cs="Times New Roman"/>
                <w:b/>
                <w:szCs w:val="26"/>
              </w:rPr>
              <w:t>Tên trường</w:t>
            </w:r>
          </w:p>
        </w:tc>
        <w:tc>
          <w:tcPr>
            <w:tcW w:w="918" w:type="pct"/>
            <w:vAlign w:val="center"/>
          </w:tcPr>
          <w:p w14:paraId="40EAA670" w14:textId="273676AA" w:rsidR="0005498E" w:rsidRPr="00EA6ECB" w:rsidRDefault="0005498E" w:rsidP="00EA6ECB">
            <w:pPr>
              <w:spacing w:before="80" w:after="80" w:line="240" w:lineRule="auto"/>
              <w:ind w:firstLine="0"/>
              <w:jc w:val="center"/>
              <w:rPr>
                <w:rFonts w:eastAsia="Times New Roman" w:cs="Times New Roman"/>
                <w:b/>
                <w:bCs/>
                <w:szCs w:val="26"/>
              </w:rPr>
            </w:pPr>
            <w:r w:rsidRPr="008C4987">
              <w:rPr>
                <w:rFonts w:eastAsia="Times New Roman" w:cs="Times New Roman"/>
                <w:b/>
                <w:szCs w:val="26"/>
              </w:rPr>
              <w:t>Kiểu dữ liệu</w:t>
            </w:r>
          </w:p>
        </w:tc>
        <w:tc>
          <w:tcPr>
            <w:tcW w:w="3267" w:type="pct"/>
            <w:vAlign w:val="center"/>
          </w:tcPr>
          <w:p w14:paraId="04FFDC26" w14:textId="77777777" w:rsidR="0005498E" w:rsidRPr="008C4987" w:rsidRDefault="0005498E" w:rsidP="00232666">
            <w:pPr>
              <w:spacing w:after="120" w:line="240" w:lineRule="auto"/>
              <w:ind w:firstLine="0"/>
              <w:jc w:val="center"/>
              <w:rPr>
                <w:b/>
              </w:rPr>
            </w:pPr>
            <w:r w:rsidRPr="008C4987">
              <w:rPr>
                <w:rFonts w:eastAsia="Times New Roman" w:cs="Times New Roman"/>
                <w:b/>
                <w:szCs w:val="26"/>
              </w:rPr>
              <w:t>Ghi chú</w:t>
            </w:r>
          </w:p>
        </w:tc>
      </w:tr>
      <w:tr w:rsidR="0005498E" w14:paraId="490BAF82" w14:textId="77777777" w:rsidTr="00232666">
        <w:trPr>
          <w:trHeight w:val="300"/>
        </w:trPr>
        <w:tc>
          <w:tcPr>
            <w:tcW w:w="815" w:type="pct"/>
            <w:vAlign w:val="center"/>
          </w:tcPr>
          <w:p w14:paraId="24448F9D" w14:textId="77777777" w:rsidR="0005498E" w:rsidRDefault="0005498E" w:rsidP="00107D1A">
            <w:pPr>
              <w:spacing w:after="120"/>
              <w:ind w:firstLine="0"/>
              <w:jc w:val="center"/>
            </w:pPr>
            <w:r w:rsidRPr="08436395">
              <w:rPr>
                <w:rFonts w:eastAsia="Times New Roman" w:cs="Times New Roman"/>
                <w:szCs w:val="26"/>
              </w:rPr>
              <w:t>id</w:t>
            </w:r>
          </w:p>
        </w:tc>
        <w:tc>
          <w:tcPr>
            <w:tcW w:w="918" w:type="pct"/>
            <w:vAlign w:val="center"/>
          </w:tcPr>
          <w:p w14:paraId="75462F15" w14:textId="77777777" w:rsidR="0005498E" w:rsidRDefault="0005498E" w:rsidP="00107D1A">
            <w:pPr>
              <w:spacing w:after="120"/>
              <w:ind w:firstLine="0"/>
              <w:jc w:val="center"/>
            </w:pPr>
            <w:r w:rsidRPr="08436395">
              <w:rPr>
                <w:rFonts w:eastAsia="Times New Roman" w:cs="Times New Roman"/>
                <w:szCs w:val="26"/>
              </w:rPr>
              <w:t>nvarchar(50)</w:t>
            </w:r>
          </w:p>
        </w:tc>
        <w:tc>
          <w:tcPr>
            <w:tcW w:w="3267" w:type="pct"/>
          </w:tcPr>
          <w:p w14:paraId="2089298C" w14:textId="77777777" w:rsidR="0005498E" w:rsidRDefault="0005498E" w:rsidP="00107D1A">
            <w:pPr>
              <w:spacing w:after="120"/>
              <w:ind w:firstLine="0"/>
            </w:pPr>
            <w:r w:rsidRPr="34CADEBE">
              <w:rPr>
                <w:rFonts w:eastAsia="Times New Roman" w:cs="Times New Roman"/>
                <w:szCs w:val="26"/>
              </w:rPr>
              <w:t>NOT NULL, Primary Key (mã buổi học)</w:t>
            </w:r>
          </w:p>
        </w:tc>
      </w:tr>
      <w:tr w:rsidR="0005498E" w14:paraId="4D0B84A7" w14:textId="77777777" w:rsidTr="00232666">
        <w:trPr>
          <w:trHeight w:val="300"/>
        </w:trPr>
        <w:tc>
          <w:tcPr>
            <w:tcW w:w="815" w:type="pct"/>
            <w:vAlign w:val="center"/>
          </w:tcPr>
          <w:p w14:paraId="6058EB49" w14:textId="77777777" w:rsidR="0005498E" w:rsidRDefault="0005498E" w:rsidP="00107D1A">
            <w:pPr>
              <w:spacing w:after="120"/>
              <w:ind w:firstLine="0"/>
              <w:jc w:val="center"/>
            </w:pPr>
            <w:r w:rsidRPr="08436395">
              <w:rPr>
                <w:rFonts w:eastAsia="Times New Roman" w:cs="Times New Roman"/>
                <w:szCs w:val="26"/>
              </w:rPr>
              <w:t>class_id</w:t>
            </w:r>
          </w:p>
        </w:tc>
        <w:tc>
          <w:tcPr>
            <w:tcW w:w="918" w:type="pct"/>
            <w:vAlign w:val="center"/>
          </w:tcPr>
          <w:p w14:paraId="4E474049" w14:textId="77777777" w:rsidR="0005498E" w:rsidRDefault="0005498E" w:rsidP="00107D1A">
            <w:pPr>
              <w:spacing w:after="120"/>
              <w:ind w:firstLine="0"/>
              <w:jc w:val="center"/>
            </w:pPr>
            <w:r w:rsidRPr="08436395">
              <w:rPr>
                <w:rFonts w:eastAsia="Times New Roman" w:cs="Times New Roman"/>
                <w:szCs w:val="26"/>
              </w:rPr>
              <w:t>nvarchar(50)</w:t>
            </w:r>
          </w:p>
        </w:tc>
        <w:tc>
          <w:tcPr>
            <w:tcW w:w="3267" w:type="pct"/>
          </w:tcPr>
          <w:p w14:paraId="1E7A1886" w14:textId="77777777" w:rsidR="0005498E" w:rsidRDefault="0005498E" w:rsidP="00107D1A">
            <w:pPr>
              <w:spacing w:after="120"/>
              <w:ind w:firstLine="0"/>
            </w:pPr>
            <w:r w:rsidRPr="34CADEBE">
              <w:rPr>
                <w:rFonts w:eastAsia="Times New Roman" w:cs="Times New Roman"/>
                <w:szCs w:val="26"/>
              </w:rPr>
              <w:t>NOT NULL, Foreign Key → Class(id)</w:t>
            </w:r>
          </w:p>
        </w:tc>
      </w:tr>
      <w:tr w:rsidR="0005498E" w14:paraId="0DFA817F" w14:textId="77777777" w:rsidTr="00232666">
        <w:trPr>
          <w:trHeight w:val="300"/>
        </w:trPr>
        <w:tc>
          <w:tcPr>
            <w:tcW w:w="815" w:type="pct"/>
            <w:vAlign w:val="center"/>
          </w:tcPr>
          <w:p w14:paraId="4DECC871" w14:textId="77777777" w:rsidR="0005498E" w:rsidRDefault="0005498E" w:rsidP="00107D1A">
            <w:pPr>
              <w:spacing w:after="120"/>
              <w:ind w:firstLine="0"/>
              <w:jc w:val="center"/>
            </w:pPr>
            <w:r w:rsidRPr="08436395">
              <w:rPr>
                <w:rFonts w:eastAsia="Times New Roman" w:cs="Times New Roman"/>
                <w:szCs w:val="26"/>
              </w:rPr>
              <w:t>session_date</w:t>
            </w:r>
          </w:p>
        </w:tc>
        <w:tc>
          <w:tcPr>
            <w:tcW w:w="918" w:type="pct"/>
            <w:vAlign w:val="center"/>
          </w:tcPr>
          <w:p w14:paraId="0FD285B9" w14:textId="77777777" w:rsidR="0005498E" w:rsidRDefault="0005498E" w:rsidP="00107D1A">
            <w:pPr>
              <w:spacing w:after="120"/>
              <w:ind w:firstLine="0"/>
              <w:jc w:val="center"/>
            </w:pPr>
            <w:r w:rsidRPr="08436395">
              <w:rPr>
                <w:rFonts w:eastAsia="Times New Roman" w:cs="Times New Roman"/>
                <w:szCs w:val="26"/>
              </w:rPr>
              <w:t>date</w:t>
            </w:r>
          </w:p>
        </w:tc>
        <w:tc>
          <w:tcPr>
            <w:tcW w:w="3267" w:type="pct"/>
          </w:tcPr>
          <w:p w14:paraId="1A60C88D" w14:textId="77777777" w:rsidR="0005498E" w:rsidRDefault="0005498E" w:rsidP="00107D1A">
            <w:pPr>
              <w:spacing w:after="120"/>
              <w:ind w:firstLine="0"/>
            </w:pPr>
            <w:r w:rsidRPr="34CADEBE">
              <w:rPr>
                <w:rFonts w:eastAsia="Times New Roman" w:cs="Times New Roman"/>
                <w:szCs w:val="26"/>
              </w:rPr>
              <w:t>NOT NULL, ngày học</w:t>
            </w:r>
          </w:p>
        </w:tc>
      </w:tr>
      <w:tr w:rsidR="0005498E" w14:paraId="3215F974" w14:textId="77777777" w:rsidTr="00232666">
        <w:trPr>
          <w:trHeight w:val="300"/>
        </w:trPr>
        <w:tc>
          <w:tcPr>
            <w:tcW w:w="815" w:type="pct"/>
            <w:vAlign w:val="center"/>
          </w:tcPr>
          <w:p w14:paraId="5E46A86C" w14:textId="77777777" w:rsidR="0005498E" w:rsidRDefault="0005498E" w:rsidP="00107D1A">
            <w:pPr>
              <w:spacing w:after="120"/>
              <w:ind w:firstLine="0"/>
              <w:jc w:val="center"/>
            </w:pPr>
            <w:r w:rsidRPr="08436395">
              <w:rPr>
                <w:rFonts w:eastAsia="Times New Roman" w:cs="Times New Roman"/>
                <w:szCs w:val="26"/>
              </w:rPr>
              <w:t>start_time</w:t>
            </w:r>
          </w:p>
        </w:tc>
        <w:tc>
          <w:tcPr>
            <w:tcW w:w="918" w:type="pct"/>
            <w:vAlign w:val="center"/>
          </w:tcPr>
          <w:p w14:paraId="57B8156B" w14:textId="77777777" w:rsidR="0005498E" w:rsidRDefault="0005498E" w:rsidP="00107D1A">
            <w:pPr>
              <w:spacing w:after="120"/>
              <w:ind w:firstLine="0"/>
              <w:jc w:val="center"/>
            </w:pPr>
            <w:r w:rsidRPr="08436395">
              <w:rPr>
                <w:rFonts w:eastAsia="Times New Roman" w:cs="Times New Roman"/>
                <w:szCs w:val="26"/>
              </w:rPr>
              <w:t>time</w:t>
            </w:r>
          </w:p>
        </w:tc>
        <w:tc>
          <w:tcPr>
            <w:tcW w:w="3267" w:type="pct"/>
          </w:tcPr>
          <w:p w14:paraId="4C1A9013" w14:textId="77777777" w:rsidR="0005498E" w:rsidRDefault="0005498E" w:rsidP="00107D1A">
            <w:pPr>
              <w:spacing w:after="120"/>
              <w:ind w:firstLine="0"/>
            </w:pPr>
            <w:r w:rsidRPr="34CADEBE">
              <w:rPr>
                <w:rFonts w:eastAsia="Times New Roman" w:cs="Times New Roman"/>
                <w:szCs w:val="26"/>
              </w:rPr>
              <w:t>NOT NULL, giờ bắt đầu</w:t>
            </w:r>
          </w:p>
        </w:tc>
      </w:tr>
      <w:tr w:rsidR="0005498E" w14:paraId="303EAC10" w14:textId="77777777" w:rsidTr="00232666">
        <w:trPr>
          <w:trHeight w:val="300"/>
        </w:trPr>
        <w:tc>
          <w:tcPr>
            <w:tcW w:w="815" w:type="pct"/>
            <w:vAlign w:val="center"/>
          </w:tcPr>
          <w:p w14:paraId="100F94BC" w14:textId="77777777" w:rsidR="0005498E" w:rsidRDefault="0005498E" w:rsidP="00107D1A">
            <w:pPr>
              <w:spacing w:after="120"/>
              <w:ind w:firstLine="0"/>
              <w:jc w:val="center"/>
            </w:pPr>
            <w:r w:rsidRPr="08436395">
              <w:rPr>
                <w:rFonts w:eastAsia="Times New Roman" w:cs="Times New Roman"/>
                <w:szCs w:val="26"/>
              </w:rPr>
              <w:t>end_time</w:t>
            </w:r>
          </w:p>
        </w:tc>
        <w:tc>
          <w:tcPr>
            <w:tcW w:w="918" w:type="pct"/>
            <w:vAlign w:val="center"/>
          </w:tcPr>
          <w:p w14:paraId="40C9AF9D" w14:textId="77777777" w:rsidR="0005498E" w:rsidRDefault="0005498E" w:rsidP="00107D1A">
            <w:pPr>
              <w:spacing w:after="120"/>
              <w:ind w:firstLine="0"/>
              <w:jc w:val="center"/>
            </w:pPr>
            <w:r w:rsidRPr="34CADEBE">
              <w:rPr>
                <w:rFonts w:eastAsia="Times New Roman" w:cs="Times New Roman"/>
                <w:szCs w:val="26"/>
              </w:rPr>
              <w:t>time</w:t>
            </w:r>
          </w:p>
        </w:tc>
        <w:tc>
          <w:tcPr>
            <w:tcW w:w="3267" w:type="pct"/>
          </w:tcPr>
          <w:p w14:paraId="1462E02C" w14:textId="77777777" w:rsidR="0005498E" w:rsidRDefault="0005498E" w:rsidP="00107D1A">
            <w:pPr>
              <w:spacing w:after="120"/>
              <w:ind w:firstLine="0"/>
            </w:pPr>
            <w:r w:rsidRPr="34CADEBE">
              <w:rPr>
                <w:rFonts w:eastAsia="Times New Roman" w:cs="Times New Roman"/>
                <w:szCs w:val="26"/>
              </w:rPr>
              <w:t>NOT NULL, giờ kết thúc</w:t>
            </w:r>
          </w:p>
        </w:tc>
      </w:tr>
      <w:tr w:rsidR="0005498E" w14:paraId="29445EDC" w14:textId="77777777" w:rsidTr="00232666">
        <w:trPr>
          <w:trHeight w:val="300"/>
        </w:trPr>
        <w:tc>
          <w:tcPr>
            <w:tcW w:w="815" w:type="pct"/>
            <w:vAlign w:val="center"/>
          </w:tcPr>
          <w:p w14:paraId="6F5B9E80" w14:textId="77777777" w:rsidR="0005498E" w:rsidRDefault="0005498E" w:rsidP="00107D1A">
            <w:pPr>
              <w:spacing w:after="120"/>
              <w:ind w:firstLine="0"/>
              <w:jc w:val="center"/>
            </w:pPr>
            <w:r w:rsidRPr="08436395">
              <w:rPr>
                <w:rFonts w:eastAsia="Times New Roman" w:cs="Times New Roman"/>
                <w:szCs w:val="26"/>
              </w:rPr>
              <w:t>room</w:t>
            </w:r>
          </w:p>
        </w:tc>
        <w:tc>
          <w:tcPr>
            <w:tcW w:w="918" w:type="pct"/>
            <w:vAlign w:val="center"/>
          </w:tcPr>
          <w:p w14:paraId="28DC99A6" w14:textId="77777777" w:rsidR="0005498E" w:rsidRDefault="0005498E" w:rsidP="00107D1A">
            <w:pPr>
              <w:spacing w:after="120"/>
              <w:ind w:firstLine="0"/>
              <w:jc w:val="center"/>
            </w:pPr>
            <w:r w:rsidRPr="34CADEBE">
              <w:rPr>
                <w:rFonts w:eastAsia="Times New Roman" w:cs="Times New Roman"/>
                <w:szCs w:val="26"/>
              </w:rPr>
              <w:t>nvarchar(50)</w:t>
            </w:r>
          </w:p>
        </w:tc>
        <w:tc>
          <w:tcPr>
            <w:tcW w:w="3267" w:type="pct"/>
          </w:tcPr>
          <w:p w14:paraId="31FF469A" w14:textId="77777777" w:rsidR="0005498E" w:rsidRDefault="0005498E" w:rsidP="00107D1A">
            <w:pPr>
              <w:spacing w:after="120"/>
              <w:ind w:firstLine="0"/>
            </w:pPr>
            <w:r w:rsidRPr="34CADEBE">
              <w:rPr>
                <w:rFonts w:eastAsia="Times New Roman" w:cs="Times New Roman"/>
                <w:szCs w:val="26"/>
              </w:rPr>
              <w:t>NULL, phòng học</w:t>
            </w:r>
          </w:p>
        </w:tc>
      </w:tr>
      <w:tr w:rsidR="0005498E" w14:paraId="17739AED" w14:textId="77777777" w:rsidTr="00232666">
        <w:trPr>
          <w:trHeight w:val="300"/>
        </w:trPr>
        <w:tc>
          <w:tcPr>
            <w:tcW w:w="815" w:type="pct"/>
            <w:vAlign w:val="center"/>
          </w:tcPr>
          <w:p w14:paraId="3EF7DA64" w14:textId="77777777" w:rsidR="0005498E" w:rsidRDefault="0005498E" w:rsidP="00107D1A">
            <w:pPr>
              <w:spacing w:after="120"/>
              <w:ind w:firstLine="0"/>
              <w:jc w:val="center"/>
            </w:pPr>
            <w:r w:rsidRPr="08436395">
              <w:rPr>
                <w:rFonts w:eastAsia="Times New Roman" w:cs="Times New Roman"/>
                <w:szCs w:val="26"/>
              </w:rPr>
              <w:t>teacher_id</w:t>
            </w:r>
          </w:p>
        </w:tc>
        <w:tc>
          <w:tcPr>
            <w:tcW w:w="918" w:type="pct"/>
            <w:vAlign w:val="center"/>
          </w:tcPr>
          <w:p w14:paraId="4581F835" w14:textId="77777777" w:rsidR="0005498E" w:rsidRDefault="0005498E" w:rsidP="00107D1A">
            <w:pPr>
              <w:spacing w:after="120"/>
              <w:ind w:firstLine="0"/>
              <w:jc w:val="center"/>
            </w:pPr>
            <w:r w:rsidRPr="34CADEBE">
              <w:rPr>
                <w:rFonts w:eastAsia="Times New Roman" w:cs="Times New Roman"/>
                <w:szCs w:val="26"/>
              </w:rPr>
              <w:t>nvarchar(50)</w:t>
            </w:r>
          </w:p>
        </w:tc>
        <w:tc>
          <w:tcPr>
            <w:tcW w:w="3267" w:type="pct"/>
          </w:tcPr>
          <w:p w14:paraId="261BE6D7" w14:textId="77777777" w:rsidR="0005498E" w:rsidRDefault="0005498E" w:rsidP="00107D1A">
            <w:pPr>
              <w:spacing w:after="120"/>
              <w:ind w:firstLine="0"/>
            </w:pPr>
            <w:r w:rsidRPr="34CADEBE">
              <w:rPr>
                <w:rFonts w:eastAsia="Times New Roman" w:cs="Times New Roman"/>
                <w:szCs w:val="26"/>
              </w:rPr>
              <w:t>NULL, Foreign Key → Teacher(id), giáo viên dạy buổi đó (có thể khác giáo viên chính)</w:t>
            </w:r>
          </w:p>
        </w:tc>
      </w:tr>
    </w:tbl>
    <w:p w14:paraId="490B4140" w14:textId="73B7A1E3" w:rsidR="0005498E" w:rsidRDefault="0005498E" w:rsidP="4A7C0575">
      <w:pPr>
        <w:ind w:firstLine="0"/>
        <w:jc w:val="left"/>
        <w:rPr>
          <w:rFonts w:eastAsia="Times New Roman" w:cs="Times New Roman"/>
        </w:rPr>
      </w:pPr>
    </w:p>
    <w:p w14:paraId="33677EE4" w14:textId="68D3A038" w:rsidR="006B7FA3" w:rsidRDefault="006B7FA3" w:rsidP="006B7FA3">
      <w:pPr>
        <w:pStyle w:val="CaptionHnh"/>
      </w:pPr>
      <w:bookmarkStart w:id="187" w:name="_Toc216388883"/>
      <w:r>
        <w:t xml:space="preserve">Bảng </w:t>
      </w:r>
      <w:r>
        <w:fldChar w:fldCharType="begin"/>
      </w:r>
      <w:r>
        <w:instrText>STYLEREF 1 \s</w:instrText>
      </w:r>
      <w:r>
        <w:fldChar w:fldCharType="separate"/>
      </w:r>
      <w:r w:rsidR="00012714">
        <w:rPr>
          <w:noProof/>
        </w:rPr>
        <w:t>2</w:t>
      </w:r>
      <w:r>
        <w:fldChar w:fldCharType="end"/>
      </w:r>
      <w:r w:rsidR="00012714">
        <w:t>.</w:t>
      </w:r>
      <w:r>
        <w:fldChar w:fldCharType="begin"/>
      </w:r>
      <w:r>
        <w:instrText>SEQ Bảng \* ARABIC \s 1</w:instrText>
      </w:r>
      <w:r>
        <w:fldChar w:fldCharType="separate"/>
      </w:r>
      <w:r w:rsidR="00012714">
        <w:rPr>
          <w:noProof/>
        </w:rPr>
        <w:t>10</w:t>
      </w:r>
      <w:r>
        <w:fldChar w:fldCharType="end"/>
      </w:r>
      <w:r>
        <w:t xml:space="preserve">. Bảng </w:t>
      </w:r>
      <w:r w:rsidR="00915774">
        <w:t>T</w:t>
      </w:r>
      <w:r>
        <w:t>hực thể Điểm danh</w:t>
      </w:r>
      <w:bookmarkEnd w:id="187"/>
    </w:p>
    <w:tbl>
      <w:tblPr>
        <w:tblStyle w:val="TableGrid"/>
        <w:tblW w:w="5000" w:type="pct"/>
        <w:tblLook w:val="06A0" w:firstRow="1" w:lastRow="0" w:firstColumn="1" w:lastColumn="0" w:noHBand="1" w:noVBand="1"/>
      </w:tblPr>
      <w:tblGrid>
        <w:gridCol w:w="1533"/>
        <w:gridCol w:w="1743"/>
        <w:gridCol w:w="5784"/>
      </w:tblGrid>
      <w:tr w:rsidR="00232666" w14:paraId="077A7C1D" w14:textId="77777777" w:rsidTr="00B331F0">
        <w:trPr>
          <w:trHeight w:val="300"/>
        </w:trPr>
        <w:tc>
          <w:tcPr>
            <w:tcW w:w="5000" w:type="pct"/>
            <w:gridSpan w:val="3"/>
            <w:vAlign w:val="center"/>
          </w:tcPr>
          <w:p w14:paraId="18D39150" w14:textId="1DFFD201" w:rsidR="00232666" w:rsidRPr="350BDEA3" w:rsidRDefault="00232666" w:rsidP="350BDEA3">
            <w:pPr>
              <w:spacing w:after="120"/>
              <w:ind w:firstLine="0"/>
              <w:jc w:val="center"/>
              <w:rPr>
                <w:rFonts w:eastAsia="Times New Roman" w:cs="Times New Roman"/>
                <w:b/>
                <w:bCs/>
              </w:rPr>
            </w:pPr>
            <w:r>
              <w:rPr>
                <w:rFonts w:eastAsia="Times New Roman" w:cs="Times New Roman"/>
                <w:b/>
                <w:bCs/>
              </w:rPr>
              <w:t>ATTENDANCE</w:t>
            </w:r>
          </w:p>
        </w:tc>
      </w:tr>
      <w:tr w:rsidR="0005498E" w14:paraId="225DFC88" w14:textId="77777777" w:rsidTr="00B331F0">
        <w:trPr>
          <w:trHeight w:val="300"/>
        </w:trPr>
        <w:tc>
          <w:tcPr>
            <w:tcW w:w="846" w:type="pct"/>
            <w:vAlign w:val="center"/>
          </w:tcPr>
          <w:p w14:paraId="6FE16DBD" w14:textId="2DC77459" w:rsidR="0005498E" w:rsidRPr="002D15D2" w:rsidRDefault="350BDEA3" w:rsidP="350BDEA3">
            <w:pPr>
              <w:spacing w:after="120"/>
              <w:ind w:firstLine="0"/>
              <w:jc w:val="center"/>
              <w:rPr>
                <w:b/>
                <w:bCs/>
              </w:rPr>
            </w:pPr>
            <w:r w:rsidRPr="350BDEA3">
              <w:rPr>
                <w:rFonts w:eastAsia="Times New Roman" w:cs="Times New Roman"/>
                <w:b/>
                <w:bCs/>
              </w:rPr>
              <w:t>Tên</w:t>
            </w:r>
            <w:r w:rsidR="00EA6ECB">
              <w:rPr>
                <w:rFonts w:eastAsia="Times New Roman" w:cs="Times New Roman"/>
                <w:b/>
                <w:bCs/>
              </w:rPr>
              <w:t xml:space="preserve"> </w:t>
            </w:r>
            <w:r w:rsidRPr="350BDEA3">
              <w:rPr>
                <w:rFonts w:eastAsia="Times New Roman" w:cs="Times New Roman"/>
                <w:b/>
                <w:bCs/>
              </w:rPr>
              <w:t>trường</w:t>
            </w:r>
          </w:p>
        </w:tc>
        <w:tc>
          <w:tcPr>
            <w:tcW w:w="962" w:type="pct"/>
            <w:vAlign w:val="center"/>
          </w:tcPr>
          <w:p w14:paraId="363BE38C" w14:textId="77777777" w:rsidR="0005498E" w:rsidRPr="002D15D2" w:rsidRDefault="350BDEA3" w:rsidP="350BDEA3">
            <w:pPr>
              <w:spacing w:after="120"/>
              <w:ind w:firstLine="0"/>
              <w:jc w:val="center"/>
              <w:rPr>
                <w:b/>
                <w:bCs/>
              </w:rPr>
            </w:pPr>
            <w:r w:rsidRPr="350BDEA3">
              <w:rPr>
                <w:rFonts w:eastAsia="Times New Roman" w:cs="Times New Roman"/>
                <w:b/>
                <w:bCs/>
              </w:rPr>
              <w:t>Kiểu dữ liệu</w:t>
            </w:r>
          </w:p>
        </w:tc>
        <w:tc>
          <w:tcPr>
            <w:tcW w:w="3192" w:type="pct"/>
            <w:vAlign w:val="center"/>
          </w:tcPr>
          <w:p w14:paraId="32953D50" w14:textId="77777777" w:rsidR="0005498E" w:rsidRPr="002D15D2" w:rsidRDefault="350BDEA3" w:rsidP="350BDEA3">
            <w:pPr>
              <w:spacing w:after="120"/>
              <w:ind w:firstLine="0"/>
              <w:jc w:val="center"/>
              <w:rPr>
                <w:b/>
                <w:bCs/>
              </w:rPr>
            </w:pPr>
            <w:r w:rsidRPr="350BDEA3">
              <w:rPr>
                <w:rFonts w:eastAsia="Times New Roman" w:cs="Times New Roman"/>
                <w:b/>
                <w:bCs/>
              </w:rPr>
              <w:t>Ghi chú</w:t>
            </w:r>
          </w:p>
        </w:tc>
      </w:tr>
      <w:tr w:rsidR="0005498E" w14:paraId="6F224FAE" w14:textId="77777777" w:rsidTr="00B331F0">
        <w:trPr>
          <w:trHeight w:val="300"/>
        </w:trPr>
        <w:tc>
          <w:tcPr>
            <w:tcW w:w="846" w:type="pct"/>
            <w:vAlign w:val="center"/>
          </w:tcPr>
          <w:p w14:paraId="0AADB86A" w14:textId="77777777" w:rsidR="0005498E" w:rsidRDefault="350BDEA3" w:rsidP="350BDEA3">
            <w:pPr>
              <w:spacing w:after="120"/>
              <w:ind w:firstLine="0"/>
              <w:jc w:val="center"/>
            </w:pPr>
            <w:r w:rsidRPr="350BDEA3">
              <w:rPr>
                <w:rFonts w:eastAsia="Times New Roman" w:cs="Times New Roman"/>
              </w:rPr>
              <w:t>student_id</w:t>
            </w:r>
          </w:p>
        </w:tc>
        <w:tc>
          <w:tcPr>
            <w:tcW w:w="962" w:type="pct"/>
            <w:vAlign w:val="center"/>
          </w:tcPr>
          <w:p w14:paraId="4588672A" w14:textId="77777777" w:rsidR="0005498E" w:rsidRDefault="350BDEA3" w:rsidP="350BDEA3">
            <w:pPr>
              <w:spacing w:after="120"/>
              <w:ind w:firstLine="0"/>
              <w:jc w:val="center"/>
            </w:pPr>
            <w:r w:rsidRPr="350BDEA3">
              <w:rPr>
                <w:rFonts w:eastAsia="Times New Roman" w:cs="Times New Roman"/>
              </w:rPr>
              <w:t>nvarchar(50)</w:t>
            </w:r>
          </w:p>
        </w:tc>
        <w:tc>
          <w:tcPr>
            <w:tcW w:w="3192" w:type="pct"/>
          </w:tcPr>
          <w:p w14:paraId="1CEA99FD" w14:textId="77777777" w:rsidR="0005498E" w:rsidRDefault="350BDEA3" w:rsidP="350BDEA3">
            <w:pPr>
              <w:spacing w:after="120"/>
              <w:ind w:firstLine="0"/>
            </w:pPr>
            <w:r w:rsidRPr="350BDEA3">
              <w:rPr>
                <w:rFonts w:eastAsia="Times New Roman" w:cs="Times New Roman"/>
              </w:rPr>
              <w:t>NOT NULL, Foreign Key → Student(id), Primary Key (1)</w:t>
            </w:r>
          </w:p>
        </w:tc>
      </w:tr>
      <w:tr w:rsidR="0005498E" w14:paraId="7154A1B0" w14:textId="77777777" w:rsidTr="00B331F0">
        <w:trPr>
          <w:trHeight w:val="300"/>
        </w:trPr>
        <w:tc>
          <w:tcPr>
            <w:tcW w:w="846" w:type="pct"/>
            <w:vAlign w:val="center"/>
          </w:tcPr>
          <w:p w14:paraId="1257BF13" w14:textId="77777777" w:rsidR="0005498E" w:rsidRDefault="350BDEA3" w:rsidP="350BDEA3">
            <w:pPr>
              <w:spacing w:after="120"/>
              <w:ind w:firstLine="0"/>
              <w:jc w:val="center"/>
            </w:pPr>
            <w:r w:rsidRPr="350BDEA3">
              <w:rPr>
                <w:rFonts w:eastAsia="Times New Roman" w:cs="Times New Roman"/>
              </w:rPr>
              <w:t>schedule_id</w:t>
            </w:r>
          </w:p>
        </w:tc>
        <w:tc>
          <w:tcPr>
            <w:tcW w:w="962" w:type="pct"/>
            <w:vAlign w:val="center"/>
          </w:tcPr>
          <w:p w14:paraId="4B49EEEE" w14:textId="77777777" w:rsidR="0005498E" w:rsidRDefault="350BDEA3" w:rsidP="350BDEA3">
            <w:pPr>
              <w:spacing w:after="120"/>
              <w:ind w:firstLine="0"/>
              <w:jc w:val="center"/>
            </w:pPr>
            <w:r w:rsidRPr="350BDEA3">
              <w:rPr>
                <w:rFonts w:eastAsia="Times New Roman" w:cs="Times New Roman"/>
              </w:rPr>
              <w:t>nvarchar(50)</w:t>
            </w:r>
          </w:p>
        </w:tc>
        <w:tc>
          <w:tcPr>
            <w:tcW w:w="3192" w:type="pct"/>
          </w:tcPr>
          <w:p w14:paraId="6E5FEEAF" w14:textId="77777777" w:rsidR="0005498E" w:rsidRDefault="350BDEA3" w:rsidP="350BDEA3">
            <w:pPr>
              <w:spacing w:after="120"/>
              <w:ind w:firstLine="0"/>
            </w:pPr>
            <w:r w:rsidRPr="350BDEA3">
              <w:rPr>
                <w:rFonts w:eastAsia="Times New Roman" w:cs="Times New Roman"/>
              </w:rPr>
              <w:t>NOT NULL, Foreign Key → Schedule(id), Primary Key (2)</w:t>
            </w:r>
          </w:p>
        </w:tc>
      </w:tr>
      <w:tr w:rsidR="0005498E" w14:paraId="510571E2" w14:textId="77777777" w:rsidTr="00B331F0">
        <w:trPr>
          <w:trHeight w:val="300"/>
        </w:trPr>
        <w:tc>
          <w:tcPr>
            <w:tcW w:w="846" w:type="pct"/>
            <w:vAlign w:val="center"/>
          </w:tcPr>
          <w:p w14:paraId="56CBCF5A" w14:textId="77777777" w:rsidR="0005498E" w:rsidRDefault="350BDEA3" w:rsidP="350BDEA3">
            <w:pPr>
              <w:spacing w:after="120"/>
              <w:ind w:firstLine="0"/>
              <w:jc w:val="center"/>
            </w:pPr>
            <w:r w:rsidRPr="350BDEA3">
              <w:rPr>
                <w:rFonts w:eastAsia="Times New Roman" w:cs="Times New Roman"/>
              </w:rPr>
              <w:t>status</w:t>
            </w:r>
          </w:p>
        </w:tc>
        <w:tc>
          <w:tcPr>
            <w:tcW w:w="962" w:type="pct"/>
            <w:vAlign w:val="center"/>
          </w:tcPr>
          <w:p w14:paraId="63DE979E" w14:textId="77777777" w:rsidR="0005498E" w:rsidRDefault="350BDEA3" w:rsidP="350BDEA3">
            <w:pPr>
              <w:spacing w:after="120"/>
              <w:ind w:firstLine="0"/>
              <w:jc w:val="center"/>
            </w:pPr>
            <w:r w:rsidRPr="350BDEA3">
              <w:rPr>
                <w:rFonts w:eastAsia="Times New Roman" w:cs="Times New Roman"/>
              </w:rPr>
              <w:t>nvarchar(20)</w:t>
            </w:r>
          </w:p>
        </w:tc>
        <w:tc>
          <w:tcPr>
            <w:tcW w:w="3192" w:type="pct"/>
          </w:tcPr>
          <w:p w14:paraId="6D6B8620" w14:textId="77777777" w:rsidR="0005498E" w:rsidRDefault="350BDEA3" w:rsidP="350BDEA3">
            <w:pPr>
              <w:spacing w:after="120"/>
              <w:ind w:firstLine="0"/>
            </w:pPr>
            <w:r w:rsidRPr="350BDEA3">
              <w:rPr>
                <w:rFonts w:eastAsia="Times New Roman" w:cs="Times New Roman"/>
              </w:rPr>
              <w:t xml:space="preserve">NOT NULL, </w:t>
            </w:r>
            <w:r w:rsidRPr="350BDEA3">
              <w:rPr>
                <w:rFonts w:ascii="Cambria Math" w:eastAsia="Times New Roman" w:hAnsi="Cambria Math" w:cs="Cambria Math"/>
              </w:rPr>
              <w:t>∈</w:t>
            </w:r>
            <w:r w:rsidRPr="350BDEA3">
              <w:rPr>
                <w:rFonts w:eastAsia="Times New Roman" w:cs="Times New Roman"/>
              </w:rPr>
              <w:t xml:space="preserve"> {</w:t>
            </w:r>
            <w:r w:rsidRPr="350BDEA3">
              <w:rPr>
                <w:rFonts w:ascii="Calibri" w:eastAsia="Times New Roman" w:hAnsi="Calibri" w:cs="Calibri"/>
              </w:rPr>
              <w:t>‘</w:t>
            </w:r>
            <w:r w:rsidRPr="350BDEA3">
              <w:rPr>
                <w:rFonts w:eastAsia="Times New Roman" w:cs="Times New Roman"/>
              </w:rPr>
              <w:t>present</w:t>
            </w:r>
            <w:r w:rsidRPr="350BDEA3">
              <w:rPr>
                <w:rFonts w:ascii="Calibri" w:eastAsia="Times New Roman" w:hAnsi="Calibri" w:cs="Calibri"/>
              </w:rPr>
              <w:t>’</w:t>
            </w:r>
            <w:r w:rsidRPr="350BDEA3">
              <w:rPr>
                <w:rFonts w:eastAsia="Times New Roman" w:cs="Times New Roman"/>
              </w:rPr>
              <w:t xml:space="preserve">, </w:t>
            </w:r>
            <w:r w:rsidRPr="350BDEA3">
              <w:rPr>
                <w:rFonts w:ascii="Calibri" w:eastAsia="Times New Roman" w:hAnsi="Calibri" w:cs="Calibri"/>
              </w:rPr>
              <w:t>‘</w:t>
            </w:r>
            <w:r w:rsidRPr="350BDEA3">
              <w:rPr>
                <w:rFonts w:eastAsia="Times New Roman" w:cs="Times New Roman"/>
              </w:rPr>
              <w:t>absent</w:t>
            </w:r>
            <w:r w:rsidRPr="350BDEA3">
              <w:rPr>
                <w:rFonts w:ascii="Calibri" w:eastAsia="Times New Roman" w:hAnsi="Calibri" w:cs="Calibri"/>
              </w:rPr>
              <w:t>’</w:t>
            </w:r>
            <w:r w:rsidRPr="350BDEA3">
              <w:rPr>
                <w:rFonts w:eastAsia="Times New Roman" w:cs="Times New Roman"/>
              </w:rPr>
              <w:t xml:space="preserve">, </w:t>
            </w:r>
            <w:r w:rsidRPr="350BDEA3">
              <w:rPr>
                <w:rFonts w:ascii="Calibri" w:eastAsia="Times New Roman" w:hAnsi="Calibri" w:cs="Calibri"/>
              </w:rPr>
              <w:t>‘</w:t>
            </w:r>
            <w:r w:rsidRPr="350BDEA3">
              <w:rPr>
                <w:rFonts w:eastAsia="Times New Roman" w:cs="Times New Roman"/>
              </w:rPr>
              <w:t>late</w:t>
            </w:r>
            <w:r w:rsidRPr="350BDEA3">
              <w:rPr>
                <w:rFonts w:ascii="Calibri" w:eastAsia="Times New Roman" w:hAnsi="Calibri" w:cs="Calibri"/>
              </w:rPr>
              <w:t>’</w:t>
            </w:r>
            <w:r w:rsidRPr="350BDEA3">
              <w:rPr>
                <w:rFonts w:eastAsia="Times New Roman" w:cs="Times New Roman"/>
              </w:rPr>
              <w:t xml:space="preserve">, </w:t>
            </w:r>
            <w:r w:rsidRPr="350BDEA3">
              <w:rPr>
                <w:rFonts w:ascii="Calibri" w:eastAsia="Times New Roman" w:hAnsi="Calibri" w:cs="Calibri"/>
              </w:rPr>
              <w:t>‘</w:t>
            </w:r>
            <w:r w:rsidRPr="350BDEA3">
              <w:rPr>
                <w:rFonts w:eastAsia="Times New Roman" w:cs="Times New Roman"/>
              </w:rPr>
              <w:t>excused</w:t>
            </w:r>
            <w:r w:rsidRPr="350BDEA3">
              <w:rPr>
                <w:rFonts w:ascii="Calibri" w:eastAsia="Times New Roman" w:hAnsi="Calibri" w:cs="Calibri"/>
              </w:rPr>
              <w:t>’</w:t>
            </w:r>
            <w:r w:rsidRPr="350BDEA3">
              <w:rPr>
                <w:rFonts w:eastAsia="Times New Roman" w:cs="Times New Roman"/>
              </w:rPr>
              <w:t>}</w:t>
            </w:r>
          </w:p>
        </w:tc>
      </w:tr>
      <w:tr w:rsidR="0005498E" w14:paraId="430433DE" w14:textId="77777777" w:rsidTr="00B331F0">
        <w:trPr>
          <w:trHeight w:val="300"/>
        </w:trPr>
        <w:tc>
          <w:tcPr>
            <w:tcW w:w="846" w:type="pct"/>
            <w:vAlign w:val="center"/>
          </w:tcPr>
          <w:p w14:paraId="58EED978" w14:textId="77777777" w:rsidR="0005498E" w:rsidRDefault="350BDEA3" w:rsidP="350BDEA3">
            <w:pPr>
              <w:spacing w:after="120"/>
              <w:ind w:firstLine="0"/>
              <w:jc w:val="center"/>
            </w:pPr>
            <w:r w:rsidRPr="350BDEA3">
              <w:rPr>
                <w:rFonts w:eastAsia="Times New Roman" w:cs="Times New Roman"/>
              </w:rPr>
              <w:t>note</w:t>
            </w:r>
          </w:p>
        </w:tc>
        <w:tc>
          <w:tcPr>
            <w:tcW w:w="962" w:type="pct"/>
            <w:vAlign w:val="center"/>
          </w:tcPr>
          <w:p w14:paraId="5E19BFC9" w14:textId="77777777" w:rsidR="0005498E" w:rsidRDefault="350BDEA3" w:rsidP="350BDEA3">
            <w:pPr>
              <w:spacing w:after="120"/>
              <w:ind w:firstLine="0"/>
              <w:jc w:val="center"/>
            </w:pPr>
            <w:r w:rsidRPr="350BDEA3">
              <w:rPr>
                <w:rFonts w:eastAsia="Times New Roman" w:cs="Times New Roman"/>
              </w:rPr>
              <w:t>nvarchar(255)</w:t>
            </w:r>
          </w:p>
        </w:tc>
        <w:tc>
          <w:tcPr>
            <w:tcW w:w="3192" w:type="pct"/>
          </w:tcPr>
          <w:p w14:paraId="1CDF7124" w14:textId="77777777" w:rsidR="0005498E" w:rsidRDefault="350BDEA3" w:rsidP="350BDEA3">
            <w:pPr>
              <w:spacing w:after="120"/>
              <w:ind w:firstLine="0"/>
            </w:pPr>
            <w:r w:rsidRPr="350BDEA3">
              <w:rPr>
                <w:rFonts w:eastAsia="Times New Roman" w:cs="Times New Roman"/>
              </w:rPr>
              <w:t>NULL, ghi chú lý do vắng/đi muộn</w:t>
            </w:r>
          </w:p>
        </w:tc>
      </w:tr>
      <w:tr w:rsidR="0005498E" w14:paraId="3C93C91B" w14:textId="77777777" w:rsidTr="00B331F0">
        <w:trPr>
          <w:trHeight w:val="300"/>
        </w:trPr>
        <w:tc>
          <w:tcPr>
            <w:tcW w:w="846" w:type="pct"/>
            <w:vAlign w:val="center"/>
          </w:tcPr>
          <w:p w14:paraId="1346918F" w14:textId="77777777" w:rsidR="0005498E" w:rsidRDefault="350BDEA3" w:rsidP="350BDEA3">
            <w:pPr>
              <w:spacing w:after="120"/>
              <w:ind w:firstLine="0"/>
              <w:jc w:val="center"/>
            </w:pPr>
            <w:r w:rsidRPr="350BDEA3">
              <w:rPr>
                <w:rFonts w:eastAsia="Times New Roman" w:cs="Times New Roman"/>
              </w:rPr>
              <w:t>teacher_id</w:t>
            </w:r>
          </w:p>
        </w:tc>
        <w:tc>
          <w:tcPr>
            <w:tcW w:w="962" w:type="pct"/>
            <w:vAlign w:val="center"/>
          </w:tcPr>
          <w:p w14:paraId="154AE07C" w14:textId="77777777" w:rsidR="0005498E" w:rsidRDefault="350BDEA3" w:rsidP="350BDEA3">
            <w:pPr>
              <w:spacing w:after="120"/>
              <w:ind w:firstLine="0"/>
              <w:jc w:val="center"/>
            </w:pPr>
            <w:r w:rsidRPr="350BDEA3">
              <w:rPr>
                <w:rFonts w:eastAsia="Times New Roman" w:cs="Times New Roman"/>
              </w:rPr>
              <w:t>nvarchar(50)</w:t>
            </w:r>
          </w:p>
        </w:tc>
        <w:tc>
          <w:tcPr>
            <w:tcW w:w="3192" w:type="pct"/>
          </w:tcPr>
          <w:p w14:paraId="7492BE19" w14:textId="77777777" w:rsidR="0005498E" w:rsidRDefault="350BDEA3" w:rsidP="350BDEA3">
            <w:pPr>
              <w:spacing w:after="120"/>
              <w:ind w:firstLine="0"/>
            </w:pPr>
            <w:r w:rsidRPr="350BDEA3">
              <w:rPr>
                <w:rFonts w:eastAsia="Times New Roman" w:cs="Times New Roman"/>
              </w:rPr>
              <w:t>NULL, Foreign Key → Teacher(id), giáo viên xác nhận điểm danh</w:t>
            </w:r>
          </w:p>
        </w:tc>
      </w:tr>
    </w:tbl>
    <w:p w14:paraId="0C96ECC0" w14:textId="21E465BB" w:rsidR="00915774" w:rsidRDefault="00915774" w:rsidP="4A7C0575">
      <w:pPr>
        <w:ind w:firstLine="0"/>
        <w:jc w:val="left"/>
        <w:rPr>
          <w:rFonts w:eastAsia="Times New Roman" w:cs="Times New Roman"/>
        </w:rPr>
      </w:pPr>
    </w:p>
    <w:p w14:paraId="298DBD60" w14:textId="77777777" w:rsidR="00915774" w:rsidRDefault="00915774">
      <w:pPr>
        <w:spacing w:before="0" w:after="160" w:line="259" w:lineRule="auto"/>
        <w:ind w:firstLine="0"/>
        <w:jc w:val="left"/>
        <w:rPr>
          <w:rFonts w:eastAsia="Times New Roman" w:cs="Times New Roman"/>
        </w:rPr>
      </w:pPr>
      <w:r>
        <w:rPr>
          <w:rFonts w:eastAsia="Times New Roman" w:cs="Times New Roman"/>
        </w:rPr>
        <w:br w:type="page"/>
      </w:r>
    </w:p>
    <w:p w14:paraId="14E8208D" w14:textId="77777777" w:rsidR="0005498E" w:rsidRDefault="0005498E" w:rsidP="4A7C0575">
      <w:pPr>
        <w:ind w:firstLine="0"/>
        <w:jc w:val="left"/>
        <w:rPr>
          <w:rFonts w:eastAsia="Times New Roman" w:cs="Times New Roman"/>
        </w:rPr>
      </w:pPr>
    </w:p>
    <w:p w14:paraId="5DA7F8D0" w14:textId="0EAD4030" w:rsidR="006B7FA3" w:rsidRDefault="006B7FA3" w:rsidP="006B7FA3">
      <w:pPr>
        <w:pStyle w:val="CaptionHnh"/>
      </w:pPr>
      <w:bookmarkStart w:id="188" w:name="_Toc216388884"/>
      <w:r>
        <w:t xml:space="preserve">Bảng </w:t>
      </w:r>
      <w:r>
        <w:fldChar w:fldCharType="begin"/>
      </w:r>
      <w:r>
        <w:instrText>STYLEREF 1 \s</w:instrText>
      </w:r>
      <w:r>
        <w:fldChar w:fldCharType="separate"/>
      </w:r>
      <w:r w:rsidR="00012714">
        <w:rPr>
          <w:noProof/>
        </w:rPr>
        <w:t>2</w:t>
      </w:r>
      <w:r>
        <w:fldChar w:fldCharType="end"/>
      </w:r>
      <w:r w:rsidR="00012714">
        <w:t>.</w:t>
      </w:r>
      <w:r>
        <w:fldChar w:fldCharType="begin"/>
      </w:r>
      <w:r>
        <w:instrText>SEQ Bảng \* ARABIC \s 1</w:instrText>
      </w:r>
      <w:r>
        <w:fldChar w:fldCharType="separate"/>
      </w:r>
      <w:r w:rsidR="00012714">
        <w:rPr>
          <w:noProof/>
        </w:rPr>
        <w:t>11</w:t>
      </w:r>
      <w:r>
        <w:fldChar w:fldCharType="end"/>
      </w:r>
      <w:r>
        <w:t>. Bảng</w:t>
      </w:r>
      <w:r w:rsidR="00915774">
        <w:t xml:space="preserve"> T</w:t>
      </w:r>
      <w:r>
        <w:t>hực thể Điểm học sinh</w:t>
      </w:r>
      <w:bookmarkEnd w:id="188"/>
    </w:p>
    <w:tbl>
      <w:tblPr>
        <w:tblStyle w:val="TableGrid"/>
        <w:tblW w:w="5000" w:type="pct"/>
        <w:tblLook w:val="06A0" w:firstRow="1" w:lastRow="0" w:firstColumn="1" w:lastColumn="0" w:noHBand="1" w:noVBand="1"/>
      </w:tblPr>
      <w:tblGrid>
        <w:gridCol w:w="1357"/>
        <w:gridCol w:w="1689"/>
        <w:gridCol w:w="6014"/>
      </w:tblGrid>
      <w:tr w:rsidR="00232666" w14:paraId="6BA141AF" w14:textId="77777777" w:rsidTr="00232666">
        <w:trPr>
          <w:trHeight w:val="300"/>
        </w:trPr>
        <w:tc>
          <w:tcPr>
            <w:tcW w:w="5000" w:type="pct"/>
            <w:gridSpan w:val="3"/>
            <w:vAlign w:val="center"/>
          </w:tcPr>
          <w:p w14:paraId="1201D6FC" w14:textId="0C333BBB" w:rsidR="00232666" w:rsidRPr="002D15D2" w:rsidRDefault="00232666" w:rsidP="00014AB1">
            <w:pPr>
              <w:spacing w:after="120"/>
              <w:ind w:firstLine="0"/>
              <w:jc w:val="center"/>
              <w:rPr>
                <w:rFonts w:eastAsia="Times New Roman" w:cs="Times New Roman"/>
                <w:b/>
                <w:szCs w:val="26"/>
              </w:rPr>
            </w:pPr>
            <w:r>
              <w:rPr>
                <w:rFonts w:eastAsia="Times New Roman" w:cs="Times New Roman"/>
                <w:b/>
                <w:szCs w:val="26"/>
              </w:rPr>
              <w:t>SCORE</w:t>
            </w:r>
          </w:p>
        </w:tc>
      </w:tr>
      <w:tr w:rsidR="0005498E" w14:paraId="6768810E" w14:textId="77777777" w:rsidTr="00014AB1">
        <w:trPr>
          <w:trHeight w:val="300"/>
        </w:trPr>
        <w:tc>
          <w:tcPr>
            <w:tcW w:w="735" w:type="pct"/>
            <w:vAlign w:val="center"/>
          </w:tcPr>
          <w:p w14:paraId="031CEC27" w14:textId="77777777" w:rsidR="0005498E" w:rsidRPr="002D15D2" w:rsidRDefault="0005498E" w:rsidP="00014AB1">
            <w:pPr>
              <w:spacing w:after="120"/>
              <w:ind w:firstLine="0"/>
              <w:jc w:val="center"/>
              <w:rPr>
                <w:b/>
              </w:rPr>
            </w:pPr>
            <w:r w:rsidRPr="002D15D2">
              <w:rPr>
                <w:rFonts w:eastAsia="Times New Roman" w:cs="Times New Roman"/>
                <w:b/>
                <w:szCs w:val="26"/>
              </w:rPr>
              <w:t>Tên trường</w:t>
            </w:r>
          </w:p>
        </w:tc>
        <w:tc>
          <w:tcPr>
            <w:tcW w:w="899" w:type="pct"/>
            <w:vAlign w:val="center"/>
          </w:tcPr>
          <w:p w14:paraId="079C4686" w14:textId="77777777" w:rsidR="0005498E" w:rsidRPr="002D15D2" w:rsidRDefault="0005498E" w:rsidP="00014AB1">
            <w:pPr>
              <w:spacing w:after="120"/>
              <w:ind w:firstLine="0"/>
              <w:jc w:val="center"/>
              <w:rPr>
                <w:b/>
              </w:rPr>
            </w:pPr>
            <w:r w:rsidRPr="002D15D2">
              <w:rPr>
                <w:rFonts w:eastAsia="Times New Roman" w:cs="Times New Roman"/>
                <w:b/>
                <w:szCs w:val="26"/>
              </w:rPr>
              <w:t>Kiểu dữ liệu</w:t>
            </w:r>
          </w:p>
        </w:tc>
        <w:tc>
          <w:tcPr>
            <w:tcW w:w="3366" w:type="pct"/>
            <w:vAlign w:val="center"/>
          </w:tcPr>
          <w:p w14:paraId="114A388F" w14:textId="77777777" w:rsidR="0005498E" w:rsidRPr="002D15D2" w:rsidRDefault="0005498E" w:rsidP="00014AB1">
            <w:pPr>
              <w:spacing w:after="120"/>
              <w:ind w:firstLine="0"/>
              <w:jc w:val="center"/>
              <w:rPr>
                <w:b/>
              </w:rPr>
            </w:pPr>
            <w:r w:rsidRPr="002D15D2">
              <w:rPr>
                <w:rFonts w:eastAsia="Times New Roman" w:cs="Times New Roman"/>
                <w:b/>
                <w:szCs w:val="26"/>
              </w:rPr>
              <w:t>Ghi chú</w:t>
            </w:r>
          </w:p>
        </w:tc>
      </w:tr>
      <w:tr w:rsidR="0005498E" w14:paraId="7C68BF5F" w14:textId="77777777" w:rsidTr="00107D1A">
        <w:trPr>
          <w:trHeight w:val="300"/>
        </w:trPr>
        <w:tc>
          <w:tcPr>
            <w:tcW w:w="735" w:type="pct"/>
            <w:vAlign w:val="center"/>
          </w:tcPr>
          <w:p w14:paraId="2F2BF31B" w14:textId="77777777" w:rsidR="0005498E" w:rsidRDefault="0005498E" w:rsidP="00107D1A">
            <w:pPr>
              <w:spacing w:after="120"/>
              <w:ind w:firstLine="0"/>
              <w:jc w:val="center"/>
            </w:pPr>
            <w:r w:rsidRPr="1B7B23CA">
              <w:rPr>
                <w:rFonts w:eastAsia="Times New Roman" w:cs="Times New Roman"/>
                <w:szCs w:val="26"/>
              </w:rPr>
              <w:t>title</w:t>
            </w:r>
          </w:p>
        </w:tc>
        <w:tc>
          <w:tcPr>
            <w:tcW w:w="899" w:type="pct"/>
            <w:vAlign w:val="center"/>
          </w:tcPr>
          <w:p w14:paraId="441A1C17" w14:textId="77777777" w:rsidR="0005498E" w:rsidRDefault="0005498E" w:rsidP="00107D1A">
            <w:pPr>
              <w:spacing w:after="120"/>
              <w:ind w:firstLine="0"/>
              <w:jc w:val="center"/>
            </w:pPr>
            <w:r w:rsidRPr="1B7B23CA">
              <w:rPr>
                <w:rFonts w:eastAsia="Times New Roman" w:cs="Times New Roman"/>
                <w:szCs w:val="26"/>
              </w:rPr>
              <w:t>nvarchar(255)</w:t>
            </w:r>
          </w:p>
        </w:tc>
        <w:tc>
          <w:tcPr>
            <w:tcW w:w="3366" w:type="pct"/>
          </w:tcPr>
          <w:p w14:paraId="38B46A8F" w14:textId="77777777" w:rsidR="0005498E" w:rsidRDefault="0005498E" w:rsidP="00107D1A">
            <w:pPr>
              <w:spacing w:after="120"/>
              <w:ind w:firstLine="0"/>
            </w:pPr>
            <w:r w:rsidRPr="1B7B23CA">
              <w:rPr>
                <w:rFonts w:eastAsia="Times New Roman" w:cs="Times New Roman"/>
                <w:szCs w:val="26"/>
              </w:rPr>
              <w:t>NOT NULL, tên đầu điểm (Assignment 1, Test 1, Final Test, …)</w:t>
            </w:r>
          </w:p>
        </w:tc>
      </w:tr>
      <w:tr w:rsidR="0005498E" w14:paraId="3E42CC37" w14:textId="77777777" w:rsidTr="00107D1A">
        <w:trPr>
          <w:trHeight w:val="300"/>
        </w:trPr>
        <w:tc>
          <w:tcPr>
            <w:tcW w:w="735" w:type="pct"/>
            <w:vAlign w:val="center"/>
          </w:tcPr>
          <w:p w14:paraId="59828E08" w14:textId="77777777" w:rsidR="0005498E" w:rsidRDefault="0005498E" w:rsidP="00107D1A">
            <w:pPr>
              <w:spacing w:after="120"/>
              <w:ind w:firstLine="0"/>
              <w:jc w:val="center"/>
            </w:pPr>
            <w:r w:rsidRPr="1B7B23CA">
              <w:rPr>
                <w:rFonts w:eastAsia="Times New Roman" w:cs="Times New Roman"/>
                <w:szCs w:val="26"/>
              </w:rPr>
              <w:t>student_id</w:t>
            </w:r>
          </w:p>
        </w:tc>
        <w:tc>
          <w:tcPr>
            <w:tcW w:w="899" w:type="pct"/>
            <w:vAlign w:val="center"/>
          </w:tcPr>
          <w:p w14:paraId="008F9FC1" w14:textId="77777777" w:rsidR="0005498E" w:rsidRDefault="0005498E" w:rsidP="00107D1A">
            <w:pPr>
              <w:spacing w:after="120"/>
              <w:ind w:firstLine="0"/>
              <w:jc w:val="center"/>
            </w:pPr>
            <w:r w:rsidRPr="4833EBDB">
              <w:rPr>
                <w:rFonts w:eastAsia="Times New Roman" w:cs="Times New Roman"/>
                <w:szCs w:val="26"/>
              </w:rPr>
              <w:t>nvarchar(50)</w:t>
            </w:r>
          </w:p>
        </w:tc>
        <w:tc>
          <w:tcPr>
            <w:tcW w:w="3366" w:type="pct"/>
          </w:tcPr>
          <w:p w14:paraId="20F0503C" w14:textId="77777777" w:rsidR="0005498E" w:rsidRDefault="0005498E" w:rsidP="00107D1A">
            <w:pPr>
              <w:spacing w:after="120"/>
              <w:ind w:firstLine="0"/>
            </w:pPr>
            <w:r w:rsidRPr="4833EBDB">
              <w:rPr>
                <w:rFonts w:eastAsia="Times New Roman" w:cs="Times New Roman"/>
                <w:szCs w:val="26"/>
              </w:rPr>
              <w:t>NOT NULL, Foreign Key → Student(id)</w:t>
            </w:r>
          </w:p>
        </w:tc>
      </w:tr>
      <w:tr w:rsidR="0005498E" w14:paraId="7730F8F9" w14:textId="77777777" w:rsidTr="00107D1A">
        <w:trPr>
          <w:trHeight w:val="300"/>
        </w:trPr>
        <w:tc>
          <w:tcPr>
            <w:tcW w:w="735" w:type="pct"/>
            <w:vAlign w:val="center"/>
          </w:tcPr>
          <w:p w14:paraId="23A124B9" w14:textId="77777777" w:rsidR="0005498E" w:rsidRDefault="0005498E" w:rsidP="00107D1A">
            <w:pPr>
              <w:spacing w:after="120"/>
              <w:ind w:firstLine="0"/>
              <w:jc w:val="center"/>
            </w:pPr>
            <w:r w:rsidRPr="1B7B23CA">
              <w:rPr>
                <w:rFonts w:eastAsia="Times New Roman" w:cs="Times New Roman"/>
                <w:szCs w:val="26"/>
              </w:rPr>
              <w:t>class_id</w:t>
            </w:r>
          </w:p>
        </w:tc>
        <w:tc>
          <w:tcPr>
            <w:tcW w:w="899" w:type="pct"/>
            <w:vAlign w:val="center"/>
          </w:tcPr>
          <w:p w14:paraId="780A9AFB" w14:textId="77777777" w:rsidR="0005498E" w:rsidRDefault="0005498E" w:rsidP="00107D1A">
            <w:pPr>
              <w:spacing w:after="120"/>
              <w:ind w:firstLine="0"/>
              <w:jc w:val="center"/>
            </w:pPr>
            <w:r w:rsidRPr="4833EBDB">
              <w:rPr>
                <w:rFonts w:eastAsia="Times New Roman" w:cs="Times New Roman"/>
                <w:szCs w:val="26"/>
              </w:rPr>
              <w:t>nvarchar(50)</w:t>
            </w:r>
          </w:p>
        </w:tc>
        <w:tc>
          <w:tcPr>
            <w:tcW w:w="3366" w:type="pct"/>
          </w:tcPr>
          <w:p w14:paraId="49E87DDA" w14:textId="77777777" w:rsidR="0005498E" w:rsidRDefault="0005498E" w:rsidP="00107D1A">
            <w:pPr>
              <w:spacing w:after="120"/>
              <w:ind w:firstLine="0"/>
            </w:pPr>
            <w:r w:rsidRPr="4833EBDB">
              <w:rPr>
                <w:rFonts w:eastAsia="Times New Roman" w:cs="Times New Roman"/>
                <w:szCs w:val="26"/>
              </w:rPr>
              <w:t>NOT NULL, Foreign Key → Class(id)</w:t>
            </w:r>
          </w:p>
        </w:tc>
      </w:tr>
      <w:tr w:rsidR="0005498E" w14:paraId="046716EC" w14:textId="77777777" w:rsidTr="00107D1A">
        <w:trPr>
          <w:trHeight w:val="300"/>
        </w:trPr>
        <w:tc>
          <w:tcPr>
            <w:tcW w:w="735" w:type="pct"/>
            <w:vAlign w:val="center"/>
          </w:tcPr>
          <w:p w14:paraId="2CCC4E10" w14:textId="77777777" w:rsidR="0005498E" w:rsidRDefault="0005498E" w:rsidP="00107D1A">
            <w:pPr>
              <w:spacing w:after="120"/>
              <w:ind w:firstLine="0"/>
              <w:jc w:val="center"/>
            </w:pPr>
            <w:r w:rsidRPr="1B7B23CA">
              <w:rPr>
                <w:rFonts w:eastAsia="Times New Roman" w:cs="Times New Roman"/>
                <w:szCs w:val="26"/>
              </w:rPr>
              <w:t>teacher_id</w:t>
            </w:r>
          </w:p>
        </w:tc>
        <w:tc>
          <w:tcPr>
            <w:tcW w:w="899" w:type="pct"/>
            <w:vAlign w:val="center"/>
          </w:tcPr>
          <w:p w14:paraId="34DB7AFA" w14:textId="77777777" w:rsidR="0005498E" w:rsidRDefault="0005498E" w:rsidP="00107D1A">
            <w:pPr>
              <w:spacing w:after="120"/>
              <w:ind w:firstLine="0"/>
              <w:jc w:val="center"/>
            </w:pPr>
            <w:r w:rsidRPr="4833EBDB">
              <w:rPr>
                <w:rFonts w:eastAsia="Times New Roman" w:cs="Times New Roman"/>
                <w:szCs w:val="26"/>
              </w:rPr>
              <w:t>varchar(50)</w:t>
            </w:r>
          </w:p>
        </w:tc>
        <w:tc>
          <w:tcPr>
            <w:tcW w:w="3366" w:type="pct"/>
          </w:tcPr>
          <w:p w14:paraId="6309A761" w14:textId="77777777" w:rsidR="0005498E" w:rsidRDefault="0005498E" w:rsidP="00107D1A">
            <w:pPr>
              <w:spacing w:after="120"/>
              <w:ind w:firstLine="0"/>
            </w:pPr>
            <w:r w:rsidRPr="4833EBDB">
              <w:rPr>
                <w:rFonts w:eastAsia="Times New Roman" w:cs="Times New Roman"/>
                <w:szCs w:val="26"/>
              </w:rPr>
              <w:t>NULL, Foreign Key → Teacher(id), người chấm điểm</w:t>
            </w:r>
          </w:p>
        </w:tc>
      </w:tr>
      <w:tr w:rsidR="0005498E" w14:paraId="69C43591" w14:textId="77777777" w:rsidTr="00107D1A">
        <w:trPr>
          <w:trHeight w:val="300"/>
        </w:trPr>
        <w:tc>
          <w:tcPr>
            <w:tcW w:w="735" w:type="pct"/>
            <w:vAlign w:val="center"/>
          </w:tcPr>
          <w:p w14:paraId="01E717AE" w14:textId="77777777" w:rsidR="0005498E" w:rsidRDefault="0005498E" w:rsidP="00107D1A">
            <w:pPr>
              <w:spacing w:after="120"/>
              <w:ind w:firstLine="0"/>
              <w:jc w:val="center"/>
            </w:pPr>
            <w:r w:rsidRPr="1B7B23CA">
              <w:rPr>
                <w:rFonts w:eastAsia="Times New Roman" w:cs="Times New Roman"/>
                <w:szCs w:val="26"/>
              </w:rPr>
              <w:t>listening</w:t>
            </w:r>
          </w:p>
        </w:tc>
        <w:tc>
          <w:tcPr>
            <w:tcW w:w="899" w:type="pct"/>
            <w:vAlign w:val="center"/>
          </w:tcPr>
          <w:p w14:paraId="19842DAE" w14:textId="77777777" w:rsidR="0005498E" w:rsidRDefault="0005498E" w:rsidP="00107D1A">
            <w:pPr>
              <w:spacing w:after="120"/>
              <w:ind w:firstLine="0"/>
              <w:jc w:val="center"/>
            </w:pPr>
            <w:r w:rsidRPr="4833EBDB">
              <w:rPr>
                <w:rFonts w:eastAsia="Times New Roman" w:cs="Times New Roman"/>
                <w:szCs w:val="26"/>
              </w:rPr>
              <w:t>decimal(4,1)</w:t>
            </w:r>
          </w:p>
        </w:tc>
        <w:tc>
          <w:tcPr>
            <w:tcW w:w="3366" w:type="pct"/>
          </w:tcPr>
          <w:p w14:paraId="7ED919EB" w14:textId="77777777" w:rsidR="0005498E" w:rsidRDefault="0005498E" w:rsidP="00107D1A">
            <w:pPr>
              <w:spacing w:after="120"/>
              <w:ind w:firstLine="0"/>
            </w:pPr>
            <w:r w:rsidRPr="4833EBDB">
              <w:rPr>
                <w:rFonts w:eastAsia="Times New Roman" w:cs="Times New Roman"/>
                <w:szCs w:val="26"/>
              </w:rPr>
              <w:t>NULL, điểm nghe</w:t>
            </w:r>
          </w:p>
        </w:tc>
      </w:tr>
      <w:tr w:rsidR="0005498E" w14:paraId="2563B16E" w14:textId="77777777" w:rsidTr="00107D1A">
        <w:trPr>
          <w:trHeight w:val="300"/>
        </w:trPr>
        <w:tc>
          <w:tcPr>
            <w:tcW w:w="735" w:type="pct"/>
            <w:vAlign w:val="center"/>
          </w:tcPr>
          <w:p w14:paraId="2747FCC7" w14:textId="77777777" w:rsidR="0005498E" w:rsidRDefault="0005498E" w:rsidP="00107D1A">
            <w:pPr>
              <w:spacing w:after="120"/>
              <w:ind w:firstLine="0"/>
              <w:jc w:val="center"/>
            </w:pPr>
            <w:r w:rsidRPr="1B7B23CA">
              <w:rPr>
                <w:rFonts w:eastAsia="Times New Roman" w:cs="Times New Roman"/>
                <w:szCs w:val="26"/>
              </w:rPr>
              <w:t>speaking</w:t>
            </w:r>
          </w:p>
        </w:tc>
        <w:tc>
          <w:tcPr>
            <w:tcW w:w="899" w:type="pct"/>
            <w:vAlign w:val="center"/>
          </w:tcPr>
          <w:p w14:paraId="0FB936DD" w14:textId="77777777" w:rsidR="0005498E" w:rsidRDefault="0005498E" w:rsidP="00107D1A">
            <w:pPr>
              <w:spacing w:after="120"/>
              <w:ind w:firstLine="0"/>
              <w:jc w:val="center"/>
            </w:pPr>
            <w:r w:rsidRPr="1B7B23CA">
              <w:rPr>
                <w:rFonts w:eastAsia="Times New Roman" w:cs="Times New Roman"/>
                <w:szCs w:val="26"/>
              </w:rPr>
              <w:t>decimal(4,1)</w:t>
            </w:r>
          </w:p>
        </w:tc>
        <w:tc>
          <w:tcPr>
            <w:tcW w:w="3366" w:type="pct"/>
          </w:tcPr>
          <w:p w14:paraId="4F7A6439" w14:textId="77777777" w:rsidR="0005498E" w:rsidRDefault="0005498E" w:rsidP="00107D1A">
            <w:pPr>
              <w:spacing w:after="120"/>
              <w:ind w:firstLine="0"/>
            </w:pPr>
            <w:r w:rsidRPr="4833EBDB">
              <w:rPr>
                <w:rFonts w:eastAsia="Times New Roman" w:cs="Times New Roman"/>
                <w:szCs w:val="26"/>
              </w:rPr>
              <w:t>NULL, điểm nói</w:t>
            </w:r>
          </w:p>
        </w:tc>
      </w:tr>
      <w:tr w:rsidR="0005498E" w14:paraId="47D420AE" w14:textId="77777777" w:rsidTr="00107D1A">
        <w:trPr>
          <w:trHeight w:val="300"/>
        </w:trPr>
        <w:tc>
          <w:tcPr>
            <w:tcW w:w="735" w:type="pct"/>
            <w:vAlign w:val="center"/>
          </w:tcPr>
          <w:p w14:paraId="7C9A90D0" w14:textId="77777777" w:rsidR="0005498E" w:rsidRDefault="0005498E" w:rsidP="00107D1A">
            <w:pPr>
              <w:spacing w:after="120"/>
              <w:ind w:firstLine="0"/>
              <w:jc w:val="center"/>
            </w:pPr>
            <w:r w:rsidRPr="1B7B23CA">
              <w:rPr>
                <w:rFonts w:eastAsia="Times New Roman" w:cs="Times New Roman"/>
                <w:szCs w:val="26"/>
              </w:rPr>
              <w:t>reading</w:t>
            </w:r>
          </w:p>
        </w:tc>
        <w:tc>
          <w:tcPr>
            <w:tcW w:w="899" w:type="pct"/>
            <w:vAlign w:val="center"/>
          </w:tcPr>
          <w:p w14:paraId="50B2832F" w14:textId="77777777" w:rsidR="0005498E" w:rsidRDefault="0005498E" w:rsidP="00107D1A">
            <w:pPr>
              <w:spacing w:after="120"/>
              <w:ind w:firstLine="0"/>
              <w:jc w:val="center"/>
            </w:pPr>
            <w:r w:rsidRPr="1B7B23CA">
              <w:rPr>
                <w:rFonts w:eastAsia="Times New Roman" w:cs="Times New Roman"/>
                <w:szCs w:val="26"/>
              </w:rPr>
              <w:t>decimal(4,1)</w:t>
            </w:r>
          </w:p>
        </w:tc>
        <w:tc>
          <w:tcPr>
            <w:tcW w:w="3366" w:type="pct"/>
          </w:tcPr>
          <w:p w14:paraId="6B5F7338" w14:textId="77777777" w:rsidR="0005498E" w:rsidRDefault="0005498E" w:rsidP="00107D1A">
            <w:pPr>
              <w:spacing w:after="120"/>
              <w:ind w:firstLine="0"/>
            </w:pPr>
            <w:r w:rsidRPr="4833EBDB">
              <w:rPr>
                <w:rFonts w:eastAsia="Times New Roman" w:cs="Times New Roman"/>
                <w:szCs w:val="26"/>
              </w:rPr>
              <w:t>NULL, điểm đọc</w:t>
            </w:r>
          </w:p>
        </w:tc>
      </w:tr>
      <w:tr w:rsidR="0005498E" w14:paraId="3F0FD3E5" w14:textId="77777777" w:rsidTr="00107D1A">
        <w:trPr>
          <w:trHeight w:val="300"/>
        </w:trPr>
        <w:tc>
          <w:tcPr>
            <w:tcW w:w="735" w:type="pct"/>
            <w:vAlign w:val="center"/>
          </w:tcPr>
          <w:p w14:paraId="2FF69E6F" w14:textId="77777777" w:rsidR="0005498E" w:rsidRDefault="0005498E" w:rsidP="00107D1A">
            <w:pPr>
              <w:spacing w:after="120"/>
              <w:ind w:firstLine="0"/>
              <w:jc w:val="center"/>
            </w:pPr>
            <w:r w:rsidRPr="1B7B23CA">
              <w:rPr>
                <w:rFonts w:eastAsia="Times New Roman" w:cs="Times New Roman"/>
                <w:szCs w:val="26"/>
              </w:rPr>
              <w:t>writing</w:t>
            </w:r>
          </w:p>
        </w:tc>
        <w:tc>
          <w:tcPr>
            <w:tcW w:w="899" w:type="pct"/>
            <w:vAlign w:val="center"/>
          </w:tcPr>
          <w:p w14:paraId="2328DF65" w14:textId="77777777" w:rsidR="0005498E" w:rsidRDefault="0005498E" w:rsidP="00107D1A">
            <w:pPr>
              <w:spacing w:after="120"/>
              <w:ind w:firstLine="0"/>
              <w:jc w:val="center"/>
            </w:pPr>
            <w:r w:rsidRPr="1B7B23CA">
              <w:rPr>
                <w:rFonts w:eastAsia="Times New Roman" w:cs="Times New Roman"/>
                <w:szCs w:val="26"/>
              </w:rPr>
              <w:t>decimal(4,1)</w:t>
            </w:r>
          </w:p>
        </w:tc>
        <w:tc>
          <w:tcPr>
            <w:tcW w:w="3366" w:type="pct"/>
          </w:tcPr>
          <w:p w14:paraId="720EDBB6" w14:textId="77777777" w:rsidR="0005498E" w:rsidRDefault="0005498E" w:rsidP="00107D1A">
            <w:pPr>
              <w:spacing w:after="120"/>
              <w:ind w:firstLine="0"/>
            </w:pPr>
            <w:r w:rsidRPr="4833EBDB">
              <w:rPr>
                <w:rFonts w:eastAsia="Times New Roman" w:cs="Times New Roman"/>
                <w:szCs w:val="26"/>
              </w:rPr>
              <w:t>NULL, điểm viết</w:t>
            </w:r>
          </w:p>
        </w:tc>
      </w:tr>
      <w:tr w:rsidR="0005498E" w14:paraId="006578A3" w14:textId="77777777" w:rsidTr="00107D1A">
        <w:trPr>
          <w:trHeight w:val="300"/>
        </w:trPr>
        <w:tc>
          <w:tcPr>
            <w:tcW w:w="735" w:type="pct"/>
            <w:vAlign w:val="center"/>
          </w:tcPr>
          <w:p w14:paraId="5D40DEEB" w14:textId="77777777" w:rsidR="0005498E" w:rsidRDefault="0005498E" w:rsidP="00107D1A">
            <w:pPr>
              <w:spacing w:after="120"/>
              <w:ind w:firstLine="0"/>
              <w:jc w:val="center"/>
            </w:pPr>
            <w:r w:rsidRPr="1B7B23CA">
              <w:rPr>
                <w:rFonts w:eastAsia="Times New Roman" w:cs="Times New Roman"/>
                <w:szCs w:val="26"/>
              </w:rPr>
              <w:t>type</w:t>
            </w:r>
          </w:p>
        </w:tc>
        <w:tc>
          <w:tcPr>
            <w:tcW w:w="899" w:type="pct"/>
            <w:vAlign w:val="center"/>
          </w:tcPr>
          <w:p w14:paraId="1CB4B856" w14:textId="77777777" w:rsidR="0005498E" w:rsidRDefault="0005498E" w:rsidP="00107D1A">
            <w:pPr>
              <w:spacing w:after="120"/>
              <w:ind w:firstLine="0"/>
              <w:jc w:val="center"/>
            </w:pPr>
            <w:r w:rsidRPr="1B7B23CA">
              <w:rPr>
                <w:rFonts w:eastAsia="Times New Roman" w:cs="Times New Roman"/>
                <w:szCs w:val="26"/>
              </w:rPr>
              <w:t>nvarchar(20)</w:t>
            </w:r>
          </w:p>
        </w:tc>
        <w:tc>
          <w:tcPr>
            <w:tcW w:w="3366" w:type="pct"/>
          </w:tcPr>
          <w:p w14:paraId="5C108259" w14:textId="77777777" w:rsidR="0005498E" w:rsidRDefault="0005498E" w:rsidP="00107D1A">
            <w:pPr>
              <w:spacing w:after="120"/>
              <w:ind w:firstLine="0"/>
            </w:pPr>
            <w:r w:rsidRPr="4833EBDB">
              <w:rPr>
                <w:rFonts w:eastAsia="Times New Roman" w:cs="Times New Roman"/>
                <w:szCs w:val="26"/>
              </w:rPr>
              <w:t xml:space="preserve">NOT NULL, </w:t>
            </w:r>
            <w:r w:rsidRPr="4833EBDB">
              <w:rPr>
                <w:rFonts w:ascii="Cambria Math" w:eastAsia="Times New Roman" w:hAnsi="Cambria Math" w:cs="Cambria Math"/>
                <w:szCs w:val="26"/>
              </w:rPr>
              <w:t>∈</w:t>
            </w:r>
            <w:r w:rsidRPr="4833EBDB">
              <w:rPr>
                <w:rFonts w:eastAsia="Times New Roman" w:cs="Times New Roman"/>
                <w:szCs w:val="26"/>
              </w:rPr>
              <w:t xml:space="preserve"> {</w:t>
            </w:r>
            <w:r w:rsidRPr="4833EBDB">
              <w:rPr>
                <w:rFonts w:ascii="Calibri" w:eastAsia="Times New Roman" w:hAnsi="Calibri" w:cs="Calibri"/>
                <w:szCs w:val="26"/>
              </w:rPr>
              <w:t>‘</w:t>
            </w:r>
            <w:r w:rsidRPr="4833EBDB">
              <w:rPr>
                <w:rFonts w:eastAsia="Times New Roman" w:cs="Times New Roman"/>
                <w:szCs w:val="26"/>
              </w:rPr>
              <w:t>assignment</w:t>
            </w:r>
            <w:r w:rsidRPr="4833EBDB">
              <w:rPr>
                <w:rFonts w:ascii="Calibri" w:eastAsia="Times New Roman" w:hAnsi="Calibri" w:cs="Calibri"/>
                <w:szCs w:val="26"/>
              </w:rPr>
              <w:t>’</w:t>
            </w:r>
            <w:r w:rsidRPr="4833EBDB">
              <w:rPr>
                <w:rFonts w:eastAsia="Times New Roman" w:cs="Times New Roman"/>
                <w:szCs w:val="26"/>
              </w:rPr>
              <w:t xml:space="preserve">, </w:t>
            </w:r>
            <w:r w:rsidRPr="4833EBDB">
              <w:rPr>
                <w:rFonts w:ascii="Calibri" w:eastAsia="Times New Roman" w:hAnsi="Calibri" w:cs="Calibri"/>
                <w:szCs w:val="26"/>
              </w:rPr>
              <w:t>‘</w:t>
            </w:r>
            <w:r w:rsidRPr="4833EBDB">
              <w:rPr>
                <w:rFonts w:eastAsia="Times New Roman" w:cs="Times New Roman"/>
                <w:szCs w:val="26"/>
              </w:rPr>
              <w:t>test</w:t>
            </w:r>
            <w:r w:rsidRPr="4833EBDB">
              <w:rPr>
                <w:rFonts w:ascii="Calibri" w:eastAsia="Times New Roman" w:hAnsi="Calibri" w:cs="Calibri"/>
                <w:szCs w:val="26"/>
              </w:rPr>
              <w:t>’</w:t>
            </w:r>
            <w:r w:rsidRPr="4833EBDB">
              <w:rPr>
                <w:rFonts w:eastAsia="Times New Roman" w:cs="Times New Roman"/>
                <w:szCs w:val="26"/>
              </w:rPr>
              <w:t xml:space="preserve">, </w:t>
            </w:r>
            <w:r w:rsidRPr="4833EBDB">
              <w:rPr>
                <w:rFonts w:ascii="Calibri" w:eastAsia="Times New Roman" w:hAnsi="Calibri" w:cs="Calibri"/>
                <w:szCs w:val="26"/>
              </w:rPr>
              <w:t>‘</w:t>
            </w:r>
            <w:r w:rsidRPr="4833EBDB">
              <w:rPr>
                <w:rFonts w:eastAsia="Times New Roman" w:cs="Times New Roman"/>
                <w:szCs w:val="26"/>
              </w:rPr>
              <w:t>final-test</w:t>
            </w:r>
            <w:r w:rsidRPr="4833EBDB">
              <w:rPr>
                <w:rFonts w:ascii="Calibri" w:eastAsia="Times New Roman" w:hAnsi="Calibri" w:cs="Calibri"/>
                <w:szCs w:val="26"/>
              </w:rPr>
              <w:t>’</w:t>
            </w:r>
            <w:r w:rsidRPr="4833EBDB">
              <w:rPr>
                <w:rFonts w:eastAsia="Times New Roman" w:cs="Times New Roman"/>
                <w:szCs w:val="26"/>
              </w:rPr>
              <w:t>}</w:t>
            </w:r>
          </w:p>
        </w:tc>
      </w:tr>
      <w:tr w:rsidR="0005498E" w14:paraId="3DC1F601" w14:textId="77777777" w:rsidTr="00107D1A">
        <w:trPr>
          <w:trHeight w:val="300"/>
        </w:trPr>
        <w:tc>
          <w:tcPr>
            <w:tcW w:w="735" w:type="pct"/>
            <w:vAlign w:val="center"/>
          </w:tcPr>
          <w:p w14:paraId="4FD1B2B2" w14:textId="77777777" w:rsidR="0005498E" w:rsidRDefault="0005498E" w:rsidP="00107D1A">
            <w:pPr>
              <w:spacing w:after="120"/>
              <w:ind w:firstLine="0"/>
              <w:jc w:val="center"/>
            </w:pPr>
            <w:r w:rsidRPr="1B7B23CA">
              <w:rPr>
                <w:rFonts w:eastAsia="Times New Roman" w:cs="Times New Roman"/>
                <w:szCs w:val="26"/>
              </w:rPr>
              <w:t>created_at</w:t>
            </w:r>
          </w:p>
        </w:tc>
        <w:tc>
          <w:tcPr>
            <w:tcW w:w="899" w:type="pct"/>
            <w:vAlign w:val="center"/>
          </w:tcPr>
          <w:p w14:paraId="3AC13A52" w14:textId="77777777" w:rsidR="0005498E" w:rsidRDefault="0005498E" w:rsidP="00107D1A">
            <w:pPr>
              <w:spacing w:after="120"/>
              <w:ind w:firstLine="0"/>
              <w:jc w:val="center"/>
            </w:pPr>
            <w:r w:rsidRPr="1B7B23CA">
              <w:rPr>
                <w:rFonts w:eastAsia="Times New Roman" w:cs="Times New Roman"/>
                <w:szCs w:val="26"/>
              </w:rPr>
              <w:t>datetime</w:t>
            </w:r>
          </w:p>
        </w:tc>
        <w:tc>
          <w:tcPr>
            <w:tcW w:w="3366" w:type="pct"/>
          </w:tcPr>
          <w:p w14:paraId="21E733FB" w14:textId="77777777" w:rsidR="0005498E" w:rsidRDefault="0005498E" w:rsidP="00107D1A">
            <w:pPr>
              <w:spacing w:after="120"/>
              <w:ind w:firstLine="0"/>
            </w:pPr>
            <w:r w:rsidRPr="4833EBDB">
              <w:rPr>
                <w:rFonts w:eastAsia="Times New Roman" w:cs="Times New Roman"/>
                <w:szCs w:val="26"/>
              </w:rPr>
              <w:t>NOT NULL, thời điểm nhập điểm</w:t>
            </w:r>
          </w:p>
        </w:tc>
      </w:tr>
      <w:tr w:rsidR="0005498E" w14:paraId="276F171E" w14:textId="77777777" w:rsidTr="00107D1A">
        <w:trPr>
          <w:trHeight w:val="300"/>
        </w:trPr>
        <w:tc>
          <w:tcPr>
            <w:tcW w:w="735" w:type="pct"/>
            <w:vAlign w:val="center"/>
          </w:tcPr>
          <w:p w14:paraId="55076BB0" w14:textId="77777777" w:rsidR="0005498E" w:rsidRDefault="0005498E" w:rsidP="00107D1A">
            <w:pPr>
              <w:spacing w:after="120"/>
              <w:ind w:firstLine="0"/>
              <w:jc w:val="center"/>
            </w:pPr>
            <w:r w:rsidRPr="1B7B23CA">
              <w:rPr>
                <w:rFonts w:eastAsia="Times New Roman" w:cs="Times New Roman"/>
                <w:szCs w:val="26"/>
              </w:rPr>
              <w:t>updated_at</w:t>
            </w:r>
          </w:p>
        </w:tc>
        <w:tc>
          <w:tcPr>
            <w:tcW w:w="899" w:type="pct"/>
            <w:vAlign w:val="center"/>
          </w:tcPr>
          <w:p w14:paraId="18BB2B49" w14:textId="77777777" w:rsidR="0005498E" w:rsidRDefault="0005498E" w:rsidP="00107D1A">
            <w:pPr>
              <w:spacing w:after="120"/>
              <w:ind w:firstLine="0"/>
              <w:jc w:val="center"/>
            </w:pPr>
            <w:r w:rsidRPr="1B7B23CA">
              <w:rPr>
                <w:rFonts w:eastAsia="Times New Roman" w:cs="Times New Roman"/>
                <w:szCs w:val="26"/>
              </w:rPr>
              <w:t>datetime</w:t>
            </w:r>
          </w:p>
        </w:tc>
        <w:tc>
          <w:tcPr>
            <w:tcW w:w="3366" w:type="pct"/>
          </w:tcPr>
          <w:p w14:paraId="5F785C05" w14:textId="77777777" w:rsidR="0005498E" w:rsidRDefault="0005498E" w:rsidP="00107D1A">
            <w:pPr>
              <w:spacing w:after="120"/>
              <w:ind w:firstLine="0"/>
            </w:pPr>
            <w:r w:rsidRPr="4833EBDB">
              <w:rPr>
                <w:rFonts w:eastAsia="Times New Roman" w:cs="Times New Roman"/>
                <w:szCs w:val="26"/>
              </w:rPr>
              <w:t>NULL, thời điểm cập nhật cuối</w:t>
            </w:r>
          </w:p>
        </w:tc>
      </w:tr>
    </w:tbl>
    <w:p w14:paraId="14279303" w14:textId="51A4C121" w:rsidR="0005498E" w:rsidRPr="00E6202B" w:rsidRDefault="0005498E" w:rsidP="00293196">
      <w:pPr>
        <w:ind w:firstLine="0"/>
      </w:pPr>
    </w:p>
    <w:p w14:paraId="113662D0" w14:textId="244F86FF" w:rsidR="56CA8BF8" w:rsidRDefault="631B8B10" w:rsidP="7B423A92">
      <w:pPr>
        <w:pStyle w:val="CaptionHnh"/>
      </w:pPr>
      <w:r>
        <w:t>Bảng 2.12.Bảng</w:t>
      </w:r>
      <w:r w:rsidR="1A6589F0">
        <w:t xml:space="preserve"> Thực thể </w:t>
      </w:r>
      <w:r w:rsidR="19A7FB45">
        <w:t>Y</w:t>
      </w:r>
      <w:r w:rsidR="1A6589F0">
        <w:t>êu cầu của khóa học</w:t>
      </w:r>
    </w:p>
    <w:tbl>
      <w:tblPr>
        <w:tblStyle w:val="TableGrid"/>
        <w:tblW w:w="0" w:type="auto"/>
        <w:tblLook w:val="06A0" w:firstRow="1" w:lastRow="0" w:firstColumn="1" w:lastColumn="0" w:noHBand="1" w:noVBand="1"/>
      </w:tblPr>
      <w:tblGrid>
        <w:gridCol w:w="1949"/>
        <w:gridCol w:w="1689"/>
        <w:gridCol w:w="5422"/>
      </w:tblGrid>
      <w:tr w:rsidR="7B423A92" w14:paraId="263800F5" w14:textId="77777777" w:rsidTr="7B423A92">
        <w:trPr>
          <w:trHeight w:val="300"/>
        </w:trPr>
        <w:tc>
          <w:tcPr>
            <w:tcW w:w="9060" w:type="dxa"/>
            <w:gridSpan w:val="3"/>
            <w:vAlign w:val="center"/>
          </w:tcPr>
          <w:p w14:paraId="06817D40" w14:textId="650A64D4" w:rsidR="4A35A664" w:rsidRDefault="4A35A664" w:rsidP="7B423A92">
            <w:pPr>
              <w:spacing w:after="120"/>
              <w:ind w:firstLine="0"/>
              <w:jc w:val="center"/>
              <w:rPr>
                <w:rFonts w:eastAsia="Times New Roman" w:cs="Times New Roman"/>
                <w:b/>
                <w:bCs/>
              </w:rPr>
            </w:pPr>
            <w:r w:rsidRPr="7B423A92">
              <w:rPr>
                <w:rFonts w:eastAsia="Times New Roman" w:cs="Times New Roman"/>
                <w:b/>
                <w:bCs/>
              </w:rPr>
              <w:t>COURSREQUIREMENT</w:t>
            </w:r>
          </w:p>
        </w:tc>
      </w:tr>
      <w:tr w:rsidR="7B423A92" w14:paraId="0E1F3432" w14:textId="77777777" w:rsidTr="7B423A92">
        <w:trPr>
          <w:trHeight w:val="300"/>
        </w:trPr>
        <w:tc>
          <w:tcPr>
            <w:tcW w:w="1357" w:type="dxa"/>
            <w:vAlign w:val="center"/>
          </w:tcPr>
          <w:p w14:paraId="0FB05483" w14:textId="77777777" w:rsidR="7B423A92" w:rsidRDefault="7B423A92" w:rsidP="7B423A92">
            <w:pPr>
              <w:spacing w:after="120"/>
              <w:ind w:firstLine="0"/>
              <w:jc w:val="center"/>
              <w:rPr>
                <w:b/>
                <w:bCs/>
              </w:rPr>
            </w:pPr>
            <w:r w:rsidRPr="7B423A92">
              <w:rPr>
                <w:rFonts w:eastAsia="Times New Roman" w:cs="Times New Roman"/>
                <w:b/>
                <w:bCs/>
              </w:rPr>
              <w:t>Tên trường</w:t>
            </w:r>
          </w:p>
        </w:tc>
        <w:tc>
          <w:tcPr>
            <w:tcW w:w="1689" w:type="dxa"/>
            <w:vAlign w:val="center"/>
          </w:tcPr>
          <w:p w14:paraId="1FCE8198" w14:textId="77777777" w:rsidR="7B423A92" w:rsidRDefault="7B423A92" w:rsidP="7B423A92">
            <w:pPr>
              <w:spacing w:after="120"/>
              <w:ind w:firstLine="0"/>
              <w:jc w:val="center"/>
              <w:rPr>
                <w:b/>
                <w:bCs/>
              </w:rPr>
            </w:pPr>
            <w:r w:rsidRPr="7B423A92">
              <w:rPr>
                <w:rFonts w:eastAsia="Times New Roman" w:cs="Times New Roman"/>
                <w:b/>
                <w:bCs/>
              </w:rPr>
              <w:t>Kiểu dữ liệu</w:t>
            </w:r>
          </w:p>
        </w:tc>
        <w:tc>
          <w:tcPr>
            <w:tcW w:w="6014" w:type="dxa"/>
            <w:vAlign w:val="center"/>
          </w:tcPr>
          <w:p w14:paraId="57F1DA82" w14:textId="77777777" w:rsidR="7B423A92" w:rsidRDefault="7B423A92" w:rsidP="7B423A92">
            <w:pPr>
              <w:spacing w:after="120"/>
              <w:ind w:firstLine="0"/>
              <w:jc w:val="center"/>
              <w:rPr>
                <w:b/>
                <w:bCs/>
              </w:rPr>
            </w:pPr>
            <w:r w:rsidRPr="7B423A92">
              <w:rPr>
                <w:rFonts w:eastAsia="Times New Roman" w:cs="Times New Roman"/>
                <w:b/>
                <w:bCs/>
              </w:rPr>
              <w:t>Ghi chú</w:t>
            </w:r>
          </w:p>
        </w:tc>
      </w:tr>
      <w:tr w:rsidR="7B423A92" w14:paraId="5CDDA4B6" w14:textId="77777777" w:rsidTr="7E64A00F">
        <w:trPr>
          <w:trHeight w:val="300"/>
        </w:trPr>
        <w:tc>
          <w:tcPr>
            <w:tcW w:w="1357" w:type="dxa"/>
            <w:vAlign w:val="center"/>
          </w:tcPr>
          <w:p w14:paraId="413682EE" w14:textId="7DE73202" w:rsidR="7B423A92" w:rsidRDefault="11EF7305" w:rsidP="7B423A92">
            <w:pPr>
              <w:spacing w:after="120"/>
              <w:ind w:firstLine="0"/>
              <w:jc w:val="center"/>
            </w:pPr>
            <w:r w:rsidRPr="40D23558">
              <w:rPr>
                <w:rFonts w:eastAsia="Times New Roman" w:cs="Times New Roman"/>
              </w:rPr>
              <w:t>id</w:t>
            </w:r>
          </w:p>
        </w:tc>
        <w:tc>
          <w:tcPr>
            <w:tcW w:w="1689" w:type="dxa"/>
            <w:vAlign w:val="center"/>
          </w:tcPr>
          <w:p w14:paraId="08BDA095" w14:textId="68580FB1" w:rsidR="7B423A92" w:rsidRDefault="7B423A92" w:rsidP="7B423A92">
            <w:pPr>
              <w:spacing w:after="120"/>
              <w:ind w:firstLine="0"/>
              <w:jc w:val="center"/>
              <w:rPr>
                <w:rFonts w:eastAsia="Times New Roman" w:cs="Times New Roman"/>
              </w:rPr>
            </w:pPr>
            <w:r w:rsidRPr="7B423A92">
              <w:rPr>
                <w:rFonts w:eastAsia="Times New Roman" w:cs="Times New Roman"/>
              </w:rPr>
              <w:t>nvarchar(</w:t>
            </w:r>
            <w:r w:rsidR="6DA6B490" w:rsidRPr="40D23558">
              <w:rPr>
                <w:rFonts w:eastAsia="Times New Roman" w:cs="Times New Roman"/>
              </w:rPr>
              <w:t>100</w:t>
            </w:r>
            <w:r w:rsidRPr="7B423A92">
              <w:rPr>
                <w:rFonts w:eastAsia="Times New Roman" w:cs="Times New Roman"/>
              </w:rPr>
              <w:t>)</w:t>
            </w:r>
          </w:p>
        </w:tc>
        <w:tc>
          <w:tcPr>
            <w:tcW w:w="6014" w:type="dxa"/>
            <w:vAlign w:val="center"/>
          </w:tcPr>
          <w:p w14:paraId="16DDBCA9" w14:textId="4DAA9C11" w:rsidR="7B423A92" w:rsidRDefault="433F4BEE" w:rsidP="7E64A00F">
            <w:pPr>
              <w:spacing w:after="120"/>
              <w:ind w:firstLine="0"/>
              <w:jc w:val="center"/>
              <w:rPr>
                <w:rFonts w:eastAsia="Times New Roman" w:cs="Times New Roman"/>
              </w:rPr>
            </w:pPr>
            <w:r w:rsidRPr="27DCD190">
              <w:rPr>
                <w:rFonts w:eastAsia="Times New Roman" w:cs="Times New Roman"/>
              </w:rPr>
              <w:t xml:space="preserve">NOT NULL, </w:t>
            </w:r>
            <w:r w:rsidR="5BA2D7A2" w:rsidRPr="27DCD190">
              <w:rPr>
                <w:rFonts w:eastAsia="Times New Roman" w:cs="Times New Roman"/>
              </w:rPr>
              <w:t>Primary key, mã yêu cầu của khóa học</w:t>
            </w:r>
          </w:p>
        </w:tc>
      </w:tr>
      <w:tr w:rsidR="27DCD190" w14:paraId="0F158F8B" w14:textId="77777777" w:rsidTr="7E64A00F">
        <w:trPr>
          <w:trHeight w:val="300"/>
        </w:trPr>
        <w:tc>
          <w:tcPr>
            <w:tcW w:w="1357" w:type="dxa"/>
            <w:vAlign w:val="center"/>
          </w:tcPr>
          <w:p w14:paraId="07FAC81B" w14:textId="2C04D82E" w:rsidR="5BA2D7A2" w:rsidRDefault="5BA2D7A2" w:rsidP="27DCD190">
            <w:pPr>
              <w:ind w:firstLine="0"/>
              <w:jc w:val="center"/>
              <w:rPr>
                <w:rFonts w:eastAsia="Times New Roman" w:cs="Times New Roman"/>
              </w:rPr>
            </w:pPr>
            <w:r w:rsidRPr="27DCD190">
              <w:rPr>
                <w:rFonts w:eastAsia="Times New Roman" w:cs="Times New Roman"/>
              </w:rPr>
              <w:t>course_id</w:t>
            </w:r>
          </w:p>
        </w:tc>
        <w:tc>
          <w:tcPr>
            <w:tcW w:w="1689" w:type="dxa"/>
            <w:vAlign w:val="center"/>
          </w:tcPr>
          <w:p w14:paraId="105B9511" w14:textId="18B5D4CF" w:rsidR="5BA2D7A2" w:rsidRDefault="5BA2D7A2" w:rsidP="27DCD190">
            <w:pPr>
              <w:ind w:firstLine="0"/>
              <w:jc w:val="center"/>
              <w:rPr>
                <w:rFonts w:eastAsia="Times New Roman" w:cs="Times New Roman"/>
              </w:rPr>
            </w:pPr>
            <w:r w:rsidRPr="27DCD190">
              <w:rPr>
                <w:rFonts w:eastAsia="Times New Roman" w:cs="Times New Roman"/>
              </w:rPr>
              <w:t>nvarchar(100)</w:t>
            </w:r>
          </w:p>
        </w:tc>
        <w:tc>
          <w:tcPr>
            <w:tcW w:w="6014" w:type="dxa"/>
            <w:vAlign w:val="center"/>
          </w:tcPr>
          <w:p w14:paraId="592C000D" w14:textId="477D5CC4" w:rsidR="5BA2D7A2" w:rsidRDefault="5BA2D7A2" w:rsidP="0DF85ADD">
            <w:pPr>
              <w:ind w:firstLine="0"/>
              <w:jc w:val="left"/>
              <w:rPr>
                <w:rFonts w:eastAsia="Times New Roman" w:cs="Times New Roman"/>
              </w:rPr>
            </w:pPr>
            <w:r w:rsidRPr="27DCD190">
              <w:rPr>
                <w:rFonts w:eastAsia="Times New Roman" w:cs="Times New Roman"/>
              </w:rPr>
              <w:t>NOT NULL, Foreign</w:t>
            </w:r>
            <w:r w:rsidRPr="028655FE">
              <w:rPr>
                <w:rFonts w:eastAsia="Times New Roman" w:cs="Times New Roman"/>
              </w:rPr>
              <w:t xml:space="preserve"> key, mã khóa học</w:t>
            </w:r>
          </w:p>
        </w:tc>
      </w:tr>
      <w:tr w:rsidR="028655FE" w14:paraId="019EAB8C" w14:textId="77777777" w:rsidTr="7E64A00F">
        <w:trPr>
          <w:trHeight w:val="300"/>
        </w:trPr>
        <w:tc>
          <w:tcPr>
            <w:tcW w:w="1357" w:type="dxa"/>
            <w:vAlign w:val="center"/>
          </w:tcPr>
          <w:p w14:paraId="1FACE1F1" w14:textId="0E2B2ACB" w:rsidR="5BA2D7A2" w:rsidRDefault="5BA2D7A2" w:rsidP="028655FE">
            <w:pPr>
              <w:ind w:firstLine="0"/>
              <w:jc w:val="center"/>
              <w:rPr>
                <w:rFonts w:eastAsia="Times New Roman" w:cs="Times New Roman"/>
              </w:rPr>
            </w:pPr>
            <w:r w:rsidRPr="028655FE">
              <w:rPr>
                <w:rFonts w:eastAsia="Times New Roman" w:cs="Times New Roman"/>
              </w:rPr>
              <w:t>certificate_name</w:t>
            </w:r>
          </w:p>
        </w:tc>
        <w:tc>
          <w:tcPr>
            <w:tcW w:w="1689" w:type="dxa"/>
            <w:vAlign w:val="center"/>
          </w:tcPr>
          <w:p w14:paraId="6A88C42A" w14:textId="0A4DCC3F" w:rsidR="5BA2D7A2" w:rsidRDefault="5BA2D7A2" w:rsidP="028655FE">
            <w:pPr>
              <w:ind w:firstLine="0"/>
              <w:jc w:val="center"/>
              <w:rPr>
                <w:rFonts w:eastAsia="Times New Roman" w:cs="Times New Roman"/>
              </w:rPr>
            </w:pPr>
            <w:r w:rsidRPr="028655FE">
              <w:rPr>
                <w:rFonts w:eastAsia="Times New Roman" w:cs="Times New Roman"/>
              </w:rPr>
              <w:t>nvarchar</w:t>
            </w:r>
            <w:r w:rsidRPr="71A78FBF">
              <w:rPr>
                <w:rFonts w:eastAsia="Times New Roman" w:cs="Times New Roman"/>
              </w:rPr>
              <w:t>(100)</w:t>
            </w:r>
          </w:p>
        </w:tc>
        <w:tc>
          <w:tcPr>
            <w:tcW w:w="6014" w:type="dxa"/>
            <w:vAlign w:val="center"/>
          </w:tcPr>
          <w:p w14:paraId="3ED733EC" w14:textId="06BA27F5" w:rsidR="028655FE" w:rsidRDefault="5BA2D7A2" w:rsidP="0DF85ADD">
            <w:pPr>
              <w:ind w:firstLine="0"/>
              <w:jc w:val="left"/>
              <w:rPr>
                <w:rFonts w:eastAsia="Times New Roman" w:cs="Times New Roman"/>
              </w:rPr>
            </w:pPr>
            <w:r w:rsidRPr="71A78FBF">
              <w:rPr>
                <w:rFonts w:eastAsia="Times New Roman" w:cs="Times New Roman"/>
              </w:rPr>
              <w:t>NULL, tên chứng chỉ yêu cầu</w:t>
            </w:r>
          </w:p>
        </w:tc>
      </w:tr>
      <w:tr w:rsidR="54B1C6D7" w14:paraId="3C1DA073" w14:textId="77777777" w:rsidTr="7E64A00F">
        <w:trPr>
          <w:trHeight w:val="300"/>
        </w:trPr>
        <w:tc>
          <w:tcPr>
            <w:tcW w:w="1949" w:type="dxa"/>
            <w:vAlign w:val="center"/>
          </w:tcPr>
          <w:p w14:paraId="74862EA9" w14:textId="1D89D3BA" w:rsidR="5BA2D7A2" w:rsidRDefault="5BA2D7A2" w:rsidP="54B1C6D7">
            <w:pPr>
              <w:ind w:firstLine="0"/>
              <w:jc w:val="center"/>
              <w:rPr>
                <w:rFonts w:eastAsia="Times New Roman" w:cs="Times New Roman"/>
              </w:rPr>
            </w:pPr>
            <w:r w:rsidRPr="54B1C6D7">
              <w:rPr>
                <w:rFonts w:eastAsia="Times New Roman" w:cs="Times New Roman"/>
              </w:rPr>
              <w:t>min_</w:t>
            </w:r>
            <w:r w:rsidRPr="7E64A00F">
              <w:rPr>
                <w:rFonts w:eastAsia="Times New Roman" w:cs="Times New Roman"/>
              </w:rPr>
              <w:t>score</w:t>
            </w:r>
          </w:p>
        </w:tc>
        <w:tc>
          <w:tcPr>
            <w:tcW w:w="1689" w:type="dxa"/>
            <w:vAlign w:val="center"/>
          </w:tcPr>
          <w:p w14:paraId="201A9D51" w14:textId="314FF070" w:rsidR="54B1C6D7" w:rsidRDefault="5BA2D7A2" w:rsidP="54B1C6D7">
            <w:pPr>
              <w:ind w:firstLine="0"/>
              <w:jc w:val="center"/>
              <w:rPr>
                <w:rFonts w:eastAsia="Times New Roman" w:cs="Times New Roman"/>
              </w:rPr>
            </w:pPr>
            <w:r w:rsidRPr="7E64A00F">
              <w:rPr>
                <w:rFonts w:eastAsia="Times New Roman" w:cs="Times New Roman"/>
              </w:rPr>
              <w:t>decimal(12,2)</w:t>
            </w:r>
          </w:p>
        </w:tc>
        <w:tc>
          <w:tcPr>
            <w:tcW w:w="5422" w:type="dxa"/>
            <w:vAlign w:val="center"/>
          </w:tcPr>
          <w:p w14:paraId="691C38E0" w14:textId="0ECEC97C" w:rsidR="54B1C6D7" w:rsidRDefault="5BA2D7A2" w:rsidP="0DF85ADD">
            <w:pPr>
              <w:ind w:firstLine="0"/>
              <w:jc w:val="left"/>
              <w:rPr>
                <w:rFonts w:eastAsia="Times New Roman" w:cs="Times New Roman"/>
              </w:rPr>
            </w:pPr>
            <w:r w:rsidRPr="7E64A00F">
              <w:rPr>
                <w:rFonts w:eastAsia="Times New Roman" w:cs="Times New Roman"/>
              </w:rPr>
              <w:t xml:space="preserve">NULL, điểm yêu cầu tối </w:t>
            </w:r>
            <w:r w:rsidRPr="2ADA9E02">
              <w:rPr>
                <w:rFonts w:eastAsia="Times New Roman" w:cs="Times New Roman"/>
              </w:rPr>
              <w:t>thiểu</w:t>
            </w:r>
          </w:p>
        </w:tc>
      </w:tr>
      <w:tr w:rsidR="30BB4382" w14:paraId="6F50FF8C" w14:textId="77777777" w:rsidTr="30BB4382">
        <w:trPr>
          <w:trHeight w:val="300"/>
        </w:trPr>
        <w:tc>
          <w:tcPr>
            <w:tcW w:w="1949" w:type="dxa"/>
            <w:vAlign w:val="center"/>
          </w:tcPr>
          <w:p w14:paraId="2E72698C" w14:textId="7ADD877E" w:rsidR="5BA2D7A2" w:rsidRDefault="5BA2D7A2" w:rsidP="30BB4382">
            <w:pPr>
              <w:ind w:firstLine="0"/>
              <w:jc w:val="center"/>
              <w:rPr>
                <w:rFonts w:eastAsia="Times New Roman" w:cs="Times New Roman"/>
              </w:rPr>
            </w:pPr>
            <w:r w:rsidRPr="30BB4382">
              <w:rPr>
                <w:rFonts w:eastAsia="Times New Roman" w:cs="Times New Roman"/>
              </w:rPr>
              <w:t>note</w:t>
            </w:r>
          </w:p>
        </w:tc>
        <w:tc>
          <w:tcPr>
            <w:tcW w:w="1689" w:type="dxa"/>
            <w:vAlign w:val="center"/>
          </w:tcPr>
          <w:p w14:paraId="5C9AFEF3" w14:textId="5308222E" w:rsidR="5BA2D7A2" w:rsidRDefault="5BA2D7A2" w:rsidP="30BB4382">
            <w:pPr>
              <w:ind w:firstLine="0"/>
              <w:jc w:val="center"/>
              <w:rPr>
                <w:rFonts w:eastAsia="Times New Roman" w:cs="Times New Roman"/>
              </w:rPr>
            </w:pPr>
            <w:r w:rsidRPr="30BB4382">
              <w:rPr>
                <w:rFonts w:eastAsia="Times New Roman" w:cs="Times New Roman"/>
              </w:rPr>
              <w:t>nvarchar(500)</w:t>
            </w:r>
          </w:p>
        </w:tc>
        <w:tc>
          <w:tcPr>
            <w:tcW w:w="5422" w:type="dxa"/>
            <w:vAlign w:val="center"/>
          </w:tcPr>
          <w:p w14:paraId="26965414" w14:textId="25A25D61" w:rsidR="5BA2D7A2" w:rsidRDefault="5BA2D7A2" w:rsidP="0DF85ADD">
            <w:pPr>
              <w:ind w:firstLine="0"/>
              <w:jc w:val="left"/>
              <w:rPr>
                <w:rFonts w:eastAsia="Times New Roman" w:cs="Times New Roman"/>
              </w:rPr>
            </w:pPr>
            <w:r w:rsidRPr="30BB4382">
              <w:rPr>
                <w:rFonts w:eastAsia="Times New Roman" w:cs="Times New Roman"/>
              </w:rPr>
              <w:t>NULL, ghi chú</w:t>
            </w:r>
          </w:p>
        </w:tc>
      </w:tr>
    </w:tbl>
    <w:p w14:paraId="709E408B" w14:textId="06370916" w:rsidR="7B423A92" w:rsidRDefault="7B423A92" w:rsidP="7B423A92">
      <w:pPr>
        <w:pStyle w:val="CaptionHnh"/>
      </w:pPr>
    </w:p>
    <w:p w14:paraId="47E98FF5" w14:textId="506A82DE" w:rsidR="5BA2D7A2" w:rsidRDefault="5BA2D7A2" w:rsidP="30BB4382">
      <w:pPr>
        <w:pStyle w:val="CaptionHnh"/>
      </w:pPr>
      <w:r>
        <w:t xml:space="preserve">Bảng 2.13.Bảng Thực thể </w:t>
      </w:r>
      <w:r w:rsidR="0D957F80">
        <w:t>C</w:t>
      </w:r>
      <w:r>
        <w:t>hứng chỉ học viên</w:t>
      </w:r>
    </w:p>
    <w:tbl>
      <w:tblPr>
        <w:tblStyle w:val="TableGrid"/>
        <w:tblW w:w="0" w:type="auto"/>
        <w:tblLook w:val="06A0" w:firstRow="1" w:lastRow="0" w:firstColumn="1" w:lastColumn="0" w:noHBand="1" w:noVBand="1"/>
      </w:tblPr>
      <w:tblGrid>
        <w:gridCol w:w="1949"/>
        <w:gridCol w:w="1689"/>
        <w:gridCol w:w="5422"/>
      </w:tblGrid>
      <w:tr w:rsidR="2B24445B" w14:paraId="349F7B89" w14:textId="77777777" w:rsidTr="2B24445B">
        <w:trPr>
          <w:trHeight w:val="300"/>
        </w:trPr>
        <w:tc>
          <w:tcPr>
            <w:tcW w:w="9060" w:type="dxa"/>
            <w:gridSpan w:val="3"/>
            <w:vAlign w:val="center"/>
          </w:tcPr>
          <w:p w14:paraId="0FAD56D5" w14:textId="016BD9B3" w:rsidR="2B24445B" w:rsidRDefault="70C70E99" w:rsidP="2B24445B">
            <w:pPr>
              <w:spacing w:after="120"/>
              <w:ind w:firstLine="0"/>
              <w:jc w:val="center"/>
              <w:rPr>
                <w:rFonts w:eastAsia="Times New Roman" w:cs="Times New Roman"/>
                <w:b/>
                <w:bCs/>
              </w:rPr>
            </w:pPr>
            <w:r w:rsidRPr="5D8000ED">
              <w:rPr>
                <w:rFonts w:eastAsia="Times New Roman" w:cs="Times New Roman"/>
                <w:b/>
                <w:bCs/>
              </w:rPr>
              <w:t>STUDENTCERTIFICATE</w:t>
            </w:r>
          </w:p>
        </w:tc>
      </w:tr>
      <w:tr w:rsidR="2B24445B" w14:paraId="47B233ED" w14:textId="77777777" w:rsidTr="2B24445B">
        <w:trPr>
          <w:trHeight w:val="300"/>
        </w:trPr>
        <w:tc>
          <w:tcPr>
            <w:tcW w:w="1949" w:type="dxa"/>
            <w:vAlign w:val="center"/>
          </w:tcPr>
          <w:p w14:paraId="605D5B75" w14:textId="77777777" w:rsidR="2B24445B" w:rsidRDefault="2B24445B" w:rsidP="2B24445B">
            <w:pPr>
              <w:spacing w:after="120"/>
              <w:ind w:firstLine="0"/>
              <w:jc w:val="center"/>
              <w:rPr>
                <w:b/>
                <w:bCs/>
              </w:rPr>
            </w:pPr>
            <w:r w:rsidRPr="2B24445B">
              <w:rPr>
                <w:rFonts w:eastAsia="Times New Roman" w:cs="Times New Roman"/>
                <w:b/>
                <w:bCs/>
              </w:rPr>
              <w:t>Tên trường</w:t>
            </w:r>
          </w:p>
        </w:tc>
        <w:tc>
          <w:tcPr>
            <w:tcW w:w="1689" w:type="dxa"/>
            <w:vAlign w:val="center"/>
          </w:tcPr>
          <w:p w14:paraId="70E3FD1F" w14:textId="77777777" w:rsidR="2B24445B" w:rsidRDefault="2B24445B" w:rsidP="2B24445B">
            <w:pPr>
              <w:spacing w:after="120"/>
              <w:ind w:firstLine="0"/>
              <w:jc w:val="center"/>
              <w:rPr>
                <w:b/>
                <w:bCs/>
              </w:rPr>
            </w:pPr>
            <w:r w:rsidRPr="2B24445B">
              <w:rPr>
                <w:rFonts w:eastAsia="Times New Roman" w:cs="Times New Roman"/>
                <w:b/>
                <w:bCs/>
              </w:rPr>
              <w:t>Kiểu dữ liệu</w:t>
            </w:r>
          </w:p>
        </w:tc>
        <w:tc>
          <w:tcPr>
            <w:tcW w:w="5422" w:type="dxa"/>
            <w:vAlign w:val="center"/>
          </w:tcPr>
          <w:p w14:paraId="578B9EAE" w14:textId="77777777" w:rsidR="2B24445B" w:rsidRDefault="2B24445B" w:rsidP="2B24445B">
            <w:pPr>
              <w:spacing w:after="120"/>
              <w:ind w:firstLine="0"/>
              <w:jc w:val="center"/>
              <w:rPr>
                <w:b/>
                <w:bCs/>
              </w:rPr>
            </w:pPr>
            <w:r w:rsidRPr="2B24445B">
              <w:rPr>
                <w:rFonts w:eastAsia="Times New Roman" w:cs="Times New Roman"/>
                <w:b/>
                <w:bCs/>
              </w:rPr>
              <w:t>Ghi chú</w:t>
            </w:r>
          </w:p>
        </w:tc>
      </w:tr>
      <w:tr w:rsidR="2B24445B" w14:paraId="34C84845" w14:textId="77777777" w:rsidTr="2B24445B">
        <w:trPr>
          <w:trHeight w:val="300"/>
        </w:trPr>
        <w:tc>
          <w:tcPr>
            <w:tcW w:w="1949" w:type="dxa"/>
            <w:vAlign w:val="center"/>
          </w:tcPr>
          <w:p w14:paraId="7E369D82" w14:textId="7DE73202" w:rsidR="2B24445B" w:rsidRDefault="2B24445B" w:rsidP="2B24445B">
            <w:pPr>
              <w:spacing w:after="120"/>
              <w:ind w:firstLine="0"/>
              <w:jc w:val="center"/>
            </w:pPr>
            <w:r w:rsidRPr="2B24445B">
              <w:rPr>
                <w:rFonts w:eastAsia="Times New Roman" w:cs="Times New Roman"/>
              </w:rPr>
              <w:t>id</w:t>
            </w:r>
          </w:p>
        </w:tc>
        <w:tc>
          <w:tcPr>
            <w:tcW w:w="1689" w:type="dxa"/>
            <w:vAlign w:val="center"/>
          </w:tcPr>
          <w:p w14:paraId="792CE8A8" w14:textId="68580FB1" w:rsidR="2B24445B" w:rsidRDefault="2B24445B" w:rsidP="2B24445B">
            <w:pPr>
              <w:spacing w:after="120"/>
              <w:ind w:firstLine="0"/>
              <w:jc w:val="center"/>
              <w:rPr>
                <w:rFonts w:eastAsia="Times New Roman" w:cs="Times New Roman"/>
              </w:rPr>
            </w:pPr>
            <w:r w:rsidRPr="2B24445B">
              <w:rPr>
                <w:rFonts w:eastAsia="Times New Roman" w:cs="Times New Roman"/>
              </w:rPr>
              <w:t>nvarchar(100)</w:t>
            </w:r>
          </w:p>
        </w:tc>
        <w:tc>
          <w:tcPr>
            <w:tcW w:w="5422" w:type="dxa"/>
            <w:vAlign w:val="center"/>
          </w:tcPr>
          <w:p w14:paraId="4B4A839D" w14:textId="25506339" w:rsidR="2B24445B" w:rsidRDefault="2B24445B" w:rsidP="0DF85ADD">
            <w:pPr>
              <w:spacing w:after="120"/>
              <w:ind w:firstLine="0"/>
              <w:jc w:val="left"/>
              <w:rPr>
                <w:rFonts w:eastAsia="Times New Roman" w:cs="Times New Roman"/>
              </w:rPr>
            </w:pPr>
            <w:r w:rsidRPr="2B24445B">
              <w:rPr>
                <w:rFonts w:eastAsia="Times New Roman" w:cs="Times New Roman"/>
              </w:rPr>
              <w:t xml:space="preserve">NOT NULL, Primary key, mã </w:t>
            </w:r>
            <w:r w:rsidR="6BE9C454" w:rsidRPr="04DBD05F">
              <w:rPr>
                <w:rFonts w:eastAsia="Times New Roman" w:cs="Times New Roman"/>
              </w:rPr>
              <w:t>chứng chỉ</w:t>
            </w:r>
            <w:r w:rsidRPr="2B24445B">
              <w:rPr>
                <w:rFonts w:eastAsia="Times New Roman" w:cs="Times New Roman"/>
              </w:rPr>
              <w:t xml:space="preserve"> của học</w:t>
            </w:r>
            <w:r w:rsidR="6BE9C454" w:rsidRPr="04DBD05F">
              <w:rPr>
                <w:rFonts w:eastAsia="Times New Roman" w:cs="Times New Roman"/>
              </w:rPr>
              <w:t xml:space="preserve"> viên</w:t>
            </w:r>
          </w:p>
        </w:tc>
      </w:tr>
      <w:tr w:rsidR="04DBD05F" w14:paraId="312FC498" w14:textId="77777777" w:rsidTr="04DBD05F">
        <w:trPr>
          <w:trHeight w:val="300"/>
        </w:trPr>
        <w:tc>
          <w:tcPr>
            <w:tcW w:w="1949" w:type="dxa"/>
            <w:vAlign w:val="center"/>
          </w:tcPr>
          <w:p w14:paraId="260E95FE" w14:textId="54254C65" w:rsidR="6BE9C454" w:rsidRDefault="6BE9C454" w:rsidP="04DBD05F">
            <w:pPr>
              <w:ind w:firstLine="0"/>
              <w:jc w:val="center"/>
              <w:rPr>
                <w:rFonts w:eastAsia="Times New Roman" w:cs="Times New Roman"/>
              </w:rPr>
            </w:pPr>
            <w:r w:rsidRPr="04DBD05F">
              <w:rPr>
                <w:rFonts w:eastAsia="Times New Roman" w:cs="Times New Roman"/>
              </w:rPr>
              <w:t>student_id</w:t>
            </w:r>
          </w:p>
        </w:tc>
        <w:tc>
          <w:tcPr>
            <w:tcW w:w="1689" w:type="dxa"/>
            <w:vAlign w:val="center"/>
          </w:tcPr>
          <w:p w14:paraId="64091DBE" w14:textId="6FE1C493" w:rsidR="6BE9C454" w:rsidRDefault="6BE9C454" w:rsidP="04DBD05F">
            <w:pPr>
              <w:ind w:firstLine="0"/>
              <w:jc w:val="center"/>
              <w:rPr>
                <w:rFonts w:eastAsia="Times New Roman" w:cs="Times New Roman"/>
              </w:rPr>
            </w:pPr>
            <w:r w:rsidRPr="04DBD05F">
              <w:rPr>
                <w:rFonts w:eastAsia="Times New Roman" w:cs="Times New Roman"/>
              </w:rPr>
              <w:t>nvarchar(100)</w:t>
            </w:r>
          </w:p>
        </w:tc>
        <w:tc>
          <w:tcPr>
            <w:tcW w:w="5422" w:type="dxa"/>
            <w:vAlign w:val="center"/>
          </w:tcPr>
          <w:p w14:paraId="6CC74047" w14:textId="1C05C05B" w:rsidR="04DBD05F" w:rsidRDefault="6BE9C454" w:rsidP="0DF85ADD">
            <w:pPr>
              <w:ind w:firstLine="0"/>
              <w:jc w:val="left"/>
              <w:rPr>
                <w:rFonts w:eastAsia="Times New Roman" w:cs="Times New Roman"/>
              </w:rPr>
            </w:pPr>
            <w:r w:rsidRPr="0DF85ADD">
              <w:rPr>
                <w:rFonts w:eastAsia="Times New Roman" w:cs="Times New Roman"/>
              </w:rPr>
              <w:t>NOT NULL, Foreign key, mã học viên</w:t>
            </w:r>
          </w:p>
        </w:tc>
      </w:tr>
      <w:tr w:rsidR="0DF85ADD" w14:paraId="0EDA8453" w14:textId="77777777" w:rsidTr="0DF85ADD">
        <w:trPr>
          <w:trHeight w:val="300"/>
        </w:trPr>
        <w:tc>
          <w:tcPr>
            <w:tcW w:w="1949" w:type="dxa"/>
            <w:vAlign w:val="center"/>
          </w:tcPr>
          <w:p w14:paraId="146E7470" w14:textId="1DD0706D" w:rsidR="6BE9C454" w:rsidRDefault="6BE9C454" w:rsidP="0DF85ADD">
            <w:pPr>
              <w:ind w:firstLine="0"/>
              <w:jc w:val="center"/>
              <w:rPr>
                <w:rFonts w:eastAsia="Times New Roman" w:cs="Times New Roman"/>
              </w:rPr>
            </w:pPr>
            <w:r w:rsidRPr="0DF85ADD">
              <w:rPr>
                <w:rFonts w:eastAsia="Times New Roman" w:cs="Times New Roman"/>
              </w:rPr>
              <w:t>certificate_name</w:t>
            </w:r>
          </w:p>
        </w:tc>
        <w:tc>
          <w:tcPr>
            <w:tcW w:w="1689" w:type="dxa"/>
            <w:vAlign w:val="center"/>
          </w:tcPr>
          <w:p w14:paraId="1408A32B" w14:textId="324024B6" w:rsidR="6BE9C454" w:rsidRDefault="6BE9C454" w:rsidP="0DF85ADD">
            <w:pPr>
              <w:ind w:firstLine="0"/>
              <w:jc w:val="center"/>
              <w:rPr>
                <w:rFonts w:eastAsia="Times New Roman" w:cs="Times New Roman"/>
              </w:rPr>
            </w:pPr>
            <w:r w:rsidRPr="0DF85ADD">
              <w:rPr>
                <w:rFonts w:eastAsia="Times New Roman" w:cs="Times New Roman"/>
              </w:rPr>
              <w:t>nvarchar(255)</w:t>
            </w:r>
          </w:p>
        </w:tc>
        <w:tc>
          <w:tcPr>
            <w:tcW w:w="5422" w:type="dxa"/>
            <w:vAlign w:val="center"/>
          </w:tcPr>
          <w:p w14:paraId="515BC1C4" w14:textId="2C487F5E" w:rsidR="6BE9C454" w:rsidRDefault="6BE9C454" w:rsidP="0DF85ADD">
            <w:pPr>
              <w:ind w:firstLine="0"/>
              <w:jc w:val="left"/>
              <w:rPr>
                <w:rFonts w:eastAsia="Times New Roman" w:cs="Times New Roman"/>
              </w:rPr>
            </w:pPr>
            <w:r w:rsidRPr="0DF85ADD">
              <w:rPr>
                <w:rFonts w:eastAsia="Times New Roman" w:cs="Times New Roman"/>
              </w:rPr>
              <w:t>NOT NULL, tên chứng chỉ</w:t>
            </w:r>
          </w:p>
        </w:tc>
      </w:tr>
      <w:tr w:rsidR="0DF85ADD" w14:paraId="210C3F18" w14:textId="77777777" w:rsidTr="0DF85ADD">
        <w:trPr>
          <w:trHeight w:val="300"/>
        </w:trPr>
        <w:tc>
          <w:tcPr>
            <w:tcW w:w="1949" w:type="dxa"/>
            <w:vAlign w:val="center"/>
          </w:tcPr>
          <w:p w14:paraId="6749CF10" w14:textId="67AE9631" w:rsidR="6BE9C454" w:rsidRDefault="6BE9C454" w:rsidP="0DF85ADD">
            <w:pPr>
              <w:ind w:firstLine="0"/>
              <w:jc w:val="center"/>
              <w:rPr>
                <w:rFonts w:eastAsia="Times New Roman" w:cs="Times New Roman"/>
              </w:rPr>
            </w:pPr>
            <w:r w:rsidRPr="0DF85ADD">
              <w:rPr>
                <w:rFonts w:eastAsia="Times New Roman" w:cs="Times New Roman"/>
              </w:rPr>
              <w:t>score</w:t>
            </w:r>
          </w:p>
        </w:tc>
        <w:tc>
          <w:tcPr>
            <w:tcW w:w="1689" w:type="dxa"/>
            <w:vAlign w:val="center"/>
          </w:tcPr>
          <w:p w14:paraId="058A80E0" w14:textId="77A9CCBC" w:rsidR="6BE9C454" w:rsidRDefault="6BE9C454" w:rsidP="0DF85ADD">
            <w:pPr>
              <w:ind w:firstLine="0"/>
              <w:jc w:val="center"/>
              <w:rPr>
                <w:rFonts w:eastAsia="Times New Roman" w:cs="Times New Roman"/>
              </w:rPr>
            </w:pPr>
            <w:r w:rsidRPr="0DF85ADD">
              <w:rPr>
                <w:rFonts w:eastAsia="Times New Roman" w:cs="Times New Roman"/>
              </w:rPr>
              <w:t>decimal(12, 2)</w:t>
            </w:r>
          </w:p>
        </w:tc>
        <w:tc>
          <w:tcPr>
            <w:tcW w:w="5422" w:type="dxa"/>
            <w:vAlign w:val="center"/>
          </w:tcPr>
          <w:p w14:paraId="40779A29" w14:textId="41CDC923" w:rsidR="6BE9C454" w:rsidRDefault="6BE9C454" w:rsidP="0DF85ADD">
            <w:pPr>
              <w:ind w:firstLine="0"/>
              <w:jc w:val="left"/>
              <w:rPr>
                <w:rFonts w:eastAsia="Times New Roman" w:cs="Times New Roman"/>
              </w:rPr>
            </w:pPr>
            <w:r w:rsidRPr="0DF85ADD">
              <w:rPr>
                <w:rFonts w:eastAsia="Times New Roman" w:cs="Times New Roman"/>
              </w:rPr>
              <w:t>NULL, điểm số</w:t>
            </w:r>
          </w:p>
        </w:tc>
      </w:tr>
      <w:tr w:rsidR="0DF85ADD" w14:paraId="7E510511" w14:textId="77777777" w:rsidTr="0DF85ADD">
        <w:trPr>
          <w:trHeight w:val="300"/>
        </w:trPr>
        <w:tc>
          <w:tcPr>
            <w:tcW w:w="1949" w:type="dxa"/>
            <w:vAlign w:val="center"/>
          </w:tcPr>
          <w:p w14:paraId="79176069" w14:textId="24368FF5" w:rsidR="6CDC1B98" w:rsidRDefault="6CDC1B98" w:rsidP="0DF85ADD">
            <w:pPr>
              <w:ind w:firstLine="0"/>
              <w:jc w:val="center"/>
              <w:rPr>
                <w:rFonts w:eastAsia="Times New Roman" w:cs="Times New Roman"/>
              </w:rPr>
            </w:pPr>
            <w:r w:rsidRPr="0DF85ADD">
              <w:rPr>
                <w:rFonts w:eastAsia="Times New Roman" w:cs="Times New Roman"/>
              </w:rPr>
              <w:t>issued_date</w:t>
            </w:r>
          </w:p>
        </w:tc>
        <w:tc>
          <w:tcPr>
            <w:tcW w:w="1689" w:type="dxa"/>
            <w:vAlign w:val="center"/>
          </w:tcPr>
          <w:p w14:paraId="093BE04F" w14:textId="61798379" w:rsidR="6CDC1B98" w:rsidRDefault="6CDC1B98" w:rsidP="0DF85ADD">
            <w:pPr>
              <w:ind w:firstLine="0"/>
              <w:jc w:val="center"/>
              <w:rPr>
                <w:rFonts w:eastAsia="Times New Roman" w:cs="Times New Roman"/>
              </w:rPr>
            </w:pPr>
            <w:r w:rsidRPr="0DF85ADD">
              <w:rPr>
                <w:rFonts w:eastAsia="Times New Roman" w:cs="Times New Roman"/>
              </w:rPr>
              <w:t>date</w:t>
            </w:r>
          </w:p>
        </w:tc>
        <w:tc>
          <w:tcPr>
            <w:tcW w:w="5422" w:type="dxa"/>
            <w:vAlign w:val="center"/>
          </w:tcPr>
          <w:p w14:paraId="655E5A57" w14:textId="5E1D190B" w:rsidR="6CDC1B98" w:rsidRDefault="6CDC1B98" w:rsidP="0DF85ADD">
            <w:pPr>
              <w:ind w:firstLine="0"/>
              <w:jc w:val="left"/>
              <w:rPr>
                <w:rFonts w:eastAsia="Times New Roman" w:cs="Times New Roman"/>
              </w:rPr>
            </w:pPr>
            <w:r w:rsidRPr="0DF85ADD">
              <w:rPr>
                <w:rFonts w:eastAsia="Times New Roman" w:cs="Times New Roman"/>
              </w:rPr>
              <w:t>NOT NULL, ngày cấp chứng chỉ</w:t>
            </w:r>
          </w:p>
        </w:tc>
      </w:tr>
      <w:tr w:rsidR="0DF85ADD" w14:paraId="14F5BFA4" w14:textId="77777777" w:rsidTr="0DF85ADD">
        <w:trPr>
          <w:trHeight w:val="300"/>
        </w:trPr>
        <w:tc>
          <w:tcPr>
            <w:tcW w:w="1949" w:type="dxa"/>
            <w:vAlign w:val="center"/>
          </w:tcPr>
          <w:p w14:paraId="7A3525E3" w14:textId="118188D2" w:rsidR="6CDC1B98" w:rsidRDefault="6CDC1B98" w:rsidP="0DF85ADD">
            <w:pPr>
              <w:ind w:firstLine="0"/>
              <w:jc w:val="center"/>
              <w:rPr>
                <w:rFonts w:eastAsia="Times New Roman" w:cs="Times New Roman"/>
              </w:rPr>
            </w:pPr>
            <w:r w:rsidRPr="0DF85ADD">
              <w:rPr>
                <w:rFonts w:eastAsia="Times New Roman" w:cs="Times New Roman"/>
              </w:rPr>
              <w:t>expired_date</w:t>
            </w:r>
          </w:p>
        </w:tc>
        <w:tc>
          <w:tcPr>
            <w:tcW w:w="1689" w:type="dxa"/>
            <w:vAlign w:val="center"/>
          </w:tcPr>
          <w:p w14:paraId="128408A5" w14:textId="6016C46C" w:rsidR="6CDC1B98" w:rsidRDefault="6CDC1B98" w:rsidP="0DF85ADD">
            <w:pPr>
              <w:ind w:firstLine="0"/>
              <w:jc w:val="center"/>
              <w:rPr>
                <w:rFonts w:eastAsia="Times New Roman" w:cs="Times New Roman"/>
              </w:rPr>
            </w:pPr>
            <w:r w:rsidRPr="0DF85ADD">
              <w:rPr>
                <w:rFonts w:eastAsia="Times New Roman" w:cs="Times New Roman"/>
              </w:rPr>
              <w:t>date</w:t>
            </w:r>
          </w:p>
        </w:tc>
        <w:tc>
          <w:tcPr>
            <w:tcW w:w="5422" w:type="dxa"/>
            <w:vAlign w:val="center"/>
          </w:tcPr>
          <w:p w14:paraId="2A1A2BC4" w14:textId="6167D702" w:rsidR="6CDC1B98" w:rsidRDefault="6CDC1B98" w:rsidP="0DF85ADD">
            <w:pPr>
              <w:ind w:firstLine="0"/>
              <w:jc w:val="left"/>
              <w:rPr>
                <w:rFonts w:eastAsia="Times New Roman" w:cs="Times New Roman"/>
              </w:rPr>
            </w:pPr>
            <w:r w:rsidRPr="0DF85ADD">
              <w:rPr>
                <w:rFonts w:eastAsia="Times New Roman" w:cs="Times New Roman"/>
              </w:rPr>
              <w:t>NULL, ngày hết hạn chứng chỉ</w:t>
            </w:r>
          </w:p>
        </w:tc>
      </w:tr>
      <w:tr w:rsidR="0DF85ADD" w14:paraId="1C20FA3C" w14:textId="77777777" w:rsidTr="0DF85ADD">
        <w:trPr>
          <w:trHeight w:val="300"/>
        </w:trPr>
        <w:tc>
          <w:tcPr>
            <w:tcW w:w="1949" w:type="dxa"/>
            <w:vAlign w:val="center"/>
          </w:tcPr>
          <w:p w14:paraId="1DD60117" w14:textId="3633AB6C" w:rsidR="6CDC1B98" w:rsidRDefault="6CDC1B98" w:rsidP="0DF85ADD">
            <w:pPr>
              <w:ind w:firstLine="0"/>
              <w:jc w:val="center"/>
              <w:rPr>
                <w:rFonts w:eastAsia="Times New Roman" w:cs="Times New Roman"/>
              </w:rPr>
            </w:pPr>
            <w:r w:rsidRPr="0DF85ADD">
              <w:rPr>
                <w:rFonts w:eastAsia="Times New Roman" w:cs="Times New Roman"/>
              </w:rPr>
              <w:t>organization</w:t>
            </w:r>
          </w:p>
        </w:tc>
        <w:tc>
          <w:tcPr>
            <w:tcW w:w="1689" w:type="dxa"/>
            <w:vAlign w:val="center"/>
          </w:tcPr>
          <w:p w14:paraId="1AD69996" w14:textId="4EA021B7" w:rsidR="6CDC1B98" w:rsidRDefault="6CDC1B98" w:rsidP="0DF85ADD">
            <w:pPr>
              <w:ind w:firstLine="0"/>
              <w:jc w:val="center"/>
              <w:rPr>
                <w:rFonts w:eastAsia="Times New Roman" w:cs="Times New Roman"/>
              </w:rPr>
            </w:pPr>
            <w:r w:rsidRPr="0DF85ADD">
              <w:rPr>
                <w:rFonts w:eastAsia="Times New Roman" w:cs="Times New Roman"/>
              </w:rPr>
              <w:t>nvarchar(</w:t>
            </w:r>
            <w:r w:rsidRPr="04837646">
              <w:rPr>
                <w:rFonts w:eastAsia="Times New Roman" w:cs="Times New Roman"/>
              </w:rPr>
              <w:t>255)</w:t>
            </w:r>
          </w:p>
        </w:tc>
        <w:tc>
          <w:tcPr>
            <w:tcW w:w="5422" w:type="dxa"/>
            <w:vAlign w:val="center"/>
          </w:tcPr>
          <w:p w14:paraId="3FBDE34C" w14:textId="0E3FD424" w:rsidR="0DF85ADD" w:rsidRDefault="6CDC1B98" w:rsidP="0DF85ADD">
            <w:pPr>
              <w:ind w:firstLine="0"/>
              <w:jc w:val="left"/>
              <w:rPr>
                <w:rFonts w:eastAsia="Times New Roman" w:cs="Times New Roman"/>
              </w:rPr>
            </w:pPr>
            <w:r w:rsidRPr="04837646">
              <w:rPr>
                <w:rFonts w:eastAsia="Times New Roman" w:cs="Times New Roman"/>
              </w:rPr>
              <w:t>NOT NULL, đơn vị cấp chứng chỉ</w:t>
            </w:r>
          </w:p>
        </w:tc>
      </w:tr>
      <w:tr w:rsidR="04837646" w14:paraId="280C8D16" w14:textId="77777777" w:rsidTr="04837646">
        <w:trPr>
          <w:trHeight w:val="300"/>
        </w:trPr>
        <w:tc>
          <w:tcPr>
            <w:tcW w:w="1949" w:type="dxa"/>
            <w:vAlign w:val="center"/>
          </w:tcPr>
          <w:p w14:paraId="6B97C815" w14:textId="4D73B405" w:rsidR="6CDC1B98" w:rsidRDefault="6CDC1B98" w:rsidP="04837646">
            <w:pPr>
              <w:ind w:firstLine="0"/>
              <w:jc w:val="center"/>
              <w:rPr>
                <w:rFonts w:eastAsia="Times New Roman" w:cs="Times New Roman"/>
              </w:rPr>
            </w:pPr>
            <w:r w:rsidRPr="04837646">
              <w:rPr>
                <w:rFonts w:eastAsia="Times New Roman" w:cs="Times New Roman"/>
              </w:rPr>
              <w:t>created_at</w:t>
            </w:r>
          </w:p>
        </w:tc>
        <w:tc>
          <w:tcPr>
            <w:tcW w:w="1689" w:type="dxa"/>
            <w:vAlign w:val="center"/>
          </w:tcPr>
          <w:p w14:paraId="5CC71D59" w14:textId="100A258D" w:rsidR="6CDC1B98" w:rsidRDefault="6CDC1B98" w:rsidP="04837646">
            <w:pPr>
              <w:ind w:firstLine="0"/>
              <w:jc w:val="center"/>
              <w:rPr>
                <w:rFonts w:eastAsia="Times New Roman" w:cs="Times New Roman"/>
              </w:rPr>
            </w:pPr>
            <w:r w:rsidRPr="04837646">
              <w:rPr>
                <w:rFonts w:eastAsia="Times New Roman" w:cs="Times New Roman"/>
              </w:rPr>
              <w:t>datetime</w:t>
            </w:r>
          </w:p>
        </w:tc>
        <w:tc>
          <w:tcPr>
            <w:tcW w:w="5422" w:type="dxa"/>
            <w:vAlign w:val="center"/>
          </w:tcPr>
          <w:p w14:paraId="10956475" w14:textId="20F39254" w:rsidR="6CDC1B98" w:rsidRDefault="6CDC1B98" w:rsidP="04837646">
            <w:pPr>
              <w:ind w:firstLine="0"/>
              <w:jc w:val="left"/>
              <w:rPr>
                <w:rFonts w:eastAsia="Times New Roman" w:cs="Times New Roman"/>
              </w:rPr>
            </w:pPr>
            <w:r w:rsidRPr="04837646">
              <w:rPr>
                <w:rFonts w:eastAsia="Times New Roman" w:cs="Times New Roman"/>
              </w:rPr>
              <w:t>NOT NULL, ngày tạo</w:t>
            </w:r>
          </w:p>
        </w:tc>
      </w:tr>
      <w:tr w:rsidR="04837646" w14:paraId="214F9012" w14:textId="77777777" w:rsidTr="04837646">
        <w:trPr>
          <w:trHeight w:val="300"/>
        </w:trPr>
        <w:tc>
          <w:tcPr>
            <w:tcW w:w="1949" w:type="dxa"/>
            <w:vAlign w:val="center"/>
          </w:tcPr>
          <w:p w14:paraId="69DAAE1D" w14:textId="6CB74B13" w:rsidR="04837646" w:rsidRDefault="6CDC1B98" w:rsidP="04837646">
            <w:pPr>
              <w:ind w:firstLine="0"/>
              <w:jc w:val="center"/>
              <w:rPr>
                <w:rFonts w:eastAsia="Times New Roman" w:cs="Times New Roman"/>
              </w:rPr>
            </w:pPr>
            <w:r w:rsidRPr="26F7F8FD">
              <w:rPr>
                <w:rFonts w:eastAsia="Times New Roman" w:cs="Times New Roman"/>
              </w:rPr>
              <w:t>update_at</w:t>
            </w:r>
          </w:p>
        </w:tc>
        <w:tc>
          <w:tcPr>
            <w:tcW w:w="1689" w:type="dxa"/>
            <w:vAlign w:val="center"/>
          </w:tcPr>
          <w:p w14:paraId="2B8976DD" w14:textId="6F23EC1C" w:rsidR="04837646" w:rsidRDefault="6CDC1B98" w:rsidP="04837646">
            <w:pPr>
              <w:ind w:firstLine="0"/>
              <w:jc w:val="center"/>
              <w:rPr>
                <w:rFonts w:eastAsia="Times New Roman" w:cs="Times New Roman"/>
              </w:rPr>
            </w:pPr>
            <w:r w:rsidRPr="26F7F8FD">
              <w:rPr>
                <w:rFonts w:eastAsia="Times New Roman" w:cs="Times New Roman"/>
              </w:rPr>
              <w:t>datetime</w:t>
            </w:r>
          </w:p>
        </w:tc>
        <w:tc>
          <w:tcPr>
            <w:tcW w:w="5422" w:type="dxa"/>
            <w:vAlign w:val="center"/>
          </w:tcPr>
          <w:p w14:paraId="36C9FAD3" w14:textId="0A2619AF" w:rsidR="04837646" w:rsidRDefault="6CDC1B98" w:rsidP="04837646">
            <w:pPr>
              <w:ind w:firstLine="0"/>
              <w:jc w:val="left"/>
              <w:rPr>
                <w:rFonts w:eastAsia="Times New Roman" w:cs="Times New Roman"/>
              </w:rPr>
            </w:pPr>
            <w:r w:rsidRPr="26F7F8FD">
              <w:rPr>
                <w:rFonts w:eastAsia="Times New Roman" w:cs="Times New Roman"/>
              </w:rPr>
              <w:t xml:space="preserve">NOT NULL, ngày cập </w:t>
            </w:r>
            <w:r w:rsidRPr="5383BBCA">
              <w:rPr>
                <w:rFonts w:eastAsia="Times New Roman" w:cs="Times New Roman"/>
              </w:rPr>
              <w:t>nhật</w:t>
            </w:r>
          </w:p>
        </w:tc>
      </w:tr>
    </w:tbl>
    <w:p w14:paraId="00133D92" w14:textId="6F9FFF9F" w:rsidR="2B24445B" w:rsidRDefault="2B24445B" w:rsidP="2B24445B">
      <w:pPr>
        <w:pStyle w:val="CaptionHnh"/>
      </w:pPr>
    </w:p>
    <w:p w14:paraId="1E0A0D1D" w14:textId="74A53C53" w:rsidR="19D9F242" w:rsidRDefault="49F75BD1" w:rsidP="19D9F242">
      <w:pPr>
        <w:pStyle w:val="CaptionHnh"/>
      </w:pPr>
      <w:r>
        <w:t>Bảng 2.14.Bảng Thực thể Xin nghỉ, bảo lưu</w:t>
      </w:r>
    </w:p>
    <w:tbl>
      <w:tblPr>
        <w:tblStyle w:val="TableGrid"/>
        <w:tblW w:w="0" w:type="auto"/>
        <w:tblLook w:val="06A0" w:firstRow="1" w:lastRow="0" w:firstColumn="1" w:lastColumn="0" w:noHBand="1" w:noVBand="1"/>
      </w:tblPr>
      <w:tblGrid>
        <w:gridCol w:w="1949"/>
        <w:gridCol w:w="1689"/>
        <w:gridCol w:w="5422"/>
      </w:tblGrid>
      <w:tr w:rsidR="3212644B" w14:paraId="60233E77" w14:textId="77777777" w:rsidTr="3212644B">
        <w:trPr>
          <w:trHeight w:val="300"/>
        </w:trPr>
        <w:tc>
          <w:tcPr>
            <w:tcW w:w="9060" w:type="dxa"/>
            <w:gridSpan w:val="3"/>
            <w:vAlign w:val="center"/>
          </w:tcPr>
          <w:p w14:paraId="2F7FEB82" w14:textId="7EE353BB" w:rsidR="49F75BD1" w:rsidRDefault="49F75BD1" w:rsidP="3212644B">
            <w:pPr>
              <w:spacing w:after="120"/>
              <w:ind w:firstLine="0"/>
              <w:jc w:val="center"/>
              <w:rPr>
                <w:rFonts w:eastAsia="Times New Roman" w:cs="Times New Roman"/>
                <w:b/>
                <w:bCs/>
              </w:rPr>
            </w:pPr>
            <w:r w:rsidRPr="3212644B">
              <w:rPr>
                <w:rFonts w:eastAsia="Times New Roman" w:cs="Times New Roman"/>
                <w:b/>
                <w:bCs/>
              </w:rPr>
              <w:t>LEAVEREQUEST</w:t>
            </w:r>
          </w:p>
        </w:tc>
      </w:tr>
      <w:tr w:rsidR="3212644B" w14:paraId="6AE131D4" w14:textId="77777777" w:rsidTr="3212644B">
        <w:trPr>
          <w:trHeight w:val="300"/>
        </w:trPr>
        <w:tc>
          <w:tcPr>
            <w:tcW w:w="1949" w:type="dxa"/>
            <w:vAlign w:val="center"/>
          </w:tcPr>
          <w:p w14:paraId="2CD3CFD0" w14:textId="77777777" w:rsidR="3212644B" w:rsidRDefault="3212644B" w:rsidP="3212644B">
            <w:pPr>
              <w:spacing w:after="120"/>
              <w:ind w:firstLine="0"/>
              <w:jc w:val="center"/>
              <w:rPr>
                <w:b/>
                <w:bCs/>
              </w:rPr>
            </w:pPr>
            <w:r w:rsidRPr="3212644B">
              <w:rPr>
                <w:rFonts w:eastAsia="Times New Roman" w:cs="Times New Roman"/>
                <w:b/>
                <w:bCs/>
              </w:rPr>
              <w:t>Tên trường</w:t>
            </w:r>
          </w:p>
        </w:tc>
        <w:tc>
          <w:tcPr>
            <w:tcW w:w="1689" w:type="dxa"/>
            <w:vAlign w:val="center"/>
          </w:tcPr>
          <w:p w14:paraId="3D0F71E5" w14:textId="77777777" w:rsidR="3212644B" w:rsidRDefault="3212644B" w:rsidP="3212644B">
            <w:pPr>
              <w:spacing w:after="120"/>
              <w:ind w:firstLine="0"/>
              <w:jc w:val="center"/>
              <w:rPr>
                <w:b/>
                <w:bCs/>
              </w:rPr>
            </w:pPr>
            <w:r w:rsidRPr="3212644B">
              <w:rPr>
                <w:rFonts w:eastAsia="Times New Roman" w:cs="Times New Roman"/>
                <w:b/>
                <w:bCs/>
              </w:rPr>
              <w:t>Kiểu dữ liệu</w:t>
            </w:r>
          </w:p>
        </w:tc>
        <w:tc>
          <w:tcPr>
            <w:tcW w:w="5422" w:type="dxa"/>
            <w:vAlign w:val="center"/>
          </w:tcPr>
          <w:p w14:paraId="356A66D9" w14:textId="77777777" w:rsidR="3212644B" w:rsidRDefault="3212644B" w:rsidP="3212644B">
            <w:pPr>
              <w:spacing w:after="120"/>
              <w:ind w:firstLine="0"/>
              <w:jc w:val="center"/>
              <w:rPr>
                <w:b/>
                <w:bCs/>
              </w:rPr>
            </w:pPr>
            <w:r w:rsidRPr="3212644B">
              <w:rPr>
                <w:rFonts w:eastAsia="Times New Roman" w:cs="Times New Roman"/>
                <w:b/>
                <w:bCs/>
              </w:rPr>
              <w:t>Ghi chú</w:t>
            </w:r>
          </w:p>
        </w:tc>
      </w:tr>
      <w:tr w:rsidR="3212644B" w14:paraId="5E6D2D4F" w14:textId="77777777" w:rsidTr="3212644B">
        <w:trPr>
          <w:trHeight w:val="300"/>
        </w:trPr>
        <w:tc>
          <w:tcPr>
            <w:tcW w:w="1949" w:type="dxa"/>
            <w:vAlign w:val="center"/>
          </w:tcPr>
          <w:p w14:paraId="65C5F511" w14:textId="7DE73202" w:rsidR="3212644B" w:rsidRDefault="3212644B" w:rsidP="3212644B">
            <w:pPr>
              <w:spacing w:after="120"/>
              <w:ind w:firstLine="0"/>
              <w:jc w:val="center"/>
            </w:pPr>
            <w:r w:rsidRPr="3212644B">
              <w:rPr>
                <w:rFonts w:eastAsia="Times New Roman" w:cs="Times New Roman"/>
              </w:rPr>
              <w:t>id</w:t>
            </w:r>
          </w:p>
        </w:tc>
        <w:tc>
          <w:tcPr>
            <w:tcW w:w="1689" w:type="dxa"/>
            <w:vAlign w:val="center"/>
          </w:tcPr>
          <w:p w14:paraId="007AA824" w14:textId="68580FB1" w:rsidR="3212644B" w:rsidRDefault="3212644B" w:rsidP="3212644B">
            <w:pPr>
              <w:spacing w:after="120"/>
              <w:ind w:firstLine="0"/>
              <w:jc w:val="center"/>
              <w:rPr>
                <w:rFonts w:eastAsia="Times New Roman" w:cs="Times New Roman"/>
              </w:rPr>
            </w:pPr>
            <w:r w:rsidRPr="3212644B">
              <w:rPr>
                <w:rFonts w:eastAsia="Times New Roman" w:cs="Times New Roman"/>
              </w:rPr>
              <w:t>nvarchar(100)</w:t>
            </w:r>
          </w:p>
        </w:tc>
        <w:tc>
          <w:tcPr>
            <w:tcW w:w="5422" w:type="dxa"/>
            <w:vAlign w:val="center"/>
          </w:tcPr>
          <w:p w14:paraId="23CDE841" w14:textId="65F0BD60" w:rsidR="3212644B" w:rsidRDefault="3212644B" w:rsidP="3212644B">
            <w:pPr>
              <w:spacing w:after="120"/>
              <w:ind w:firstLine="0"/>
              <w:jc w:val="left"/>
              <w:rPr>
                <w:rFonts w:eastAsia="Times New Roman" w:cs="Times New Roman"/>
              </w:rPr>
            </w:pPr>
            <w:r w:rsidRPr="3212644B">
              <w:rPr>
                <w:rFonts w:eastAsia="Times New Roman" w:cs="Times New Roman"/>
              </w:rPr>
              <w:t xml:space="preserve">NOT NULL, Primary key, </w:t>
            </w:r>
            <w:r w:rsidR="05BA84DC" w:rsidRPr="3212644B">
              <w:rPr>
                <w:rFonts w:eastAsia="Times New Roman" w:cs="Times New Roman"/>
              </w:rPr>
              <w:t xml:space="preserve">mã xin nghỉ, bảo </w:t>
            </w:r>
            <w:r w:rsidR="05BA84DC" w:rsidRPr="4CB6D978">
              <w:rPr>
                <w:rFonts w:eastAsia="Times New Roman" w:cs="Times New Roman"/>
              </w:rPr>
              <w:t>lưu</w:t>
            </w:r>
          </w:p>
        </w:tc>
      </w:tr>
      <w:tr w:rsidR="4CB6D978" w14:paraId="03CA50FF" w14:textId="77777777" w:rsidTr="4CB6D978">
        <w:trPr>
          <w:trHeight w:val="300"/>
        </w:trPr>
        <w:tc>
          <w:tcPr>
            <w:tcW w:w="1949" w:type="dxa"/>
            <w:vAlign w:val="center"/>
          </w:tcPr>
          <w:p w14:paraId="5CC0F391" w14:textId="77104B31" w:rsidR="05BA84DC" w:rsidRDefault="05BA84DC" w:rsidP="4CB6D978">
            <w:pPr>
              <w:ind w:firstLine="0"/>
              <w:jc w:val="center"/>
              <w:rPr>
                <w:rFonts w:eastAsia="Times New Roman" w:cs="Times New Roman"/>
              </w:rPr>
            </w:pPr>
            <w:r w:rsidRPr="4CB6D978">
              <w:rPr>
                <w:rFonts w:eastAsia="Times New Roman" w:cs="Times New Roman"/>
              </w:rPr>
              <w:t>student_id</w:t>
            </w:r>
          </w:p>
        </w:tc>
        <w:tc>
          <w:tcPr>
            <w:tcW w:w="1689" w:type="dxa"/>
            <w:vAlign w:val="center"/>
          </w:tcPr>
          <w:p w14:paraId="3758F023" w14:textId="6B32FA16" w:rsidR="05BA84DC" w:rsidRDefault="05BA84DC" w:rsidP="4CB6D978">
            <w:pPr>
              <w:ind w:firstLine="0"/>
              <w:jc w:val="center"/>
              <w:rPr>
                <w:rFonts w:eastAsia="Times New Roman" w:cs="Times New Roman"/>
              </w:rPr>
            </w:pPr>
            <w:r w:rsidRPr="4CB6D978">
              <w:rPr>
                <w:rFonts w:eastAsia="Times New Roman" w:cs="Times New Roman"/>
              </w:rPr>
              <w:t>nvarchar(100)</w:t>
            </w:r>
          </w:p>
        </w:tc>
        <w:tc>
          <w:tcPr>
            <w:tcW w:w="5422" w:type="dxa"/>
            <w:vAlign w:val="center"/>
          </w:tcPr>
          <w:p w14:paraId="189302E9" w14:textId="74B8DD39" w:rsidR="05BA84DC" w:rsidRDefault="05BA84DC" w:rsidP="4CB6D978">
            <w:pPr>
              <w:ind w:firstLine="0"/>
              <w:jc w:val="left"/>
              <w:rPr>
                <w:rFonts w:eastAsia="Times New Roman" w:cs="Times New Roman"/>
              </w:rPr>
            </w:pPr>
            <w:r w:rsidRPr="2C4C8AD9">
              <w:rPr>
                <w:rFonts w:eastAsia="Times New Roman" w:cs="Times New Roman"/>
              </w:rPr>
              <w:t xml:space="preserve">NOT NULL, Foreign key, </w:t>
            </w:r>
            <w:r w:rsidRPr="11D9164F">
              <w:rPr>
                <w:rFonts w:eastAsia="Times New Roman" w:cs="Times New Roman"/>
              </w:rPr>
              <w:t>mã học viên xin nghỉ, bảo lưu</w:t>
            </w:r>
          </w:p>
        </w:tc>
      </w:tr>
      <w:tr w:rsidR="11D9164F" w14:paraId="4B6A584C" w14:textId="77777777" w:rsidTr="11D9164F">
        <w:trPr>
          <w:trHeight w:val="300"/>
        </w:trPr>
        <w:tc>
          <w:tcPr>
            <w:tcW w:w="1949" w:type="dxa"/>
            <w:vAlign w:val="center"/>
          </w:tcPr>
          <w:p w14:paraId="1E440474" w14:textId="78040C32" w:rsidR="05BA84DC" w:rsidRDefault="05BA84DC" w:rsidP="11D9164F">
            <w:pPr>
              <w:ind w:firstLine="0"/>
              <w:jc w:val="center"/>
              <w:rPr>
                <w:rFonts w:eastAsia="Times New Roman" w:cs="Times New Roman"/>
              </w:rPr>
            </w:pPr>
            <w:r w:rsidRPr="11D9164F">
              <w:rPr>
                <w:rFonts w:eastAsia="Times New Roman" w:cs="Times New Roman"/>
              </w:rPr>
              <w:t>class_id</w:t>
            </w:r>
          </w:p>
        </w:tc>
        <w:tc>
          <w:tcPr>
            <w:tcW w:w="1689" w:type="dxa"/>
            <w:vAlign w:val="center"/>
          </w:tcPr>
          <w:p w14:paraId="1F61B930" w14:textId="0E000B1A" w:rsidR="05BA84DC" w:rsidRDefault="05BA84DC" w:rsidP="11D9164F">
            <w:pPr>
              <w:ind w:firstLine="0"/>
              <w:jc w:val="center"/>
              <w:rPr>
                <w:rFonts w:eastAsia="Times New Roman" w:cs="Times New Roman"/>
              </w:rPr>
            </w:pPr>
            <w:r w:rsidRPr="11D9164F">
              <w:rPr>
                <w:rFonts w:eastAsia="Times New Roman" w:cs="Times New Roman"/>
              </w:rPr>
              <w:t>nvarchar(100)</w:t>
            </w:r>
          </w:p>
        </w:tc>
        <w:tc>
          <w:tcPr>
            <w:tcW w:w="5422" w:type="dxa"/>
            <w:vAlign w:val="center"/>
          </w:tcPr>
          <w:p w14:paraId="117A0985" w14:textId="1B184C46" w:rsidR="05BA84DC" w:rsidRDefault="05BA84DC" w:rsidP="11D9164F">
            <w:pPr>
              <w:ind w:firstLine="0"/>
              <w:jc w:val="left"/>
              <w:rPr>
                <w:rFonts w:eastAsia="Times New Roman" w:cs="Times New Roman"/>
              </w:rPr>
            </w:pPr>
            <w:r w:rsidRPr="11D9164F">
              <w:rPr>
                <w:rFonts w:eastAsia="Times New Roman" w:cs="Times New Roman"/>
              </w:rPr>
              <w:t xml:space="preserve">NOT NULL, Foreign key, mã lớp </w:t>
            </w:r>
            <w:r w:rsidRPr="78DD6BBE">
              <w:rPr>
                <w:rFonts w:eastAsia="Times New Roman" w:cs="Times New Roman"/>
              </w:rPr>
              <w:t>mà học viên xin nghỉ, bảo lưu</w:t>
            </w:r>
          </w:p>
        </w:tc>
      </w:tr>
      <w:tr w:rsidR="78DD6BBE" w14:paraId="31E001AB" w14:textId="77777777" w:rsidTr="78DD6BBE">
        <w:trPr>
          <w:trHeight w:val="300"/>
        </w:trPr>
        <w:tc>
          <w:tcPr>
            <w:tcW w:w="1949" w:type="dxa"/>
            <w:vAlign w:val="center"/>
          </w:tcPr>
          <w:p w14:paraId="50B08B83" w14:textId="0DB23CA6" w:rsidR="05BA84DC" w:rsidRDefault="05BA84DC" w:rsidP="78DD6BBE">
            <w:pPr>
              <w:ind w:firstLine="0"/>
              <w:jc w:val="center"/>
              <w:rPr>
                <w:rFonts w:eastAsia="Times New Roman" w:cs="Times New Roman"/>
              </w:rPr>
            </w:pPr>
            <w:r w:rsidRPr="78DD6BBE">
              <w:rPr>
                <w:rFonts w:eastAsia="Times New Roman" w:cs="Times New Roman"/>
              </w:rPr>
              <w:t>request_</w:t>
            </w:r>
            <w:r w:rsidRPr="323B13E0">
              <w:rPr>
                <w:rFonts w:eastAsia="Times New Roman" w:cs="Times New Roman"/>
              </w:rPr>
              <w:t>date</w:t>
            </w:r>
          </w:p>
        </w:tc>
        <w:tc>
          <w:tcPr>
            <w:tcW w:w="1689" w:type="dxa"/>
            <w:vAlign w:val="center"/>
          </w:tcPr>
          <w:p w14:paraId="5DDABCE5" w14:textId="7F3E75B7" w:rsidR="78DD6BBE" w:rsidRDefault="05BA84DC" w:rsidP="78DD6BBE">
            <w:pPr>
              <w:ind w:firstLine="0"/>
              <w:jc w:val="center"/>
              <w:rPr>
                <w:rFonts w:eastAsia="Times New Roman" w:cs="Times New Roman"/>
              </w:rPr>
            </w:pPr>
            <w:r w:rsidRPr="323B13E0">
              <w:rPr>
                <w:rFonts w:eastAsia="Times New Roman" w:cs="Times New Roman"/>
              </w:rPr>
              <w:t>date</w:t>
            </w:r>
          </w:p>
        </w:tc>
        <w:tc>
          <w:tcPr>
            <w:tcW w:w="5422" w:type="dxa"/>
            <w:vAlign w:val="center"/>
          </w:tcPr>
          <w:p w14:paraId="40CB008F" w14:textId="682B1B0B" w:rsidR="78DD6BBE" w:rsidRDefault="05BA84DC" w:rsidP="78DD6BBE">
            <w:pPr>
              <w:ind w:firstLine="0"/>
              <w:jc w:val="left"/>
              <w:rPr>
                <w:rFonts w:eastAsia="Times New Roman" w:cs="Times New Roman"/>
              </w:rPr>
            </w:pPr>
            <w:r w:rsidRPr="323B13E0">
              <w:rPr>
                <w:rFonts w:eastAsia="Times New Roman" w:cs="Times New Roman"/>
              </w:rPr>
              <w:t>NOT NULL, ngày xin nghỉ, bảo lưu</w:t>
            </w:r>
          </w:p>
        </w:tc>
      </w:tr>
      <w:tr w:rsidR="1CA89378" w14:paraId="21F643DB" w14:textId="77777777" w:rsidTr="1CA89378">
        <w:trPr>
          <w:trHeight w:val="300"/>
        </w:trPr>
        <w:tc>
          <w:tcPr>
            <w:tcW w:w="1949" w:type="dxa"/>
            <w:vAlign w:val="center"/>
          </w:tcPr>
          <w:p w14:paraId="6689BD38" w14:textId="172223F1" w:rsidR="05BA84DC" w:rsidRDefault="05BA84DC" w:rsidP="1CA89378">
            <w:pPr>
              <w:ind w:firstLine="0"/>
              <w:jc w:val="center"/>
              <w:rPr>
                <w:rFonts w:eastAsia="Times New Roman" w:cs="Times New Roman"/>
              </w:rPr>
            </w:pPr>
            <w:r w:rsidRPr="1CA89378">
              <w:rPr>
                <w:rFonts w:eastAsia="Times New Roman" w:cs="Times New Roman"/>
              </w:rPr>
              <w:t>start_date</w:t>
            </w:r>
          </w:p>
        </w:tc>
        <w:tc>
          <w:tcPr>
            <w:tcW w:w="1689" w:type="dxa"/>
            <w:vAlign w:val="center"/>
          </w:tcPr>
          <w:p w14:paraId="5AEDC4FB" w14:textId="5A71C6A8" w:rsidR="05BA84DC" w:rsidRDefault="05BA84DC" w:rsidP="1CA89378">
            <w:pPr>
              <w:ind w:firstLine="0"/>
              <w:jc w:val="center"/>
              <w:rPr>
                <w:rFonts w:eastAsia="Times New Roman" w:cs="Times New Roman"/>
              </w:rPr>
            </w:pPr>
            <w:r w:rsidRPr="1CA89378">
              <w:rPr>
                <w:rFonts w:eastAsia="Times New Roman" w:cs="Times New Roman"/>
              </w:rPr>
              <w:t>date</w:t>
            </w:r>
          </w:p>
        </w:tc>
        <w:tc>
          <w:tcPr>
            <w:tcW w:w="5422" w:type="dxa"/>
            <w:vAlign w:val="center"/>
          </w:tcPr>
          <w:p w14:paraId="4B6BC909" w14:textId="33D97A32" w:rsidR="05BA84DC" w:rsidRDefault="05BA84DC" w:rsidP="1CA89378">
            <w:pPr>
              <w:ind w:firstLine="0"/>
              <w:jc w:val="left"/>
              <w:rPr>
                <w:rFonts w:eastAsia="Times New Roman" w:cs="Times New Roman"/>
              </w:rPr>
            </w:pPr>
            <w:r w:rsidRPr="1CA89378">
              <w:rPr>
                <w:rFonts w:eastAsia="Times New Roman" w:cs="Times New Roman"/>
              </w:rPr>
              <w:t>NOT NULL, ngày bắt đầu nghỉ</w:t>
            </w:r>
          </w:p>
        </w:tc>
      </w:tr>
      <w:tr w:rsidR="1CA89378" w14:paraId="3846845F" w14:textId="77777777" w:rsidTr="1CA89378">
        <w:trPr>
          <w:trHeight w:val="300"/>
        </w:trPr>
        <w:tc>
          <w:tcPr>
            <w:tcW w:w="1949" w:type="dxa"/>
            <w:vAlign w:val="center"/>
          </w:tcPr>
          <w:p w14:paraId="4FABA3F0" w14:textId="10C2EADD" w:rsidR="05BA84DC" w:rsidRDefault="05BA84DC" w:rsidP="1CA89378">
            <w:pPr>
              <w:ind w:firstLine="0"/>
              <w:jc w:val="center"/>
              <w:rPr>
                <w:rFonts w:eastAsia="Times New Roman" w:cs="Times New Roman"/>
              </w:rPr>
            </w:pPr>
            <w:r w:rsidRPr="1CA89378">
              <w:rPr>
                <w:rFonts w:eastAsia="Times New Roman" w:cs="Times New Roman"/>
              </w:rPr>
              <w:t>end_date</w:t>
            </w:r>
          </w:p>
        </w:tc>
        <w:tc>
          <w:tcPr>
            <w:tcW w:w="1689" w:type="dxa"/>
            <w:vAlign w:val="center"/>
          </w:tcPr>
          <w:p w14:paraId="344D447D" w14:textId="37C0A271" w:rsidR="05BA84DC" w:rsidRDefault="05BA84DC" w:rsidP="1CA89378">
            <w:pPr>
              <w:ind w:firstLine="0"/>
              <w:jc w:val="center"/>
              <w:rPr>
                <w:rFonts w:eastAsia="Times New Roman" w:cs="Times New Roman"/>
              </w:rPr>
            </w:pPr>
            <w:r w:rsidRPr="1CA89378">
              <w:rPr>
                <w:rFonts w:eastAsia="Times New Roman" w:cs="Times New Roman"/>
              </w:rPr>
              <w:t>date</w:t>
            </w:r>
          </w:p>
        </w:tc>
        <w:tc>
          <w:tcPr>
            <w:tcW w:w="5422" w:type="dxa"/>
            <w:vAlign w:val="center"/>
          </w:tcPr>
          <w:p w14:paraId="310EB08B" w14:textId="30E20563" w:rsidR="05BA84DC" w:rsidRDefault="05BA84DC" w:rsidP="1CA89378">
            <w:pPr>
              <w:ind w:firstLine="0"/>
              <w:jc w:val="left"/>
              <w:rPr>
                <w:rFonts w:eastAsia="Times New Roman" w:cs="Times New Roman"/>
              </w:rPr>
            </w:pPr>
            <w:r w:rsidRPr="1CA89378">
              <w:rPr>
                <w:rFonts w:eastAsia="Times New Roman" w:cs="Times New Roman"/>
              </w:rPr>
              <w:t xml:space="preserve">NOT NULL, ngày kết </w:t>
            </w:r>
            <w:r w:rsidRPr="660F670E">
              <w:rPr>
                <w:rFonts w:eastAsia="Times New Roman" w:cs="Times New Roman"/>
              </w:rPr>
              <w:t>thúc nghỉ</w:t>
            </w:r>
          </w:p>
        </w:tc>
      </w:tr>
      <w:tr w:rsidR="660F670E" w14:paraId="0082A71B" w14:textId="77777777" w:rsidTr="33AC0817">
        <w:trPr>
          <w:trHeight w:val="300"/>
        </w:trPr>
        <w:tc>
          <w:tcPr>
            <w:tcW w:w="1949" w:type="dxa"/>
            <w:vAlign w:val="center"/>
          </w:tcPr>
          <w:p w14:paraId="64FF0AD9" w14:textId="66C475CF" w:rsidR="05BA84DC" w:rsidRDefault="05BA84DC" w:rsidP="660F670E">
            <w:pPr>
              <w:ind w:firstLine="0"/>
              <w:jc w:val="center"/>
              <w:rPr>
                <w:rFonts w:eastAsia="Times New Roman" w:cs="Times New Roman"/>
              </w:rPr>
            </w:pPr>
            <w:r w:rsidRPr="660F670E">
              <w:rPr>
                <w:rFonts w:eastAsia="Times New Roman" w:cs="Times New Roman"/>
              </w:rPr>
              <w:t>type</w:t>
            </w:r>
          </w:p>
        </w:tc>
        <w:tc>
          <w:tcPr>
            <w:tcW w:w="1689" w:type="dxa"/>
            <w:vAlign w:val="center"/>
          </w:tcPr>
          <w:p w14:paraId="52B82B5E" w14:textId="1B5BCB73" w:rsidR="05BA84DC" w:rsidRDefault="05BA84DC" w:rsidP="660F670E">
            <w:pPr>
              <w:ind w:firstLine="0"/>
              <w:jc w:val="center"/>
              <w:rPr>
                <w:rFonts w:eastAsia="Times New Roman" w:cs="Times New Roman"/>
              </w:rPr>
            </w:pPr>
            <w:r w:rsidRPr="2A0CC4DA">
              <w:rPr>
                <w:rFonts w:eastAsia="Times New Roman" w:cs="Times New Roman"/>
              </w:rPr>
              <w:t>nvarchar(50)</w:t>
            </w:r>
          </w:p>
        </w:tc>
        <w:tc>
          <w:tcPr>
            <w:tcW w:w="5422" w:type="dxa"/>
            <w:vAlign w:val="center"/>
          </w:tcPr>
          <w:p w14:paraId="2B78FFED" w14:textId="6D842D3B" w:rsidR="05BA84DC" w:rsidRDefault="05BA84DC" w:rsidP="660F670E">
            <w:pPr>
              <w:ind w:firstLine="0"/>
              <w:jc w:val="left"/>
              <w:rPr>
                <w:rFonts w:eastAsia="Times New Roman" w:cs="Times New Roman"/>
              </w:rPr>
            </w:pPr>
            <w:r w:rsidRPr="33AC0817">
              <w:rPr>
                <w:rFonts w:eastAsia="Times New Roman" w:cs="Times New Roman"/>
              </w:rPr>
              <w:t xml:space="preserve">NOT NULL, </w:t>
            </w:r>
            <w:r w:rsidRPr="05852066">
              <w:rPr>
                <w:rFonts w:eastAsia="Times New Roman" w:cs="Times New Roman"/>
              </w:rPr>
              <w:t>enum(</w:t>
            </w:r>
            <w:r w:rsidRPr="33AC0817">
              <w:rPr>
                <w:rFonts w:eastAsia="Times New Roman" w:cs="Times New Roman"/>
              </w:rPr>
              <w:t>'leave', 'defer'</w:t>
            </w:r>
            <w:r w:rsidRPr="05852066">
              <w:rPr>
                <w:rFonts w:eastAsia="Times New Roman" w:cs="Times New Roman"/>
              </w:rPr>
              <w:t>),</w:t>
            </w:r>
            <w:r w:rsidRPr="33AC0817">
              <w:rPr>
                <w:rFonts w:eastAsia="Times New Roman" w:cs="Times New Roman"/>
              </w:rPr>
              <w:t xml:space="preserve"> trạng thái xin nghỉ, bảo lưu</w:t>
            </w:r>
          </w:p>
        </w:tc>
      </w:tr>
      <w:tr w:rsidR="33AC0817" w14:paraId="7655FCAF" w14:textId="77777777" w:rsidTr="33AC0817">
        <w:trPr>
          <w:trHeight w:val="300"/>
        </w:trPr>
        <w:tc>
          <w:tcPr>
            <w:tcW w:w="1949" w:type="dxa"/>
            <w:vAlign w:val="center"/>
          </w:tcPr>
          <w:p w14:paraId="69B2B0F3" w14:textId="15B92E31" w:rsidR="33AC0817" w:rsidRDefault="05BA84DC" w:rsidP="33AC0817">
            <w:pPr>
              <w:ind w:firstLine="0"/>
              <w:jc w:val="center"/>
              <w:rPr>
                <w:rFonts w:eastAsia="Times New Roman" w:cs="Times New Roman"/>
              </w:rPr>
            </w:pPr>
            <w:r w:rsidRPr="03C379AA">
              <w:rPr>
                <w:rFonts w:eastAsia="Times New Roman" w:cs="Times New Roman"/>
              </w:rPr>
              <w:t>reason</w:t>
            </w:r>
          </w:p>
        </w:tc>
        <w:tc>
          <w:tcPr>
            <w:tcW w:w="1689" w:type="dxa"/>
            <w:vAlign w:val="center"/>
          </w:tcPr>
          <w:p w14:paraId="7EABDDA3" w14:textId="5BE5EF3A" w:rsidR="33AC0817" w:rsidRDefault="05BA84DC" w:rsidP="33AC0817">
            <w:pPr>
              <w:ind w:firstLine="0"/>
              <w:jc w:val="center"/>
              <w:rPr>
                <w:rFonts w:eastAsia="Times New Roman" w:cs="Times New Roman"/>
              </w:rPr>
            </w:pPr>
            <w:r w:rsidRPr="03C379AA">
              <w:rPr>
                <w:rFonts w:eastAsia="Times New Roman" w:cs="Times New Roman"/>
              </w:rPr>
              <w:t>nvarchar(500)</w:t>
            </w:r>
          </w:p>
        </w:tc>
        <w:tc>
          <w:tcPr>
            <w:tcW w:w="5422" w:type="dxa"/>
            <w:vAlign w:val="center"/>
          </w:tcPr>
          <w:p w14:paraId="3A254887" w14:textId="00CC2D08" w:rsidR="33AC0817" w:rsidRDefault="05BA84DC" w:rsidP="33AC0817">
            <w:pPr>
              <w:ind w:firstLine="0"/>
              <w:jc w:val="left"/>
              <w:rPr>
                <w:rFonts w:eastAsia="Times New Roman" w:cs="Times New Roman"/>
              </w:rPr>
            </w:pPr>
            <w:r w:rsidRPr="7CFDC522">
              <w:rPr>
                <w:rFonts w:eastAsia="Times New Roman" w:cs="Times New Roman"/>
              </w:rPr>
              <w:t>NULL, lí do nghỉ</w:t>
            </w:r>
          </w:p>
        </w:tc>
      </w:tr>
      <w:tr w:rsidR="7CFDC522" w14:paraId="225D8B8F" w14:textId="77777777" w:rsidTr="2A0CC4DA">
        <w:trPr>
          <w:trHeight w:val="300"/>
        </w:trPr>
        <w:tc>
          <w:tcPr>
            <w:tcW w:w="1949" w:type="dxa"/>
            <w:vAlign w:val="center"/>
          </w:tcPr>
          <w:p w14:paraId="19256D40" w14:textId="6B2DD964" w:rsidR="05BA84DC" w:rsidRDefault="05BA84DC" w:rsidP="7CFDC522">
            <w:pPr>
              <w:ind w:firstLine="0"/>
              <w:jc w:val="center"/>
              <w:rPr>
                <w:rFonts w:eastAsia="Times New Roman" w:cs="Times New Roman"/>
              </w:rPr>
            </w:pPr>
            <w:r w:rsidRPr="7CFDC522">
              <w:rPr>
                <w:rFonts w:eastAsia="Times New Roman" w:cs="Times New Roman"/>
              </w:rPr>
              <w:t>status</w:t>
            </w:r>
          </w:p>
        </w:tc>
        <w:tc>
          <w:tcPr>
            <w:tcW w:w="1689" w:type="dxa"/>
            <w:vAlign w:val="center"/>
          </w:tcPr>
          <w:p w14:paraId="3F48AD16" w14:textId="615B8A4B" w:rsidR="7CFDC522" w:rsidRDefault="05BA84DC" w:rsidP="7CFDC522">
            <w:pPr>
              <w:ind w:firstLine="0"/>
              <w:jc w:val="center"/>
              <w:rPr>
                <w:rFonts w:eastAsia="Times New Roman" w:cs="Times New Roman"/>
              </w:rPr>
            </w:pPr>
            <w:r w:rsidRPr="05852066">
              <w:rPr>
                <w:rFonts w:eastAsia="Times New Roman" w:cs="Times New Roman"/>
              </w:rPr>
              <w:t>nvarchar(50)</w:t>
            </w:r>
          </w:p>
        </w:tc>
        <w:tc>
          <w:tcPr>
            <w:tcW w:w="5422" w:type="dxa"/>
            <w:vAlign w:val="center"/>
          </w:tcPr>
          <w:p w14:paraId="2AB87FED" w14:textId="5EA6B0E5" w:rsidR="7CFDC522" w:rsidRDefault="05BA84DC" w:rsidP="7CFDC522">
            <w:pPr>
              <w:ind w:firstLine="0"/>
              <w:jc w:val="left"/>
              <w:rPr>
                <w:rFonts w:eastAsia="Times New Roman" w:cs="Times New Roman"/>
              </w:rPr>
            </w:pPr>
            <w:r w:rsidRPr="6A50A83F">
              <w:rPr>
                <w:rFonts w:eastAsia="Times New Roman" w:cs="Times New Roman"/>
              </w:rPr>
              <w:t xml:space="preserve">NOT NULL, enum('pending', </w:t>
            </w:r>
            <w:r w:rsidRPr="43AC29A3">
              <w:rPr>
                <w:rFonts w:eastAsia="Times New Roman" w:cs="Times New Roman"/>
              </w:rPr>
              <w:t xml:space="preserve">'approved', </w:t>
            </w:r>
            <w:r w:rsidRPr="3ACE8DCE">
              <w:rPr>
                <w:rFonts w:eastAsia="Times New Roman" w:cs="Times New Roman"/>
              </w:rPr>
              <w:t>'</w:t>
            </w:r>
            <w:r w:rsidR="7AA63A2E" w:rsidRPr="3ACE8DCE">
              <w:rPr>
                <w:rFonts w:eastAsia="Times New Roman" w:cs="Times New Roman"/>
              </w:rPr>
              <w:t>rejected</w:t>
            </w:r>
            <w:r w:rsidRPr="3ACE8DCE">
              <w:rPr>
                <w:rFonts w:eastAsia="Times New Roman" w:cs="Times New Roman"/>
              </w:rPr>
              <w:t>')</w:t>
            </w:r>
            <w:r w:rsidR="28B903F8" w:rsidRPr="3ACE8DCE">
              <w:rPr>
                <w:rFonts w:eastAsia="Times New Roman" w:cs="Times New Roman"/>
              </w:rPr>
              <w:t>, trạng thái yêu cầu nghỉ, bảo lưu</w:t>
            </w:r>
          </w:p>
        </w:tc>
      </w:tr>
      <w:tr w:rsidR="3ACE8DCE" w14:paraId="10B6BD57" w14:textId="77777777" w:rsidTr="3ACE8DCE">
        <w:trPr>
          <w:trHeight w:val="300"/>
        </w:trPr>
        <w:tc>
          <w:tcPr>
            <w:tcW w:w="1949" w:type="dxa"/>
            <w:vAlign w:val="center"/>
          </w:tcPr>
          <w:p w14:paraId="7B65A433" w14:textId="2EC829ED" w:rsidR="28B903F8" w:rsidRDefault="28B903F8" w:rsidP="3ACE8DCE">
            <w:pPr>
              <w:ind w:firstLine="0"/>
              <w:jc w:val="center"/>
              <w:rPr>
                <w:rFonts w:eastAsia="Times New Roman" w:cs="Times New Roman"/>
              </w:rPr>
            </w:pPr>
            <w:r w:rsidRPr="3ACE8DCE">
              <w:rPr>
                <w:rFonts w:eastAsia="Times New Roman" w:cs="Times New Roman"/>
              </w:rPr>
              <w:t>approved_by</w:t>
            </w:r>
          </w:p>
        </w:tc>
        <w:tc>
          <w:tcPr>
            <w:tcW w:w="1689" w:type="dxa"/>
            <w:vAlign w:val="center"/>
          </w:tcPr>
          <w:p w14:paraId="7D39CB7E" w14:textId="0533FB77" w:rsidR="28B903F8" w:rsidRDefault="28B903F8" w:rsidP="3ACE8DCE">
            <w:pPr>
              <w:ind w:firstLine="0"/>
              <w:jc w:val="center"/>
              <w:rPr>
                <w:rFonts w:eastAsia="Times New Roman" w:cs="Times New Roman"/>
              </w:rPr>
            </w:pPr>
            <w:r w:rsidRPr="3ACE8DCE">
              <w:rPr>
                <w:rFonts w:eastAsia="Times New Roman" w:cs="Times New Roman"/>
              </w:rPr>
              <w:t>nvarchar(</w:t>
            </w:r>
            <w:r w:rsidRPr="38753DE9">
              <w:rPr>
                <w:rFonts w:eastAsia="Times New Roman" w:cs="Times New Roman"/>
              </w:rPr>
              <w:t>100)</w:t>
            </w:r>
          </w:p>
        </w:tc>
        <w:tc>
          <w:tcPr>
            <w:tcW w:w="5422" w:type="dxa"/>
            <w:vAlign w:val="center"/>
          </w:tcPr>
          <w:p w14:paraId="04C59C9F" w14:textId="397CA59E" w:rsidR="3ACE8DCE" w:rsidRDefault="28B903F8" w:rsidP="3ACE8DCE">
            <w:pPr>
              <w:ind w:firstLine="0"/>
              <w:jc w:val="left"/>
              <w:rPr>
                <w:rFonts w:eastAsia="Times New Roman" w:cs="Times New Roman"/>
              </w:rPr>
            </w:pPr>
            <w:r w:rsidRPr="6450C067">
              <w:rPr>
                <w:rFonts w:eastAsia="Times New Roman" w:cs="Times New Roman"/>
              </w:rPr>
              <w:t>NOT NULL, mã tài khoản người xác nhận</w:t>
            </w:r>
          </w:p>
        </w:tc>
      </w:tr>
      <w:tr w:rsidR="6450C067" w14:paraId="29C0F96E" w14:textId="77777777" w:rsidTr="17B565D8">
        <w:trPr>
          <w:trHeight w:val="300"/>
        </w:trPr>
        <w:tc>
          <w:tcPr>
            <w:tcW w:w="1949" w:type="dxa"/>
            <w:vAlign w:val="center"/>
          </w:tcPr>
          <w:p w14:paraId="2E56F101" w14:textId="2C433FCB" w:rsidR="6450C067" w:rsidRDefault="28B903F8" w:rsidP="6450C067">
            <w:pPr>
              <w:ind w:firstLine="0"/>
              <w:jc w:val="center"/>
              <w:rPr>
                <w:rFonts w:eastAsia="Times New Roman" w:cs="Times New Roman"/>
              </w:rPr>
            </w:pPr>
            <w:r w:rsidRPr="17B565D8">
              <w:rPr>
                <w:rFonts w:eastAsia="Times New Roman" w:cs="Times New Roman"/>
              </w:rPr>
              <w:t>created_by</w:t>
            </w:r>
          </w:p>
        </w:tc>
        <w:tc>
          <w:tcPr>
            <w:tcW w:w="1689" w:type="dxa"/>
            <w:vAlign w:val="center"/>
          </w:tcPr>
          <w:p w14:paraId="1E84653A" w14:textId="66A90AF8" w:rsidR="6450C067" w:rsidRDefault="28B903F8" w:rsidP="6450C067">
            <w:pPr>
              <w:ind w:firstLine="0"/>
              <w:jc w:val="center"/>
              <w:rPr>
                <w:rFonts w:eastAsia="Times New Roman" w:cs="Times New Roman"/>
              </w:rPr>
            </w:pPr>
            <w:r w:rsidRPr="17B565D8">
              <w:rPr>
                <w:rFonts w:eastAsia="Times New Roman" w:cs="Times New Roman"/>
              </w:rPr>
              <w:t>datetime</w:t>
            </w:r>
          </w:p>
        </w:tc>
        <w:tc>
          <w:tcPr>
            <w:tcW w:w="5422" w:type="dxa"/>
            <w:vAlign w:val="center"/>
          </w:tcPr>
          <w:p w14:paraId="1F03A450" w14:textId="44CA3B3B" w:rsidR="6450C067" w:rsidRDefault="28B903F8" w:rsidP="6450C067">
            <w:pPr>
              <w:ind w:firstLine="0"/>
              <w:jc w:val="left"/>
              <w:rPr>
                <w:rFonts w:eastAsia="Times New Roman" w:cs="Times New Roman"/>
              </w:rPr>
            </w:pPr>
            <w:r w:rsidRPr="17B565D8">
              <w:rPr>
                <w:rFonts w:eastAsia="Times New Roman" w:cs="Times New Roman"/>
              </w:rPr>
              <w:t>NOT NULL, ngày tạo</w:t>
            </w:r>
          </w:p>
        </w:tc>
      </w:tr>
      <w:tr w:rsidR="2E0FB06E" w14:paraId="41935E5E" w14:textId="77777777" w:rsidTr="71AB4863">
        <w:trPr>
          <w:trHeight w:val="300"/>
        </w:trPr>
        <w:tc>
          <w:tcPr>
            <w:tcW w:w="1949" w:type="dxa"/>
            <w:vAlign w:val="center"/>
          </w:tcPr>
          <w:p w14:paraId="7F65411A" w14:textId="7DE1E419" w:rsidR="2E0FB06E" w:rsidRDefault="28B903F8" w:rsidP="2E0FB06E">
            <w:pPr>
              <w:ind w:firstLine="0"/>
              <w:jc w:val="center"/>
              <w:rPr>
                <w:rFonts w:eastAsia="Times New Roman" w:cs="Times New Roman"/>
              </w:rPr>
            </w:pPr>
            <w:r w:rsidRPr="71AB4863">
              <w:rPr>
                <w:rFonts w:eastAsia="Times New Roman" w:cs="Times New Roman"/>
              </w:rPr>
              <w:t>updated_at</w:t>
            </w:r>
          </w:p>
        </w:tc>
        <w:tc>
          <w:tcPr>
            <w:tcW w:w="1689" w:type="dxa"/>
            <w:vAlign w:val="center"/>
          </w:tcPr>
          <w:p w14:paraId="694D0AB0" w14:textId="66A6C8D7" w:rsidR="2E0FB06E" w:rsidRDefault="28B903F8" w:rsidP="2E0FB06E">
            <w:pPr>
              <w:ind w:firstLine="0"/>
              <w:jc w:val="center"/>
              <w:rPr>
                <w:rFonts w:eastAsia="Times New Roman" w:cs="Times New Roman"/>
              </w:rPr>
            </w:pPr>
            <w:r w:rsidRPr="71AB4863">
              <w:rPr>
                <w:rFonts w:eastAsia="Times New Roman" w:cs="Times New Roman"/>
              </w:rPr>
              <w:t>datetime</w:t>
            </w:r>
          </w:p>
        </w:tc>
        <w:tc>
          <w:tcPr>
            <w:tcW w:w="5422" w:type="dxa"/>
            <w:vAlign w:val="center"/>
          </w:tcPr>
          <w:p w14:paraId="2274073C" w14:textId="759D214E" w:rsidR="2E0FB06E" w:rsidRDefault="28B903F8" w:rsidP="2E0FB06E">
            <w:pPr>
              <w:ind w:firstLine="0"/>
              <w:jc w:val="left"/>
              <w:rPr>
                <w:rFonts w:eastAsia="Times New Roman" w:cs="Times New Roman"/>
              </w:rPr>
            </w:pPr>
            <w:r w:rsidRPr="71AB4863">
              <w:rPr>
                <w:rFonts w:eastAsia="Times New Roman" w:cs="Times New Roman"/>
              </w:rPr>
              <w:t>NOT NULL,</w:t>
            </w:r>
            <w:r w:rsidRPr="56FF7889">
              <w:rPr>
                <w:rFonts w:eastAsia="Times New Roman" w:cs="Times New Roman"/>
              </w:rPr>
              <w:t xml:space="preserve"> ngày cập nhật</w:t>
            </w:r>
          </w:p>
        </w:tc>
      </w:tr>
    </w:tbl>
    <w:p w14:paraId="5D1A8FF5" w14:textId="004D4C64" w:rsidR="59193EAC" w:rsidRDefault="59193EAC" w:rsidP="59193EAC">
      <w:pPr>
        <w:pStyle w:val="CaptionHnh"/>
      </w:pPr>
    </w:p>
    <w:p w14:paraId="4AE0004A" w14:textId="3EC12198" w:rsidR="0047059E" w:rsidRPr="0047059E" w:rsidRDefault="00D04A59" w:rsidP="00734910">
      <w:pPr>
        <w:pStyle w:val="Heading1"/>
        <w:numPr>
          <w:ilvl w:val="0"/>
          <w:numId w:val="0"/>
        </w:numPr>
      </w:pPr>
      <w:bookmarkStart w:id="189" w:name="_Toc213612260"/>
      <w:bookmarkStart w:id="190" w:name="_Toc216388859"/>
      <w:commentRangeStart w:id="191"/>
      <w:r w:rsidRPr="005B2791">
        <w:t>KẾT LUẬN</w:t>
      </w:r>
      <w:bookmarkEnd w:id="189"/>
      <w:bookmarkEnd w:id="190"/>
      <w:commentRangeEnd w:id="191"/>
      <w:r w:rsidR="00BA0F87" w:rsidRPr="0047059E">
        <w:rPr>
          <w:rStyle w:val="CommentReference"/>
          <w:sz w:val="36"/>
          <w:szCs w:val="40"/>
        </w:rPr>
        <w:commentReference w:id="191"/>
      </w:r>
    </w:p>
    <w:p w14:paraId="48FA9734" w14:textId="77777777" w:rsidR="00420B88" w:rsidRPr="006B0204" w:rsidRDefault="00420B88" w:rsidP="00734910">
      <w:pPr>
        <w:pStyle w:val="Heading2"/>
        <w:numPr>
          <w:ilvl w:val="0"/>
          <w:numId w:val="0"/>
        </w:numPr>
        <w:ind w:left="720"/>
      </w:pPr>
      <w:bookmarkStart w:id="192" w:name="_Toc213612261"/>
      <w:bookmarkStart w:id="193" w:name="_Toc216388860"/>
      <w:r w:rsidRPr="006B0204">
        <w:t>Nhận xét về nhóm</w:t>
      </w:r>
      <w:bookmarkEnd w:id="192"/>
      <w:bookmarkEnd w:id="193"/>
    </w:p>
    <w:p w14:paraId="41B3F30B" w14:textId="77777777" w:rsidR="00E90D3C" w:rsidRPr="00BC041D" w:rsidRDefault="00E90D3C" w:rsidP="00E90D3C">
      <w:r w:rsidRPr="00BC041D">
        <w:t xml:space="preserve">Qua quá trình triển khai đề tài, nhóm đã đạt được nhiều kết quả tích cực so với mục tiêu ban đầu của học phần </w:t>
      </w:r>
      <w:r w:rsidRPr="00014AB1">
        <w:rPr>
          <w:b/>
          <w:bCs/>
          <w:i/>
          <w:iCs/>
        </w:rPr>
        <w:t>Phân tích thiết kế yêu cầu</w:t>
      </w:r>
      <w:r w:rsidRPr="00BC041D">
        <w:t xml:space="preserve">. Về kiến thức, nhóm đã củng </w:t>
      </w:r>
      <w:commentRangeStart w:id="194"/>
      <w:r w:rsidRPr="00BC041D">
        <w:t>cố</w:t>
      </w:r>
      <w:commentRangeEnd w:id="194"/>
      <w:r w:rsidR="00E775B8" w:rsidRPr="00BC041D">
        <w:rPr>
          <w:rStyle w:val="CommentReference"/>
          <w:sz w:val="26"/>
          <w:szCs w:val="22"/>
        </w:rPr>
        <w:commentReference w:id="194"/>
      </w:r>
      <w:r w:rsidRPr="00BC041D">
        <w:t xml:space="preserve"> và vận dụng hiệu quả các nội dung đã học như khảo sát yêu cầu thực tế, phân tích nghiệp vụ, xác định yêu cầu chức năng – phi chức năng và mô hình hóa hệ thống thông qua các sơ đồ BFD, DFD, ERD. Đây là nền tảng quan trọng giúp nhóm hiểu sâu hơn về cách xây dựng một hệ thống thông tin từ góc độ phân tích và thiết kế.</w:t>
      </w:r>
    </w:p>
    <w:p w14:paraId="2F7FC82F" w14:textId="3B0640AD" w:rsidR="00E90D3C" w:rsidRPr="00BC041D" w:rsidRDefault="00E90D3C" w:rsidP="00E90D3C">
      <w:r w:rsidRPr="00BC041D">
        <w:t>Về kỹ năng, các thành viên đã rèn luyện được kỹ năng làm việc nhóm, thu thập và tổng hợp thông tin, sử dụng công cụ trực quan hóa nghiệp vụ, cũng như trình bày và diễn giải yêu cầu hệ thống một cách logic, khoa học. Các kỹ năng này góp phần giúp nhóm triển khai báo cáo một cách mạch lạc và có tính hệ thống hơn.</w:t>
      </w:r>
    </w:p>
    <w:p w14:paraId="332F8953" w14:textId="431AE791" w:rsidR="00E90D3C" w:rsidRPr="00E90D3C" w:rsidRDefault="00E90D3C" w:rsidP="00E90D3C">
      <w:r w:rsidRPr="00BC041D">
        <w:t>Về sản phẩm, nhóm đã xây dựng được bản thiết kế hệ thống quản lý học viên đáp ứng tương đối đầy đủ các mục tiêu ban đầu đặt ra: mô tả đúng nghiệp vụ thực tế, chỉ ra nhu cầu của các bên liên quan, xác định yêu cầu rõ ràng và đưa ra mô hình giải pháp nhất quán. Sản phẩm thể hiện được cách hệ thống vận hành, luồng thông tin trao đổi và cấu trúc dữ liệu phục vụ quản lý tại trung tâm tiếng Anh.</w:t>
      </w:r>
    </w:p>
    <w:p w14:paraId="77FCF758" w14:textId="77777777" w:rsidR="00420B88" w:rsidRDefault="00420B88" w:rsidP="00734910">
      <w:pPr>
        <w:pStyle w:val="Heading2"/>
        <w:numPr>
          <w:ilvl w:val="0"/>
          <w:numId w:val="0"/>
        </w:numPr>
        <w:ind w:left="720"/>
      </w:pPr>
      <w:bookmarkStart w:id="195" w:name="_Toc213612262"/>
      <w:bookmarkStart w:id="196" w:name="_Toc216388861"/>
      <w:r>
        <w:t>Kết quả đạt được</w:t>
      </w:r>
      <w:bookmarkEnd w:id="195"/>
      <w:bookmarkEnd w:id="196"/>
    </w:p>
    <w:p w14:paraId="47F5C3E0" w14:textId="7E741419" w:rsidR="00A57166" w:rsidRPr="00BC041D" w:rsidRDefault="00A57166" w:rsidP="00A57166">
      <w:r w:rsidRPr="00BC041D">
        <w:t>Khi so sánh với yêu cầu thực tế của các trung tâm tiếng Anh, hệ thống được đề xuất có một số ưu điểm như: mô hình quản lý rõ ràng, tích hợp nhiều nghiệp vụ quan trọng (học viên, lớp học, học phí, điểm danh, điểm số), đảm bảo tính logic giữa các tiến trình và dữ liệu, đồng thời định hướng được các yêu cầu phi chức năng như bảo mật, hiệu năng và khả năng mở rộng. Tuy vậy, sản phẩm vẫn tồn tại một số hạn chế, chẳng hạn: một số quy trình chưa mô hình hóa hết các biến thể phát sinh trong thực tế, hệ thống chưa đề cập sâu đến trải nghiệm người dùng (UI/UX), và mới dừng ở mức thiết kế chứ chưa được triển khai thành phần mềm hoàn chỉnh.</w:t>
      </w:r>
      <w:r>
        <w:tab/>
      </w:r>
    </w:p>
    <w:p w14:paraId="7965D125" w14:textId="77777777" w:rsidR="0069435C" w:rsidRDefault="00A57166" w:rsidP="0069435C">
      <w:r w:rsidRPr="00BC041D">
        <w:t xml:space="preserve">Trong tương lai, nhóm định hướng phát triển thêm các phần như: mô tả chi tiết hơn các trường hợp ngoại lệ trong nghiệp vụ, bổ sung giao diện mẫu để minh họa trực quan, đề xuất kiến trúc kỹ thuật cụ thể cho hệ thống, và nếu có điều kiện sẽ tiến hành xây dựng thử một bản </w:t>
      </w:r>
      <w:r>
        <w:t>minh họa</w:t>
      </w:r>
      <w:r w:rsidRPr="00BC041D">
        <w:t xml:space="preserve"> phần mềm dựa trên bản thiết kế đã có. Điều này sẽ giúp hệ thống trở nên thực tế hơn và đáp ứng tốt hơn nhu cầu quản lý của các trung tâm tiếng Anh hiện nay.</w:t>
      </w:r>
    </w:p>
    <w:p w14:paraId="13BE9738" w14:textId="77777777" w:rsidR="00AC69A6" w:rsidRDefault="00AC69A6" w:rsidP="00AC69A6">
      <w:pPr>
        <w:ind w:firstLine="0"/>
      </w:pPr>
    </w:p>
    <w:p w14:paraId="5C954F7B" w14:textId="77777777" w:rsidR="00AC69A6" w:rsidRPr="005B2791" w:rsidRDefault="00AC69A6" w:rsidP="003C3987">
      <w:pPr>
        <w:pStyle w:val="Heading1"/>
        <w:numPr>
          <w:ilvl w:val="0"/>
          <w:numId w:val="0"/>
        </w:numPr>
      </w:pPr>
      <w:bookmarkStart w:id="197" w:name="_Toc216388862"/>
      <w:commentRangeStart w:id="198"/>
      <w:r w:rsidRPr="005B2791">
        <w:t>TÀI LIỆU THAM KHẢO</w:t>
      </w:r>
      <w:bookmarkEnd w:id="197"/>
      <w:commentRangeEnd w:id="198"/>
      <w:r w:rsidR="00AC7DA5" w:rsidRPr="005B2791">
        <w:rPr>
          <w:rStyle w:val="CommentReference"/>
          <w:sz w:val="36"/>
          <w:szCs w:val="40"/>
        </w:rPr>
        <w:commentReference w:id="198"/>
      </w:r>
    </w:p>
    <w:p w14:paraId="7BE3A57F" w14:textId="77777777" w:rsidR="00AC69A6" w:rsidRPr="005B2791" w:rsidRDefault="00AC69A6" w:rsidP="005B2791">
      <w:pPr>
        <w:ind w:left="720" w:firstLine="0"/>
      </w:pPr>
    </w:p>
    <w:p w14:paraId="7FA16864" w14:textId="6717173E" w:rsidR="00AC69A6" w:rsidRPr="005B2791" w:rsidRDefault="00AC69A6" w:rsidP="005B2791">
      <w:pPr>
        <w:ind w:left="720" w:firstLine="0"/>
        <w:sectPr w:rsidR="00AC69A6" w:rsidRPr="005B2791" w:rsidSect="00C8022D">
          <w:footerReference w:type="even" r:id="rId126"/>
          <w:footerReference w:type="default" r:id="rId127"/>
          <w:pgSz w:w="11906" w:h="16838" w:code="9"/>
          <w:pgMar w:top="1134" w:right="851" w:bottom="1134" w:left="851" w:header="720" w:footer="720" w:gutter="1134"/>
          <w:pgNumType w:start="1"/>
          <w:cols w:space="720"/>
          <w:docGrid w:linePitch="360"/>
        </w:sectPr>
      </w:pPr>
    </w:p>
    <w:p w14:paraId="1095DEF4" w14:textId="090D83B8" w:rsidR="00E05D58" w:rsidRPr="005B2791" w:rsidRDefault="00C46930" w:rsidP="003C3987">
      <w:pPr>
        <w:pStyle w:val="Heading1"/>
        <w:numPr>
          <w:ilvl w:val="0"/>
          <w:numId w:val="0"/>
        </w:numPr>
      </w:pPr>
      <w:bookmarkStart w:id="199" w:name="_Toc216388863"/>
      <w:commentRangeStart w:id="200"/>
      <w:commentRangeStart w:id="201"/>
      <w:r w:rsidRPr="005B2791">
        <w:t>PHỤ LỤC</w:t>
      </w:r>
      <w:bookmarkEnd w:id="199"/>
      <w:commentRangeEnd w:id="201"/>
      <w:r w:rsidR="006F0C89" w:rsidRPr="005B2791">
        <w:rPr>
          <w:rStyle w:val="CommentReference"/>
          <w:sz w:val="36"/>
          <w:szCs w:val="40"/>
        </w:rPr>
        <w:commentReference w:id="201"/>
      </w:r>
      <w:commentRangeEnd w:id="200"/>
      <w:r w:rsidR="00D5264A" w:rsidRPr="005B2791">
        <w:rPr>
          <w:rStyle w:val="CommentReference"/>
          <w:sz w:val="36"/>
          <w:szCs w:val="40"/>
        </w:rPr>
        <w:commentReference w:id="200"/>
      </w:r>
    </w:p>
    <w:p w14:paraId="74B60CAB" w14:textId="4D1595D6" w:rsidR="000B7E4F" w:rsidRPr="000B7E4F" w:rsidRDefault="00E05D58" w:rsidP="003C3987">
      <w:pPr>
        <w:pStyle w:val="Heading2"/>
        <w:numPr>
          <w:ilvl w:val="0"/>
          <w:numId w:val="0"/>
        </w:numPr>
      </w:pPr>
      <w:bookmarkStart w:id="202" w:name="_Toc216388864"/>
      <w:r w:rsidRPr="004B30D9">
        <w:t>Bảng phân công công việc</w:t>
      </w:r>
      <w:bookmarkEnd w:id="202"/>
    </w:p>
    <w:p w14:paraId="404D1FCC" w14:textId="6FC75FB3" w:rsidR="00012714" w:rsidRDefault="00012714" w:rsidP="00012714">
      <w:pPr>
        <w:pStyle w:val="Bng"/>
      </w:pPr>
      <w:r>
        <w:t xml:space="preserve">Bảng </w:t>
      </w:r>
      <w:r>
        <w:fldChar w:fldCharType="begin"/>
      </w:r>
      <w:r>
        <w:instrText>STYLEREF 1 \s</w:instrText>
      </w:r>
      <w:r>
        <w:fldChar w:fldCharType="separate"/>
      </w:r>
      <w:r>
        <w:rPr>
          <w:noProof/>
        </w:rPr>
        <w:t>0</w:t>
      </w:r>
      <w:r>
        <w:fldChar w:fldCharType="end"/>
      </w:r>
      <w:r>
        <w:t>.</w:t>
      </w:r>
      <w:r>
        <w:fldChar w:fldCharType="begin"/>
      </w:r>
      <w:r>
        <w:instrText>SEQ Bảng \* ARABIC \s 1</w:instrText>
      </w:r>
      <w:r>
        <w:fldChar w:fldCharType="separate"/>
      </w:r>
      <w:r>
        <w:rPr>
          <w:noProof/>
        </w:rPr>
        <w:t>1</w:t>
      </w:r>
      <w:r>
        <w:fldChar w:fldCharType="end"/>
      </w:r>
      <w:r>
        <w:t xml:space="preserve"> Bảng phân công công việc</w:t>
      </w:r>
    </w:p>
    <w:tbl>
      <w:tblPr>
        <w:tblStyle w:val="TableGrid"/>
        <w:tblW w:w="0" w:type="auto"/>
        <w:tblInd w:w="153" w:type="dxa"/>
        <w:tblLook w:val="04A0" w:firstRow="1" w:lastRow="0" w:firstColumn="1" w:lastColumn="0" w:noHBand="0" w:noVBand="1"/>
      </w:tblPr>
      <w:tblGrid>
        <w:gridCol w:w="708"/>
        <w:gridCol w:w="2111"/>
        <w:gridCol w:w="2498"/>
        <w:gridCol w:w="2124"/>
        <w:gridCol w:w="1466"/>
      </w:tblGrid>
      <w:tr w:rsidR="00830F91" w14:paraId="35B410D8" w14:textId="77777777" w:rsidTr="00014AB1">
        <w:tc>
          <w:tcPr>
            <w:tcW w:w="0" w:type="auto"/>
            <w:vAlign w:val="center"/>
          </w:tcPr>
          <w:p w14:paraId="16F0E95A" w14:textId="77777777" w:rsidR="004A31B2" w:rsidRPr="00EC7F04" w:rsidRDefault="004A31B2" w:rsidP="00014AB1">
            <w:pPr>
              <w:spacing w:after="120"/>
              <w:ind w:firstLine="0"/>
              <w:jc w:val="center"/>
              <w:rPr>
                <w:b/>
                <w:bCs/>
              </w:rPr>
            </w:pPr>
            <w:r w:rsidRPr="00EC7F04">
              <w:rPr>
                <w:b/>
                <w:bCs/>
              </w:rPr>
              <w:t>STT</w:t>
            </w:r>
          </w:p>
        </w:tc>
        <w:tc>
          <w:tcPr>
            <w:tcW w:w="2111" w:type="dxa"/>
            <w:vAlign w:val="center"/>
          </w:tcPr>
          <w:p w14:paraId="3334EB5A" w14:textId="77777777" w:rsidR="004A31B2" w:rsidRPr="00EC7F04" w:rsidRDefault="004A31B2" w:rsidP="00014AB1">
            <w:pPr>
              <w:spacing w:after="120"/>
              <w:ind w:firstLine="0"/>
              <w:jc w:val="center"/>
              <w:rPr>
                <w:b/>
                <w:bCs/>
              </w:rPr>
            </w:pPr>
            <w:r w:rsidRPr="00EC7F04">
              <w:rPr>
                <w:b/>
                <w:bCs/>
              </w:rPr>
              <w:t>Tên công việc</w:t>
            </w:r>
          </w:p>
        </w:tc>
        <w:tc>
          <w:tcPr>
            <w:tcW w:w="2498" w:type="dxa"/>
            <w:vAlign w:val="center"/>
          </w:tcPr>
          <w:p w14:paraId="1035A461" w14:textId="77777777" w:rsidR="004A31B2" w:rsidRPr="00EC7F04" w:rsidRDefault="004A31B2" w:rsidP="00014AB1">
            <w:pPr>
              <w:spacing w:after="120"/>
              <w:ind w:firstLine="0"/>
              <w:jc w:val="center"/>
              <w:rPr>
                <w:b/>
                <w:bCs/>
              </w:rPr>
            </w:pPr>
            <w:r w:rsidRPr="00EC7F04">
              <w:rPr>
                <w:b/>
                <w:bCs/>
              </w:rPr>
              <w:t>Người thực hiện</w:t>
            </w:r>
          </w:p>
        </w:tc>
        <w:tc>
          <w:tcPr>
            <w:tcW w:w="0" w:type="auto"/>
            <w:vAlign w:val="center"/>
          </w:tcPr>
          <w:p w14:paraId="74EFD80E" w14:textId="77777777" w:rsidR="004A31B2" w:rsidRPr="00EC7F04" w:rsidRDefault="00830F91" w:rsidP="00014AB1">
            <w:pPr>
              <w:spacing w:after="120"/>
              <w:ind w:firstLine="0"/>
              <w:jc w:val="center"/>
              <w:rPr>
                <w:b/>
                <w:bCs/>
              </w:rPr>
            </w:pPr>
            <w:r w:rsidRPr="00EC7F04">
              <w:rPr>
                <w:b/>
                <w:bCs/>
              </w:rPr>
              <w:t>Thời gian hoàn thành</w:t>
            </w:r>
          </w:p>
        </w:tc>
        <w:tc>
          <w:tcPr>
            <w:tcW w:w="0" w:type="auto"/>
            <w:vAlign w:val="center"/>
          </w:tcPr>
          <w:p w14:paraId="3040817B" w14:textId="77777777" w:rsidR="004A31B2" w:rsidRPr="00EC7F04" w:rsidRDefault="00830F91" w:rsidP="00014AB1">
            <w:pPr>
              <w:spacing w:after="120"/>
              <w:ind w:firstLine="0"/>
              <w:jc w:val="center"/>
              <w:rPr>
                <w:b/>
                <w:bCs/>
              </w:rPr>
            </w:pPr>
            <w:r w:rsidRPr="00EC7F04">
              <w:rPr>
                <w:b/>
                <w:bCs/>
              </w:rPr>
              <w:t>Tiến độ</w:t>
            </w:r>
          </w:p>
        </w:tc>
      </w:tr>
      <w:tr w:rsidR="00830F91" w14:paraId="5D2667B3" w14:textId="77777777" w:rsidTr="00014AB1">
        <w:tc>
          <w:tcPr>
            <w:tcW w:w="0" w:type="auto"/>
            <w:vAlign w:val="center"/>
          </w:tcPr>
          <w:p w14:paraId="57F6FB0B" w14:textId="77777777" w:rsidR="004A31B2" w:rsidRDefault="004A31B2" w:rsidP="003642D6">
            <w:pPr>
              <w:pStyle w:val="ListParagraph"/>
              <w:numPr>
                <w:ilvl w:val="0"/>
                <w:numId w:val="1"/>
              </w:numPr>
              <w:spacing w:after="120"/>
              <w:ind w:hanging="533"/>
              <w:jc w:val="center"/>
            </w:pPr>
          </w:p>
        </w:tc>
        <w:tc>
          <w:tcPr>
            <w:tcW w:w="2111" w:type="dxa"/>
            <w:vAlign w:val="center"/>
          </w:tcPr>
          <w:p w14:paraId="3909C743" w14:textId="77777777" w:rsidR="004A31B2" w:rsidRDefault="00431BF2" w:rsidP="00014AB1">
            <w:pPr>
              <w:spacing w:after="120"/>
              <w:ind w:firstLine="0"/>
              <w:jc w:val="center"/>
            </w:pPr>
            <w:r w:rsidRPr="378ABA6B">
              <w:rPr>
                <w:rFonts w:cs="Times New Roman"/>
                <w:kern w:val="0"/>
                <w14:ligatures w14:val="none"/>
              </w:rPr>
              <w:t>Xác định bài toán</w:t>
            </w:r>
          </w:p>
        </w:tc>
        <w:tc>
          <w:tcPr>
            <w:tcW w:w="2498" w:type="dxa"/>
            <w:vAlign w:val="center"/>
          </w:tcPr>
          <w:p w14:paraId="472E2F41" w14:textId="77777777" w:rsidR="004A31B2" w:rsidRDefault="000E458E" w:rsidP="00014AB1">
            <w:pPr>
              <w:spacing w:after="120"/>
              <w:ind w:firstLine="0"/>
              <w:jc w:val="center"/>
            </w:pPr>
            <w:r>
              <w:t>Cả nhóm</w:t>
            </w:r>
          </w:p>
        </w:tc>
        <w:tc>
          <w:tcPr>
            <w:tcW w:w="0" w:type="auto"/>
            <w:vAlign w:val="center"/>
          </w:tcPr>
          <w:p w14:paraId="51D7A941" w14:textId="77777777" w:rsidR="004A31B2" w:rsidRDefault="00431BF2" w:rsidP="00014AB1">
            <w:pPr>
              <w:spacing w:after="120"/>
              <w:ind w:firstLine="0"/>
              <w:jc w:val="center"/>
            </w:pPr>
            <w:r>
              <w:t>15/8</w:t>
            </w:r>
          </w:p>
        </w:tc>
        <w:tc>
          <w:tcPr>
            <w:tcW w:w="0" w:type="auto"/>
            <w:vAlign w:val="center"/>
          </w:tcPr>
          <w:p w14:paraId="5984F7E1" w14:textId="77777777" w:rsidR="004A31B2" w:rsidRDefault="00C81643" w:rsidP="00014AB1">
            <w:pPr>
              <w:spacing w:after="120"/>
              <w:ind w:firstLine="0"/>
              <w:jc w:val="center"/>
            </w:pPr>
            <w:r>
              <w:t>Đã hoàn thành</w:t>
            </w:r>
          </w:p>
        </w:tc>
      </w:tr>
      <w:tr w:rsidR="00830F91" w14:paraId="528EC051" w14:textId="77777777" w:rsidTr="00014AB1">
        <w:tc>
          <w:tcPr>
            <w:tcW w:w="0" w:type="auto"/>
            <w:vAlign w:val="center"/>
          </w:tcPr>
          <w:p w14:paraId="25652CA0" w14:textId="77777777" w:rsidR="004A31B2" w:rsidRDefault="004A31B2" w:rsidP="003642D6">
            <w:pPr>
              <w:pStyle w:val="ListParagraph"/>
              <w:numPr>
                <w:ilvl w:val="0"/>
                <w:numId w:val="1"/>
              </w:numPr>
              <w:spacing w:after="120"/>
              <w:ind w:hanging="533"/>
              <w:jc w:val="center"/>
            </w:pPr>
          </w:p>
        </w:tc>
        <w:tc>
          <w:tcPr>
            <w:tcW w:w="2111" w:type="dxa"/>
            <w:vAlign w:val="center"/>
          </w:tcPr>
          <w:p w14:paraId="356DAD7F" w14:textId="77777777" w:rsidR="004A31B2" w:rsidRDefault="00431BF2" w:rsidP="00014AB1">
            <w:pPr>
              <w:spacing w:after="120"/>
              <w:ind w:firstLine="0"/>
              <w:jc w:val="center"/>
            </w:pPr>
            <w:r>
              <w:t>Phân tích yêu cầu</w:t>
            </w:r>
          </w:p>
        </w:tc>
        <w:tc>
          <w:tcPr>
            <w:tcW w:w="2498" w:type="dxa"/>
            <w:vAlign w:val="center"/>
          </w:tcPr>
          <w:p w14:paraId="4BA5C3E4" w14:textId="77777777" w:rsidR="004A31B2" w:rsidRDefault="00C307D3" w:rsidP="00014AB1">
            <w:pPr>
              <w:spacing w:after="120"/>
              <w:ind w:firstLine="0"/>
              <w:jc w:val="center"/>
            </w:pPr>
            <w:r>
              <w:t>Nguyễn Thái Duy</w:t>
            </w:r>
          </w:p>
          <w:p w14:paraId="3158EB1B" w14:textId="77777777" w:rsidR="00431BF2" w:rsidRDefault="00C307D3" w:rsidP="00014AB1">
            <w:pPr>
              <w:spacing w:after="120"/>
              <w:ind w:firstLine="0"/>
              <w:jc w:val="center"/>
            </w:pPr>
            <w:r>
              <w:t>Nguyễn Văn Tú</w:t>
            </w:r>
          </w:p>
          <w:p w14:paraId="3B402627" w14:textId="77777777" w:rsidR="00C307D3" w:rsidRDefault="00F171BA" w:rsidP="00014AB1">
            <w:pPr>
              <w:spacing w:after="120"/>
              <w:ind w:firstLine="0"/>
              <w:jc w:val="center"/>
            </w:pPr>
            <w:r>
              <w:t>Phạm Minh Tuấn</w:t>
            </w:r>
          </w:p>
        </w:tc>
        <w:tc>
          <w:tcPr>
            <w:tcW w:w="0" w:type="auto"/>
            <w:vAlign w:val="center"/>
          </w:tcPr>
          <w:p w14:paraId="27047A9D" w14:textId="77777777" w:rsidR="004A31B2" w:rsidRDefault="00431BF2" w:rsidP="00014AB1">
            <w:pPr>
              <w:spacing w:after="120"/>
              <w:ind w:firstLine="0"/>
              <w:jc w:val="center"/>
            </w:pPr>
            <w:r>
              <w:t>15/8</w:t>
            </w:r>
          </w:p>
        </w:tc>
        <w:tc>
          <w:tcPr>
            <w:tcW w:w="0" w:type="auto"/>
            <w:vAlign w:val="center"/>
          </w:tcPr>
          <w:p w14:paraId="71E0A7B5" w14:textId="77777777" w:rsidR="004A31B2" w:rsidRDefault="00402301" w:rsidP="00014AB1">
            <w:pPr>
              <w:spacing w:after="120"/>
              <w:ind w:firstLine="0"/>
              <w:jc w:val="center"/>
            </w:pPr>
            <w:r>
              <w:t>Đã hoàn thành</w:t>
            </w:r>
          </w:p>
        </w:tc>
      </w:tr>
      <w:tr w:rsidR="00830F91" w14:paraId="56CC5636" w14:textId="77777777" w:rsidTr="00014AB1">
        <w:tc>
          <w:tcPr>
            <w:tcW w:w="0" w:type="auto"/>
            <w:vAlign w:val="center"/>
          </w:tcPr>
          <w:p w14:paraId="4974BD1D" w14:textId="77777777" w:rsidR="004A31B2" w:rsidRDefault="004A31B2" w:rsidP="003642D6">
            <w:pPr>
              <w:pStyle w:val="ListParagraph"/>
              <w:numPr>
                <w:ilvl w:val="0"/>
                <w:numId w:val="1"/>
              </w:numPr>
              <w:spacing w:after="120"/>
              <w:ind w:hanging="533"/>
              <w:jc w:val="center"/>
            </w:pPr>
          </w:p>
        </w:tc>
        <w:tc>
          <w:tcPr>
            <w:tcW w:w="2111" w:type="dxa"/>
            <w:vAlign w:val="center"/>
          </w:tcPr>
          <w:p w14:paraId="1E87EBA3" w14:textId="77777777" w:rsidR="004A31B2" w:rsidRDefault="00431BF2" w:rsidP="00014AB1">
            <w:pPr>
              <w:spacing w:after="120"/>
              <w:ind w:firstLine="0"/>
              <w:jc w:val="center"/>
            </w:pPr>
            <w:r>
              <w:t>Khảo sát</w:t>
            </w:r>
          </w:p>
        </w:tc>
        <w:tc>
          <w:tcPr>
            <w:tcW w:w="2498" w:type="dxa"/>
            <w:vAlign w:val="center"/>
          </w:tcPr>
          <w:p w14:paraId="5F67877B" w14:textId="77777777" w:rsidR="004A31B2" w:rsidRDefault="004E605C" w:rsidP="00014AB1">
            <w:pPr>
              <w:spacing w:after="120"/>
              <w:ind w:firstLine="0"/>
              <w:jc w:val="center"/>
            </w:pPr>
            <w:r>
              <w:t>Phạm Minh Tuấn</w:t>
            </w:r>
          </w:p>
          <w:p w14:paraId="21C56D86" w14:textId="77777777" w:rsidR="00431BF2" w:rsidRDefault="004E605C" w:rsidP="00014AB1">
            <w:pPr>
              <w:spacing w:after="120"/>
              <w:ind w:firstLine="0"/>
              <w:jc w:val="center"/>
            </w:pPr>
            <w:r>
              <w:t>Trần Tiến Sơn</w:t>
            </w:r>
          </w:p>
          <w:p w14:paraId="2E07807A" w14:textId="77777777" w:rsidR="004E605C" w:rsidRDefault="00D87090" w:rsidP="00014AB1">
            <w:pPr>
              <w:spacing w:after="120"/>
              <w:ind w:firstLine="0"/>
              <w:jc w:val="center"/>
            </w:pPr>
            <w:r>
              <w:t>Hồ Việt Tùng</w:t>
            </w:r>
          </w:p>
        </w:tc>
        <w:tc>
          <w:tcPr>
            <w:tcW w:w="0" w:type="auto"/>
            <w:vAlign w:val="center"/>
          </w:tcPr>
          <w:p w14:paraId="70D89724" w14:textId="77777777" w:rsidR="004A31B2" w:rsidRDefault="00431BF2" w:rsidP="00014AB1">
            <w:pPr>
              <w:spacing w:after="120"/>
              <w:ind w:firstLine="0"/>
              <w:jc w:val="center"/>
            </w:pPr>
            <w:r>
              <w:t>1-4/9</w:t>
            </w:r>
          </w:p>
        </w:tc>
        <w:tc>
          <w:tcPr>
            <w:tcW w:w="0" w:type="auto"/>
            <w:vAlign w:val="center"/>
          </w:tcPr>
          <w:p w14:paraId="402B4394" w14:textId="77777777" w:rsidR="004A31B2" w:rsidRDefault="004E605C" w:rsidP="00014AB1">
            <w:pPr>
              <w:spacing w:after="120"/>
              <w:ind w:firstLine="0"/>
              <w:jc w:val="center"/>
            </w:pPr>
            <w:r>
              <w:t>Đã hoàn thành</w:t>
            </w:r>
          </w:p>
        </w:tc>
      </w:tr>
      <w:tr w:rsidR="00830F91" w14:paraId="2B502F59" w14:textId="77777777" w:rsidTr="00014AB1">
        <w:tc>
          <w:tcPr>
            <w:tcW w:w="0" w:type="auto"/>
            <w:vAlign w:val="center"/>
          </w:tcPr>
          <w:p w14:paraId="78144076" w14:textId="77777777" w:rsidR="004A31B2" w:rsidRDefault="004A31B2" w:rsidP="003642D6">
            <w:pPr>
              <w:pStyle w:val="ListParagraph"/>
              <w:numPr>
                <w:ilvl w:val="0"/>
                <w:numId w:val="1"/>
              </w:numPr>
              <w:spacing w:after="120"/>
              <w:ind w:hanging="533"/>
              <w:jc w:val="center"/>
            </w:pPr>
          </w:p>
        </w:tc>
        <w:tc>
          <w:tcPr>
            <w:tcW w:w="2111" w:type="dxa"/>
            <w:vAlign w:val="center"/>
          </w:tcPr>
          <w:p w14:paraId="3BF9EFD2" w14:textId="77777777" w:rsidR="00014AB1" w:rsidRDefault="00431BF2" w:rsidP="00014AB1">
            <w:pPr>
              <w:spacing w:after="120"/>
              <w:ind w:firstLine="0"/>
              <w:jc w:val="center"/>
            </w:pPr>
            <w:r>
              <w:t xml:space="preserve">Tổng hợp </w:t>
            </w:r>
          </w:p>
          <w:p w14:paraId="7E7215FD" w14:textId="77777777" w:rsidR="004A31B2" w:rsidRDefault="00431BF2" w:rsidP="00014AB1">
            <w:pPr>
              <w:spacing w:after="120"/>
              <w:ind w:firstLine="0"/>
              <w:jc w:val="center"/>
            </w:pPr>
            <w:r>
              <w:t>thông tin</w:t>
            </w:r>
          </w:p>
        </w:tc>
        <w:tc>
          <w:tcPr>
            <w:tcW w:w="2498" w:type="dxa"/>
            <w:vAlign w:val="center"/>
          </w:tcPr>
          <w:p w14:paraId="79C28EC8" w14:textId="77777777" w:rsidR="00431BF2" w:rsidRDefault="00C8248C" w:rsidP="00014AB1">
            <w:pPr>
              <w:spacing w:after="120"/>
              <w:ind w:firstLine="0"/>
              <w:jc w:val="center"/>
            </w:pPr>
            <w:r>
              <w:t>Hồ Việt Tùng</w:t>
            </w:r>
          </w:p>
          <w:p w14:paraId="37EC82DF" w14:textId="77777777" w:rsidR="00C8248C" w:rsidRDefault="00F171BA" w:rsidP="00014AB1">
            <w:pPr>
              <w:spacing w:after="120"/>
              <w:ind w:firstLine="0"/>
              <w:jc w:val="center"/>
            </w:pPr>
            <w:r>
              <w:t>Phạm Minh Tuấn</w:t>
            </w:r>
          </w:p>
        </w:tc>
        <w:tc>
          <w:tcPr>
            <w:tcW w:w="0" w:type="auto"/>
            <w:vAlign w:val="center"/>
          </w:tcPr>
          <w:p w14:paraId="0765745D" w14:textId="77777777" w:rsidR="004A31B2" w:rsidRDefault="00431BF2" w:rsidP="00014AB1">
            <w:pPr>
              <w:spacing w:after="120"/>
              <w:ind w:firstLine="0"/>
              <w:jc w:val="center"/>
            </w:pPr>
            <w:r>
              <w:t>5/9</w:t>
            </w:r>
          </w:p>
        </w:tc>
        <w:tc>
          <w:tcPr>
            <w:tcW w:w="0" w:type="auto"/>
            <w:vAlign w:val="center"/>
          </w:tcPr>
          <w:p w14:paraId="5A2DD4F9" w14:textId="77777777" w:rsidR="004A31B2" w:rsidRDefault="00C8248C" w:rsidP="00014AB1">
            <w:pPr>
              <w:spacing w:after="120"/>
              <w:ind w:firstLine="0"/>
              <w:jc w:val="center"/>
            </w:pPr>
            <w:r>
              <w:t>Đã hoàn thành</w:t>
            </w:r>
          </w:p>
        </w:tc>
      </w:tr>
      <w:tr w:rsidR="00830F91" w14:paraId="74089363" w14:textId="77777777" w:rsidTr="00014AB1">
        <w:tc>
          <w:tcPr>
            <w:tcW w:w="0" w:type="auto"/>
            <w:vAlign w:val="center"/>
          </w:tcPr>
          <w:p w14:paraId="3E352979" w14:textId="77777777" w:rsidR="004A31B2" w:rsidRDefault="004A31B2" w:rsidP="003642D6">
            <w:pPr>
              <w:pStyle w:val="ListParagraph"/>
              <w:numPr>
                <w:ilvl w:val="0"/>
                <w:numId w:val="1"/>
              </w:numPr>
              <w:spacing w:after="120"/>
              <w:ind w:hanging="533"/>
              <w:jc w:val="center"/>
            </w:pPr>
          </w:p>
        </w:tc>
        <w:tc>
          <w:tcPr>
            <w:tcW w:w="2111" w:type="dxa"/>
            <w:vAlign w:val="center"/>
          </w:tcPr>
          <w:p w14:paraId="1884CD05" w14:textId="77777777" w:rsidR="00014AB1" w:rsidRDefault="00431BF2" w:rsidP="00014AB1">
            <w:pPr>
              <w:spacing w:after="120"/>
              <w:ind w:firstLine="0"/>
              <w:jc w:val="center"/>
            </w:pPr>
            <w:r>
              <w:t xml:space="preserve">Chuẩn hóa </w:t>
            </w:r>
          </w:p>
          <w:p w14:paraId="39B9E5ED" w14:textId="77777777" w:rsidR="004A31B2" w:rsidRDefault="00431BF2" w:rsidP="00014AB1">
            <w:pPr>
              <w:spacing w:after="120"/>
              <w:ind w:firstLine="0"/>
              <w:jc w:val="center"/>
            </w:pPr>
            <w:r>
              <w:t>nghiệp vụ</w:t>
            </w:r>
          </w:p>
        </w:tc>
        <w:tc>
          <w:tcPr>
            <w:tcW w:w="2498" w:type="dxa"/>
            <w:vAlign w:val="center"/>
          </w:tcPr>
          <w:p w14:paraId="2BB675EA" w14:textId="77777777" w:rsidR="00431BF2" w:rsidRDefault="00D828CA" w:rsidP="00014AB1">
            <w:pPr>
              <w:spacing w:after="120"/>
              <w:ind w:firstLine="0"/>
              <w:jc w:val="center"/>
            </w:pPr>
            <w:r>
              <w:t>Hồ Việt Tùng</w:t>
            </w:r>
          </w:p>
          <w:p w14:paraId="11D64A0F" w14:textId="77777777" w:rsidR="004A31B2" w:rsidRDefault="00F171BA" w:rsidP="00014AB1">
            <w:pPr>
              <w:spacing w:after="120"/>
              <w:ind w:firstLine="0"/>
              <w:jc w:val="center"/>
            </w:pPr>
            <w:r>
              <w:t>Phạm Minh Tuấn</w:t>
            </w:r>
          </w:p>
        </w:tc>
        <w:tc>
          <w:tcPr>
            <w:tcW w:w="0" w:type="auto"/>
            <w:vAlign w:val="center"/>
          </w:tcPr>
          <w:p w14:paraId="64E3CFD4" w14:textId="77777777" w:rsidR="004A31B2" w:rsidRDefault="00431BF2" w:rsidP="00014AB1">
            <w:pPr>
              <w:spacing w:after="120"/>
              <w:ind w:firstLine="0"/>
              <w:jc w:val="center"/>
            </w:pPr>
            <w:r>
              <w:t>1/10</w:t>
            </w:r>
          </w:p>
        </w:tc>
        <w:tc>
          <w:tcPr>
            <w:tcW w:w="0" w:type="auto"/>
            <w:vAlign w:val="center"/>
          </w:tcPr>
          <w:p w14:paraId="12A8E291" w14:textId="77777777" w:rsidR="00317659" w:rsidRDefault="003D0719" w:rsidP="00014AB1">
            <w:pPr>
              <w:spacing w:after="120"/>
              <w:ind w:firstLine="0"/>
              <w:jc w:val="center"/>
            </w:pPr>
            <w:r>
              <w:t xml:space="preserve">Đã </w:t>
            </w:r>
            <w:r w:rsidR="000F64F9">
              <w:t>hoàn thành</w:t>
            </w:r>
          </w:p>
        </w:tc>
      </w:tr>
      <w:tr w:rsidR="00317659" w14:paraId="0FD6C709" w14:textId="77777777" w:rsidTr="00014AB1">
        <w:tc>
          <w:tcPr>
            <w:tcW w:w="0" w:type="auto"/>
            <w:vAlign w:val="center"/>
          </w:tcPr>
          <w:p w14:paraId="080B3E72" w14:textId="77777777" w:rsidR="00317659" w:rsidRDefault="00317659" w:rsidP="003642D6">
            <w:pPr>
              <w:pStyle w:val="ListParagraph"/>
              <w:numPr>
                <w:ilvl w:val="0"/>
                <w:numId w:val="1"/>
              </w:numPr>
              <w:spacing w:after="120"/>
              <w:ind w:hanging="533"/>
              <w:jc w:val="center"/>
            </w:pPr>
          </w:p>
        </w:tc>
        <w:tc>
          <w:tcPr>
            <w:tcW w:w="2111" w:type="dxa"/>
            <w:vAlign w:val="center"/>
          </w:tcPr>
          <w:p w14:paraId="32674A18" w14:textId="77777777" w:rsidR="00317659" w:rsidRDefault="00431BF2" w:rsidP="00014AB1">
            <w:pPr>
              <w:spacing w:after="120"/>
              <w:ind w:firstLine="0"/>
              <w:jc w:val="center"/>
            </w:pPr>
            <w:r>
              <w:t>Mô hình hóa chức năng</w:t>
            </w:r>
          </w:p>
        </w:tc>
        <w:tc>
          <w:tcPr>
            <w:tcW w:w="2498" w:type="dxa"/>
            <w:vAlign w:val="center"/>
          </w:tcPr>
          <w:p w14:paraId="3F925AC7" w14:textId="77777777" w:rsidR="00317659" w:rsidRDefault="00317659" w:rsidP="00014AB1">
            <w:pPr>
              <w:spacing w:after="120"/>
              <w:ind w:firstLine="0"/>
              <w:jc w:val="center"/>
            </w:pPr>
            <w:r>
              <w:t>Phạm Minh Tuấn</w:t>
            </w:r>
          </w:p>
          <w:p w14:paraId="6CB158E2" w14:textId="77777777" w:rsidR="006257D2" w:rsidRDefault="006257D2" w:rsidP="006257D2">
            <w:pPr>
              <w:spacing w:after="120"/>
              <w:ind w:firstLine="0"/>
              <w:jc w:val="center"/>
            </w:pPr>
            <w:r>
              <w:t>Hồ Việt Tùng</w:t>
            </w:r>
            <w:r w:rsidR="00A37ECD">
              <w:t xml:space="preserve"> </w:t>
            </w:r>
          </w:p>
          <w:p w14:paraId="6AABD913" w14:textId="77777777" w:rsidR="00091F35" w:rsidRDefault="00091F35" w:rsidP="00091F35">
            <w:pPr>
              <w:spacing w:after="120"/>
              <w:ind w:firstLine="0"/>
              <w:jc w:val="center"/>
            </w:pPr>
            <w:r>
              <w:t>Nguyễn Thái Duy</w:t>
            </w:r>
          </w:p>
          <w:p w14:paraId="5DB39B39" w14:textId="77777777" w:rsidR="00317659" w:rsidRDefault="00091F35" w:rsidP="00014AB1">
            <w:pPr>
              <w:spacing w:after="120"/>
              <w:ind w:firstLine="0"/>
              <w:jc w:val="center"/>
            </w:pPr>
            <w:r>
              <w:t>Nguyễn Văn Tú</w:t>
            </w:r>
          </w:p>
        </w:tc>
        <w:tc>
          <w:tcPr>
            <w:tcW w:w="0" w:type="auto"/>
            <w:vAlign w:val="center"/>
          </w:tcPr>
          <w:p w14:paraId="4E56B412" w14:textId="77777777" w:rsidR="00317659" w:rsidRDefault="00431BF2" w:rsidP="00014AB1">
            <w:pPr>
              <w:spacing w:after="120"/>
              <w:ind w:firstLine="0"/>
              <w:jc w:val="center"/>
            </w:pPr>
            <w:r>
              <w:t>15/10</w:t>
            </w:r>
          </w:p>
        </w:tc>
        <w:tc>
          <w:tcPr>
            <w:tcW w:w="0" w:type="auto"/>
            <w:vAlign w:val="center"/>
          </w:tcPr>
          <w:p w14:paraId="6F46F2A0" w14:textId="77777777" w:rsidR="00317659" w:rsidRDefault="00EE3CF5" w:rsidP="00014AB1">
            <w:pPr>
              <w:spacing w:after="120"/>
              <w:ind w:firstLine="0"/>
              <w:jc w:val="center"/>
            </w:pPr>
            <w:r>
              <w:t>Đã hoàn thành</w:t>
            </w:r>
          </w:p>
        </w:tc>
      </w:tr>
      <w:tr w:rsidR="00EE3CF5" w14:paraId="73620790" w14:textId="77777777" w:rsidTr="00014AB1">
        <w:tc>
          <w:tcPr>
            <w:tcW w:w="0" w:type="auto"/>
            <w:vAlign w:val="center"/>
          </w:tcPr>
          <w:p w14:paraId="3D9E4EC1" w14:textId="77777777" w:rsidR="00EE3CF5" w:rsidRDefault="00EE3CF5" w:rsidP="003642D6">
            <w:pPr>
              <w:pStyle w:val="ListParagraph"/>
              <w:numPr>
                <w:ilvl w:val="0"/>
                <w:numId w:val="1"/>
              </w:numPr>
              <w:spacing w:after="120"/>
              <w:ind w:hanging="533"/>
              <w:jc w:val="center"/>
            </w:pPr>
          </w:p>
        </w:tc>
        <w:tc>
          <w:tcPr>
            <w:tcW w:w="2111" w:type="dxa"/>
            <w:vAlign w:val="center"/>
          </w:tcPr>
          <w:p w14:paraId="7D401B93" w14:textId="77777777" w:rsidR="00EE3CF5" w:rsidRDefault="00431BF2" w:rsidP="00014AB1">
            <w:pPr>
              <w:spacing w:after="120"/>
              <w:ind w:firstLine="0"/>
              <w:jc w:val="center"/>
            </w:pPr>
            <w:r>
              <w:t>Mô hình hóa dữ liệu</w:t>
            </w:r>
          </w:p>
        </w:tc>
        <w:tc>
          <w:tcPr>
            <w:tcW w:w="2498" w:type="dxa"/>
            <w:vAlign w:val="center"/>
          </w:tcPr>
          <w:p w14:paraId="1F6ED1F6" w14:textId="77777777" w:rsidR="00431BF2" w:rsidRDefault="778D847D" w:rsidP="00014AB1">
            <w:pPr>
              <w:spacing w:after="120"/>
              <w:ind w:firstLine="0"/>
              <w:jc w:val="center"/>
            </w:pPr>
            <w:r>
              <w:t>Hồ Việt Tùng</w:t>
            </w:r>
          </w:p>
          <w:p w14:paraId="79799212" w14:textId="77777777" w:rsidR="00EE3CF5" w:rsidRDefault="00F171BA" w:rsidP="00014AB1">
            <w:pPr>
              <w:spacing w:after="120"/>
              <w:ind w:firstLine="0"/>
              <w:jc w:val="center"/>
            </w:pPr>
            <w:r>
              <w:t>Phạm Minh Tuấn</w:t>
            </w:r>
          </w:p>
        </w:tc>
        <w:tc>
          <w:tcPr>
            <w:tcW w:w="0" w:type="auto"/>
            <w:vAlign w:val="center"/>
          </w:tcPr>
          <w:p w14:paraId="47E5B639" w14:textId="77777777" w:rsidR="00EE3CF5" w:rsidRDefault="00431BF2" w:rsidP="00014AB1">
            <w:pPr>
              <w:spacing w:after="120"/>
              <w:ind w:firstLine="0"/>
              <w:jc w:val="center"/>
            </w:pPr>
            <w:r>
              <w:t>15/10</w:t>
            </w:r>
          </w:p>
        </w:tc>
        <w:tc>
          <w:tcPr>
            <w:tcW w:w="0" w:type="auto"/>
            <w:vAlign w:val="center"/>
          </w:tcPr>
          <w:p w14:paraId="528C81F2" w14:textId="77777777" w:rsidR="00EE3CF5" w:rsidRDefault="00EE3CF5" w:rsidP="00014AB1">
            <w:pPr>
              <w:spacing w:after="120"/>
              <w:ind w:firstLine="0"/>
              <w:jc w:val="center"/>
            </w:pPr>
            <w:r>
              <w:t>Đã hoàn thành</w:t>
            </w:r>
          </w:p>
        </w:tc>
      </w:tr>
      <w:tr w:rsidR="00EE3CF5" w14:paraId="42BFD2D0" w14:textId="77777777" w:rsidTr="00014AB1">
        <w:tc>
          <w:tcPr>
            <w:tcW w:w="0" w:type="auto"/>
            <w:vAlign w:val="center"/>
          </w:tcPr>
          <w:p w14:paraId="12C919AC" w14:textId="77777777" w:rsidR="00EE3CF5" w:rsidRDefault="00EE3CF5" w:rsidP="003642D6">
            <w:pPr>
              <w:pStyle w:val="ListParagraph"/>
              <w:numPr>
                <w:ilvl w:val="0"/>
                <w:numId w:val="1"/>
              </w:numPr>
              <w:spacing w:after="120"/>
              <w:ind w:hanging="533"/>
              <w:jc w:val="center"/>
            </w:pPr>
          </w:p>
        </w:tc>
        <w:tc>
          <w:tcPr>
            <w:tcW w:w="2111" w:type="dxa"/>
            <w:vAlign w:val="center"/>
          </w:tcPr>
          <w:p w14:paraId="47EAA6CA" w14:textId="77777777" w:rsidR="00EE3CF5" w:rsidRDefault="00431BF2" w:rsidP="00014AB1">
            <w:pPr>
              <w:spacing w:after="120"/>
              <w:ind w:firstLine="0"/>
              <w:jc w:val="center"/>
            </w:pPr>
            <w:r>
              <w:t>Thiết kế kiến trúc hệ thống</w:t>
            </w:r>
          </w:p>
        </w:tc>
        <w:tc>
          <w:tcPr>
            <w:tcW w:w="2498" w:type="dxa"/>
            <w:vAlign w:val="center"/>
          </w:tcPr>
          <w:p w14:paraId="100D5BEB" w14:textId="77777777" w:rsidR="004607A7" w:rsidRDefault="004607A7" w:rsidP="00014AB1">
            <w:pPr>
              <w:spacing w:after="120"/>
              <w:ind w:firstLine="0"/>
              <w:jc w:val="center"/>
            </w:pPr>
            <w:r>
              <w:t>Nguyễn Văn Tú</w:t>
            </w:r>
          </w:p>
          <w:p w14:paraId="6B8BF340" w14:textId="77777777" w:rsidR="004607A7" w:rsidRDefault="004607A7" w:rsidP="00014AB1">
            <w:pPr>
              <w:spacing w:after="120"/>
              <w:ind w:firstLine="0"/>
              <w:jc w:val="center"/>
            </w:pPr>
            <w:r>
              <w:t>Nguyễn Thái Duy</w:t>
            </w:r>
          </w:p>
        </w:tc>
        <w:tc>
          <w:tcPr>
            <w:tcW w:w="0" w:type="auto"/>
            <w:vAlign w:val="center"/>
          </w:tcPr>
          <w:p w14:paraId="72FFD6E2" w14:textId="77777777" w:rsidR="00EE3CF5" w:rsidRDefault="00431BF2" w:rsidP="00014AB1">
            <w:pPr>
              <w:spacing w:after="120"/>
              <w:ind w:firstLine="0"/>
              <w:jc w:val="center"/>
            </w:pPr>
            <w:r>
              <w:t>15/10</w:t>
            </w:r>
          </w:p>
        </w:tc>
        <w:tc>
          <w:tcPr>
            <w:tcW w:w="0" w:type="auto"/>
            <w:vAlign w:val="center"/>
          </w:tcPr>
          <w:p w14:paraId="5BE38706" w14:textId="77777777" w:rsidR="00EE3CF5" w:rsidRDefault="004607A7" w:rsidP="00014AB1">
            <w:pPr>
              <w:spacing w:after="120"/>
              <w:ind w:firstLine="0"/>
              <w:jc w:val="center"/>
            </w:pPr>
            <w:r>
              <w:t>Đã hoàn thành</w:t>
            </w:r>
          </w:p>
        </w:tc>
      </w:tr>
      <w:tr w:rsidR="004607A7" w14:paraId="7B88FBCB" w14:textId="77777777" w:rsidTr="00014AB1">
        <w:tc>
          <w:tcPr>
            <w:tcW w:w="0" w:type="auto"/>
            <w:vAlign w:val="center"/>
          </w:tcPr>
          <w:p w14:paraId="5407430A" w14:textId="77777777" w:rsidR="004607A7" w:rsidRDefault="004607A7" w:rsidP="003642D6">
            <w:pPr>
              <w:pStyle w:val="ListParagraph"/>
              <w:numPr>
                <w:ilvl w:val="0"/>
                <w:numId w:val="1"/>
              </w:numPr>
              <w:spacing w:after="120"/>
              <w:ind w:hanging="533"/>
              <w:jc w:val="center"/>
            </w:pPr>
          </w:p>
        </w:tc>
        <w:tc>
          <w:tcPr>
            <w:tcW w:w="2111" w:type="dxa"/>
            <w:vAlign w:val="center"/>
          </w:tcPr>
          <w:p w14:paraId="35A3A96E" w14:textId="77777777" w:rsidR="004607A7" w:rsidRDefault="00431BF2" w:rsidP="00014AB1">
            <w:pPr>
              <w:spacing w:after="120"/>
              <w:ind w:firstLine="0"/>
              <w:jc w:val="center"/>
            </w:pPr>
            <w:r>
              <w:t>Viết</w:t>
            </w:r>
            <w:r w:rsidR="00EC7F04">
              <w:t xml:space="preserve"> báo cáo</w:t>
            </w:r>
          </w:p>
        </w:tc>
        <w:tc>
          <w:tcPr>
            <w:tcW w:w="2498" w:type="dxa"/>
            <w:vAlign w:val="center"/>
          </w:tcPr>
          <w:p w14:paraId="62A7AFC9" w14:textId="77777777" w:rsidR="00EC7F04" w:rsidRDefault="00EC7F04" w:rsidP="00014AB1">
            <w:pPr>
              <w:spacing w:after="120"/>
              <w:ind w:firstLine="0"/>
              <w:jc w:val="center"/>
            </w:pPr>
            <w:r>
              <w:t>Trần Tiến Sơn</w:t>
            </w:r>
          </w:p>
        </w:tc>
        <w:tc>
          <w:tcPr>
            <w:tcW w:w="0" w:type="auto"/>
            <w:vAlign w:val="center"/>
          </w:tcPr>
          <w:p w14:paraId="560F8F28" w14:textId="77777777" w:rsidR="004607A7" w:rsidRDefault="00431BF2" w:rsidP="00014AB1">
            <w:pPr>
              <w:spacing w:after="120"/>
              <w:ind w:firstLine="0"/>
              <w:jc w:val="center"/>
            </w:pPr>
            <w:r>
              <w:t>15/11</w:t>
            </w:r>
          </w:p>
        </w:tc>
        <w:tc>
          <w:tcPr>
            <w:tcW w:w="0" w:type="auto"/>
            <w:vAlign w:val="center"/>
          </w:tcPr>
          <w:p w14:paraId="2DF3C2E8" w14:textId="77777777" w:rsidR="004607A7" w:rsidRDefault="00EC7F04" w:rsidP="00014AB1">
            <w:pPr>
              <w:spacing w:after="120"/>
              <w:ind w:firstLine="0"/>
              <w:jc w:val="center"/>
            </w:pPr>
            <w:r>
              <w:t>Đã hoàn thành</w:t>
            </w:r>
          </w:p>
        </w:tc>
      </w:tr>
    </w:tbl>
    <w:p w14:paraId="3F5B578D" w14:textId="77777777" w:rsidR="00766628" w:rsidRDefault="00766628" w:rsidP="00E05D58"/>
    <w:p w14:paraId="040FC369" w14:textId="551E45B4" w:rsidR="00012714" w:rsidRDefault="00012714" w:rsidP="00012714">
      <w:pPr>
        <w:pStyle w:val="CaptionHnh"/>
      </w:pPr>
      <w:bookmarkStart w:id="203" w:name="_Ref216428626"/>
      <w:r>
        <w:t xml:space="preserve">Bảng </w:t>
      </w:r>
      <w:r>
        <w:fldChar w:fldCharType="begin"/>
      </w:r>
      <w:r>
        <w:instrText>STYLEREF 1 \s</w:instrText>
      </w:r>
      <w:r>
        <w:fldChar w:fldCharType="separate"/>
      </w:r>
      <w:r>
        <w:rPr>
          <w:noProof/>
        </w:rPr>
        <w:t>0</w:t>
      </w:r>
      <w:r>
        <w:fldChar w:fldCharType="end"/>
      </w:r>
      <w:r>
        <w:t>.</w:t>
      </w:r>
      <w:r>
        <w:fldChar w:fldCharType="begin"/>
      </w:r>
      <w:r>
        <w:instrText>SEQ Bảng \* ARABIC \s 1</w:instrText>
      </w:r>
      <w:r>
        <w:fldChar w:fldCharType="separate"/>
      </w:r>
      <w:r>
        <w:rPr>
          <w:noProof/>
        </w:rPr>
        <w:t>2</w:t>
      </w:r>
      <w:r>
        <w:fldChar w:fldCharType="end"/>
      </w:r>
      <w:bookmarkEnd w:id="203"/>
      <w:r>
        <w:t xml:space="preserve"> Bảng phân công nhiệm vụ khảo sát</w:t>
      </w:r>
    </w:p>
    <w:tbl>
      <w:tblPr>
        <w:tblStyle w:val="TableGrid"/>
        <w:tblW w:w="0" w:type="auto"/>
        <w:tblLook w:val="04A0" w:firstRow="1" w:lastRow="0" w:firstColumn="1" w:lastColumn="0" w:noHBand="0" w:noVBand="1"/>
      </w:tblPr>
      <w:tblGrid>
        <w:gridCol w:w="1509"/>
        <w:gridCol w:w="5317"/>
        <w:gridCol w:w="2234"/>
      </w:tblGrid>
      <w:tr w:rsidR="000B7E4F" w14:paraId="11F6E8A4" w14:textId="77777777" w:rsidTr="00012714">
        <w:tc>
          <w:tcPr>
            <w:tcW w:w="1509" w:type="dxa"/>
          </w:tcPr>
          <w:p w14:paraId="5FAA6527" w14:textId="77777777" w:rsidR="000B7E4F" w:rsidRPr="00AE56D4" w:rsidRDefault="000B7E4F" w:rsidP="000C03AE">
            <w:pPr>
              <w:ind w:firstLine="0"/>
              <w:jc w:val="center"/>
              <w:rPr>
                <w:b/>
              </w:rPr>
            </w:pPr>
            <w:r w:rsidRPr="00AE56D4">
              <w:rPr>
                <w:b/>
              </w:rPr>
              <w:t>STT</w:t>
            </w:r>
          </w:p>
        </w:tc>
        <w:tc>
          <w:tcPr>
            <w:tcW w:w="5317" w:type="dxa"/>
          </w:tcPr>
          <w:p w14:paraId="26F76FE6" w14:textId="77777777" w:rsidR="000B7E4F" w:rsidRPr="00AE56D4" w:rsidRDefault="000B7E4F" w:rsidP="000C03AE">
            <w:pPr>
              <w:ind w:firstLine="0"/>
              <w:jc w:val="center"/>
              <w:rPr>
                <w:b/>
              </w:rPr>
            </w:pPr>
            <w:r w:rsidRPr="00AE56D4">
              <w:rPr>
                <w:b/>
              </w:rPr>
              <w:t>Mô tả sơ bộ</w:t>
            </w:r>
          </w:p>
        </w:tc>
        <w:tc>
          <w:tcPr>
            <w:tcW w:w="2234" w:type="dxa"/>
          </w:tcPr>
          <w:p w14:paraId="7D8C7F27" w14:textId="77777777" w:rsidR="000B7E4F" w:rsidRPr="00AE56D4" w:rsidRDefault="000B7E4F" w:rsidP="000C03AE">
            <w:pPr>
              <w:ind w:firstLine="0"/>
              <w:jc w:val="center"/>
              <w:rPr>
                <w:b/>
              </w:rPr>
            </w:pPr>
            <w:r w:rsidRPr="00AE56D4">
              <w:rPr>
                <w:b/>
              </w:rPr>
              <w:t>Dự kiến phụ trách</w:t>
            </w:r>
          </w:p>
        </w:tc>
      </w:tr>
      <w:tr w:rsidR="000B7E4F" w14:paraId="742575CD" w14:textId="77777777" w:rsidTr="00012714">
        <w:tc>
          <w:tcPr>
            <w:tcW w:w="1509" w:type="dxa"/>
          </w:tcPr>
          <w:p w14:paraId="48479D97" w14:textId="77777777" w:rsidR="000B7E4F" w:rsidRDefault="000B7E4F" w:rsidP="000C03AE">
            <w:pPr>
              <w:ind w:firstLine="0"/>
            </w:pPr>
            <w:r>
              <w:t>Công việc 1</w:t>
            </w:r>
          </w:p>
        </w:tc>
        <w:tc>
          <w:tcPr>
            <w:tcW w:w="5317" w:type="dxa"/>
          </w:tcPr>
          <w:p w14:paraId="7E7584AA" w14:textId="77777777" w:rsidR="000B7E4F" w:rsidRDefault="000B7E4F" w:rsidP="003642D6">
            <w:pPr>
              <w:pStyle w:val="ListParagraph"/>
              <w:numPr>
                <w:ilvl w:val="0"/>
                <w:numId w:val="2"/>
              </w:numPr>
              <w:ind w:left="321"/>
            </w:pPr>
            <w:r>
              <w:t>Tìm hiểu cách thức quản lý học viên hiện tại: đăng ký, xếp lớp, ghi danh khóa học, quản lý thông tin học viên, lịch học, học phí, điểm danh, kết quả học tập,…</w:t>
            </w:r>
          </w:p>
          <w:p w14:paraId="7D6F73A7" w14:textId="77777777" w:rsidR="000B7E4F" w:rsidRDefault="000B7E4F" w:rsidP="003642D6">
            <w:pPr>
              <w:pStyle w:val="ListParagraph"/>
              <w:numPr>
                <w:ilvl w:val="0"/>
                <w:numId w:val="2"/>
              </w:numPr>
              <w:ind w:left="321"/>
            </w:pPr>
            <w:r>
              <w:t>Xem xét các vấn đề còn tồn tại ở trung tâm tiếng anh: quản lý thủ công, sai sót dữ liệu, khó theo dõi tiến độ học tập và học phí, thiếu tính hệ thống, không có giao diện trực quan khó theo dõi và thống kê, không có thống kê rõ ràng,...</w:t>
            </w:r>
          </w:p>
        </w:tc>
        <w:tc>
          <w:tcPr>
            <w:tcW w:w="2234" w:type="dxa"/>
          </w:tcPr>
          <w:p w14:paraId="37B4BE49" w14:textId="77777777" w:rsidR="000B7E4F" w:rsidRDefault="000B7E4F" w:rsidP="000C03AE">
            <w:pPr>
              <w:ind w:firstLine="0"/>
            </w:pPr>
            <w:r>
              <w:t>Phạm Minh Tuấn</w:t>
            </w:r>
          </w:p>
          <w:p w14:paraId="2BF4D0A9" w14:textId="77777777" w:rsidR="000B7E4F" w:rsidRDefault="000B7E4F" w:rsidP="000C03AE">
            <w:pPr>
              <w:ind w:firstLine="0"/>
            </w:pPr>
            <w:r>
              <w:t>Trần Tiến Sơn</w:t>
            </w:r>
          </w:p>
          <w:p w14:paraId="69F5AA93" w14:textId="77777777" w:rsidR="000B7E4F" w:rsidRDefault="000B7E4F" w:rsidP="000C03AE">
            <w:pPr>
              <w:ind w:firstLine="0"/>
            </w:pPr>
            <w:r>
              <w:t>Hồ Việt Tùng</w:t>
            </w:r>
          </w:p>
          <w:p w14:paraId="109DB8AD" w14:textId="77777777" w:rsidR="000B7E4F" w:rsidRDefault="000B7E4F" w:rsidP="000C03AE">
            <w:pPr>
              <w:ind w:firstLine="0"/>
            </w:pPr>
            <w:r>
              <w:t>Nguyễn Văn Tú</w:t>
            </w:r>
          </w:p>
          <w:p w14:paraId="0DC26E36" w14:textId="77777777" w:rsidR="000B7E4F" w:rsidRDefault="000B7E4F" w:rsidP="000C03AE">
            <w:pPr>
              <w:ind w:firstLine="0"/>
            </w:pPr>
            <w:r>
              <w:t>Nguyễn Thái Duy</w:t>
            </w:r>
          </w:p>
          <w:p w14:paraId="770ACB48" w14:textId="77777777" w:rsidR="000B7E4F" w:rsidRDefault="000B7E4F" w:rsidP="000C03AE">
            <w:pPr>
              <w:ind w:firstLine="0"/>
            </w:pPr>
          </w:p>
        </w:tc>
      </w:tr>
      <w:tr w:rsidR="000B7E4F" w14:paraId="4F079B35" w14:textId="77777777" w:rsidTr="00012714">
        <w:tc>
          <w:tcPr>
            <w:tcW w:w="1509" w:type="dxa"/>
          </w:tcPr>
          <w:p w14:paraId="5C2521FF" w14:textId="77777777" w:rsidR="000B7E4F" w:rsidRDefault="000B7E4F" w:rsidP="000C03AE">
            <w:pPr>
              <w:ind w:firstLine="0"/>
            </w:pPr>
            <w:r>
              <w:t>Công việc 2</w:t>
            </w:r>
          </w:p>
        </w:tc>
        <w:tc>
          <w:tcPr>
            <w:tcW w:w="5317" w:type="dxa"/>
          </w:tcPr>
          <w:p w14:paraId="17961C77" w14:textId="77777777" w:rsidR="000B7E4F" w:rsidRDefault="000B7E4F" w:rsidP="003642D6">
            <w:pPr>
              <w:pStyle w:val="ListParagraph"/>
              <w:numPr>
                <w:ilvl w:val="0"/>
                <w:numId w:val="2"/>
              </w:numPr>
              <w:ind w:left="321"/>
            </w:pPr>
            <w:r>
              <w:t xml:space="preserve">Thu thập yêu cầu từ bản quản lý trung tâm, giáo viên, nhân viên tư vấn, học viên,... </w:t>
            </w:r>
          </w:p>
          <w:p w14:paraId="74CEB920" w14:textId="77777777" w:rsidR="000B7E4F" w:rsidRDefault="000B7E4F" w:rsidP="003642D6">
            <w:pPr>
              <w:pStyle w:val="ListParagraph"/>
              <w:numPr>
                <w:ilvl w:val="0"/>
                <w:numId w:val="2"/>
              </w:numPr>
              <w:ind w:left="321"/>
            </w:pPr>
            <w:r>
              <w:t xml:space="preserve">Yêu cầu chức năng: Quản lý thông tin học viên, khóa học, lớp học Đăng ký và ghi danh khóa học Theo dõi tiến độ học tập, điểm danh, kết quả , điểm số </w:t>
            </w:r>
          </w:p>
          <w:p w14:paraId="39A0EDCC" w14:textId="77777777" w:rsidR="000B7E4F" w:rsidRDefault="000B7E4F" w:rsidP="003642D6">
            <w:pPr>
              <w:pStyle w:val="ListParagraph"/>
              <w:numPr>
                <w:ilvl w:val="0"/>
                <w:numId w:val="2"/>
              </w:numPr>
              <w:ind w:left="321"/>
            </w:pPr>
            <w:r>
              <w:t xml:space="preserve">Khóa học lịch sử lớp học </w:t>
            </w:r>
          </w:p>
          <w:p w14:paraId="6DCF779C" w14:textId="77777777" w:rsidR="000B7E4F" w:rsidRDefault="000B7E4F" w:rsidP="003642D6">
            <w:pPr>
              <w:pStyle w:val="ListParagraph"/>
              <w:numPr>
                <w:ilvl w:val="0"/>
                <w:numId w:val="2"/>
              </w:numPr>
              <w:ind w:left="321"/>
            </w:pPr>
            <w:r>
              <w:t xml:space="preserve">Thống kê số liệu học viên theo khóa theo lớp </w:t>
            </w:r>
          </w:p>
          <w:p w14:paraId="4B2C86F8" w14:textId="77777777" w:rsidR="000B7E4F" w:rsidRDefault="000B7E4F" w:rsidP="003642D6">
            <w:pPr>
              <w:pStyle w:val="ListParagraph"/>
              <w:numPr>
                <w:ilvl w:val="0"/>
                <w:numId w:val="2"/>
              </w:numPr>
              <w:ind w:left="321"/>
            </w:pPr>
            <w:r>
              <w:t xml:space="preserve">Quản lý học phí thanh toán </w:t>
            </w:r>
          </w:p>
          <w:p w14:paraId="0642B622" w14:textId="77777777" w:rsidR="000B7E4F" w:rsidRDefault="000B7E4F" w:rsidP="003642D6">
            <w:pPr>
              <w:pStyle w:val="ListParagraph"/>
              <w:numPr>
                <w:ilvl w:val="0"/>
                <w:numId w:val="2"/>
              </w:numPr>
              <w:ind w:left="321"/>
            </w:pPr>
            <w:r>
              <w:t xml:space="preserve">Gửi thông báo đến học viên </w:t>
            </w:r>
          </w:p>
          <w:p w14:paraId="4851E841" w14:textId="77777777" w:rsidR="000B7E4F" w:rsidRDefault="000B7E4F" w:rsidP="003642D6">
            <w:pPr>
              <w:pStyle w:val="ListParagraph"/>
              <w:numPr>
                <w:ilvl w:val="0"/>
                <w:numId w:val="2"/>
              </w:numPr>
              <w:ind w:left="321"/>
            </w:pPr>
            <w:r>
              <w:t xml:space="preserve">Bảo mật thông tin học viên </w:t>
            </w:r>
          </w:p>
          <w:p w14:paraId="0947DE68" w14:textId="77777777" w:rsidR="000B7E4F" w:rsidRDefault="000B7E4F" w:rsidP="003642D6">
            <w:pPr>
              <w:pStyle w:val="ListParagraph"/>
              <w:numPr>
                <w:ilvl w:val="0"/>
                <w:numId w:val="2"/>
              </w:numPr>
              <w:ind w:left="321"/>
            </w:pPr>
            <w:r>
              <w:t xml:space="preserve">Tốc độ truy cập nhanh, dễ sử dụng </w:t>
            </w:r>
          </w:p>
          <w:p w14:paraId="252BF8A0" w14:textId="77777777" w:rsidR="000B7E4F" w:rsidRDefault="000B7E4F" w:rsidP="003642D6">
            <w:pPr>
              <w:pStyle w:val="ListParagraph"/>
              <w:numPr>
                <w:ilvl w:val="0"/>
                <w:numId w:val="2"/>
              </w:numPr>
              <w:ind w:left="321"/>
            </w:pPr>
            <w:r>
              <w:t xml:space="preserve">Giao diện thân thiện </w:t>
            </w:r>
          </w:p>
          <w:p w14:paraId="22EDD87C" w14:textId="77777777" w:rsidR="000B7E4F" w:rsidRDefault="000B7E4F" w:rsidP="003642D6">
            <w:pPr>
              <w:pStyle w:val="ListParagraph"/>
              <w:numPr>
                <w:ilvl w:val="0"/>
                <w:numId w:val="2"/>
              </w:numPr>
              <w:ind w:left="321"/>
            </w:pPr>
            <w:r>
              <w:t xml:space="preserve">Sử dụng đa nền tảng </w:t>
            </w:r>
          </w:p>
          <w:p w14:paraId="1996D608" w14:textId="77777777" w:rsidR="000B7E4F" w:rsidRDefault="000B7E4F" w:rsidP="003642D6">
            <w:pPr>
              <w:pStyle w:val="ListParagraph"/>
              <w:numPr>
                <w:ilvl w:val="0"/>
                <w:numId w:val="2"/>
              </w:numPr>
              <w:ind w:left="321"/>
            </w:pPr>
            <w:r>
              <w:t xml:space="preserve">Có khả năng mở rộng </w:t>
            </w:r>
          </w:p>
          <w:p w14:paraId="4A9DA13C" w14:textId="77777777" w:rsidR="000B7E4F" w:rsidRDefault="000B7E4F" w:rsidP="003642D6">
            <w:pPr>
              <w:pStyle w:val="ListParagraph"/>
              <w:numPr>
                <w:ilvl w:val="0"/>
                <w:numId w:val="2"/>
              </w:numPr>
              <w:ind w:left="321"/>
            </w:pPr>
            <w:r>
              <w:t>Phương pháp thu thập dữ liệu: Phỏng vấn trực tiếp, khảo sát qua google form, quan sát nghiệp vụ tại trung tâm tiếng anh</w:t>
            </w:r>
          </w:p>
        </w:tc>
        <w:tc>
          <w:tcPr>
            <w:tcW w:w="2234" w:type="dxa"/>
          </w:tcPr>
          <w:p w14:paraId="1C3F5AB5" w14:textId="77777777" w:rsidR="000B7E4F" w:rsidRDefault="000B7E4F" w:rsidP="000C03AE">
            <w:pPr>
              <w:ind w:firstLine="0"/>
            </w:pPr>
            <w:r>
              <w:t>Phạm Minh Tuấn</w:t>
            </w:r>
          </w:p>
          <w:p w14:paraId="45879869" w14:textId="77777777" w:rsidR="000B7E4F" w:rsidRDefault="000B7E4F" w:rsidP="000C03AE">
            <w:pPr>
              <w:ind w:firstLine="0"/>
            </w:pPr>
            <w:r>
              <w:t>Trần Tiến Sơn</w:t>
            </w:r>
          </w:p>
          <w:p w14:paraId="7DEED8FF" w14:textId="77777777" w:rsidR="000B7E4F" w:rsidRDefault="000B7E4F" w:rsidP="000C03AE">
            <w:pPr>
              <w:ind w:firstLine="0"/>
            </w:pPr>
            <w:r>
              <w:t>Hồ Việt Tùng</w:t>
            </w:r>
          </w:p>
        </w:tc>
      </w:tr>
      <w:tr w:rsidR="000B7E4F" w14:paraId="3746C72F" w14:textId="77777777" w:rsidTr="00012714">
        <w:tc>
          <w:tcPr>
            <w:tcW w:w="1509" w:type="dxa"/>
          </w:tcPr>
          <w:p w14:paraId="71DA21BC" w14:textId="77777777" w:rsidR="000B7E4F" w:rsidRDefault="000B7E4F" w:rsidP="000C03AE">
            <w:pPr>
              <w:ind w:firstLine="0"/>
            </w:pPr>
            <w:r>
              <w:t>Công việc 3</w:t>
            </w:r>
          </w:p>
        </w:tc>
        <w:tc>
          <w:tcPr>
            <w:tcW w:w="5317" w:type="dxa"/>
          </w:tcPr>
          <w:p w14:paraId="584D0F33" w14:textId="77777777" w:rsidR="000B7E4F" w:rsidRDefault="000B7E4F" w:rsidP="003642D6">
            <w:pPr>
              <w:pStyle w:val="ListParagraph"/>
              <w:numPr>
                <w:ilvl w:val="0"/>
                <w:numId w:val="2"/>
              </w:numPr>
              <w:ind w:left="321"/>
            </w:pPr>
            <w:r>
              <w:t>Mô hình hóa nghiệp vụ qua sơ đồ Use Case, BPMN</w:t>
            </w:r>
          </w:p>
          <w:p w14:paraId="1F4CF291" w14:textId="77777777" w:rsidR="000B7E4F" w:rsidRDefault="000B7E4F" w:rsidP="003642D6">
            <w:pPr>
              <w:pStyle w:val="ListParagraph"/>
              <w:numPr>
                <w:ilvl w:val="0"/>
                <w:numId w:val="2"/>
              </w:numPr>
              <w:ind w:left="321"/>
            </w:pPr>
            <w:r>
              <w:t>Thiết kế sơ đồ chức năng, sơ đồ luồng dữ liệu (DFD), sơ đồ thực thể quan hệ (ERD)</w:t>
            </w:r>
          </w:p>
          <w:p w14:paraId="660272C0" w14:textId="77777777" w:rsidR="000B7E4F" w:rsidRDefault="000B7E4F" w:rsidP="003642D6">
            <w:pPr>
              <w:pStyle w:val="ListParagraph"/>
              <w:numPr>
                <w:ilvl w:val="0"/>
                <w:numId w:val="2"/>
              </w:numPr>
              <w:ind w:left="321"/>
            </w:pPr>
            <w:r>
              <w:t>Thiết kế cơ sở dữ liệu</w:t>
            </w:r>
          </w:p>
          <w:p w14:paraId="06F913EF" w14:textId="77777777" w:rsidR="000B7E4F" w:rsidRDefault="000B7E4F" w:rsidP="003642D6">
            <w:pPr>
              <w:pStyle w:val="ListParagraph"/>
              <w:numPr>
                <w:ilvl w:val="0"/>
                <w:numId w:val="2"/>
              </w:numPr>
              <w:ind w:left="321"/>
            </w:pPr>
            <w:r>
              <w:t>Thiết kế giao diện người dùng</w:t>
            </w:r>
          </w:p>
          <w:p w14:paraId="1C7E65AF" w14:textId="77777777" w:rsidR="000B7E4F" w:rsidRDefault="000B7E4F" w:rsidP="003642D6">
            <w:pPr>
              <w:pStyle w:val="ListParagraph"/>
              <w:numPr>
                <w:ilvl w:val="0"/>
                <w:numId w:val="2"/>
              </w:numPr>
              <w:ind w:left="321"/>
            </w:pPr>
            <w:r>
              <w:t>Xây dựng kiến trúc hệ thống, lựa chọn công nghệ (web/mobile app, database, framework…)</w:t>
            </w:r>
          </w:p>
        </w:tc>
        <w:tc>
          <w:tcPr>
            <w:tcW w:w="2234" w:type="dxa"/>
          </w:tcPr>
          <w:p w14:paraId="380FA458" w14:textId="77777777" w:rsidR="000B7E4F" w:rsidRDefault="000B7E4F" w:rsidP="000C03AE">
            <w:pPr>
              <w:ind w:firstLine="0"/>
            </w:pPr>
            <w:r>
              <w:t>Phạm Minh Tuấn</w:t>
            </w:r>
          </w:p>
          <w:p w14:paraId="4B209F88" w14:textId="77777777" w:rsidR="000B7E4F" w:rsidRDefault="000B7E4F" w:rsidP="000C03AE">
            <w:pPr>
              <w:ind w:firstLine="0"/>
            </w:pPr>
            <w:r>
              <w:t>Trần Tiến Sơn</w:t>
            </w:r>
          </w:p>
          <w:p w14:paraId="3D94FCE6" w14:textId="77777777" w:rsidR="000B7E4F" w:rsidRDefault="000B7E4F" w:rsidP="000C03AE">
            <w:pPr>
              <w:ind w:firstLine="0"/>
            </w:pPr>
            <w:r>
              <w:t>Hồ Việt Tùng</w:t>
            </w:r>
          </w:p>
          <w:p w14:paraId="17B6CAE4" w14:textId="77777777" w:rsidR="000B7E4F" w:rsidRDefault="000B7E4F" w:rsidP="000C03AE">
            <w:pPr>
              <w:ind w:firstLine="0"/>
            </w:pPr>
            <w:r>
              <w:t>Nguyễn Văn Tú</w:t>
            </w:r>
          </w:p>
          <w:p w14:paraId="5A923D4E" w14:textId="77777777" w:rsidR="000B7E4F" w:rsidRDefault="000B7E4F" w:rsidP="000C03AE">
            <w:pPr>
              <w:ind w:firstLine="0"/>
            </w:pPr>
            <w:r>
              <w:t>Nguyễn Thái Duy</w:t>
            </w:r>
          </w:p>
        </w:tc>
      </w:tr>
      <w:tr w:rsidR="000B7E4F" w14:paraId="77D406C4" w14:textId="77777777" w:rsidTr="00012714">
        <w:tc>
          <w:tcPr>
            <w:tcW w:w="1509" w:type="dxa"/>
          </w:tcPr>
          <w:p w14:paraId="3154147E" w14:textId="77777777" w:rsidR="000B7E4F" w:rsidRDefault="000B7E4F" w:rsidP="000C03AE">
            <w:pPr>
              <w:ind w:firstLine="0"/>
            </w:pPr>
            <w:r>
              <w:t>Công việc 4</w:t>
            </w:r>
          </w:p>
        </w:tc>
        <w:tc>
          <w:tcPr>
            <w:tcW w:w="5317" w:type="dxa"/>
          </w:tcPr>
          <w:p w14:paraId="01A2E504" w14:textId="77777777" w:rsidR="000B7E4F" w:rsidRDefault="000B7E4F" w:rsidP="003642D6">
            <w:pPr>
              <w:pStyle w:val="ListParagraph"/>
              <w:numPr>
                <w:ilvl w:val="0"/>
                <w:numId w:val="2"/>
              </w:numPr>
              <w:ind w:left="321"/>
            </w:pPr>
            <w:r w:rsidRPr="00172660">
              <w:t>Thu thập phản hồi từ người dùng thử</w:t>
            </w:r>
          </w:p>
          <w:p w14:paraId="6138899E" w14:textId="77777777" w:rsidR="000B7E4F" w:rsidRDefault="000B7E4F" w:rsidP="003642D6">
            <w:pPr>
              <w:pStyle w:val="ListParagraph"/>
              <w:numPr>
                <w:ilvl w:val="0"/>
                <w:numId w:val="2"/>
              </w:numPr>
              <w:ind w:left="321"/>
            </w:pPr>
            <w:r w:rsidRPr="00647F5A">
              <w:t>Đánh giá điểm mạnh, hạn chế và đề xuất cải tiến</w:t>
            </w:r>
          </w:p>
          <w:p w14:paraId="510450F5" w14:textId="77777777" w:rsidR="000B7E4F" w:rsidRDefault="000B7E4F" w:rsidP="003642D6">
            <w:pPr>
              <w:pStyle w:val="ListParagraph"/>
              <w:numPr>
                <w:ilvl w:val="0"/>
                <w:numId w:val="2"/>
              </w:numPr>
              <w:ind w:left="321"/>
            </w:pPr>
            <w:r>
              <w:t>Viết và hoàn thiện báo cáo tổng hợp</w:t>
            </w:r>
          </w:p>
        </w:tc>
        <w:tc>
          <w:tcPr>
            <w:tcW w:w="2234" w:type="dxa"/>
          </w:tcPr>
          <w:p w14:paraId="2DA2B526" w14:textId="77777777" w:rsidR="000B7E4F" w:rsidRDefault="000B7E4F" w:rsidP="000C03AE">
            <w:pPr>
              <w:ind w:firstLine="0"/>
            </w:pPr>
            <w:r>
              <w:t>Trần Tiến Sơn</w:t>
            </w:r>
          </w:p>
          <w:p w14:paraId="560C4D18" w14:textId="77777777" w:rsidR="000B7E4F" w:rsidRDefault="000B7E4F" w:rsidP="000C03AE">
            <w:pPr>
              <w:ind w:firstLine="0"/>
            </w:pPr>
            <w:r>
              <w:t>Nguyễn Thái Duy</w:t>
            </w:r>
          </w:p>
          <w:p w14:paraId="30F666D7" w14:textId="77777777" w:rsidR="000B7E4F" w:rsidRDefault="000B7E4F" w:rsidP="000C03AE">
            <w:pPr>
              <w:ind w:firstLine="0"/>
            </w:pPr>
            <w:r>
              <w:t>Nguyễn Văn Tú</w:t>
            </w:r>
          </w:p>
        </w:tc>
      </w:tr>
    </w:tbl>
    <w:p w14:paraId="2663D9E1" w14:textId="77777777" w:rsidR="000B7E4F" w:rsidRPr="00766628" w:rsidRDefault="000B7E4F" w:rsidP="00E05D58"/>
    <w:p w14:paraId="25A4EA70" w14:textId="2654BB4C" w:rsidR="00B24E16" w:rsidRPr="004B30D9" w:rsidRDefault="00B24E16" w:rsidP="003C3987">
      <w:pPr>
        <w:pStyle w:val="Heading2"/>
        <w:numPr>
          <w:ilvl w:val="0"/>
          <w:numId w:val="0"/>
        </w:numPr>
        <w:ind w:left="360"/>
      </w:pPr>
      <w:bookmarkStart w:id="204" w:name="_Toc216388865"/>
      <w:r w:rsidRPr="004B30D9">
        <w:t>Các câu hỏi khảo sát</w:t>
      </w:r>
      <w:bookmarkEnd w:id="204"/>
    </w:p>
    <w:p w14:paraId="2C39313F" w14:textId="6F9165FF" w:rsidR="00E90ECB" w:rsidRDefault="00E90ECB" w:rsidP="003642D6">
      <w:pPr>
        <w:pStyle w:val="ListParagraph"/>
        <w:numPr>
          <w:ilvl w:val="0"/>
          <w:numId w:val="4"/>
        </w:numPr>
      </w:pPr>
      <w:r>
        <w:t>Hiện nay trung tâm đang quản lý học viên, giáo viên và lớp học bằng hình thức nào</w:t>
      </w:r>
      <w:r w:rsidR="0008630D">
        <w:t xml:space="preserve"> </w:t>
      </w:r>
      <w:r>
        <w:t>(giấy tờ, Excel, phần mềm quản lý, hay kết hợp nhiều hình thức?)</w:t>
      </w:r>
    </w:p>
    <w:p w14:paraId="4115DA78" w14:textId="6178B603" w:rsidR="00E90ECB" w:rsidRDefault="00E90ECB" w:rsidP="003642D6">
      <w:pPr>
        <w:pStyle w:val="ListParagraph"/>
        <w:numPr>
          <w:ilvl w:val="0"/>
          <w:numId w:val="4"/>
        </w:numPr>
      </w:pPr>
      <w:r>
        <w:t>Trung tâm mất bao nhiêu thời gian để ghi danh và xếp lớp cho một học viên mới?</w:t>
      </w:r>
    </w:p>
    <w:p w14:paraId="69E98BED" w14:textId="1C496B15" w:rsidR="00E90ECB" w:rsidRDefault="00E90ECB" w:rsidP="003642D6">
      <w:pPr>
        <w:pStyle w:val="ListParagraph"/>
        <w:numPr>
          <w:ilvl w:val="0"/>
          <w:numId w:val="4"/>
        </w:numPr>
      </w:pPr>
      <w:r>
        <w:t>Việc theo dõi học phí (đã đóng, còn nợ) hiện được thực hiện ra sao?</w:t>
      </w:r>
    </w:p>
    <w:p w14:paraId="76C6843B" w14:textId="03C4DBA2" w:rsidR="00E90ECB" w:rsidRDefault="00E90ECB" w:rsidP="003642D6">
      <w:pPr>
        <w:pStyle w:val="ListParagraph"/>
        <w:numPr>
          <w:ilvl w:val="0"/>
          <w:numId w:val="4"/>
        </w:numPr>
      </w:pPr>
      <w:r>
        <w:t>Khi ra quyết định mở lớp mới, ông/bà thường dựa trên những loại dữ liệu hoặc báo cáo nào?</w:t>
      </w:r>
    </w:p>
    <w:p w14:paraId="7AFFD899" w14:textId="7730D384" w:rsidR="00E90ECB" w:rsidRDefault="00E90ECB" w:rsidP="003642D6">
      <w:pPr>
        <w:pStyle w:val="ListParagraph"/>
        <w:numPr>
          <w:ilvl w:val="0"/>
          <w:numId w:val="4"/>
        </w:numPr>
      </w:pPr>
      <w:r>
        <w:t>Trung tâm có cần dashboard trực quan (biểu đồ, số liệu tổng hợp) để xem nhanh tình hình hoạt động không?</w:t>
      </w:r>
    </w:p>
    <w:p w14:paraId="6B766DE7" w14:textId="350AA4A9" w:rsidR="00E90ECB" w:rsidRDefault="00E90ECB" w:rsidP="003642D6">
      <w:pPr>
        <w:pStyle w:val="ListParagraph"/>
        <w:numPr>
          <w:ilvl w:val="0"/>
          <w:numId w:val="4"/>
        </w:numPr>
      </w:pPr>
      <w:r>
        <w:t>Ông/bà mong muốn hệ thống mới hỗ trợ những chức năng chính nào?</w:t>
      </w:r>
    </w:p>
    <w:p w14:paraId="2FEF165D" w14:textId="2550D592" w:rsidR="00E90ECB" w:rsidRDefault="00E90ECB" w:rsidP="003642D6">
      <w:pPr>
        <w:pStyle w:val="ListParagraph"/>
        <w:numPr>
          <w:ilvl w:val="0"/>
          <w:numId w:val="4"/>
        </w:numPr>
      </w:pPr>
      <w:r>
        <w:t>Theo ông/bà, yếu tố quan trọng nhất để hệ thống thành công là gì?</w:t>
      </w:r>
      <w:r w:rsidR="0008630D">
        <w:t xml:space="preserve"> </w:t>
      </w:r>
      <w:r>
        <w:t>(ví dụ: chi phí hợp lý, dễ sử dụng, bảo mật tốt, đầy đủ chức năng, tốc độ xử lý nhanh,...)</w:t>
      </w:r>
    </w:p>
    <w:p w14:paraId="5BC63096" w14:textId="2D96B9EA" w:rsidR="00823A76" w:rsidRDefault="00823A76" w:rsidP="003642D6">
      <w:pPr>
        <w:pStyle w:val="ListParagraph"/>
        <w:numPr>
          <w:ilvl w:val="0"/>
          <w:numId w:val="4"/>
        </w:numPr>
      </w:pPr>
      <w:r>
        <w:t>Thầy/cô hiện đang quản lý điểm số, bài tập và kết quả học tập của học viên bằng phương pháp nào?</w:t>
      </w:r>
    </w:p>
    <w:p w14:paraId="65926120" w14:textId="37589C5C" w:rsidR="00823A76" w:rsidRDefault="00823A76" w:rsidP="003642D6">
      <w:pPr>
        <w:pStyle w:val="ListParagraph"/>
        <w:numPr>
          <w:ilvl w:val="0"/>
          <w:numId w:val="4"/>
        </w:numPr>
      </w:pPr>
      <w:r>
        <w:t>Việc điểm danh học viên hiện nay được thực hiện ra sao? Có gặp khó khăn hay bất tiện gì trong quá trình thực hiện không?</w:t>
      </w:r>
    </w:p>
    <w:p w14:paraId="4433EB7E" w14:textId="126C4EF4" w:rsidR="00823A76" w:rsidRDefault="00823A76" w:rsidP="003642D6">
      <w:pPr>
        <w:pStyle w:val="ListParagraph"/>
        <w:numPr>
          <w:ilvl w:val="0"/>
          <w:numId w:val="4"/>
        </w:numPr>
      </w:pPr>
      <w:r>
        <w:t>Hệ thống mới nên hỗ trợ những chức năng nào trong việc quản lý lớp học?</w:t>
      </w:r>
    </w:p>
    <w:p w14:paraId="5F8503AA" w14:textId="79F1FA86" w:rsidR="00823A76" w:rsidRDefault="00823A76" w:rsidP="003642D6">
      <w:pPr>
        <w:pStyle w:val="ListParagraph"/>
        <w:numPr>
          <w:ilvl w:val="0"/>
          <w:numId w:val="4"/>
        </w:numPr>
      </w:pPr>
      <w:r>
        <w:t>Thầy/cô có mong muốn hệ thống cho phép nhập điểm và nhận xét trực tuyến cho từng học viên không?</w:t>
      </w:r>
    </w:p>
    <w:p w14:paraId="3CC66A5F" w14:textId="0CEA8640" w:rsidR="00823A76" w:rsidRDefault="00823A76" w:rsidP="003642D6">
      <w:pPr>
        <w:pStyle w:val="ListParagraph"/>
        <w:numPr>
          <w:ilvl w:val="0"/>
          <w:numId w:val="4"/>
        </w:numPr>
      </w:pPr>
      <w:r>
        <w:t>Trung tâm có cần hệ thống tự động tổng hợp báo cáo kết quả học tập của lớp học sau mỗi khóa không?</w:t>
      </w:r>
    </w:p>
    <w:p w14:paraId="0FFB87D9" w14:textId="7934A7AC" w:rsidR="00452835" w:rsidRDefault="00452835" w:rsidP="003642D6">
      <w:pPr>
        <w:pStyle w:val="ListParagraph"/>
        <w:numPr>
          <w:ilvl w:val="0"/>
          <w:numId w:val="4"/>
        </w:numPr>
      </w:pPr>
      <w:r>
        <w:t>Anh/chị hiện đang quản lý hồ sơ học viên bằng hình thức nào?</w:t>
      </w:r>
    </w:p>
    <w:p w14:paraId="2BD81E86" w14:textId="2EE62A83" w:rsidR="00452835" w:rsidRDefault="00452835" w:rsidP="003642D6">
      <w:pPr>
        <w:pStyle w:val="ListParagraph"/>
        <w:numPr>
          <w:ilvl w:val="0"/>
          <w:numId w:val="4"/>
        </w:numPr>
      </w:pPr>
      <w:r>
        <w:t>Trong quá trình làm việc, anh/chị có cần chức năng tìm kiếm nhanh hồ sơ học viên theo tên, số điện thoại hoặc lớp học không?</w:t>
      </w:r>
    </w:p>
    <w:p w14:paraId="348BD7A6" w14:textId="48AC4283" w:rsidR="00452835" w:rsidRDefault="00452835" w:rsidP="003642D6">
      <w:pPr>
        <w:pStyle w:val="ListParagraph"/>
        <w:numPr>
          <w:ilvl w:val="0"/>
          <w:numId w:val="4"/>
        </w:numPr>
      </w:pPr>
      <w:r>
        <w:t>Khi cần tổng hợp danh sách học viên để báo cáo (theo lớp, theo giáo viên, theo khóa học), anh/chị có gặp khó khăn gì không?</w:t>
      </w:r>
    </w:p>
    <w:p w14:paraId="75FBAB60" w14:textId="21B8A9E2" w:rsidR="00452835" w:rsidRDefault="00452835" w:rsidP="003642D6">
      <w:pPr>
        <w:pStyle w:val="ListParagraph"/>
        <w:numPr>
          <w:ilvl w:val="0"/>
          <w:numId w:val="4"/>
        </w:numPr>
      </w:pPr>
      <w:r>
        <w:t>Việc lập danh sách lớp học thủ công hiện nay có tốn nhiều thời gian không? Nếu có, anh/chị mong muốn hệ thống hỗ trợ theo cách nào?</w:t>
      </w:r>
    </w:p>
    <w:p w14:paraId="072BA66F" w14:textId="633F34A5" w:rsidR="00452835" w:rsidRDefault="00452835" w:rsidP="003642D6">
      <w:pPr>
        <w:pStyle w:val="ListParagraph"/>
        <w:numPr>
          <w:ilvl w:val="0"/>
          <w:numId w:val="4"/>
        </w:numPr>
      </w:pPr>
      <w:r>
        <w:t>Hệ thống có nên cho phép quản lý tình trạng học viên (đang học, bảo lưu, nghỉ học, hoàn thành khóa) để dễ dàng theo dõi không?</w:t>
      </w:r>
    </w:p>
    <w:p w14:paraId="1D4E19CE" w14:textId="71978AC4" w:rsidR="00452835" w:rsidRDefault="00452835" w:rsidP="003642D6">
      <w:pPr>
        <w:pStyle w:val="ListParagraph"/>
        <w:numPr>
          <w:ilvl w:val="0"/>
          <w:numId w:val="4"/>
        </w:numPr>
      </w:pPr>
      <w:r>
        <w:t>Theo anh/chị, yếu tố nào giúp hệ thống trở nên thuận tiện hơn trong công việc hàng ngày? (ví dụ: tốc độ xử lý nhanh, giao diện thân thiện, khả năng tìm kiếm nhanh, liên kết dữ liệu giữa các bộ phận,...)</w:t>
      </w:r>
    </w:p>
    <w:p w14:paraId="4ECFDFCA" w14:textId="481572AE" w:rsidR="0054474D" w:rsidRPr="004B30D9" w:rsidRDefault="003B06ED" w:rsidP="003C3987">
      <w:pPr>
        <w:pStyle w:val="Heading2"/>
        <w:numPr>
          <w:ilvl w:val="0"/>
          <w:numId w:val="0"/>
        </w:numPr>
      </w:pPr>
      <w:bookmarkStart w:id="205" w:name="_Toc216388866"/>
      <w:r w:rsidRPr="004B30D9">
        <w:t>Mẫu phiếu điều tra</w:t>
      </w:r>
      <w:bookmarkEnd w:id="205"/>
    </w:p>
    <w:p w14:paraId="5CCE5A62" w14:textId="3166AE34" w:rsidR="003B06ED" w:rsidRPr="00E752FE" w:rsidRDefault="004F6CDD" w:rsidP="009A7918">
      <w:pPr>
        <w:pStyle w:val="Heading3"/>
        <w:numPr>
          <w:ilvl w:val="0"/>
          <w:numId w:val="0"/>
        </w:numPr>
        <w:ind w:firstLine="360"/>
        <w:rPr>
          <w:b w:val="0"/>
        </w:rPr>
      </w:pPr>
      <w:bookmarkStart w:id="206" w:name="_Toc216388867"/>
      <w:r w:rsidRPr="00E752FE">
        <w:t>Mẫu phiếu 1</w:t>
      </w:r>
      <w:bookmarkEnd w:id="206"/>
    </w:p>
    <w:p w14:paraId="4949FCA3" w14:textId="47875226" w:rsidR="00395B6F" w:rsidRDefault="00395B6F" w:rsidP="00A27E18">
      <w:pPr>
        <w:pStyle w:val="ListParagraph"/>
        <w:numPr>
          <w:ilvl w:val="0"/>
          <w:numId w:val="7"/>
        </w:numPr>
      </w:pPr>
      <w:r>
        <w:t>Đối tượng: Nhân viên trong ban quản lý.</w:t>
      </w:r>
    </w:p>
    <w:p w14:paraId="6BFE0AA3" w14:textId="7B6265B8" w:rsidR="00395B6F" w:rsidRPr="003B06ED" w:rsidRDefault="00395B6F" w:rsidP="00A27E18">
      <w:pPr>
        <w:pStyle w:val="ListParagraph"/>
        <w:numPr>
          <w:ilvl w:val="0"/>
          <w:numId w:val="7"/>
        </w:numPr>
      </w:pPr>
      <w:r>
        <w:t>Chủ đề: Nghiệp vụ vận hành trung tâm, khóa học và lớp học đang vận hành.</w:t>
      </w:r>
    </w:p>
    <w:tbl>
      <w:tblPr>
        <w:tblStyle w:val="TableGrid"/>
        <w:tblW w:w="0" w:type="auto"/>
        <w:tblLook w:val="04A0" w:firstRow="1" w:lastRow="0" w:firstColumn="1" w:lastColumn="0" w:noHBand="0" w:noVBand="1"/>
      </w:tblPr>
      <w:tblGrid>
        <w:gridCol w:w="4614"/>
        <w:gridCol w:w="4446"/>
      </w:tblGrid>
      <w:tr w:rsidR="003B06ED" w14:paraId="7437E78F" w14:textId="77777777" w:rsidTr="00ED1E86">
        <w:trPr>
          <w:trHeight w:val="800"/>
        </w:trPr>
        <w:tc>
          <w:tcPr>
            <w:tcW w:w="4821" w:type="dxa"/>
            <w:vAlign w:val="center"/>
          </w:tcPr>
          <w:p w14:paraId="77620165" w14:textId="77777777" w:rsidR="003B06ED" w:rsidRPr="00070B7B" w:rsidRDefault="003B06ED" w:rsidP="00ED1E86">
            <w:pPr>
              <w:ind w:firstLine="0"/>
              <w:jc w:val="center"/>
              <w:rPr>
                <w:b/>
                <w:bCs/>
              </w:rPr>
            </w:pPr>
            <w:r w:rsidRPr="00070B7B">
              <w:rPr>
                <w:b/>
                <w:bCs/>
              </w:rPr>
              <w:t>Câu hỏi điều tra</w:t>
            </w:r>
          </w:p>
        </w:tc>
        <w:tc>
          <w:tcPr>
            <w:tcW w:w="4574" w:type="dxa"/>
          </w:tcPr>
          <w:p w14:paraId="05DC6C6B" w14:textId="77777777" w:rsidR="003B06ED" w:rsidRPr="00070B7B" w:rsidRDefault="003B06ED" w:rsidP="00ED1E86">
            <w:pPr>
              <w:ind w:firstLine="0"/>
              <w:jc w:val="center"/>
              <w:rPr>
                <w:b/>
                <w:bCs/>
              </w:rPr>
            </w:pPr>
            <w:r>
              <w:rPr>
                <w:b/>
                <w:bCs/>
              </w:rPr>
              <w:t>Câu trả lời</w:t>
            </w:r>
          </w:p>
        </w:tc>
      </w:tr>
      <w:tr w:rsidR="003B06ED" w14:paraId="7F58DB25" w14:textId="77777777" w:rsidTr="00ED1E86">
        <w:trPr>
          <w:trHeight w:val="20"/>
        </w:trPr>
        <w:tc>
          <w:tcPr>
            <w:tcW w:w="4821" w:type="dxa"/>
            <w:vAlign w:val="center"/>
          </w:tcPr>
          <w:p w14:paraId="1FBB5CFA" w14:textId="77777777" w:rsidR="003B06ED" w:rsidRPr="700B5BDB" w:rsidRDefault="003B06ED" w:rsidP="00ED1E86">
            <w:pPr>
              <w:ind w:firstLine="0"/>
              <w:jc w:val="left"/>
              <w:rPr>
                <w:rFonts w:eastAsia="Times New Roman" w:cs="Times New Roman"/>
                <w:szCs w:val="26"/>
              </w:rPr>
            </w:pPr>
            <w:r w:rsidRPr="00010901">
              <w:rPr>
                <w:rFonts w:eastAsia="Times New Roman" w:cs="Times New Roman"/>
                <w:szCs w:val="26"/>
              </w:rPr>
              <w:t>Vị trí công tác của anh/chị tại trung tâm:</w:t>
            </w:r>
            <w:r w:rsidRPr="00010901">
              <w:rPr>
                <w:rFonts w:eastAsia="Times New Roman" w:cs="Times New Roman"/>
                <w:szCs w:val="26"/>
              </w:rPr>
              <w:br/>
            </w:r>
          </w:p>
        </w:tc>
        <w:tc>
          <w:tcPr>
            <w:tcW w:w="4574" w:type="dxa"/>
            <w:vAlign w:val="center"/>
          </w:tcPr>
          <w:p w14:paraId="71EA9864" w14:textId="77777777" w:rsidR="003B06ED" w:rsidRPr="00010901" w:rsidRDefault="003B06ED" w:rsidP="003642D6">
            <w:pPr>
              <w:pStyle w:val="ListParagraph"/>
              <w:numPr>
                <w:ilvl w:val="0"/>
                <w:numId w:val="5"/>
              </w:numPr>
              <w:spacing w:line="300" w:lineRule="auto"/>
              <w:ind w:left="453" w:hanging="425"/>
              <w:jc w:val="left"/>
              <w:rPr>
                <w:rFonts w:eastAsia="Calibri"/>
                <w:szCs w:val="26"/>
              </w:rPr>
            </w:pPr>
            <w:r w:rsidRPr="00010901">
              <w:rPr>
                <w:rFonts w:eastAsia="Times New Roman" w:cs="Times New Roman"/>
                <w:szCs w:val="26"/>
              </w:rPr>
              <w:t>Quản lý học vụ</w:t>
            </w:r>
          </w:p>
          <w:p w14:paraId="4FE52FA9" w14:textId="77777777" w:rsidR="003B06ED" w:rsidRPr="00010901" w:rsidRDefault="003B06ED" w:rsidP="003642D6">
            <w:pPr>
              <w:pStyle w:val="ListParagraph"/>
              <w:numPr>
                <w:ilvl w:val="0"/>
                <w:numId w:val="5"/>
              </w:numPr>
              <w:spacing w:line="300" w:lineRule="auto"/>
              <w:ind w:left="453" w:hanging="425"/>
              <w:jc w:val="left"/>
              <w:rPr>
                <w:rFonts w:eastAsia="Calibri"/>
                <w:szCs w:val="26"/>
              </w:rPr>
            </w:pPr>
            <w:r w:rsidRPr="00010901">
              <w:rPr>
                <w:rFonts w:eastAsia="Times New Roman" w:cs="Times New Roman"/>
                <w:szCs w:val="26"/>
              </w:rPr>
              <w:t>Quản lý đào tạo (Academic Manager)</w:t>
            </w:r>
          </w:p>
          <w:p w14:paraId="26623FA3" w14:textId="77777777" w:rsidR="003B06ED" w:rsidRPr="00010901" w:rsidRDefault="003B06ED" w:rsidP="003642D6">
            <w:pPr>
              <w:pStyle w:val="ListParagraph"/>
              <w:numPr>
                <w:ilvl w:val="0"/>
                <w:numId w:val="5"/>
              </w:numPr>
              <w:spacing w:line="300" w:lineRule="auto"/>
              <w:ind w:left="453" w:hanging="425"/>
              <w:jc w:val="left"/>
              <w:rPr>
                <w:rFonts w:eastAsia="Calibri"/>
                <w:szCs w:val="26"/>
              </w:rPr>
            </w:pPr>
            <w:r w:rsidRPr="00010901">
              <w:rPr>
                <w:rFonts w:eastAsia="Times New Roman" w:cs="Times New Roman"/>
                <w:szCs w:val="26"/>
              </w:rPr>
              <w:t xml:space="preserve"> Quản lý tuyển sinh/Marketing</w:t>
            </w:r>
          </w:p>
          <w:p w14:paraId="22301081" w14:textId="77777777" w:rsidR="003B06ED" w:rsidRPr="00010901" w:rsidRDefault="003B06ED" w:rsidP="003642D6">
            <w:pPr>
              <w:pStyle w:val="ListParagraph"/>
              <w:numPr>
                <w:ilvl w:val="0"/>
                <w:numId w:val="5"/>
              </w:numPr>
              <w:spacing w:line="300" w:lineRule="auto"/>
              <w:ind w:left="453" w:hanging="425"/>
              <w:jc w:val="left"/>
              <w:rPr>
                <w:rFonts w:eastAsia="Calibri"/>
                <w:szCs w:val="26"/>
              </w:rPr>
            </w:pPr>
            <w:r w:rsidRPr="00010901">
              <w:rPr>
                <w:rFonts w:eastAsia="Times New Roman" w:cs="Times New Roman"/>
                <w:szCs w:val="26"/>
              </w:rPr>
              <w:t>Quản lý tài chính/hành chính</w:t>
            </w:r>
          </w:p>
          <w:p w14:paraId="28F5F8DC" w14:textId="77777777" w:rsidR="003B06ED" w:rsidRPr="00EA1447" w:rsidRDefault="003B06ED" w:rsidP="003642D6">
            <w:pPr>
              <w:pStyle w:val="ListParagraph"/>
              <w:numPr>
                <w:ilvl w:val="0"/>
                <w:numId w:val="5"/>
              </w:numPr>
              <w:spacing w:line="300" w:lineRule="auto"/>
              <w:ind w:left="453" w:hanging="425"/>
              <w:jc w:val="left"/>
              <w:rPr>
                <w:rFonts w:eastAsia="Calibri"/>
                <w:szCs w:val="26"/>
              </w:rPr>
            </w:pPr>
            <w:r w:rsidRPr="00010901">
              <w:rPr>
                <w:rFonts w:eastAsia="Times New Roman" w:cs="Times New Roman"/>
                <w:szCs w:val="26"/>
              </w:rPr>
              <w:t xml:space="preserve"> Khác: __________</w:t>
            </w:r>
          </w:p>
        </w:tc>
      </w:tr>
      <w:tr w:rsidR="003B06ED" w14:paraId="7591C589" w14:textId="77777777" w:rsidTr="00ED1E86">
        <w:trPr>
          <w:trHeight w:val="20"/>
        </w:trPr>
        <w:tc>
          <w:tcPr>
            <w:tcW w:w="4821" w:type="dxa"/>
            <w:vAlign w:val="center"/>
          </w:tcPr>
          <w:p w14:paraId="0EDC28BC" w14:textId="77777777" w:rsidR="003B06ED" w:rsidRDefault="003B06ED" w:rsidP="00ED1E86">
            <w:pPr>
              <w:ind w:firstLine="0"/>
              <w:jc w:val="left"/>
            </w:pPr>
            <w:r w:rsidRPr="700B5BDB">
              <w:rPr>
                <w:rFonts w:eastAsia="Times New Roman" w:cs="Times New Roman"/>
                <w:szCs w:val="26"/>
              </w:rPr>
              <w:t>Trung tâm hiện đang áp dụng mô hình quản lý nào cho việc quản lý học viên?</w:t>
            </w:r>
          </w:p>
        </w:tc>
        <w:tc>
          <w:tcPr>
            <w:tcW w:w="4574" w:type="dxa"/>
            <w:vAlign w:val="center"/>
          </w:tcPr>
          <w:p w14:paraId="2F136560" w14:textId="77777777" w:rsidR="003B06ED" w:rsidRPr="00EA1447" w:rsidRDefault="003B06ED" w:rsidP="003642D6">
            <w:pPr>
              <w:pStyle w:val="ListParagraph"/>
              <w:numPr>
                <w:ilvl w:val="0"/>
                <w:numId w:val="5"/>
              </w:numPr>
              <w:spacing w:line="300" w:lineRule="auto"/>
              <w:ind w:left="453" w:hanging="425"/>
              <w:jc w:val="left"/>
              <w:rPr>
                <w:rFonts w:eastAsia="Calibri"/>
                <w:szCs w:val="26"/>
              </w:rPr>
            </w:pPr>
            <w:r w:rsidRPr="00EA1447">
              <w:rPr>
                <w:rFonts w:eastAsia="Calibri"/>
                <w:szCs w:val="26"/>
              </w:rPr>
              <w:t>Quản lý tập trung (mọi quyết định qua một bộ phận chính)</w:t>
            </w:r>
          </w:p>
          <w:p w14:paraId="1624ECBE" w14:textId="77777777" w:rsidR="003B06ED" w:rsidRPr="00EA1447" w:rsidRDefault="003B06ED" w:rsidP="003642D6">
            <w:pPr>
              <w:pStyle w:val="ListParagraph"/>
              <w:numPr>
                <w:ilvl w:val="0"/>
                <w:numId w:val="6"/>
              </w:numPr>
              <w:spacing w:line="300" w:lineRule="auto"/>
              <w:ind w:left="453" w:hanging="425"/>
              <w:jc w:val="left"/>
              <w:rPr>
                <w:rFonts w:eastAsia="Calibri"/>
                <w:szCs w:val="26"/>
              </w:rPr>
            </w:pPr>
            <w:r w:rsidRPr="00EA1447">
              <w:rPr>
                <w:rFonts w:eastAsia="Calibri"/>
                <w:szCs w:val="26"/>
              </w:rPr>
              <w:t xml:space="preserve">Quản lý phân quyền (các bộ phận có quyền độc lập tương đối) </w:t>
            </w:r>
          </w:p>
          <w:p w14:paraId="219AF8D6" w14:textId="77777777" w:rsidR="003B06ED" w:rsidRPr="00EA1447" w:rsidRDefault="003B06ED" w:rsidP="003642D6">
            <w:pPr>
              <w:pStyle w:val="ListParagraph"/>
              <w:numPr>
                <w:ilvl w:val="0"/>
                <w:numId w:val="6"/>
              </w:numPr>
              <w:spacing w:line="300" w:lineRule="auto"/>
              <w:ind w:left="453" w:hanging="425"/>
              <w:jc w:val="left"/>
              <w:rPr>
                <w:rFonts w:eastAsia="Calibri"/>
                <w:szCs w:val="26"/>
              </w:rPr>
            </w:pPr>
            <w:r w:rsidRPr="00EA1447">
              <w:rPr>
                <w:rFonts w:eastAsia="Calibri"/>
                <w:szCs w:val="26"/>
              </w:rPr>
              <w:t>Kết hợp cả hai</w:t>
            </w:r>
          </w:p>
          <w:p w14:paraId="5148EBFA" w14:textId="77777777" w:rsidR="003B06ED" w:rsidRPr="00EA1447" w:rsidRDefault="003B06ED" w:rsidP="003642D6">
            <w:pPr>
              <w:pStyle w:val="ListParagraph"/>
              <w:numPr>
                <w:ilvl w:val="0"/>
                <w:numId w:val="6"/>
              </w:numPr>
              <w:spacing w:line="300" w:lineRule="auto"/>
              <w:ind w:left="453" w:hanging="425"/>
              <w:jc w:val="left"/>
              <w:rPr>
                <w:rFonts w:eastAsia="Calibri"/>
                <w:szCs w:val="26"/>
              </w:rPr>
            </w:pPr>
            <w:r w:rsidRPr="00EA1447">
              <w:rPr>
                <w:rFonts w:eastAsia="Calibri"/>
                <w:szCs w:val="26"/>
              </w:rPr>
              <w:t>Không rõ</w:t>
            </w:r>
          </w:p>
        </w:tc>
      </w:tr>
      <w:tr w:rsidR="003B06ED" w14:paraId="68CCABCA" w14:textId="77777777" w:rsidTr="00ED1E86">
        <w:trPr>
          <w:trHeight w:val="20"/>
        </w:trPr>
        <w:tc>
          <w:tcPr>
            <w:tcW w:w="4821" w:type="dxa"/>
            <w:vAlign w:val="center"/>
          </w:tcPr>
          <w:p w14:paraId="7454124D" w14:textId="77777777" w:rsidR="003B06ED" w:rsidRPr="700B5BDB" w:rsidRDefault="003B06ED" w:rsidP="00ED1E86">
            <w:pPr>
              <w:ind w:firstLine="0"/>
              <w:jc w:val="left"/>
              <w:rPr>
                <w:rFonts w:eastAsia="Times New Roman" w:cs="Times New Roman"/>
                <w:szCs w:val="26"/>
              </w:rPr>
            </w:pPr>
            <w:r w:rsidRPr="007D566E">
              <w:rPr>
                <w:rFonts w:eastAsia="Times New Roman" w:cs="Times New Roman"/>
                <w:szCs w:val="26"/>
              </w:rPr>
              <w:t>Anh/chị đánh giá mức độ phối hợp giữa các bộ phận trong việc quản lý học viên:</w:t>
            </w:r>
          </w:p>
        </w:tc>
        <w:tc>
          <w:tcPr>
            <w:tcW w:w="4574" w:type="dxa"/>
            <w:vAlign w:val="center"/>
          </w:tcPr>
          <w:p w14:paraId="584F05CA" w14:textId="77777777" w:rsidR="003B06ED" w:rsidRDefault="003B06ED" w:rsidP="003642D6">
            <w:pPr>
              <w:pStyle w:val="ListParagraph"/>
              <w:numPr>
                <w:ilvl w:val="0"/>
                <w:numId w:val="5"/>
              </w:numPr>
              <w:spacing w:line="300" w:lineRule="auto"/>
              <w:ind w:left="453" w:hanging="425"/>
              <w:jc w:val="left"/>
              <w:rPr>
                <w:rFonts w:eastAsia="Calibri"/>
                <w:szCs w:val="26"/>
              </w:rPr>
            </w:pPr>
            <w:r w:rsidRPr="00D82A71">
              <w:rPr>
                <w:rFonts w:eastAsia="Calibri"/>
                <w:szCs w:val="26"/>
              </w:rPr>
              <w:t>Rất tốt</w:t>
            </w:r>
          </w:p>
          <w:p w14:paraId="6A9DECEC" w14:textId="77777777" w:rsidR="003B06ED" w:rsidRPr="00D82A71" w:rsidRDefault="003B06ED" w:rsidP="003642D6">
            <w:pPr>
              <w:pStyle w:val="ListParagraph"/>
              <w:numPr>
                <w:ilvl w:val="0"/>
                <w:numId w:val="5"/>
              </w:numPr>
              <w:spacing w:line="300" w:lineRule="auto"/>
              <w:ind w:left="453" w:hanging="425"/>
              <w:jc w:val="left"/>
              <w:rPr>
                <w:rFonts w:eastAsia="Calibri"/>
                <w:szCs w:val="26"/>
              </w:rPr>
            </w:pPr>
            <w:r w:rsidRPr="00D82A71">
              <w:rPr>
                <w:rFonts w:eastAsia="Calibri"/>
                <w:szCs w:val="26"/>
              </w:rPr>
              <w:t>Tốt</w:t>
            </w:r>
          </w:p>
          <w:p w14:paraId="47971212" w14:textId="77777777" w:rsidR="003B06ED" w:rsidRPr="00D82A71" w:rsidRDefault="003B06ED" w:rsidP="003642D6">
            <w:pPr>
              <w:pStyle w:val="ListParagraph"/>
              <w:numPr>
                <w:ilvl w:val="0"/>
                <w:numId w:val="5"/>
              </w:numPr>
              <w:spacing w:line="300" w:lineRule="auto"/>
              <w:ind w:left="453" w:hanging="425"/>
              <w:jc w:val="left"/>
              <w:rPr>
                <w:rFonts w:eastAsia="Calibri"/>
                <w:szCs w:val="26"/>
              </w:rPr>
            </w:pPr>
            <w:r w:rsidRPr="00D82A71">
              <w:rPr>
                <w:rFonts w:eastAsia="Calibri"/>
                <w:szCs w:val="26"/>
              </w:rPr>
              <w:t>Trung b</w:t>
            </w:r>
            <w:r w:rsidRPr="00D82A71">
              <w:rPr>
                <w:rFonts w:eastAsia="Calibri" w:cs="Times New Roman"/>
                <w:szCs w:val="26"/>
              </w:rPr>
              <w:t>ì</w:t>
            </w:r>
            <w:r w:rsidRPr="00D82A71">
              <w:rPr>
                <w:rFonts w:eastAsia="Calibri"/>
                <w:szCs w:val="26"/>
              </w:rPr>
              <w:t>nh</w:t>
            </w:r>
          </w:p>
          <w:p w14:paraId="099D0B71" w14:textId="77777777" w:rsidR="003B06ED" w:rsidRPr="00EA1447" w:rsidRDefault="003B06ED" w:rsidP="003642D6">
            <w:pPr>
              <w:pStyle w:val="ListParagraph"/>
              <w:numPr>
                <w:ilvl w:val="0"/>
                <w:numId w:val="5"/>
              </w:numPr>
              <w:spacing w:line="300" w:lineRule="auto"/>
              <w:ind w:left="453" w:hanging="425"/>
              <w:jc w:val="left"/>
              <w:rPr>
                <w:rFonts w:eastAsia="Calibri"/>
                <w:szCs w:val="26"/>
              </w:rPr>
            </w:pPr>
            <w:r w:rsidRPr="00D82A71">
              <w:rPr>
                <w:rFonts w:eastAsia="Calibri"/>
                <w:szCs w:val="26"/>
              </w:rPr>
              <w:t>Ch</w:t>
            </w:r>
            <w:r w:rsidRPr="00D82A71">
              <w:rPr>
                <w:rFonts w:eastAsia="Calibri" w:cs="Times New Roman"/>
                <w:szCs w:val="26"/>
              </w:rPr>
              <w:t>ư</w:t>
            </w:r>
            <w:r w:rsidRPr="00D82A71">
              <w:rPr>
                <w:rFonts w:eastAsia="Calibri"/>
                <w:szCs w:val="26"/>
              </w:rPr>
              <w:t>a hiệu quả</w:t>
            </w:r>
          </w:p>
        </w:tc>
      </w:tr>
      <w:tr w:rsidR="003B06ED" w14:paraId="084A5398" w14:textId="77777777" w:rsidTr="00ED1E86">
        <w:trPr>
          <w:trHeight w:val="20"/>
        </w:trPr>
        <w:tc>
          <w:tcPr>
            <w:tcW w:w="4821" w:type="dxa"/>
            <w:vAlign w:val="center"/>
          </w:tcPr>
          <w:p w14:paraId="0EE75800" w14:textId="77777777" w:rsidR="003B06ED" w:rsidRPr="007D566E" w:rsidRDefault="003B06ED" w:rsidP="00ED1E86">
            <w:pPr>
              <w:ind w:firstLine="0"/>
              <w:jc w:val="left"/>
              <w:rPr>
                <w:rFonts w:eastAsia="Times New Roman" w:cs="Times New Roman"/>
                <w:szCs w:val="26"/>
              </w:rPr>
            </w:pPr>
            <w:r w:rsidRPr="00F3209A">
              <w:rPr>
                <w:rFonts w:eastAsia="Times New Roman" w:cs="Times New Roman"/>
                <w:szCs w:val="26"/>
              </w:rPr>
              <w:t>Quy trình tiếp nhận học viên mới của trung tâm được thực hiện:</w:t>
            </w:r>
          </w:p>
        </w:tc>
        <w:tc>
          <w:tcPr>
            <w:tcW w:w="4574" w:type="dxa"/>
            <w:vAlign w:val="center"/>
          </w:tcPr>
          <w:p w14:paraId="5C27B5E4" w14:textId="77777777" w:rsidR="003B06ED" w:rsidRPr="003B15C9" w:rsidRDefault="003B06ED" w:rsidP="003642D6">
            <w:pPr>
              <w:pStyle w:val="ListParagraph"/>
              <w:numPr>
                <w:ilvl w:val="0"/>
                <w:numId w:val="5"/>
              </w:numPr>
              <w:spacing w:line="300" w:lineRule="auto"/>
              <w:ind w:left="453" w:hanging="425"/>
              <w:jc w:val="left"/>
              <w:rPr>
                <w:rFonts w:eastAsia="Calibri"/>
                <w:szCs w:val="26"/>
              </w:rPr>
            </w:pPr>
            <w:r w:rsidRPr="003B15C9">
              <w:rPr>
                <w:rFonts w:eastAsia="Calibri"/>
                <w:szCs w:val="26"/>
              </w:rPr>
              <w:t>Có quy trình chuẩn, áp dụng đồng bộ</w:t>
            </w:r>
          </w:p>
          <w:p w14:paraId="7A79C703" w14:textId="77777777" w:rsidR="003B06ED" w:rsidRPr="003B15C9" w:rsidRDefault="003B06ED" w:rsidP="003642D6">
            <w:pPr>
              <w:pStyle w:val="ListParagraph"/>
              <w:numPr>
                <w:ilvl w:val="0"/>
                <w:numId w:val="5"/>
              </w:numPr>
              <w:spacing w:line="300" w:lineRule="auto"/>
              <w:ind w:left="453" w:hanging="425"/>
              <w:jc w:val="left"/>
              <w:rPr>
                <w:rFonts w:eastAsia="Calibri"/>
                <w:szCs w:val="26"/>
              </w:rPr>
            </w:pPr>
            <w:r w:rsidRPr="003B15C9">
              <w:rPr>
                <w:rFonts w:eastAsia="Calibri"/>
                <w:szCs w:val="26"/>
              </w:rPr>
              <w:t>C</w:t>
            </w:r>
            <w:r w:rsidRPr="003B15C9">
              <w:rPr>
                <w:rFonts w:eastAsia="Calibri" w:cs="Times New Roman"/>
                <w:szCs w:val="26"/>
              </w:rPr>
              <w:t>ó</w:t>
            </w:r>
            <w:r w:rsidRPr="003B15C9">
              <w:rPr>
                <w:rFonts w:eastAsia="Calibri"/>
                <w:szCs w:val="26"/>
              </w:rPr>
              <w:t xml:space="preserve"> quy tr</w:t>
            </w:r>
            <w:r w:rsidRPr="003B15C9">
              <w:rPr>
                <w:rFonts w:eastAsia="Calibri" w:cs="Times New Roman"/>
                <w:szCs w:val="26"/>
              </w:rPr>
              <w:t>ì</w:t>
            </w:r>
            <w:r w:rsidRPr="003B15C9">
              <w:rPr>
                <w:rFonts w:eastAsia="Calibri"/>
                <w:szCs w:val="26"/>
              </w:rPr>
              <w:t>nh nh</w:t>
            </w:r>
            <w:r w:rsidRPr="003B15C9">
              <w:rPr>
                <w:rFonts w:eastAsia="Calibri" w:cs="Times New Roman"/>
                <w:szCs w:val="26"/>
              </w:rPr>
              <w:t>ư</w:t>
            </w:r>
            <w:r w:rsidRPr="003B15C9">
              <w:rPr>
                <w:rFonts w:eastAsia="Calibri"/>
                <w:szCs w:val="26"/>
              </w:rPr>
              <w:t>ng thực hiện chưa nhất quán</w:t>
            </w:r>
          </w:p>
          <w:p w14:paraId="2CD4C077" w14:textId="77777777" w:rsidR="003B06ED" w:rsidRPr="003B15C9" w:rsidRDefault="003B06ED" w:rsidP="003642D6">
            <w:pPr>
              <w:pStyle w:val="ListParagraph"/>
              <w:numPr>
                <w:ilvl w:val="0"/>
                <w:numId w:val="5"/>
              </w:numPr>
              <w:spacing w:line="300" w:lineRule="auto"/>
              <w:ind w:left="453" w:hanging="425"/>
              <w:jc w:val="left"/>
              <w:rPr>
                <w:rFonts w:eastAsia="Calibri"/>
                <w:szCs w:val="26"/>
              </w:rPr>
            </w:pPr>
            <w:r w:rsidRPr="003B15C9">
              <w:rPr>
                <w:rFonts w:eastAsia="Calibri"/>
                <w:szCs w:val="26"/>
              </w:rPr>
              <w:t>Thiếu quy trình rõ ràng</w:t>
            </w:r>
          </w:p>
          <w:p w14:paraId="78E8712A" w14:textId="77777777" w:rsidR="003B06ED" w:rsidRPr="00D82A71" w:rsidRDefault="003B06ED" w:rsidP="003642D6">
            <w:pPr>
              <w:pStyle w:val="ListParagraph"/>
              <w:numPr>
                <w:ilvl w:val="0"/>
                <w:numId w:val="5"/>
              </w:numPr>
              <w:spacing w:line="300" w:lineRule="auto"/>
              <w:ind w:left="453" w:hanging="425"/>
              <w:jc w:val="left"/>
              <w:rPr>
                <w:rFonts w:eastAsia="Calibri"/>
                <w:szCs w:val="26"/>
              </w:rPr>
            </w:pPr>
            <w:r w:rsidRPr="003B15C9">
              <w:rPr>
                <w:rFonts w:eastAsia="Calibri"/>
                <w:szCs w:val="26"/>
              </w:rPr>
              <w:t>Kh</w:t>
            </w:r>
            <w:r w:rsidRPr="003B15C9">
              <w:rPr>
                <w:rFonts w:eastAsia="Calibri" w:cs="Times New Roman"/>
                <w:szCs w:val="26"/>
              </w:rPr>
              <w:t>ô</w:t>
            </w:r>
            <w:r w:rsidRPr="003B15C9">
              <w:rPr>
                <w:rFonts w:eastAsia="Calibri"/>
                <w:szCs w:val="26"/>
              </w:rPr>
              <w:t>ng c</w:t>
            </w:r>
            <w:r w:rsidRPr="003B15C9">
              <w:rPr>
                <w:rFonts w:eastAsia="Calibri" w:cs="Times New Roman"/>
                <w:szCs w:val="26"/>
              </w:rPr>
              <w:t>ó</w:t>
            </w:r>
            <w:r w:rsidRPr="003B15C9">
              <w:rPr>
                <w:rFonts w:eastAsia="Calibri"/>
                <w:szCs w:val="26"/>
              </w:rPr>
              <w:t xml:space="preserve"> quy tr</w:t>
            </w:r>
            <w:r w:rsidRPr="003B15C9">
              <w:rPr>
                <w:rFonts w:eastAsia="Calibri" w:cs="Times New Roman"/>
                <w:szCs w:val="26"/>
              </w:rPr>
              <w:t>ì</w:t>
            </w:r>
            <w:r w:rsidRPr="003B15C9">
              <w:rPr>
                <w:rFonts w:eastAsia="Calibri"/>
                <w:szCs w:val="26"/>
              </w:rPr>
              <w:t>nh</w:t>
            </w:r>
          </w:p>
        </w:tc>
      </w:tr>
      <w:tr w:rsidR="003B06ED" w14:paraId="30CB478B" w14:textId="77777777" w:rsidTr="00ED1E86">
        <w:trPr>
          <w:trHeight w:val="20"/>
        </w:trPr>
        <w:tc>
          <w:tcPr>
            <w:tcW w:w="4821" w:type="dxa"/>
            <w:vAlign w:val="center"/>
          </w:tcPr>
          <w:p w14:paraId="2675A119" w14:textId="77777777" w:rsidR="003B06ED" w:rsidRPr="00F3209A" w:rsidRDefault="003B06ED" w:rsidP="00ED1E86">
            <w:pPr>
              <w:ind w:firstLine="0"/>
              <w:jc w:val="left"/>
              <w:rPr>
                <w:rFonts w:eastAsia="Times New Roman" w:cs="Times New Roman"/>
                <w:szCs w:val="26"/>
              </w:rPr>
            </w:pPr>
            <w:r w:rsidRPr="00452CB8">
              <w:rPr>
                <w:rFonts w:eastAsia="Times New Roman" w:cs="Times New Roman"/>
                <w:szCs w:val="26"/>
              </w:rPr>
              <w:t>Việc xếp lớp cho học viên dựa trên tiêu chí nào? (chọn nhiều đáp án)</w:t>
            </w:r>
          </w:p>
        </w:tc>
        <w:tc>
          <w:tcPr>
            <w:tcW w:w="4574" w:type="dxa"/>
            <w:vAlign w:val="center"/>
          </w:tcPr>
          <w:p w14:paraId="09B1FC60" w14:textId="77777777" w:rsidR="003B06ED" w:rsidRDefault="003B06ED" w:rsidP="003642D6">
            <w:pPr>
              <w:pStyle w:val="ListParagraph"/>
              <w:numPr>
                <w:ilvl w:val="0"/>
                <w:numId w:val="5"/>
              </w:numPr>
              <w:spacing w:line="300" w:lineRule="auto"/>
              <w:ind w:left="453" w:hanging="425"/>
              <w:jc w:val="left"/>
              <w:rPr>
                <w:rFonts w:eastAsia="Calibri"/>
                <w:szCs w:val="26"/>
              </w:rPr>
            </w:pPr>
            <w:r w:rsidRPr="00A62ECF">
              <w:rPr>
                <w:rFonts w:eastAsia="Calibri"/>
                <w:szCs w:val="26"/>
              </w:rPr>
              <w:t>Kết quả kiểm tra đầu vào</w:t>
            </w:r>
          </w:p>
          <w:p w14:paraId="0C2B9C83" w14:textId="77777777" w:rsidR="003B06ED" w:rsidRDefault="003B06ED" w:rsidP="003642D6">
            <w:pPr>
              <w:pStyle w:val="ListParagraph"/>
              <w:numPr>
                <w:ilvl w:val="0"/>
                <w:numId w:val="5"/>
              </w:numPr>
              <w:spacing w:line="300" w:lineRule="auto"/>
              <w:ind w:left="453" w:hanging="425"/>
              <w:jc w:val="left"/>
              <w:rPr>
                <w:rFonts w:eastAsia="Calibri"/>
                <w:szCs w:val="26"/>
              </w:rPr>
            </w:pPr>
            <w:r w:rsidRPr="00A62ECF">
              <w:rPr>
                <w:rFonts w:eastAsia="Calibri"/>
                <w:szCs w:val="26"/>
              </w:rPr>
              <w:t>Nguyện vọng của học viên/phụ huynh</w:t>
            </w:r>
          </w:p>
          <w:p w14:paraId="001FF275" w14:textId="77777777" w:rsidR="003B06ED" w:rsidRDefault="003B06ED" w:rsidP="003642D6">
            <w:pPr>
              <w:pStyle w:val="ListParagraph"/>
              <w:numPr>
                <w:ilvl w:val="0"/>
                <w:numId w:val="5"/>
              </w:numPr>
              <w:spacing w:line="300" w:lineRule="auto"/>
              <w:ind w:left="453" w:hanging="425"/>
              <w:jc w:val="right"/>
              <w:rPr>
                <w:rFonts w:eastAsia="Calibri"/>
              </w:rPr>
            </w:pPr>
            <w:r w:rsidRPr="726A666E">
              <w:rPr>
                <w:rFonts w:eastAsia="Calibri"/>
              </w:rPr>
              <w:t>Sự phân bổ từ quản lý học vụ</w:t>
            </w:r>
          </w:p>
          <w:p w14:paraId="64A53410" w14:textId="77777777" w:rsidR="003B06ED" w:rsidRPr="003B15C9" w:rsidRDefault="003B06ED" w:rsidP="003642D6">
            <w:pPr>
              <w:pStyle w:val="ListParagraph"/>
              <w:numPr>
                <w:ilvl w:val="0"/>
                <w:numId w:val="5"/>
              </w:numPr>
              <w:spacing w:line="300" w:lineRule="auto"/>
              <w:ind w:left="453" w:hanging="425"/>
              <w:jc w:val="left"/>
              <w:rPr>
                <w:rFonts w:eastAsia="Calibri"/>
                <w:szCs w:val="26"/>
              </w:rPr>
            </w:pPr>
            <w:r w:rsidRPr="00A62ECF">
              <w:rPr>
                <w:rFonts w:eastAsia="Calibri"/>
                <w:szCs w:val="26"/>
              </w:rPr>
              <w:t>Kh</w:t>
            </w:r>
            <w:r w:rsidRPr="00A62ECF">
              <w:rPr>
                <w:rFonts w:eastAsia="Calibri" w:cs="Times New Roman"/>
                <w:szCs w:val="26"/>
              </w:rPr>
              <w:t>á</w:t>
            </w:r>
            <w:r w:rsidRPr="00A62ECF">
              <w:rPr>
                <w:rFonts w:eastAsia="Calibri"/>
                <w:szCs w:val="26"/>
              </w:rPr>
              <w:t>c: __________</w:t>
            </w:r>
          </w:p>
        </w:tc>
      </w:tr>
      <w:tr w:rsidR="003B06ED" w14:paraId="4BCD1DDB" w14:textId="77777777" w:rsidTr="00ED1E86">
        <w:trPr>
          <w:trHeight w:val="20"/>
        </w:trPr>
        <w:tc>
          <w:tcPr>
            <w:tcW w:w="4821" w:type="dxa"/>
            <w:vAlign w:val="center"/>
          </w:tcPr>
          <w:p w14:paraId="01847FC8" w14:textId="77777777" w:rsidR="003B06ED" w:rsidRPr="00452CB8" w:rsidRDefault="003B06ED" w:rsidP="00ED1E86">
            <w:pPr>
              <w:ind w:firstLine="0"/>
              <w:jc w:val="left"/>
              <w:rPr>
                <w:rFonts w:eastAsia="Times New Roman" w:cs="Times New Roman"/>
                <w:szCs w:val="26"/>
              </w:rPr>
            </w:pPr>
            <w:r w:rsidRPr="00CB4D44">
              <w:rPr>
                <w:rFonts w:eastAsia="Times New Roman" w:cs="Times New Roman"/>
                <w:szCs w:val="26"/>
              </w:rPr>
              <w:t>Quy trình theo dõi quá trình học tập của học viên:</w:t>
            </w:r>
          </w:p>
        </w:tc>
        <w:tc>
          <w:tcPr>
            <w:tcW w:w="4574" w:type="dxa"/>
            <w:vAlign w:val="center"/>
          </w:tcPr>
          <w:p w14:paraId="5326DECB" w14:textId="77777777" w:rsidR="003B06ED" w:rsidRPr="008B3724" w:rsidRDefault="003B06ED" w:rsidP="003642D6">
            <w:pPr>
              <w:pStyle w:val="ListParagraph"/>
              <w:numPr>
                <w:ilvl w:val="0"/>
                <w:numId w:val="5"/>
              </w:numPr>
              <w:spacing w:line="300" w:lineRule="auto"/>
              <w:ind w:left="453" w:hanging="425"/>
              <w:jc w:val="left"/>
              <w:rPr>
                <w:rFonts w:eastAsia="Calibri"/>
                <w:szCs w:val="26"/>
              </w:rPr>
            </w:pPr>
            <w:r w:rsidRPr="008B3724">
              <w:rPr>
                <w:rFonts w:eastAsia="Calibri"/>
                <w:szCs w:val="26"/>
              </w:rPr>
              <w:t>Có hệ thống theo dõi định kỳ (báo cáo, phần mềm quản lý)</w:t>
            </w:r>
          </w:p>
          <w:p w14:paraId="153DE200" w14:textId="77777777" w:rsidR="003B06ED" w:rsidRPr="008B3724" w:rsidRDefault="003B06ED" w:rsidP="003642D6">
            <w:pPr>
              <w:pStyle w:val="ListParagraph"/>
              <w:numPr>
                <w:ilvl w:val="0"/>
                <w:numId w:val="5"/>
              </w:numPr>
              <w:spacing w:line="300" w:lineRule="auto"/>
              <w:ind w:left="453" w:hanging="425"/>
              <w:jc w:val="left"/>
              <w:rPr>
                <w:rFonts w:eastAsia="Calibri"/>
              </w:rPr>
            </w:pPr>
            <w:r w:rsidRPr="22EEBCB6">
              <w:rPr>
                <w:rFonts w:eastAsia="Calibri"/>
              </w:rPr>
              <w:t xml:space="preserve"> Theo d</w:t>
            </w:r>
            <w:r w:rsidRPr="22EEBCB6">
              <w:rPr>
                <w:rFonts w:eastAsia="Calibri" w:cs="Times New Roman"/>
              </w:rPr>
              <w:t>õ</w:t>
            </w:r>
            <w:r w:rsidRPr="22EEBCB6">
              <w:rPr>
                <w:rFonts w:eastAsia="Calibri"/>
              </w:rPr>
              <w:t>i thủ công (excel, giấy tờ)</w:t>
            </w:r>
          </w:p>
          <w:p w14:paraId="0213C730" w14:textId="77777777" w:rsidR="003B06ED" w:rsidRPr="00A62ECF" w:rsidRDefault="003B06ED" w:rsidP="003642D6">
            <w:pPr>
              <w:pStyle w:val="ListParagraph"/>
              <w:numPr>
                <w:ilvl w:val="0"/>
                <w:numId w:val="5"/>
              </w:numPr>
              <w:spacing w:line="300" w:lineRule="auto"/>
              <w:ind w:left="453" w:hanging="425"/>
              <w:jc w:val="left"/>
              <w:rPr>
                <w:rFonts w:eastAsia="Calibri"/>
                <w:szCs w:val="26"/>
              </w:rPr>
            </w:pPr>
            <w:r w:rsidRPr="008B3724">
              <w:rPr>
                <w:rFonts w:eastAsia="Calibri"/>
                <w:szCs w:val="26"/>
              </w:rPr>
              <w:t xml:space="preserve"> Kh</w:t>
            </w:r>
            <w:r w:rsidRPr="008B3724">
              <w:rPr>
                <w:rFonts w:eastAsia="Calibri" w:cs="Times New Roman"/>
                <w:szCs w:val="26"/>
              </w:rPr>
              <w:t>ô</w:t>
            </w:r>
            <w:r w:rsidRPr="008B3724">
              <w:rPr>
                <w:rFonts w:eastAsia="Calibri"/>
                <w:szCs w:val="26"/>
              </w:rPr>
              <w:t>ng c</w:t>
            </w:r>
            <w:r w:rsidRPr="008B3724">
              <w:rPr>
                <w:rFonts w:eastAsia="Calibri" w:cs="Times New Roman"/>
                <w:szCs w:val="26"/>
              </w:rPr>
              <w:t>ó</w:t>
            </w:r>
            <w:r w:rsidRPr="008B3724">
              <w:rPr>
                <w:rFonts w:eastAsia="Calibri"/>
                <w:szCs w:val="26"/>
              </w:rPr>
              <w:t xml:space="preserve"> theo d</w:t>
            </w:r>
            <w:r w:rsidRPr="008B3724">
              <w:rPr>
                <w:rFonts w:eastAsia="Calibri" w:cs="Times New Roman"/>
                <w:szCs w:val="26"/>
              </w:rPr>
              <w:t>õ</w:t>
            </w:r>
            <w:r w:rsidRPr="008B3724">
              <w:rPr>
                <w:rFonts w:eastAsia="Calibri"/>
                <w:szCs w:val="26"/>
              </w:rPr>
              <w:t>i ch</w:t>
            </w:r>
            <w:r w:rsidRPr="008B3724">
              <w:rPr>
                <w:rFonts w:eastAsia="Calibri" w:cs="Times New Roman"/>
                <w:szCs w:val="26"/>
              </w:rPr>
              <w:t>í</w:t>
            </w:r>
            <w:r w:rsidRPr="008B3724">
              <w:rPr>
                <w:rFonts w:eastAsia="Calibri"/>
                <w:szCs w:val="26"/>
              </w:rPr>
              <w:t>nh thức</w:t>
            </w:r>
          </w:p>
        </w:tc>
      </w:tr>
      <w:tr w:rsidR="003B06ED" w14:paraId="3AB9171A" w14:textId="77777777" w:rsidTr="00ED1E86">
        <w:trPr>
          <w:trHeight w:val="20"/>
        </w:trPr>
        <w:tc>
          <w:tcPr>
            <w:tcW w:w="4821" w:type="dxa"/>
            <w:vAlign w:val="center"/>
          </w:tcPr>
          <w:p w14:paraId="16FF34DA" w14:textId="77777777" w:rsidR="003B06ED" w:rsidRPr="00CB4D44" w:rsidRDefault="003B06ED" w:rsidP="00ED1E86">
            <w:pPr>
              <w:ind w:firstLine="0"/>
              <w:jc w:val="left"/>
              <w:rPr>
                <w:rFonts w:eastAsia="Times New Roman" w:cs="Times New Roman"/>
                <w:szCs w:val="26"/>
              </w:rPr>
            </w:pPr>
            <w:r w:rsidRPr="00AF2CEA">
              <w:rPr>
                <w:rFonts w:eastAsia="Times New Roman" w:cs="Times New Roman"/>
                <w:szCs w:val="26"/>
              </w:rPr>
              <w:t>Mức độ hài lòng của anh/chị về hệ thống quản lý học viên hiện tại:</w:t>
            </w:r>
          </w:p>
        </w:tc>
        <w:tc>
          <w:tcPr>
            <w:tcW w:w="4574" w:type="dxa"/>
            <w:vAlign w:val="center"/>
          </w:tcPr>
          <w:p w14:paraId="579B54F4" w14:textId="77777777" w:rsidR="003B06ED" w:rsidRPr="002176A9" w:rsidRDefault="003B06ED" w:rsidP="003642D6">
            <w:pPr>
              <w:pStyle w:val="ListParagraph"/>
              <w:numPr>
                <w:ilvl w:val="0"/>
                <w:numId w:val="5"/>
              </w:numPr>
              <w:spacing w:line="300" w:lineRule="auto"/>
              <w:ind w:left="453" w:hanging="425"/>
              <w:jc w:val="left"/>
              <w:rPr>
                <w:rFonts w:eastAsia="Calibri"/>
                <w:szCs w:val="26"/>
              </w:rPr>
            </w:pPr>
            <w:r w:rsidRPr="002176A9">
              <w:rPr>
                <w:rFonts w:eastAsia="Calibri"/>
                <w:szCs w:val="26"/>
              </w:rPr>
              <w:t>Rất hài lòng</w:t>
            </w:r>
          </w:p>
          <w:p w14:paraId="7D16F299" w14:textId="77777777" w:rsidR="003B06ED" w:rsidRPr="002176A9" w:rsidRDefault="003B06ED" w:rsidP="003642D6">
            <w:pPr>
              <w:pStyle w:val="ListParagraph"/>
              <w:numPr>
                <w:ilvl w:val="0"/>
                <w:numId w:val="5"/>
              </w:numPr>
              <w:spacing w:line="300" w:lineRule="auto"/>
              <w:ind w:left="453" w:hanging="425"/>
              <w:jc w:val="left"/>
              <w:rPr>
                <w:rFonts w:eastAsia="Calibri"/>
                <w:szCs w:val="26"/>
              </w:rPr>
            </w:pPr>
            <w:r>
              <w:rPr>
                <w:rFonts w:eastAsia="Calibri"/>
                <w:szCs w:val="26"/>
              </w:rPr>
              <w:t>Hài</w:t>
            </w:r>
            <w:r w:rsidRPr="002176A9">
              <w:rPr>
                <w:rFonts w:eastAsia="Calibri"/>
                <w:szCs w:val="26"/>
              </w:rPr>
              <w:t xml:space="preserve"> l</w:t>
            </w:r>
            <w:r w:rsidRPr="002176A9">
              <w:rPr>
                <w:rFonts w:eastAsia="Calibri" w:cs="Times New Roman"/>
                <w:szCs w:val="26"/>
              </w:rPr>
              <w:t>ò</w:t>
            </w:r>
            <w:r w:rsidRPr="002176A9">
              <w:rPr>
                <w:rFonts w:eastAsia="Calibri"/>
                <w:szCs w:val="26"/>
              </w:rPr>
              <w:t>ng</w:t>
            </w:r>
          </w:p>
          <w:p w14:paraId="7465CF3D" w14:textId="77777777" w:rsidR="003B06ED" w:rsidRPr="002176A9" w:rsidRDefault="003B06ED" w:rsidP="003642D6">
            <w:pPr>
              <w:pStyle w:val="ListParagraph"/>
              <w:numPr>
                <w:ilvl w:val="0"/>
                <w:numId w:val="5"/>
              </w:numPr>
              <w:spacing w:line="300" w:lineRule="auto"/>
              <w:ind w:left="453" w:hanging="425"/>
              <w:jc w:val="left"/>
              <w:rPr>
                <w:rFonts w:eastAsia="Calibri"/>
                <w:szCs w:val="26"/>
              </w:rPr>
            </w:pPr>
            <w:r>
              <w:rPr>
                <w:rFonts w:eastAsia="Calibri"/>
                <w:szCs w:val="26"/>
              </w:rPr>
              <w:t>Bình</w:t>
            </w:r>
            <w:r w:rsidRPr="002176A9">
              <w:rPr>
                <w:rFonts w:eastAsia="Calibri"/>
                <w:szCs w:val="26"/>
              </w:rPr>
              <w:t xml:space="preserve"> th</w:t>
            </w:r>
            <w:r w:rsidRPr="002176A9">
              <w:rPr>
                <w:rFonts w:eastAsia="Calibri" w:cs="Times New Roman"/>
                <w:szCs w:val="26"/>
              </w:rPr>
              <w:t>ư</w:t>
            </w:r>
            <w:r w:rsidRPr="002176A9">
              <w:rPr>
                <w:rFonts w:eastAsia="Calibri"/>
                <w:szCs w:val="26"/>
              </w:rPr>
              <w:t>ờng</w:t>
            </w:r>
          </w:p>
          <w:p w14:paraId="00CC5A83" w14:textId="77777777" w:rsidR="003B06ED" w:rsidRPr="008B3724" w:rsidRDefault="003B06ED" w:rsidP="003642D6">
            <w:pPr>
              <w:pStyle w:val="ListParagraph"/>
              <w:numPr>
                <w:ilvl w:val="0"/>
                <w:numId w:val="5"/>
              </w:numPr>
              <w:spacing w:line="300" w:lineRule="auto"/>
              <w:ind w:left="453" w:hanging="425"/>
              <w:jc w:val="left"/>
              <w:rPr>
                <w:rFonts w:eastAsia="Calibri"/>
                <w:szCs w:val="26"/>
              </w:rPr>
            </w:pPr>
            <w:r w:rsidRPr="002176A9">
              <w:rPr>
                <w:rFonts w:eastAsia="Calibri"/>
                <w:szCs w:val="26"/>
              </w:rPr>
              <w:t>Kh</w:t>
            </w:r>
            <w:r w:rsidRPr="002176A9">
              <w:rPr>
                <w:rFonts w:eastAsia="Calibri" w:cs="Times New Roman"/>
                <w:szCs w:val="26"/>
              </w:rPr>
              <w:t>ô</w:t>
            </w:r>
            <w:r w:rsidRPr="002176A9">
              <w:rPr>
                <w:rFonts w:eastAsia="Calibri"/>
                <w:szCs w:val="26"/>
              </w:rPr>
              <w:t>ng h</w:t>
            </w:r>
            <w:r w:rsidRPr="002176A9">
              <w:rPr>
                <w:rFonts w:eastAsia="Calibri" w:cs="Times New Roman"/>
                <w:szCs w:val="26"/>
              </w:rPr>
              <w:t>à</w:t>
            </w:r>
            <w:r w:rsidRPr="002176A9">
              <w:rPr>
                <w:rFonts w:eastAsia="Calibri"/>
                <w:szCs w:val="26"/>
              </w:rPr>
              <w:t>i l</w:t>
            </w:r>
            <w:r w:rsidRPr="002176A9">
              <w:rPr>
                <w:rFonts w:eastAsia="Calibri" w:cs="Times New Roman"/>
                <w:szCs w:val="26"/>
              </w:rPr>
              <w:t>ò</w:t>
            </w:r>
            <w:r w:rsidRPr="002176A9">
              <w:rPr>
                <w:rFonts w:eastAsia="Calibri"/>
                <w:szCs w:val="26"/>
              </w:rPr>
              <w:t>ng</w:t>
            </w:r>
          </w:p>
        </w:tc>
      </w:tr>
      <w:tr w:rsidR="003B06ED" w14:paraId="4EF6A13B" w14:textId="77777777" w:rsidTr="00ED1E86">
        <w:trPr>
          <w:trHeight w:val="20"/>
        </w:trPr>
        <w:tc>
          <w:tcPr>
            <w:tcW w:w="4821" w:type="dxa"/>
            <w:vAlign w:val="center"/>
          </w:tcPr>
          <w:p w14:paraId="69B80D2C" w14:textId="77777777" w:rsidR="003B06ED" w:rsidRPr="00AF2CEA" w:rsidRDefault="003B06ED" w:rsidP="00ED1E86">
            <w:pPr>
              <w:ind w:firstLine="0"/>
              <w:jc w:val="left"/>
              <w:rPr>
                <w:rFonts w:eastAsia="Times New Roman" w:cs="Times New Roman"/>
                <w:szCs w:val="26"/>
              </w:rPr>
            </w:pPr>
            <w:r w:rsidRPr="00EB1340">
              <w:rPr>
                <w:rFonts w:eastAsia="Times New Roman" w:cs="Times New Roman"/>
                <w:szCs w:val="26"/>
              </w:rPr>
              <w:t>Trung tâm đang sử dụng công cụ nào để quản lý học viên?</w:t>
            </w:r>
            <w:r w:rsidRPr="00EB1340">
              <w:rPr>
                <w:rFonts w:eastAsia="Times New Roman" w:cs="Times New Roman"/>
                <w:szCs w:val="26"/>
              </w:rPr>
              <w:br/>
            </w:r>
          </w:p>
        </w:tc>
        <w:tc>
          <w:tcPr>
            <w:tcW w:w="4574" w:type="dxa"/>
            <w:vAlign w:val="center"/>
          </w:tcPr>
          <w:p w14:paraId="54DE3649" w14:textId="77777777" w:rsidR="003B06ED" w:rsidRPr="00EB1340" w:rsidRDefault="003B06ED" w:rsidP="003642D6">
            <w:pPr>
              <w:pStyle w:val="ListParagraph"/>
              <w:numPr>
                <w:ilvl w:val="0"/>
                <w:numId w:val="5"/>
              </w:numPr>
              <w:spacing w:line="300" w:lineRule="auto"/>
              <w:ind w:left="453" w:hanging="425"/>
              <w:jc w:val="left"/>
              <w:rPr>
                <w:rFonts w:eastAsia="Calibri"/>
                <w:szCs w:val="26"/>
              </w:rPr>
            </w:pPr>
            <w:r w:rsidRPr="00EB1340">
              <w:rPr>
                <w:rFonts w:eastAsia="Times New Roman" w:cs="Times New Roman"/>
                <w:szCs w:val="26"/>
              </w:rPr>
              <w:t>Phần mềm CRM/ERP</w:t>
            </w:r>
          </w:p>
          <w:p w14:paraId="6BD57E89" w14:textId="77777777" w:rsidR="003B06ED" w:rsidRPr="00EB1340" w:rsidRDefault="003B06ED" w:rsidP="003642D6">
            <w:pPr>
              <w:pStyle w:val="ListParagraph"/>
              <w:numPr>
                <w:ilvl w:val="0"/>
                <w:numId w:val="5"/>
              </w:numPr>
              <w:spacing w:line="300" w:lineRule="auto"/>
              <w:ind w:left="453" w:hanging="425"/>
              <w:jc w:val="left"/>
              <w:rPr>
                <w:rFonts w:eastAsia="Calibri"/>
                <w:szCs w:val="26"/>
              </w:rPr>
            </w:pPr>
            <w:r w:rsidRPr="00EB1340">
              <w:rPr>
                <w:rFonts w:eastAsia="Times New Roman" w:cs="Times New Roman"/>
                <w:szCs w:val="26"/>
              </w:rPr>
              <w:t>Google Sheets/Excel</w:t>
            </w:r>
          </w:p>
          <w:p w14:paraId="78643CCF" w14:textId="77777777" w:rsidR="003B06ED" w:rsidRPr="00EB1340" w:rsidRDefault="003B06ED" w:rsidP="003642D6">
            <w:pPr>
              <w:pStyle w:val="ListParagraph"/>
              <w:numPr>
                <w:ilvl w:val="0"/>
                <w:numId w:val="5"/>
              </w:numPr>
              <w:spacing w:line="300" w:lineRule="auto"/>
              <w:ind w:left="453" w:hanging="425"/>
              <w:jc w:val="left"/>
              <w:rPr>
                <w:rFonts w:eastAsia="Calibri"/>
                <w:szCs w:val="26"/>
              </w:rPr>
            </w:pPr>
            <w:r w:rsidRPr="00EB1340">
              <w:rPr>
                <w:rFonts w:eastAsia="Times New Roman" w:cs="Times New Roman"/>
                <w:szCs w:val="26"/>
              </w:rPr>
              <w:t>Hệ thống riêng do trung tâm phát triển</w:t>
            </w:r>
          </w:p>
          <w:p w14:paraId="387DD8E5" w14:textId="77777777" w:rsidR="003B06ED" w:rsidRPr="002176A9" w:rsidRDefault="003B06ED" w:rsidP="003642D6">
            <w:pPr>
              <w:pStyle w:val="ListParagraph"/>
              <w:numPr>
                <w:ilvl w:val="0"/>
                <w:numId w:val="5"/>
              </w:numPr>
              <w:spacing w:line="300" w:lineRule="auto"/>
              <w:ind w:left="453" w:hanging="425"/>
              <w:jc w:val="left"/>
              <w:rPr>
                <w:rFonts w:eastAsia="Calibri"/>
                <w:szCs w:val="26"/>
              </w:rPr>
            </w:pPr>
            <w:r w:rsidRPr="00EB1340">
              <w:rPr>
                <w:rFonts w:eastAsia="Times New Roman" w:cs="Times New Roman"/>
                <w:szCs w:val="26"/>
              </w:rPr>
              <w:t>Khác: __________</w:t>
            </w:r>
          </w:p>
        </w:tc>
      </w:tr>
      <w:tr w:rsidR="003B06ED" w14:paraId="34BA9B1F" w14:textId="77777777" w:rsidTr="00ED1E86">
        <w:trPr>
          <w:trHeight w:val="20"/>
        </w:trPr>
        <w:tc>
          <w:tcPr>
            <w:tcW w:w="4821" w:type="dxa"/>
            <w:vAlign w:val="center"/>
          </w:tcPr>
          <w:p w14:paraId="66943EAE" w14:textId="77777777" w:rsidR="003B06ED" w:rsidRPr="00EB1340" w:rsidRDefault="003B06ED" w:rsidP="00ED1E86">
            <w:pPr>
              <w:ind w:firstLine="0"/>
              <w:jc w:val="left"/>
              <w:rPr>
                <w:rFonts w:eastAsia="Times New Roman" w:cs="Times New Roman"/>
                <w:szCs w:val="26"/>
              </w:rPr>
            </w:pPr>
            <w:r w:rsidRPr="003B5A4A">
              <w:rPr>
                <w:rFonts w:eastAsia="Times New Roman" w:cs="Times New Roman"/>
                <w:szCs w:val="26"/>
              </w:rPr>
              <w:t>Theo anh/chị, khó khăn lớn nhất trong việc quản lý học viên hiện nay là gì?</w:t>
            </w:r>
          </w:p>
        </w:tc>
        <w:tc>
          <w:tcPr>
            <w:tcW w:w="4574" w:type="dxa"/>
            <w:vAlign w:val="center"/>
          </w:tcPr>
          <w:p w14:paraId="603588C7" w14:textId="77777777" w:rsidR="003B06ED" w:rsidRPr="003B5A4A" w:rsidRDefault="003B06ED" w:rsidP="003642D6">
            <w:pPr>
              <w:pStyle w:val="ListParagraph"/>
              <w:numPr>
                <w:ilvl w:val="0"/>
                <w:numId w:val="5"/>
              </w:numPr>
              <w:spacing w:line="300" w:lineRule="auto"/>
              <w:ind w:left="453" w:hanging="425"/>
              <w:jc w:val="left"/>
              <w:rPr>
                <w:rFonts w:eastAsia="Times New Roman" w:cs="Times New Roman"/>
                <w:szCs w:val="26"/>
              </w:rPr>
            </w:pPr>
            <w:r w:rsidRPr="003B5A4A">
              <w:rPr>
                <w:rFonts w:eastAsia="Times New Roman" w:cs="Times New Roman"/>
                <w:szCs w:val="26"/>
              </w:rPr>
              <w:t>Thiếu công cụ phần mềm hỗ trợ</w:t>
            </w:r>
          </w:p>
          <w:p w14:paraId="00CD25E5" w14:textId="77777777" w:rsidR="003B06ED" w:rsidRDefault="003B06ED" w:rsidP="003642D6">
            <w:pPr>
              <w:pStyle w:val="ListParagraph"/>
              <w:numPr>
                <w:ilvl w:val="0"/>
                <w:numId w:val="5"/>
              </w:numPr>
              <w:spacing w:line="300" w:lineRule="auto"/>
              <w:ind w:left="453" w:hanging="425"/>
              <w:jc w:val="left"/>
              <w:rPr>
                <w:rFonts w:eastAsia="Times New Roman" w:cs="Times New Roman"/>
                <w:szCs w:val="26"/>
              </w:rPr>
            </w:pPr>
            <w:r w:rsidRPr="003B5A4A">
              <w:rPr>
                <w:rFonts w:eastAsia="Times New Roman" w:cs="Times New Roman"/>
                <w:szCs w:val="26"/>
              </w:rPr>
              <w:t>Thiếu nhân sự chuyên trách</w:t>
            </w:r>
          </w:p>
          <w:p w14:paraId="59336F5F" w14:textId="77777777" w:rsidR="003B06ED" w:rsidRDefault="003B06ED" w:rsidP="003642D6">
            <w:pPr>
              <w:pStyle w:val="ListParagraph"/>
              <w:numPr>
                <w:ilvl w:val="0"/>
                <w:numId w:val="5"/>
              </w:numPr>
              <w:spacing w:line="300" w:lineRule="auto"/>
              <w:ind w:left="453" w:hanging="425"/>
              <w:jc w:val="left"/>
              <w:rPr>
                <w:rFonts w:eastAsia="Times New Roman" w:cs="Times New Roman"/>
                <w:szCs w:val="26"/>
              </w:rPr>
            </w:pPr>
            <w:r w:rsidRPr="003B5A4A">
              <w:rPr>
                <w:rFonts w:eastAsia="Times New Roman" w:cs="Times New Roman"/>
                <w:szCs w:val="26"/>
              </w:rPr>
              <w:t>Thiếu sự phối hợp giữa các bộ phận</w:t>
            </w:r>
          </w:p>
          <w:p w14:paraId="25447DA9" w14:textId="77777777" w:rsidR="003B06ED" w:rsidRDefault="003B06ED" w:rsidP="003642D6">
            <w:pPr>
              <w:pStyle w:val="ListParagraph"/>
              <w:numPr>
                <w:ilvl w:val="0"/>
                <w:numId w:val="5"/>
              </w:numPr>
              <w:spacing w:line="300" w:lineRule="auto"/>
              <w:ind w:left="453" w:hanging="425"/>
              <w:jc w:val="left"/>
              <w:rPr>
                <w:rFonts w:eastAsia="Times New Roman" w:cs="Times New Roman"/>
                <w:szCs w:val="26"/>
              </w:rPr>
            </w:pPr>
            <w:r w:rsidRPr="003B5A4A">
              <w:rPr>
                <w:rFonts w:eastAsia="Times New Roman" w:cs="Times New Roman"/>
                <w:szCs w:val="26"/>
              </w:rPr>
              <w:t>Quy trình chưa rõ ràng</w:t>
            </w:r>
          </w:p>
          <w:p w14:paraId="4F957BC9" w14:textId="77777777" w:rsidR="003B06ED" w:rsidRPr="00EB1340" w:rsidRDefault="003B06ED" w:rsidP="003642D6">
            <w:pPr>
              <w:pStyle w:val="ListParagraph"/>
              <w:numPr>
                <w:ilvl w:val="0"/>
                <w:numId w:val="5"/>
              </w:numPr>
              <w:spacing w:line="300" w:lineRule="auto"/>
              <w:ind w:left="453" w:hanging="425"/>
              <w:jc w:val="left"/>
              <w:rPr>
                <w:rFonts w:eastAsia="Times New Roman" w:cs="Times New Roman"/>
                <w:szCs w:val="26"/>
              </w:rPr>
            </w:pPr>
            <w:r w:rsidRPr="003B5A4A">
              <w:rPr>
                <w:rFonts w:eastAsia="Times New Roman" w:cs="Times New Roman"/>
                <w:szCs w:val="26"/>
              </w:rPr>
              <w:t>Khác: __________</w:t>
            </w:r>
          </w:p>
        </w:tc>
      </w:tr>
      <w:tr w:rsidR="003B06ED" w14:paraId="1F44D8E5" w14:textId="77777777" w:rsidTr="00ED1E86">
        <w:trPr>
          <w:trHeight w:val="20"/>
        </w:trPr>
        <w:tc>
          <w:tcPr>
            <w:tcW w:w="4821" w:type="dxa"/>
            <w:vAlign w:val="center"/>
          </w:tcPr>
          <w:p w14:paraId="75DDCA93" w14:textId="77777777" w:rsidR="003B06ED" w:rsidRPr="003B5A4A" w:rsidRDefault="003B06ED" w:rsidP="00ED1E86">
            <w:pPr>
              <w:ind w:firstLine="0"/>
              <w:jc w:val="left"/>
              <w:rPr>
                <w:rFonts w:eastAsia="Times New Roman" w:cs="Times New Roman"/>
                <w:szCs w:val="26"/>
              </w:rPr>
            </w:pPr>
            <w:r w:rsidRPr="00B15BB2">
              <w:rPr>
                <w:rFonts w:eastAsia="Times New Roman" w:cs="Times New Roman"/>
                <w:szCs w:val="26"/>
              </w:rPr>
              <w:t>Anh/chị có đề xuất cải tiến nào để nâng cao hiệu quả quản lý học viên?</w:t>
            </w:r>
            <w:r w:rsidRPr="00B15BB2">
              <w:rPr>
                <w:rFonts w:eastAsia="Times New Roman" w:cs="Times New Roman"/>
                <w:szCs w:val="26"/>
              </w:rPr>
              <w:br/>
            </w:r>
          </w:p>
        </w:tc>
        <w:tc>
          <w:tcPr>
            <w:tcW w:w="4574" w:type="dxa"/>
            <w:vAlign w:val="center"/>
          </w:tcPr>
          <w:p w14:paraId="58B17332" w14:textId="77777777" w:rsidR="003B06ED" w:rsidRDefault="003B06ED" w:rsidP="003642D6">
            <w:pPr>
              <w:pStyle w:val="ListParagraph"/>
              <w:numPr>
                <w:ilvl w:val="0"/>
                <w:numId w:val="5"/>
              </w:numPr>
              <w:spacing w:line="300" w:lineRule="auto"/>
              <w:ind w:left="453" w:hanging="425"/>
              <w:jc w:val="left"/>
              <w:rPr>
                <w:rFonts w:eastAsia="Times New Roman" w:cs="Times New Roman"/>
                <w:szCs w:val="26"/>
              </w:rPr>
            </w:pPr>
            <w:r w:rsidRPr="00B15BB2">
              <w:rPr>
                <w:rFonts w:eastAsia="Times New Roman" w:cs="Times New Roman"/>
                <w:szCs w:val="26"/>
              </w:rPr>
              <w:t>Tăng cường ứng dụng công nghệ</w:t>
            </w:r>
          </w:p>
          <w:p w14:paraId="2A9D2081" w14:textId="77777777" w:rsidR="003B06ED" w:rsidRDefault="003B06ED" w:rsidP="003642D6">
            <w:pPr>
              <w:pStyle w:val="ListParagraph"/>
              <w:numPr>
                <w:ilvl w:val="0"/>
                <w:numId w:val="5"/>
              </w:numPr>
              <w:spacing w:line="300" w:lineRule="auto"/>
              <w:ind w:left="453" w:hanging="425"/>
              <w:jc w:val="left"/>
              <w:rPr>
                <w:rFonts w:eastAsia="Times New Roman" w:cs="Times New Roman"/>
                <w:szCs w:val="26"/>
              </w:rPr>
            </w:pPr>
            <w:r w:rsidRPr="00B15BB2">
              <w:rPr>
                <w:rFonts w:eastAsia="Times New Roman" w:cs="Times New Roman"/>
                <w:szCs w:val="26"/>
              </w:rPr>
              <w:t>Chuẩn hóa &amp; đơn giản hóa quy trình</w:t>
            </w:r>
          </w:p>
          <w:p w14:paraId="68F4B872" w14:textId="77777777" w:rsidR="003B06ED" w:rsidRDefault="003B06ED" w:rsidP="003642D6">
            <w:pPr>
              <w:pStyle w:val="ListParagraph"/>
              <w:numPr>
                <w:ilvl w:val="0"/>
                <w:numId w:val="5"/>
              </w:numPr>
              <w:spacing w:line="300" w:lineRule="auto"/>
              <w:ind w:left="453" w:hanging="425"/>
              <w:jc w:val="left"/>
              <w:rPr>
                <w:rFonts w:eastAsia="Times New Roman" w:cs="Times New Roman"/>
                <w:szCs w:val="26"/>
              </w:rPr>
            </w:pPr>
            <w:r w:rsidRPr="00B15BB2">
              <w:rPr>
                <w:rFonts w:eastAsia="Times New Roman" w:cs="Times New Roman"/>
                <w:szCs w:val="26"/>
              </w:rPr>
              <w:t>Đào tạo thêm cho nhân viên</w:t>
            </w:r>
          </w:p>
          <w:p w14:paraId="0F54E77A" w14:textId="77777777" w:rsidR="003B06ED" w:rsidRDefault="003B06ED" w:rsidP="003642D6">
            <w:pPr>
              <w:pStyle w:val="ListParagraph"/>
              <w:numPr>
                <w:ilvl w:val="0"/>
                <w:numId w:val="5"/>
              </w:numPr>
              <w:spacing w:line="300" w:lineRule="auto"/>
              <w:ind w:left="453" w:hanging="425"/>
              <w:jc w:val="left"/>
              <w:rPr>
                <w:rFonts w:eastAsia="Times New Roman" w:cs="Times New Roman"/>
                <w:szCs w:val="26"/>
              </w:rPr>
            </w:pPr>
            <w:r w:rsidRPr="00B15BB2">
              <w:rPr>
                <w:rFonts w:eastAsia="Times New Roman" w:cs="Times New Roman"/>
                <w:szCs w:val="26"/>
              </w:rPr>
              <w:t>Tăng cường phối hợp giữa các phòng ban</w:t>
            </w:r>
          </w:p>
          <w:p w14:paraId="4740E2AD" w14:textId="77777777" w:rsidR="003B06ED" w:rsidRPr="003B5A4A" w:rsidRDefault="003B06ED" w:rsidP="003642D6">
            <w:pPr>
              <w:pStyle w:val="ListParagraph"/>
              <w:numPr>
                <w:ilvl w:val="0"/>
                <w:numId w:val="5"/>
              </w:numPr>
              <w:spacing w:line="300" w:lineRule="auto"/>
              <w:ind w:left="453" w:hanging="425"/>
              <w:jc w:val="left"/>
              <w:rPr>
                <w:rFonts w:eastAsia="Times New Roman" w:cs="Times New Roman"/>
                <w:szCs w:val="26"/>
              </w:rPr>
            </w:pPr>
            <w:r w:rsidRPr="00B15BB2">
              <w:rPr>
                <w:rFonts w:eastAsia="Times New Roman" w:cs="Times New Roman"/>
                <w:szCs w:val="26"/>
              </w:rPr>
              <w:t>Khác: __________</w:t>
            </w:r>
          </w:p>
        </w:tc>
      </w:tr>
    </w:tbl>
    <w:p w14:paraId="0DB05E9F" w14:textId="77777777" w:rsidR="00141366" w:rsidRDefault="00E752FE" w:rsidP="009A7918">
      <w:pPr>
        <w:pStyle w:val="Heading3"/>
        <w:numPr>
          <w:ilvl w:val="0"/>
          <w:numId w:val="0"/>
        </w:numPr>
        <w:ind w:firstLine="360"/>
        <w:rPr>
          <w:b w:val="0"/>
        </w:rPr>
      </w:pPr>
      <w:bookmarkStart w:id="207" w:name="_Toc216388868"/>
      <w:r w:rsidRPr="00E752FE">
        <w:t>Mẫu phiếu 2</w:t>
      </w:r>
      <w:bookmarkEnd w:id="207"/>
    </w:p>
    <w:p w14:paraId="485A925E" w14:textId="47BF3711" w:rsidR="00141366" w:rsidRPr="00141366" w:rsidRDefault="00141366" w:rsidP="00A27E18">
      <w:pPr>
        <w:pStyle w:val="ListParagraph"/>
        <w:numPr>
          <w:ilvl w:val="0"/>
          <w:numId w:val="8"/>
        </w:numPr>
      </w:pPr>
      <w:r w:rsidRPr="00141366">
        <w:t>Đối tượng: Giảng viên đang giảng dạy.</w:t>
      </w:r>
    </w:p>
    <w:p w14:paraId="1A75CACA" w14:textId="47311C72" w:rsidR="00E752FE" w:rsidRDefault="00141366" w:rsidP="00A27E18">
      <w:pPr>
        <w:pStyle w:val="ListParagraph"/>
        <w:numPr>
          <w:ilvl w:val="0"/>
          <w:numId w:val="8"/>
        </w:numPr>
      </w:pPr>
      <w:r w:rsidRPr="00141366">
        <w:t>Chủ đề: Nghiệp vụ quản lý thông tin, bảng điểm của học viên.</w:t>
      </w:r>
    </w:p>
    <w:tbl>
      <w:tblPr>
        <w:tblStyle w:val="TableGrid"/>
        <w:tblW w:w="0" w:type="auto"/>
        <w:tblLook w:val="04A0" w:firstRow="1" w:lastRow="0" w:firstColumn="1" w:lastColumn="0" w:noHBand="0" w:noVBand="1"/>
      </w:tblPr>
      <w:tblGrid>
        <w:gridCol w:w="4613"/>
        <w:gridCol w:w="4447"/>
      </w:tblGrid>
      <w:tr w:rsidR="000F4B20" w:rsidRPr="00070B7B" w14:paraId="3DB16447" w14:textId="77777777" w:rsidTr="00ED1E86">
        <w:trPr>
          <w:trHeight w:val="20"/>
        </w:trPr>
        <w:tc>
          <w:tcPr>
            <w:tcW w:w="4821" w:type="dxa"/>
            <w:vAlign w:val="center"/>
          </w:tcPr>
          <w:p w14:paraId="70503462" w14:textId="77777777" w:rsidR="000F4B20" w:rsidRPr="00070B7B" w:rsidRDefault="000F4B20" w:rsidP="00ED1E86">
            <w:pPr>
              <w:ind w:firstLine="0"/>
              <w:jc w:val="center"/>
              <w:rPr>
                <w:b/>
                <w:bCs/>
              </w:rPr>
            </w:pPr>
            <w:r w:rsidRPr="00070B7B">
              <w:rPr>
                <w:b/>
                <w:bCs/>
              </w:rPr>
              <w:t>Câu hỏi điều tra</w:t>
            </w:r>
          </w:p>
        </w:tc>
        <w:tc>
          <w:tcPr>
            <w:tcW w:w="4574" w:type="dxa"/>
          </w:tcPr>
          <w:p w14:paraId="4FF679F4" w14:textId="77777777" w:rsidR="000F4B20" w:rsidRPr="00070B7B" w:rsidRDefault="000F4B20" w:rsidP="00ED1E86">
            <w:pPr>
              <w:ind w:firstLine="0"/>
              <w:jc w:val="center"/>
              <w:rPr>
                <w:b/>
                <w:bCs/>
              </w:rPr>
            </w:pPr>
            <w:r>
              <w:rPr>
                <w:b/>
                <w:bCs/>
              </w:rPr>
              <w:t>Câu trả lời</w:t>
            </w:r>
          </w:p>
        </w:tc>
      </w:tr>
      <w:tr w:rsidR="000F4B20" w14:paraId="33D05525" w14:textId="77777777" w:rsidTr="00ED1E86">
        <w:trPr>
          <w:trHeight w:val="20"/>
        </w:trPr>
        <w:tc>
          <w:tcPr>
            <w:tcW w:w="4821" w:type="dxa"/>
            <w:vAlign w:val="center"/>
          </w:tcPr>
          <w:p w14:paraId="5960BB14" w14:textId="77777777" w:rsidR="000F4B20" w:rsidRDefault="000F4B20" w:rsidP="00ED1E86">
            <w:pPr>
              <w:ind w:firstLine="0"/>
              <w:jc w:val="left"/>
            </w:pPr>
            <w:r w:rsidRPr="0096429A">
              <w:t>Vị trí giảng dạy hiện tại:</w:t>
            </w:r>
          </w:p>
        </w:tc>
        <w:tc>
          <w:tcPr>
            <w:tcW w:w="4574" w:type="dxa"/>
            <w:vAlign w:val="center"/>
          </w:tcPr>
          <w:p w14:paraId="6EF5CC73" w14:textId="77777777" w:rsidR="000F4B20" w:rsidRDefault="000F4B20" w:rsidP="00A27E18">
            <w:pPr>
              <w:pStyle w:val="ListParagraph"/>
              <w:numPr>
                <w:ilvl w:val="0"/>
                <w:numId w:val="9"/>
              </w:numPr>
              <w:spacing w:line="300" w:lineRule="auto"/>
              <w:ind w:left="453" w:hanging="425"/>
              <w:jc w:val="left"/>
            </w:pPr>
            <w:r w:rsidRPr="0096429A">
              <w:t>Gi</w:t>
            </w:r>
            <w:r w:rsidRPr="0096429A">
              <w:rPr>
                <w:rFonts w:cs="Times New Roman"/>
              </w:rPr>
              <w:t>á</w:t>
            </w:r>
            <w:r w:rsidRPr="0096429A">
              <w:t>o vi</w:t>
            </w:r>
            <w:r w:rsidRPr="0096429A">
              <w:rPr>
                <w:rFonts w:cs="Times New Roman"/>
              </w:rPr>
              <w:t>ê</w:t>
            </w:r>
            <w:r w:rsidRPr="0096429A">
              <w:t>n tiếng Anh toàn thời gian</w:t>
            </w:r>
          </w:p>
          <w:p w14:paraId="66B13DFA" w14:textId="77777777" w:rsidR="000F4B20" w:rsidRDefault="000F4B20" w:rsidP="00A27E18">
            <w:pPr>
              <w:pStyle w:val="ListParagraph"/>
              <w:numPr>
                <w:ilvl w:val="0"/>
                <w:numId w:val="9"/>
              </w:numPr>
              <w:spacing w:line="300" w:lineRule="auto"/>
              <w:ind w:left="453" w:hanging="425"/>
              <w:jc w:val="left"/>
            </w:pPr>
            <w:r w:rsidRPr="0096429A">
              <w:t>Gi</w:t>
            </w:r>
            <w:r w:rsidRPr="0096429A">
              <w:rPr>
                <w:rFonts w:cs="Times New Roman"/>
              </w:rPr>
              <w:t>á</w:t>
            </w:r>
            <w:r w:rsidRPr="0096429A">
              <w:t>o vi</w:t>
            </w:r>
            <w:r w:rsidRPr="0096429A">
              <w:rPr>
                <w:rFonts w:cs="Times New Roman"/>
              </w:rPr>
              <w:t>ê</w:t>
            </w:r>
            <w:r w:rsidRPr="0096429A">
              <w:t>n tiếng Anh bán thời gian</w:t>
            </w:r>
          </w:p>
          <w:p w14:paraId="38A396BB" w14:textId="77777777" w:rsidR="000F4B20" w:rsidRDefault="000F4B20" w:rsidP="00A27E18">
            <w:pPr>
              <w:pStyle w:val="ListParagraph"/>
              <w:numPr>
                <w:ilvl w:val="0"/>
                <w:numId w:val="9"/>
              </w:numPr>
              <w:spacing w:line="300" w:lineRule="auto"/>
              <w:ind w:left="453" w:hanging="425"/>
              <w:jc w:val="left"/>
            </w:pPr>
            <w:r w:rsidRPr="0096429A">
              <w:t>Trợ giảng</w:t>
            </w:r>
          </w:p>
          <w:p w14:paraId="76DA67E3" w14:textId="77777777" w:rsidR="000F4B20" w:rsidRDefault="000F4B20" w:rsidP="00A27E18">
            <w:pPr>
              <w:pStyle w:val="ListParagraph"/>
              <w:numPr>
                <w:ilvl w:val="0"/>
                <w:numId w:val="9"/>
              </w:numPr>
              <w:spacing w:line="300" w:lineRule="auto"/>
              <w:ind w:left="453" w:hanging="425"/>
              <w:jc w:val="left"/>
            </w:pPr>
            <w:r w:rsidRPr="0096429A">
              <w:t>Kh</w:t>
            </w:r>
            <w:r w:rsidRPr="0096429A">
              <w:rPr>
                <w:rFonts w:cs="Times New Roman"/>
              </w:rPr>
              <w:t>á</w:t>
            </w:r>
            <w:r w:rsidRPr="0096429A">
              <w:t>c: __________</w:t>
            </w:r>
          </w:p>
        </w:tc>
      </w:tr>
      <w:tr w:rsidR="000F4B20" w14:paraId="73746C3F" w14:textId="77777777" w:rsidTr="00ED1E86">
        <w:trPr>
          <w:trHeight w:val="20"/>
        </w:trPr>
        <w:tc>
          <w:tcPr>
            <w:tcW w:w="4821" w:type="dxa"/>
            <w:vAlign w:val="center"/>
          </w:tcPr>
          <w:p w14:paraId="5A5F32A6" w14:textId="77777777" w:rsidR="000F4B20" w:rsidRPr="0096429A" w:rsidRDefault="000F4B20" w:rsidP="00ED1E86">
            <w:pPr>
              <w:ind w:firstLine="0"/>
              <w:jc w:val="left"/>
            </w:pPr>
            <w:r w:rsidRPr="00B86A87">
              <w:t>Anh/chị thường cập nhật thông tin học viên (điểm danh, nhận xét, kết quả) bằng cách nào?</w:t>
            </w:r>
          </w:p>
        </w:tc>
        <w:tc>
          <w:tcPr>
            <w:tcW w:w="4574" w:type="dxa"/>
            <w:vAlign w:val="center"/>
          </w:tcPr>
          <w:p w14:paraId="1126EBB7" w14:textId="77777777" w:rsidR="000F4B20" w:rsidRDefault="000F4B20" w:rsidP="00A27E18">
            <w:pPr>
              <w:pStyle w:val="ListParagraph"/>
              <w:numPr>
                <w:ilvl w:val="0"/>
                <w:numId w:val="9"/>
              </w:numPr>
              <w:spacing w:line="300" w:lineRule="auto"/>
              <w:ind w:left="453" w:hanging="425"/>
              <w:jc w:val="left"/>
            </w:pPr>
            <w:r w:rsidRPr="00B86A87">
              <w:t>Phần mềm quản lý trực tuyến (CRM/ERP/ứng dụng riêng)</w:t>
            </w:r>
          </w:p>
          <w:p w14:paraId="1D2D840E" w14:textId="77777777" w:rsidR="000F4B20" w:rsidRDefault="000F4B20" w:rsidP="00A27E18">
            <w:pPr>
              <w:pStyle w:val="ListParagraph"/>
              <w:numPr>
                <w:ilvl w:val="0"/>
                <w:numId w:val="9"/>
              </w:numPr>
              <w:spacing w:line="300" w:lineRule="auto"/>
              <w:ind w:left="453" w:hanging="425"/>
              <w:jc w:val="left"/>
            </w:pPr>
            <w:r w:rsidRPr="00B86A87">
              <w:t>Excel/Google Sheets</w:t>
            </w:r>
          </w:p>
          <w:p w14:paraId="762FC5E1" w14:textId="77777777" w:rsidR="000F4B20" w:rsidRDefault="000F4B20" w:rsidP="00A27E18">
            <w:pPr>
              <w:pStyle w:val="ListParagraph"/>
              <w:numPr>
                <w:ilvl w:val="0"/>
                <w:numId w:val="9"/>
              </w:numPr>
              <w:spacing w:line="300" w:lineRule="auto"/>
              <w:ind w:left="453" w:hanging="425"/>
              <w:jc w:val="left"/>
            </w:pPr>
            <w:r w:rsidRPr="00B86A87">
              <w:t>Giấy tờ, sổ theo dõi</w:t>
            </w:r>
          </w:p>
          <w:p w14:paraId="21C73CCE" w14:textId="77777777" w:rsidR="000F4B20" w:rsidRPr="0096429A" w:rsidRDefault="000F4B20" w:rsidP="00A27E18">
            <w:pPr>
              <w:pStyle w:val="ListParagraph"/>
              <w:numPr>
                <w:ilvl w:val="0"/>
                <w:numId w:val="9"/>
              </w:numPr>
              <w:spacing w:line="300" w:lineRule="auto"/>
              <w:ind w:left="453" w:hanging="425"/>
              <w:jc w:val="left"/>
            </w:pPr>
            <w:r w:rsidRPr="00B86A87">
              <w:t>Kh</w:t>
            </w:r>
            <w:r w:rsidRPr="00B86A87">
              <w:rPr>
                <w:rFonts w:cs="Times New Roman"/>
              </w:rPr>
              <w:t>á</w:t>
            </w:r>
            <w:r w:rsidRPr="00B86A87">
              <w:t>c: __________</w:t>
            </w:r>
          </w:p>
        </w:tc>
      </w:tr>
      <w:tr w:rsidR="000F4B20" w14:paraId="0801AEB9" w14:textId="77777777" w:rsidTr="00ED1E86">
        <w:trPr>
          <w:trHeight w:val="20"/>
        </w:trPr>
        <w:tc>
          <w:tcPr>
            <w:tcW w:w="4821" w:type="dxa"/>
            <w:vAlign w:val="center"/>
          </w:tcPr>
          <w:p w14:paraId="54699CAE" w14:textId="77777777" w:rsidR="000F4B20" w:rsidRPr="00B86A87" w:rsidRDefault="000F4B20" w:rsidP="00ED1E86">
            <w:pPr>
              <w:ind w:firstLine="0"/>
              <w:jc w:val="left"/>
            </w:pPr>
            <w:r w:rsidRPr="008C68DC">
              <w:t>Mức độ rõ ràng của quy trình nhập và lưu trữ thông tin học viên hiện tại:</w:t>
            </w:r>
          </w:p>
        </w:tc>
        <w:tc>
          <w:tcPr>
            <w:tcW w:w="4574" w:type="dxa"/>
            <w:vAlign w:val="center"/>
          </w:tcPr>
          <w:p w14:paraId="72AC9959" w14:textId="77777777" w:rsidR="000F4B20" w:rsidRPr="000D5F80" w:rsidRDefault="000F4B20" w:rsidP="00A27E18">
            <w:pPr>
              <w:pStyle w:val="ListParagraph"/>
              <w:numPr>
                <w:ilvl w:val="0"/>
                <w:numId w:val="9"/>
              </w:numPr>
              <w:spacing w:line="300" w:lineRule="auto"/>
              <w:ind w:left="453" w:hanging="425"/>
              <w:jc w:val="left"/>
            </w:pPr>
            <w:r w:rsidRPr="008C68DC">
              <w:t>Rất rõ ràng</w:t>
            </w:r>
          </w:p>
          <w:p w14:paraId="6283D8E0" w14:textId="77777777" w:rsidR="000F4B20" w:rsidRPr="000D5F80" w:rsidRDefault="000F4B20" w:rsidP="00A27E18">
            <w:pPr>
              <w:pStyle w:val="ListParagraph"/>
              <w:numPr>
                <w:ilvl w:val="0"/>
                <w:numId w:val="9"/>
              </w:numPr>
              <w:spacing w:line="300" w:lineRule="auto"/>
              <w:ind w:left="453" w:hanging="425"/>
              <w:jc w:val="left"/>
            </w:pPr>
            <w:r w:rsidRPr="008C68DC">
              <w:t>Kh</w:t>
            </w:r>
            <w:r w:rsidRPr="008C68DC">
              <w:rPr>
                <w:rFonts w:cs="Times New Roman"/>
              </w:rPr>
              <w:t>á</w:t>
            </w:r>
            <w:r w:rsidRPr="008C68DC">
              <w:t xml:space="preserve"> r</w:t>
            </w:r>
            <w:r w:rsidRPr="008C68DC">
              <w:rPr>
                <w:rFonts w:cs="Times New Roman"/>
              </w:rPr>
              <w:t>õ</w:t>
            </w:r>
            <w:r w:rsidRPr="008C68DC">
              <w:t xml:space="preserve"> r</w:t>
            </w:r>
            <w:r w:rsidRPr="008C68DC">
              <w:rPr>
                <w:rFonts w:cs="Times New Roman"/>
              </w:rPr>
              <w:t>à</w:t>
            </w:r>
            <w:r w:rsidRPr="008C68DC">
              <w:t>ng</w:t>
            </w:r>
          </w:p>
          <w:p w14:paraId="7723F8CA" w14:textId="77777777" w:rsidR="000F4B20" w:rsidRPr="000D5F80" w:rsidRDefault="000F4B20" w:rsidP="00A27E18">
            <w:pPr>
              <w:pStyle w:val="ListParagraph"/>
              <w:numPr>
                <w:ilvl w:val="0"/>
                <w:numId w:val="9"/>
              </w:numPr>
              <w:spacing w:line="300" w:lineRule="auto"/>
              <w:ind w:left="453" w:hanging="425"/>
              <w:jc w:val="left"/>
            </w:pPr>
            <w:r w:rsidRPr="008C68DC">
              <w:t>Ch</w:t>
            </w:r>
            <w:r w:rsidRPr="008C68DC">
              <w:rPr>
                <w:rFonts w:cs="Times New Roman"/>
              </w:rPr>
              <w:t>ư</w:t>
            </w:r>
            <w:r w:rsidRPr="008C68DC">
              <w:t>a r</w:t>
            </w:r>
            <w:r w:rsidRPr="008C68DC">
              <w:rPr>
                <w:rFonts w:cs="Times New Roman"/>
              </w:rPr>
              <w:t>õ</w:t>
            </w:r>
            <w:r w:rsidRPr="008C68DC">
              <w:t xml:space="preserve"> r</w:t>
            </w:r>
            <w:r w:rsidRPr="008C68DC">
              <w:rPr>
                <w:rFonts w:cs="Times New Roman"/>
              </w:rPr>
              <w:t>à</w:t>
            </w:r>
            <w:r w:rsidRPr="008C68DC">
              <w:t>ng</w:t>
            </w:r>
          </w:p>
          <w:p w14:paraId="3A0C6168" w14:textId="77777777" w:rsidR="000F4B20" w:rsidRPr="0096429A" w:rsidRDefault="000F4B20" w:rsidP="00A27E18">
            <w:pPr>
              <w:pStyle w:val="ListParagraph"/>
              <w:numPr>
                <w:ilvl w:val="0"/>
                <w:numId w:val="9"/>
              </w:numPr>
              <w:spacing w:line="300" w:lineRule="auto"/>
              <w:ind w:left="453" w:hanging="425"/>
              <w:jc w:val="left"/>
            </w:pPr>
            <w:r w:rsidRPr="008C68DC">
              <w:t>Kh</w:t>
            </w:r>
            <w:r w:rsidRPr="008C68DC">
              <w:rPr>
                <w:rFonts w:cs="Times New Roman"/>
              </w:rPr>
              <w:t>ô</w:t>
            </w:r>
            <w:r w:rsidRPr="008C68DC">
              <w:t>ng c</w:t>
            </w:r>
            <w:r w:rsidRPr="008C68DC">
              <w:rPr>
                <w:rFonts w:cs="Times New Roman"/>
              </w:rPr>
              <w:t>ó</w:t>
            </w:r>
            <w:r w:rsidRPr="008C68DC">
              <w:t xml:space="preserve"> quy tr</w:t>
            </w:r>
            <w:r w:rsidRPr="008C68DC">
              <w:rPr>
                <w:rFonts w:cs="Times New Roman"/>
              </w:rPr>
              <w:t>ì</w:t>
            </w:r>
            <w:r w:rsidRPr="008C68DC">
              <w:t>nh cụ thể</w:t>
            </w:r>
          </w:p>
        </w:tc>
      </w:tr>
      <w:tr w:rsidR="000F4B20" w14:paraId="4F2E9EC2" w14:textId="77777777" w:rsidTr="00ED1E86">
        <w:trPr>
          <w:trHeight w:val="20"/>
        </w:trPr>
        <w:tc>
          <w:tcPr>
            <w:tcW w:w="4821" w:type="dxa"/>
            <w:vAlign w:val="center"/>
          </w:tcPr>
          <w:p w14:paraId="43989DD0" w14:textId="77777777" w:rsidR="000F4B20" w:rsidRPr="00581FBC" w:rsidRDefault="000F4B20" w:rsidP="00ED1E86">
            <w:pPr>
              <w:ind w:firstLine="0"/>
              <w:jc w:val="left"/>
            </w:pPr>
            <w:r w:rsidRPr="00581FBC">
              <w:t>Anh/chị thường gặp khó khăn gì khi quản lý thông tin học viên?</w:t>
            </w:r>
          </w:p>
          <w:p w14:paraId="50EB0DA7" w14:textId="77777777" w:rsidR="000F4B20" w:rsidRPr="008C68DC" w:rsidRDefault="000F4B20" w:rsidP="00ED1E86">
            <w:pPr>
              <w:ind w:firstLine="0"/>
              <w:jc w:val="left"/>
            </w:pPr>
          </w:p>
        </w:tc>
        <w:tc>
          <w:tcPr>
            <w:tcW w:w="4574" w:type="dxa"/>
            <w:vAlign w:val="center"/>
          </w:tcPr>
          <w:p w14:paraId="64779862" w14:textId="77777777" w:rsidR="000F4B20" w:rsidRPr="000D5F80" w:rsidRDefault="000F4B20" w:rsidP="00A27E18">
            <w:pPr>
              <w:pStyle w:val="ListParagraph"/>
              <w:numPr>
                <w:ilvl w:val="0"/>
                <w:numId w:val="9"/>
              </w:numPr>
              <w:spacing w:line="300" w:lineRule="auto"/>
              <w:ind w:left="453" w:hanging="425"/>
              <w:jc w:val="left"/>
            </w:pPr>
            <w:r w:rsidRPr="00581FBC">
              <w:t>Thiếu hướng dẫn cụ thể từ ban quản lý</w:t>
            </w:r>
          </w:p>
          <w:p w14:paraId="5B1DC3D6" w14:textId="77777777" w:rsidR="000F4B20" w:rsidRPr="000D5F80" w:rsidRDefault="000F4B20" w:rsidP="00A27E18">
            <w:pPr>
              <w:pStyle w:val="ListParagraph"/>
              <w:numPr>
                <w:ilvl w:val="0"/>
                <w:numId w:val="9"/>
              </w:numPr>
              <w:spacing w:line="300" w:lineRule="auto"/>
              <w:ind w:left="453" w:hanging="425"/>
              <w:jc w:val="left"/>
            </w:pPr>
            <w:r w:rsidRPr="00581FBC">
              <w:t>C</w:t>
            </w:r>
            <w:r w:rsidRPr="00581FBC">
              <w:rPr>
                <w:rFonts w:cs="Times New Roman"/>
              </w:rPr>
              <w:t>ô</w:t>
            </w:r>
            <w:r w:rsidRPr="00581FBC">
              <w:t>ng cụ nhập liệu phức tạp/khó sử dụng</w:t>
            </w:r>
          </w:p>
          <w:p w14:paraId="1FEED996" w14:textId="77777777" w:rsidR="000F4B20" w:rsidRPr="000D5F80" w:rsidRDefault="000F4B20" w:rsidP="00A27E18">
            <w:pPr>
              <w:pStyle w:val="ListParagraph"/>
              <w:numPr>
                <w:ilvl w:val="0"/>
                <w:numId w:val="9"/>
              </w:numPr>
              <w:spacing w:line="300" w:lineRule="auto"/>
              <w:ind w:left="453" w:hanging="425"/>
              <w:jc w:val="left"/>
            </w:pPr>
            <w:r w:rsidRPr="00581FBC">
              <w:t>Thiếu thời gian để nhập liệu đầy đủ</w:t>
            </w:r>
          </w:p>
          <w:p w14:paraId="291E1819" w14:textId="77777777" w:rsidR="000F4B20" w:rsidRPr="000D5F80" w:rsidRDefault="000F4B20" w:rsidP="00A27E18">
            <w:pPr>
              <w:pStyle w:val="ListParagraph"/>
              <w:numPr>
                <w:ilvl w:val="0"/>
                <w:numId w:val="9"/>
              </w:numPr>
              <w:spacing w:line="300" w:lineRule="auto"/>
              <w:ind w:left="453" w:hanging="425"/>
              <w:jc w:val="left"/>
            </w:pPr>
            <w:r w:rsidRPr="00581FBC">
              <w:t>Kh</w:t>
            </w:r>
            <w:r w:rsidRPr="00581FBC">
              <w:rPr>
                <w:rFonts w:cs="Times New Roman"/>
              </w:rPr>
              <w:t>ô</w:t>
            </w:r>
            <w:r w:rsidRPr="00581FBC">
              <w:t>ng c</w:t>
            </w:r>
            <w:r w:rsidRPr="00581FBC">
              <w:rPr>
                <w:rFonts w:cs="Times New Roman"/>
              </w:rPr>
              <w:t>ó</w:t>
            </w:r>
            <w:r w:rsidRPr="00581FBC">
              <w:t xml:space="preserve"> c</w:t>
            </w:r>
            <w:r w:rsidRPr="00581FBC">
              <w:rPr>
                <w:rFonts w:cs="Times New Roman"/>
              </w:rPr>
              <w:t>ô</w:t>
            </w:r>
            <w:r w:rsidRPr="00581FBC">
              <w:t>ng cụ hỗ trợ phù hợp</w:t>
            </w:r>
          </w:p>
          <w:p w14:paraId="028F514D" w14:textId="77777777" w:rsidR="000F4B20" w:rsidRPr="0096429A" w:rsidRDefault="000F4B20" w:rsidP="00A27E18">
            <w:pPr>
              <w:pStyle w:val="ListParagraph"/>
              <w:numPr>
                <w:ilvl w:val="0"/>
                <w:numId w:val="9"/>
              </w:numPr>
              <w:spacing w:line="300" w:lineRule="auto"/>
              <w:ind w:left="453" w:hanging="425"/>
              <w:jc w:val="left"/>
            </w:pPr>
            <w:r w:rsidRPr="00581FBC">
              <w:t>Kh</w:t>
            </w:r>
            <w:r w:rsidRPr="00581FBC">
              <w:rPr>
                <w:rFonts w:cs="Times New Roman"/>
              </w:rPr>
              <w:t>á</w:t>
            </w:r>
            <w:r w:rsidRPr="00581FBC">
              <w:t>c: __________</w:t>
            </w:r>
          </w:p>
        </w:tc>
      </w:tr>
      <w:tr w:rsidR="000F4B20" w14:paraId="75DB4BA9" w14:textId="77777777" w:rsidTr="00ED1E86">
        <w:trPr>
          <w:trHeight w:val="20"/>
        </w:trPr>
        <w:tc>
          <w:tcPr>
            <w:tcW w:w="4821" w:type="dxa"/>
            <w:vAlign w:val="center"/>
          </w:tcPr>
          <w:p w14:paraId="4A8D63A0" w14:textId="77777777" w:rsidR="000F4B20" w:rsidRPr="00581FBC" w:rsidRDefault="000F4B20" w:rsidP="00ED1E86">
            <w:pPr>
              <w:ind w:firstLine="0"/>
              <w:jc w:val="left"/>
            </w:pPr>
            <w:r w:rsidRPr="00D31AFC">
              <w:t>Việc nhập và quản lý điểm số học viên hiện tại được thực hiện:</w:t>
            </w:r>
          </w:p>
        </w:tc>
        <w:tc>
          <w:tcPr>
            <w:tcW w:w="4574" w:type="dxa"/>
            <w:vAlign w:val="center"/>
          </w:tcPr>
          <w:p w14:paraId="2D33D83A" w14:textId="77777777" w:rsidR="000F4B20" w:rsidRPr="000D5F80" w:rsidRDefault="000F4B20" w:rsidP="00A27E18">
            <w:pPr>
              <w:pStyle w:val="ListParagraph"/>
              <w:numPr>
                <w:ilvl w:val="0"/>
                <w:numId w:val="9"/>
              </w:numPr>
              <w:spacing w:line="300" w:lineRule="auto"/>
              <w:ind w:left="453" w:hanging="425"/>
              <w:jc w:val="left"/>
            </w:pPr>
            <w:r w:rsidRPr="00D31AFC">
              <w:t>Trực tiếp trên phần mềm trung tâm</w:t>
            </w:r>
          </w:p>
          <w:p w14:paraId="38FB0083" w14:textId="77777777" w:rsidR="000F4B20" w:rsidRPr="000D5F80" w:rsidRDefault="000F4B20" w:rsidP="00A27E18">
            <w:pPr>
              <w:pStyle w:val="ListParagraph"/>
              <w:numPr>
                <w:ilvl w:val="0"/>
                <w:numId w:val="9"/>
              </w:numPr>
              <w:spacing w:line="300" w:lineRule="auto"/>
              <w:ind w:left="453" w:hanging="425"/>
              <w:jc w:val="left"/>
            </w:pPr>
            <w:r w:rsidRPr="00D31AFC">
              <w:t>Qua bảng tính (Excel/Google Sheets)</w:t>
            </w:r>
          </w:p>
          <w:p w14:paraId="104F7A75" w14:textId="77777777" w:rsidR="000F4B20" w:rsidRPr="000D5F80" w:rsidRDefault="000F4B20" w:rsidP="00A27E18">
            <w:pPr>
              <w:pStyle w:val="ListParagraph"/>
              <w:numPr>
                <w:ilvl w:val="0"/>
                <w:numId w:val="9"/>
              </w:numPr>
              <w:spacing w:line="300" w:lineRule="auto"/>
              <w:ind w:left="453" w:hanging="425"/>
              <w:jc w:val="left"/>
            </w:pPr>
            <w:r w:rsidRPr="00D31AFC">
              <w:t xml:space="preserve"> Nộp bản cứng (giấy tờ) cho bộ phận học vụ</w:t>
            </w:r>
          </w:p>
          <w:p w14:paraId="54199E50" w14:textId="77777777" w:rsidR="000F4B20" w:rsidRPr="0096429A" w:rsidRDefault="000F4B20" w:rsidP="00A27E18">
            <w:pPr>
              <w:pStyle w:val="ListParagraph"/>
              <w:numPr>
                <w:ilvl w:val="0"/>
                <w:numId w:val="9"/>
              </w:numPr>
              <w:spacing w:line="300" w:lineRule="auto"/>
              <w:ind w:left="453" w:hanging="425"/>
              <w:jc w:val="left"/>
            </w:pPr>
            <w:r w:rsidRPr="00D31AFC">
              <w:t>Kh</w:t>
            </w:r>
            <w:r w:rsidRPr="00D31AFC">
              <w:rPr>
                <w:rFonts w:cs="Times New Roman"/>
              </w:rPr>
              <w:t>á</w:t>
            </w:r>
            <w:r w:rsidRPr="00D31AFC">
              <w:t>c: __________</w:t>
            </w:r>
          </w:p>
        </w:tc>
      </w:tr>
      <w:tr w:rsidR="000F4B20" w14:paraId="48A5708C" w14:textId="77777777" w:rsidTr="00ED1E86">
        <w:trPr>
          <w:trHeight w:val="20"/>
        </w:trPr>
        <w:tc>
          <w:tcPr>
            <w:tcW w:w="4821" w:type="dxa"/>
            <w:vAlign w:val="center"/>
          </w:tcPr>
          <w:p w14:paraId="78F2821C" w14:textId="77777777" w:rsidR="000F4B20" w:rsidRPr="00D31AFC" w:rsidRDefault="000F4B20" w:rsidP="00ED1E86">
            <w:pPr>
              <w:ind w:firstLine="0"/>
              <w:jc w:val="left"/>
            </w:pPr>
            <w:r w:rsidRPr="00933189">
              <w:t>Tần suất báo cáo điểm/tiến độ học tập học viên:</w:t>
            </w:r>
          </w:p>
        </w:tc>
        <w:tc>
          <w:tcPr>
            <w:tcW w:w="4574" w:type="dxa"/>
            <w:vAlign w:val="center"/>
          </w:tcPr>
          <w:p w14:paraId="0A7665C9" w14:textId="77777777" w:rsidR="000F4B20" w:rsidRPr="000D5F80" w:rsidRDefault="000F4B20" w:rsidP="00A27E18">
            <w:pPr>
              <w:pStyle w:val="ListParagraph"/>
              <w:numPr>
                <w:ilvl w:val="0"/>
                <w:numId w:val="9"/>
              </w:numPr>
              <w:spacing w:line="300" w:lineRule="auto"/>
              <w:ind w:left="453" w:hanging="425"/>
              <w:jc w:val="left"/>
            </w:pPr>
            <w:r w:rsidRPr="00933189">
              <w:t>Sau mỗi buổi học</w:t>
            </w:r>
          </w:p>
          <w:p w14:paraId="7B2B7C00" w14:textId="77777777" w:rsidR="000F4B20" w:rsidRPr="000D5F80" w:rsidRDefault="000F4B20" w:rsidP="00A27E18">
            <w:pPr>
              <w:pStyle w:val="ListParagraph"/>
              <w:numPr>
                <w:ilvl w:val="0"/>
                <w:numId w:val="9"/>
              </w:numPr>
              <w:spacing w:line="300" w:lineRule="auto"/>
              <w:ind w:left="453" w:hanging="425"/>
              <w:jc w:val="left"/>
            </w:pPr>
            <w:r w:rsidRPr="00933189">
              <w:t>H</w:t>
            </w:r>
            <w:r w:rsidRPr="00933189">
              <w:rPr>
                <w:rFonts w:cs="Times New Roman"/>
              </w:rPr>
              <w:t>à</w:t>
            </w:r>
            <w:r w:rsidRPr="00933189">
              <w:t>ng tuần</w:t>
            </w:r>
          </w:p>
          <w:p w14:paraId="4E40FDBE" w14:textId="77777777" w:rsidR="000F4B20" w:rsidRPr="000D5F80" w:rsidRDefault="000F4B20" w:rsidP="00A27E18">
            <w:pPr>
              <w:pStyle w:val="ListParagraph"/>
              <w:numPr>
                <w:ilvl w:val="0"/>
                <w:numId w:val="9"/>
              </w:numPr>
              <w:spacing w:line="300" w:lineRule="auto"/>
              <w:ind w:left="453" w:hanging="425"/>
              <w:jc w:val="left"/>
            </w:pPr>
            <w:r w:rsidRPr="00933189">
              <w:t>Theo từng khóa học/đợt kiểm tra</w:t>
            </w:r>
          </w:p>
          <w:p w14:paraId="2E5331AC" w14:textId="77777777" w:rsidR="000F4B20" w:rsidRPr="0096429A" w:rsidRDefault="000F4B20" w:rsidP="00A27E18">
            <w:pPr>
              <w:pStyle w:val="ListParagraph"/>
              <w:numPr>
                <w:ilvl w:val="0"/>
                <w:numId w:val="9"/>
              </w:numPr>
              <w:spacing w:line="300" w:lineRule="auto"/>
              <w:ind w:left="453" w:hanging="425"/>
              <w:jc w:val="left"/>
            </w:pPr>
            <w:r w:rsidRPr="00933189">
              <w:t>Kh</w:t>
            </w:r>
            <w:r w:rsidRPr="00933189">
              <w:rPr>
                <w:rFonts w:cs="Times New Roman"/>
              </w:rPr>
              <w:t>ô</w:t>
            </w:r>
            <w:r w:rsidRPr="00933189">
              <w:t>ng cố định</w:t>
            </w:r>
          </w:p>
        </w:tc>
      </w:tr>
      <w:tr w:rsidR="000F4B20" w14:paraId="49696BFE" w14:textId="77777777" w:rsidTr="00ED1E86">
        <w:trPr>
          <w:trHeight w:val="20"/>
        </w:trPr>
        <w:tc>
          <w:tcPr>
            <w:tcW w:w="4821" w:type="dxa"/>
            <w:vAlign w:val="center"/>
          </w:tcPr>
          <w:p w14:paraId="0DDB7544" w14:textId="77777777" w:rsidR="000F4B20" w:rsidRPr="00933189" w:rsidRDefault="000F4B20" w:rsidP="00ED1E86">
            <w:pPr>
              <w:ind w:firstLine="0"/>
              <w:jc w:val="left"/>
            </w:pPr>
            <w:r w:rsidRPr="00CD6599">
              <w:t>Anh/chị đánh giá mức độ thuận tiện của hệ thống quản lý điểm số hiện tại:</w:t>
            </w:r>
          </w:p>
        </w:tc>
        <w:tc>
          <w:tcPr>
            <w:tcW w:w="4574" w:type="dxa"/>
            <w:vAlign w:val="center"/>
          </w:tcPr>
          <w:p w14:paraId="372E7357" w14:textId="77777777" w:rsidR="000F4B20" w:rsidRPr="000D5F80" w:rsidRDefault="000F4B20" w:rsidP="00A27E18">
            <w:pPr>
              <w:pStyle w:val="ListParagraph"/>
              <w:numPr>
                <w:ilvl w:val="0"/>
                <w:numId w:val="9"/>
              </w:numPr>
              <w:spacing w:line="300" w:lineRule="auto"/>
              <w:ind w:left="453" w:hanging="425"/>
              <w:jc w:val="left"/>
            </w:pPr>
            <w:r w:rsidRPr="00CD6599">
              <w:t>Rất thuận tiện</w:t>
            </w:r>
          </w:p>
          <w:p w14:paraId="0C0BAEF2" w14:textId="77777777" w:rsidR="000F4B20" w:rsidRPr="000D5F80" w:rsidRDefault="000F4B20" w:rsidP="00A27E18">
            <w:pPr>
              <w:pStyle w:val="ListParagraph"/>
              <w:numPr>
                <w:ilvl w:val="0"/>
                <w:numId w:val="9"/>
              </w:numPr>
              <w:spacing w:line="300" w:lineRule="auto"/>
              <w:ind w:left="453" w:hanging="425"/>
              <w:jc w:val="left"/>
            </w:pPr>
            <w:r w:rsidRPr="00CD6599">
              <w:t>Kh</w:t>
            </w:r>
            <w:r w:rsidRPr="00CD6599">
              <w:rPr>
                <w:rFonts w:cs="Times New Roman"/>
              </w:rPr>
              <w:t>á</w:t>
            </w:r>
            <w:r w:rsidRPr="00CD6599">
              <w:t xml:space="preserve"> thuận tiện</w:t>
            </w:r>
          </w:p>
          <w:p w14:paraId="37432154" w14:textId="77777777" w:rsidR="000F4B20" w:rsidRPr="000D5F80" w:rsidRDefault="000F4B20" w:rsidP="00A27E18">
            <w:pPr>
              <w:pStyle w:val="ListParagraph"/>
              <w:numPr>
                <w:ilvl w:val="0"/>
                <w:numId w:val="9"/>
              </w:numPr>
              <w:spacing w:line="300" w:lineRule="auto"/>
              <w:ind w:left="453" w:hanging="425"/>
              <w:jc w:val="left"/>
            </w:pPr>
            <w:r w:rsidRPr="00CD6599">
              <w:t>B</w:t>
            </w:r>
            <w:r w:rsidRPr="00CD6599">
              <w:rPr>
                <w:rFonts w:cs="Times New Roman"/>
              </w:rPr>
              <w:t>ì</w:t>
            </w:r>
            <w:r w:rsidRPr="00CD6599">
              <w:t>nh th</w:t>
            </w:r>
            <w:r w:rsidRPr="00CD6599">
              <w:rPr>
                <w:rFonts w:cs="Times New Roman"/>
              </w:rPr>
              <w:t>ư</w:t>
            </w:r>
            <w:r w:rsidRPr="00CD6599">
              <w:t>ờng</w:t>
            </w:r>
          </w:p>
          <w:p w14:paraId="25625BD3" w14:textId="77777777" w:rsidR="000F4B20" w:rsidRPr="0096429A" w:rsidRDefault="000F4B20" w:rsidP="00A27E18">
            <w:pPr>
              <w:pStyle w:val="ListParagraph"/>
              <w:numPr>
                <w:ilvl w:val="0"/>
                <w:numId w:val="9"/>
              </w:numPr>
              <w:spacing w:line="300" w:lineRule="auto"/>
              <w:ind w:left="453" w:hanging="425"/>
              <w:jc w:val="left"/>
            </w:pPr>
            <w:r w:rsidRPr="00CD6599">
              <w:t>Kh</w:t>
            </w:r>
            <w:r w:rsidRPr="00CD6599">
              <w:rPr>
                <w:rFonts w:cs="Times New Roman"/>
              </w:rPr>
              <w:t>ó</w:t>
            </w:r>
            <w:r w:rsidRPr="00CD6599">
              <w:t xml:space="preserve"> sử dụng</w:t>
            </w:r>
          </w:p>
        </w:tc>
      </w:tr>
      <w:tr w:rsidR="000F4B20" w14:paraId="7586CB45" w14:textId="77777777" w:rsidTr="00ED1E86">
        <w:trPr>
          <w:trHeight w:val="20"/>
        </w:trPr>
        <w:tc>
          <w:tcPr>
            <w:tcW w:w="4821" w:type="dxa"/>
            <w:vAlign w:val="center"/>
          </w:tcPr>
          <w:p w14:paraId="6C60CDE8" w14:textId="77777777" w:rsidR="000F4B20" w:rsidRPr="00CD6599" w:rsidRDefault="000F4B20" w:rsidP="00ED1E86">
            <w:pPr>
              <w:ind w:firstLine="0"/>
              <w:jc w:val="left"/>
            </w:pPr>
            <w:r w:rsidRPr="00A273FF">
              <w:t>Theo anh/chị, mức độ minh bạch và chính xác của việc quản lý điểm số hiện nay:</w:t>
            </w:r>
          </w:p>
        </w:tc>
        <w:tc>
          <w:tcPr>
            <w:tcW w:w="4574" w:type="dxa"/>
            <w:vAlign w:val="center"/>
          </w:tcPr>
          <w:p w14:paraId="58C826EE" w14:textId="77777777" w:rsidR="000F4B20" w:rsidRPr="000D5F80" w:rsidRDefault="000F4B20" w:rsidP="00A27E18">
            <w:pPr>
              <w:pStyle w:val="ListParagraph"/>
              <w:numPr>
                <w:ilvl w:val="0"/>
                <w:numId w:val="9"/>
              </w:numPr>
              <w:spacing w:line="300" w:lineRule="auto"/>
              <w:ind w:left="453" w:hanging="425"/>
              <w:jc w:val="left"/>
            </w:pPr>
            <w:r w:rsidRPr="00A273FF">
              <w:t>Rất cao</w:t>
            </w:r>
          </w:p>
          <w:p w14:paraId="118A56CC" w14:textId="77777777" w:rsidR="000F4B20" w:rsidRPr="000D5F80" w:rsidRDefault="000F4B20" w:rsidP="00A27E18">
            <w:pPr>
              <w:pStyle w:val="ListParagraph"/>
              <w:numPr>
                <w:ilvl w:val="0"/>
                <w:numId w:val="9"/>
              </w:numPr>
              <w:spacing w:line="300" w:lineRule="auto"/>
              <w:ind w:left="453" w:hanging="425"/>
              <w:jc w:val="left"/>
            </w:pPr>
            <w:r w:rsidRPr="00A273FF">
              <w:t>Kh</w:t>
            </w:r>
            <w:r w:rsidRPr="00A273FF">
              <w:rPr>
                <w:rFonts w:cs="Times New Roman"/>
              </w:rPr>
              <w:t>á</w:t>
            </w:r>
            <w:r w:rsidRPr="00A273FF">
              <w:t xml:space="preserve"> cao</w:t>
            </w:r>
          </w:p>
          <w:p w14:paraId="03309DE4" w14:textId="77777777" w:rsidR="000F4B20" w:rsidRPr="000D5F80" w:rsidRDefault="000F4B20" w:rsidP="00A27E18">
            <w:pPr>
              <w:pStyle w:val="ListParagraph"/>
              <w:numPr>
                <w:ilvl w:val="0"/>
                <w:numId w:val="9"/>
              </w:numPr>
              <w:spacing w:line="300" w:lineRule="auto"/>
              <w:ind w:left="453" w:hanging="425"/>
              <w:jc w:val="left"/>
            </w:pPr>
            <w:r w:rsidRPr="00A273FF">
              <w:t>B</w:t>
            </w:r>
            <w:r w:rsidRPr="00A273FF">
              <w:rPr>
                <w:rFonts w:cs="Times New Roman"/>
              </w:rPr>
              <w:t>ì</w:t>
            </w:r>
            <w:r w:rsidRPr="00A273FF">
              <w:t>nh th</w:t>
            </w:r>
            <w:r w:rsidRPr="00A273FF">
              <w:rPr>
                <w:rFonts w:cs="Times New Roman"/>
              </w:rPr>
              <w:t>ư</w:t>
            </w:r>
            <w:r w:rsidRPr="00A273FF">
              <w:t>ờng</w:t>
            </w:r>
          </w:p>
          <w:p w14:paraId="7B25D5C4" w14:textId="77777777" w:rsidR="000F4B20" w:rsidRPr="0096429A" w:rsidRDefault="000F4B20" w:rsidP="00A27E18">
            <w:pPr>
              <w:pStyle w:val="ListParagraph"/>
              <w:numPr>
                <w:ilvl w:val="0"/>
                <w:numId w:val="9"/>
              </w:numPr>
              <w:spacing w:line="300" w:lineRule="auto"/>
              <w:ind w:left="453" w:hanging="425"/>
              <w:jc w:val="left"/>
            </w:pPr>
            <w:r w:rsidRPr="00A273FF">
              <w:t>C</w:t>
            </w:r>
            <w:r w:rsidRPr="00A273FF">
              <w:rPr>
                <w:rFonts w:cs="Times New Roman"/>
              </w:rPr>
              <w:t>ò</w:t>
            </w:r>
            <w:r w:rsidRPr="00A273FF">
              <w:t>n nhiều sai sót</w:t>
            </w:r>
          </w:p>
        </w:tc>
      </w:tr>
      <w:tr w:rsidR="000F4B20" w14:paraId="509C7244" w14:textId="77777777" w:rsidTr="00ED1E86">
        <w:trPr>
          <w:trHeight w:val="20"/>
        </w:trPr>
        <w:tc>
          <w:tcPr>
            <w:tcW w:w="4821" w:type="dxa"/>
            <w:vAlign w:val="center"/>
          </w:tcPr>
          <w:p w14:paraId="4F310BC7" w14:textId="77777777" w:rsidR="000F4B20" w:rsidRPr="00A273FF" w:rsidRDefault="000F4B20" w:rsidP="00ED1E86">
            <w:pPr>
              <w:ind w:firstLine="0"/>
              <w:jc w:val="left"/>
            </w:pPr>
            <w:r w:rsidRPr="00F62A4F">
              <w:t>Theo anh/chị, yếu tố nào cần được cải thiện nhất trong quản lý thông tin &amp; điểm số học viên?</w:t>
            </w:r>
          </w:p>
        </w:tc>
        <w:tc>
          <w:tcPr>
            <w:tcW w:w="4574" w:type="dxa"/>
            <w:vAlign w:val="center"/>
          </w:tcPr>
          <w:p w14:paraId="279DB8EC" w14:textId="77777777" w:rsidR="000F4B20" w:rsidRPr="000D5F80" w:rsidRDefault="000F4B20" w:rsidP="00A27E18">
            <w:pPr>
              <w:pStyle w:val="ListParagraph"/>
              <w:numPr>
                <w:ilvl w:val="0"/>
                <w:numId w:val="9"/>
              </w:numPr>
              <w:spacing w:line="300" w:lineRule="auto"/>
              <w:ind w:left="453" w:hanging="425"/>
              <w:jc w:val="left"/>
            </w:pPr>
            <w:r w:rsidRPr="00F62A4F">
              <w:t>Giao diện/phần mềm quản lý</w:t>
            </w:r>
          </w:p>
          <w:p w14:paraId="68CBF13A" w14:textId="77777777" w:rsidR="000F4B20" w:rsidRPr="000D5F80" w:rsidRDefault="000F4B20" w:rsidP="00A27E18">
            <w:pPr>
              <w:pStyle w:val="ListParagraph"/>
              <w:numPr>
                <w:ilvl w:val="0"/>
                <w:numId w:val="9"/>
              </w:numPr>
              <w:spacing w:line="300" w:lineRule="auto"/>
              <w:ind w:left="453" w:hanging="425"/>
              <w:jc w:val="left"/>
            </w:pPr>
            <w:r w:rsidRPr="00F62A4F">
              <w:t>Quy tr</w:t>
            </w:r>
            <w:r w:rsidRPr="00F62A4F">
              <w:rPr>
                <w:rFonts w:cs="Times New Roman"/>
              </w:rPr>
              <w:t>ì</w:t>
            </w:r>
            <w:r w:rsidRPr="00F62A4F">
              <w:t>nh nhập &amp; báo cáo</w:t>
            </w:r>
          </w:p>
          <w:p w14:paraId="72F22073" w14:textId="77777777" w:rsidR="000F4B20" w:rsidRPr="000D5F80" w:rsidRDefault="000F4B20" w:rsidP="00A27E18">
            <w:pPr>
              <w:pStyle w:val="ListParagraph"/>
              <w:numPr>
                <w:ilvl w:val="0"/>
                <w:numId w:val="9"/>
              </w:numPr>
              <w:spacing w:line="300" w:lineRule="auto"/>
              <w:ind w:left="453" w:hanging="425"/>
              <w:jc w:val="left"/>
            </w:pPr>
            <w:r w:rsidRPr="00F62A4F">
              <w:t>H</w:t>
            </w:r>
            <w:r w:rsidRPr="00F62A4F">
              <w:rPr>
                <w:rFonts w:cs="Times New Roman"/>
              </w:rPr>
              <w:t>ư</w:t>
            </w:r>
            <w:r w:rsidRPr="00F62A4F">
              <w:t>ớng dẫn &amp; đào tạo cho giáo viên</w:t>
            </w:r>
          </w:p>
          <w:p w14:paraId="4DD3C893" w14:textId="77777777" w:rsidR="000F4B20" w:rsidRPr="000D5F80" w:rsidRDefault="000F4B20" w:rsidP="00A27E18">
            <w:pPr>
              <w:pStyle w:val="ListParagraph"/>
              <w:numPr>
                <w:ilvl w:val="0"/>
                <w:numId w:val="9"/>
              </w:numPr>
              <w:spacing w:line="300" w:lineRule="auto"/>
              <w:ind w:left="453" w:hanging="425"/>
              <w:jc w:val="left"/>
            </w:pPr>
            <w:r w:rsidRPr="00F62A4F">
              <w:t>T</w:t>
            </w:r>
            <w:r w:rsidRPr="00F62A4F">
              <w:rPr>
                <w:rFonts w:cs="Times New Roman"/>
              </w:rPr>
              <w:t>ă</w:t>
            </w:r>
            <w:r w:rsidRPr="00F62A4F">
              <w:t>ng hỗ trợ từ nhân viên học vụ</w:t>
            </w:r>
          </w:p>
          <w:p w14:paraId="50C27F5A" w14:textId="77777777" w:rsidR="000F4B20" w:rsidRPr="0096429A" w:rsidRDefault="000F4B20" w:rsidP="00A27E18">
            <w:pPr>
              <w:pStyle w:val="ListParagraph"/>
              <w:numPr>
                <w:ilvl w:val="0"/>
                <w:numId w:val="9"/>
              </w:numPr>
              <w:spacing w:line="300" w:lineRule="auto"/>
              <w:ind w:left="453" w:hanging="425"/>
              <w:jc w:val="left"/>
            </w:pPr>
            <w:r w:rsidRPr="00F62A4F">
              <w:t>Kh</w:t>
            </w:r>
            <w:r w:rsidRPr="00F62A4F">
              <w:rPr>
                <w:rFonts w:cs="Times New Roman"/>
              </w:rPr>
              <w:t>á</w:t>
            </w:r>
            <w:r w:rsidRPr="00F62A4F">
              <w:t>c: __________</w:t>
            </w:r>
          </w:p>
        </w:tc>
      </w:tr>
      <w:tr w:rsidR="000F4B20" w14:paraId="06FECE47" w14:textId="77777777" w:rsidTr="00ED1E86">
        <w:trPr>
          <w:trHeight w:val="20"/>
        </w:trPr>
        <w:tc>
          <w:tcPr>
            <w:tcW w:w="4821" w:type="dxa"/>
            <w:vAlign w:val="center"/>
          </w:tcPr>
          <w:p w14:paraId="1CD87AFD" w14:textId="77777777" w:rsidR="000F4B20" w:rsidRPr="00F62A4F" w:rsidRDefault="000F4B20" w:rsidP="00ED1E86">
            <w:pPr>
              <w:ind w:firstLine="0"/>
              <w:jc w:val="left"/>
            </w:pPr>
            <w:r w:rsidRPr="000D5F80">
              <w:t>Anh/chị mong muốn trong tương lai trung tâm sẽ:</w:t>
            </w:r>
          </w:p>
        </w:tc>
        <w:tc>
          <w:tcPr>
            <w:tcW w:w="4574" w:type="dxa"/>
            <w:vAlign w:val="center"/>
          </w:tcPr>
          <w:p w14:paraId="37F2FF0C" w14:textId="77777777" w:rsidR="000F4B20" w:rsidRPr="000D5F80" w:rsidRDefault="000F4B20" w:rsidP="00A27E18">
            <w:pPr>
              <w:pStyle w:val="ListParagraph"/>
              <w:numPr>
                <w:ilvl w:val="0"/>
                <w:numId w:val="9"/>
              </w:numPr>
              <w:spacing w:line="300" w:lineRule="auto"/>
              <w:ind w:left="453" w:hanging="425"/>
              <w:jc w:val="left"/>
            </w:pPr>
            <w:r w:rsidRPr="000D5F80">
              <w:t>Ứng dụng phần mềm quản lý chuyên nghiệp hơn</w:t>
            </w:r>
          </w:p>
          <w:p w14:paraId="002F3F9D" w14:textId="77777777" w:rsidR="000F4B20" w:rsidRPr="000D5F80" w:rsidRDefault="000F4B20" w:rsidP="00A27E18">
            <w:pPr>
              <w:pStyle w:val="ListParagraph"/>
              <w:numPr>
                <w:ilvl w:val="0"/>
                <w:numId w:val="9"/>
              </w:numPr>
              <w:spacing w:line="300" w:lineRule="auto"/>
              <w:ind w:left="453" w:hanging="425"/>
              <w:jc w:val="left"/>
            </w:pPr>
            <w:r w:rsidRPr="000D5F80">
              <w:t>T</w:t>
            </w:r>
            <w:r w:rsidRPr="000D5F80">
              <w:rPr>
                <w:rFonts w:cs="Times New Roman"/>
              </w:rPr>
              <w:t>í</w:t>
            </w:r>
            <w:r w:rsidRPr="000D5F80">
              <w:t>ch hợp hệ thống báo cáo tự động</w:t>
            </w:r>
          </w:p>
          <w:p w14:paraId="2FA80BC1" w14:textId="77777777" w:rsidR="000F4B20" w:rsidRPr="000D5F80" w:rsidRDefault="000F4B20" w:rsidP="00A27E18">
            <w:pPr>
              <w:pStyle w:val="ListParagraph"/>
              <w:numPr>
                <w:ilvl w:val="0"/>
                <w:numId w:val="9"/>
              </w:numPr>
              <w:spacing w:line="300" w:lineRule="auto"/>
              <w:ind w:left="453" w:hanging="425"/>
              <w:jc w:val="left"/>
            </w:pPr>
            <w:r w:rsidRPr="000D5F80">
              <w:t>Giảm tải khâu nhập liệu cho giáo viên</w:t>
            </w:r>
          </w:p>
          <w:p w14:paraId="5CD7BAE9" w14:textId="77777777" w:rsidR="000F4B20" w:rsidRPr="000D5F80" w:rsidRDefault="000F4B20" w:rsidP="00A27E18">
            <w:pPr>
              <w:pStyle w:val="ListParagraph"/>
              <w:numPr>
                <w:ilvl w:val="0"/>
                <w:numId w:val="9"/>
              </w:numPr>
              <w:spacing w:line="300" w:lineRule="auto"/>
              <w:ind w:left="453" w:hanging="425"/>
              <w:jc w:val="left"/>
            </w:pPr>
            <w:r w:rsidRPr="000D5F80">
              <w:t>C</w:t>
            </w:r>
            <w:r w:rsidRPr="000D5F80">
              <w:rPr>
                <w:rFonts w:cs="Times New Roman"/>
              </w:rPr>
              <w:t>ó</w:t>
            </w:r>
            <w:r w:rsidRPr="000D5F80">
              <w:t xml:space="preserve"> bộ phận chuyên trách xử lý điểm số, thông tin học viên</w:t>
            </w:r>
          </w:p>
          <w:p w14:paraId="5B2A7607" w14:textId="77777777" w:rsidR="000F4B20" w:rsidRPr="0096429A" w:rsidRDefault="000F4B20" w:rsidP="00A27E18">
            <w:pPr>
              <w:pStyle w:val="ListParagraph"/>
              <w:numPr>
                <w:ilvl w:val="0"/>
                <w:numId w:val="9"/>
              </w:numPr>
              <w:spacing w:line="300" w:lineRule="auto"/>
              <w:ind w:left="453" w:hanging="425"/>
              <w:jc w:val="left"/>
            </w:pPr>
            <w:r w:rsidRPr="000D5F80">
              <w:t>Kh</w:t>
            </w:r>
            <w:r w:rsidRPr="000D5F80">
              <w:rPr>
                <w:rFonts w:cs="Times New Roman"/>
              </w:rPr>
              <w:t>á</w:t>
            </w:r>
            <w:r w:rsidRPr="000D5F80">
              <w:t>c: __________</w:t>
            </w:r>
          </w:p>
        </w:tc>
      </w:tr>
    </w:tbl>
    <w:p w14:paraId="0C4CEF69" w14:textId="40A3004B" w:rsidR="000F4B20" w:rsidRDefault="0040278A" w:rsidP="00250F5F">
      <w:pPr>
        <w:pStyle w:val="Heading3"/>
        <w:numPr>
          <w:ilvl w:val="0"/>
          <w:numId w:val="0"/>
        </w:numPr>
        <w:rPr>
          <w:b w:val="0"/>
        </w:rPr>
      </w:pPr>
      <w:bookmarkStart w:id="208" w:name="_Toc216388869"/>
      <w:r w:rsidRPr="0040278A">
        <w:t>Mẫu phiếu 3</w:t>
      </w:r>
      <w:bookmarkEnd w:id="208"/>
    </w:p>
    <w:p w14:paraId="0EDB6147" w14:textId="7FCB2101" w:rsidR="009638DF" w:rsidRPr="009638DF" w:rsidRDefault="009638DF" w:rsidP="00A27E18">
      <w:pPr>
        <w:pStyle w:val="ListParagraph"/>
        <w:numPr>
          <w:ilvl w:val="0"/>
          <w:numId w:val="10"/>
        </w:numPr>
      </w:pPr>
      <w:r w:rsidRPr="009638DF">
        <w:t>Đối tượng: Nhân viên tư vấn tuyển sinh/nhân viên làm việc tại các chức vụ khác tại trung tâm.</w:t>
      </w:r>
    </w:p>
    <w:p w14:paraId="124B3EA1" w14:textId="4D7E9968" w:rsidR="0040278A" w:rsidRDefault="009638DF" w:rsidP="00A27E18">
      <w:pPr>
        <w:pStyle w:val="ListParagraph"/>
        <w:numPr>
          <w:ilvl w:val="0"/>
          <w:numId w:val="10"/>
        </w:numPr>
      </w:pPr>
      <w:r w:rsidRPr="009638DF">
        <w:t>Chủ đề: Nghiệp vụ quản lý thông tin, tài chính của học viên, khóa học và lớp học đang vận hành.</w:t>
      </w:r>
    </w:p>
    <w:tbl>
      <w:tblPr>
        <w:tblStyle w:val="TableGrid"/>
        <w:tblW w:w="0" w:type="auto"/>
        <w:tblLook w:val="04A0" w:firstRow="1" w:lastRow="0" w:firstColumn="1" w:lastColumn="0" w:noHBand="0" w:noVBand="1"/>
      </w:tblPr>
      <w:tblGrid>
        <w:gridCol w:w="4621"/>
        <w:gridCol w:w="4439"/>
      </w:tblGrid>
      <w:tr w:rsidR="006D3B16" w:rsidRPr="00070B7B" w14:paraId="69C012A2" w14:textId="77777777" w:rsidTr="00ED1E86">
        <w:trPr>
          <w:trHeight w:val="20"/>
        </w:trPr>
        <w:tc>
          <w:tcPr>
            <w:tcW w:w="4821" w:type="dxa"/>
            <w:vAlign w:val="center"/>
          </w:tcPr>
          <w:p w14:paraId="3F0D0642" w14:textId="77777777" w:rsidR="006D3B16" w:rsidRPr="00070B7B" w:rsidRDefault="006D3B16" w:rsidP="000C5E6C">
            <w:pPr>
              <w:spacing w:after="120"/>
              <w:ind w:firstLine="0"/>
              <w:jc w:val="center"/>
              <w:rPr>
                <w:b/>
                <w:bCs/>
              </w:rPr>
            </w:pPr>
            <w:r w:rsidRPr="00070B7B">
              <w:rPr>
                <w:b/>
                <w:bCs/>
              </w:rPr>
              <w:t>Câu hỏi điều tra</w:t>
            </w:r>
          </w:p>
        </w:tc>
        <w:tc>
          <w:tcPr>
            <w:tcW w:w="4574" w:type="dxa"/>
          </w:tcPr>
          <w:p w14:paraId="71B5E286" w14:textId="77777777" w:rsidR="006D3B16" w:rsidRPr="00070B7B" w:rsidRDefault="006D3B16" w:rsidP="000C5E6C">
            <w:pPr>
              <w:spacing w:after="120"/>
              <w:ind w:firstLine="0"/>
              <w:jc w:val="center"/>
              <w:rPr>
                <w:b/>
                <w:bCs/>
              </w:rPr>
            </w:pPr>
            <w:r>
              <w:rPr>
                <w:b/>
                <w:bCs/>
              </w:rPr>
              <w:t>Câu trả lời</w:t>
            </w:r>
          </w:p>
        </w:tc>
      </w:tr>
      <w:tr w:rsidR="006D3B16" w14:paraId="7759E09E" w14:textId="77777777" w:rsidTr="00ED1E86">
        <w:trPr>
          <w:trHeight w:val="20"/>
        </w:trPr>
        <w:tc>
          <w:tcPr>
            <w:tcW w:w="4821" w:type="dxa"/>
            <w:vAlign w:val="center"/>
          </w:tcPr>
          <w:p w14:paraId="0897B6AF" w14:textId="77777777" w:rsidR="006D3B16" w:rsidRDefault="006D3B16" w:rsidP="000C5E6C">
            <w:pPr>
              <w:spacing w:after="120"/>
              <w:ind w:firstLine="0"/>
              <w:jc w:val="left"/>
            </w:pPr>
            <w:r>
              <w:t>Bộ phận công tác hiện tại:</w:t>
            </w:r>
          </w:p>
          <w:p w14:paraId="3F480548" w14:textId="77777777" w:rsidR="006D3B16" w:rsidRDefault="006D3B16" w:rsidP="000C5E6C">
            <w:pPr>
              <w:spacing w:after="120"/>
              <w:ind w:firstLine="0"/>
              <w:jc w:val="left"/>
            </w:pPr>
          </w:p>
        </w:tc>
        <w:tc>
          <w:tcPr>
            <w:tcW w:w="4574" w:type="dxa"/>
            <w:vAlign w:val="center"/>
          </w:tcPr>
          <w:p w14:paraId="48FF6D5A" w14:textId="77777777" w:rsidR="006D3B16" w:rsidRDefault="006D3B16" w:rsidP="00A27E18">
            <w:pPr>
              <w:pStyle w:val="ListParagraph"/>
              <w:numPr>
                <w:ilvl w:val="0"/>
                <w:numId w:val="11"/>
              </w:numPr>
              <w:spacing w:after="120" w:line="300" w:lineRule="auto"/>
              <w:ind w:left="311"/>
              <w:jc w:val="left"/>
            </w:pPr>
            <w:r w:rsidRPr="005D47E9">
              <w:t>Học vụ / quản lý lớp học</w:t>
            </w:r>
          </w:p>
          <w:p w14:paraId="0A12F981" w14:textId="77777777" w:rsidR="006D3B16" w:rsidRDefault="006D3B16" w:rsidP="00A27E18">
            <w:pPr>
              <w:pStyle w:val="ListParagraph"/>
              <w:numPr>
                <w:ilvl w:val="0"/>
                <w:numId w:val="11"/>
              </w:numPr>
              <w:spacing w:after="120" w:line="300" w:lineRule="auto"/>
              <w:ind w:left="311"/>
              <w:jc w:val="left"/>
            </w:pPr>
            <w:r w:rsidRPr="005D47E9">
              <w:t>T</w:t>
            </w:r>
            <w:r w:rsidRPr="005D47E9">
              <w:rPr>
                <w:rFonts w:cs="Times New Roman"/>
              </w:rPr>
              <w:t>à</w:t>
            </w:r>
            <w:r w:rsidRPr="005D47E9">
              <w:t>i ch</w:t>
            </w:r>
            <w:r w:rsidRPr="005D47E9">
              <w:rPr>
                <w:rFonts w:cs="Times New Roman"/>
              </w:rPr>
              <w:t>í</w:t>
            </w:r>
            <w:r w:rsidRPr="005D47E9">
              <w:t xml:space="preserve">nh </w:t>
            </w:r>
            <w:r w:rsidRPr="005D47E9">
              <w:rPr>
                <w:rFonts w:cs="Times New Roman"/>
              </w:rPr>
              <w:t>–</w:t>
            </w:r>
            <w:r w:rsidRPr="005D47E9">
              <w:t xml:space="preserve"> kế toán</w:t>
            </w:r>
          </w:p>
          <w:p w14:paraId="14FA7B3E" w14:textId="77777777" w:rsidR="006D3B16" w:rsidRPr="00F436A7" w:rsidRDefault="006D3B16" w:rsidP="00A27E18">
            <w:pPr>
              <w:pStyle w:val="ListParagraph"/>
              <w:numPr>
                <w:ilvl w:val="0"/>
                <w:numId w:val="11"/>
              </w:numPr>
              <w:spacing w:after="120" w:line="300" w:lineRule="auto"/>
              <w:ind w:left="311"/>
              <w:jc w:val="left"/>
            </w:pPr>
            <w:r w:rsidRPr="005D47E9">
              <w:t>Tuyển sinh / tư vấn</w:t>
            </w:r>
          </w:p>
          <w:p w14:paraId="6856C7E5" w14:textId="77777777" w:rsidR="006D3B16" w:rsidRPr="00F436A7" w:rsidRDefault="006D3B16" w:rsidP="00A27E18">
            <w:pPr>
              <w:pStyle w:val="ListParagraph"/>
              <w:numPr>
                <w:ilvl w:val="0"/>
                <w:numId w:val="11"/>
              </w:numPr>
              <w:spacing w:after="120" w:line="300" w:lineRule="auto"/>
              <w:ind w:left="311"/>
              <w:jc w:val="left"/>
            </w:pPr>
            <w:r w:rsidRPr="005D47E9">
              <w:t>H</w:t>
            </w:r>
            <w:r w:rsidRPr="005D47E9">
              <w:rPr>
                <w:rFonts w:cs="Times New Roman"/>
              </w:rPr>
              <w:t>à</w:t>
            </w:r>
            <w:r w:rsidRPr="005D47E9">
              <w:t>nh ch</w:t>
            </w:r>
            <w:r w:rsidRPr="005D47E9">
              <w:rPr>
                <w:rFonts w:cs="Times New Roman"/>
              </w:rPr>
              <w:t>í</w:t>
            </w:r>
            <w:r w:rsidRPr="005D47E9">
              <w:t xml:space="preserve">nh </w:t>
            </w:r>
            <w:r w:rsidRPr="005D47E9">
              <w:rPr>
                <w:rFonts w:cs="Times New Roman"/>
              </w:rPr>
              <w:t>–</w:t>
            </w:r>
            <w:r w:rsidRPr="005D47E9">
              <w:t xml:space="preserve"> nh</w:t>
            </w:r>
            <w:r w:rsidRPr="005D47E9">
              <w:rPr>
                <w:rFonts w:cs="Times New Roman"/>
              </w:rPr>
              <w:t>â</w:t>
            </w:r>
            <w:r w:rsidRPr="005D47E9">
              <w:t>n sự</w:t>
            </w:r>
          </w:p>
          <w:p w14:paraId="643F9C3E" w14:textId="77777777" w:rsidR="006D3B16" w:rsidRDefault="006D3B16" w:rsidP="00A27E18">
            <w:pPr>
              <w:pStyle w:val="ListParagraph"/>
              <w:numPr>
                <w:ilvl w:val="0"/>
                <w:numId w:val="11"/>
              </w:numPr>
              <w:spacing w:after="120" w:line="300" w:lineRule="auto"/>
              <w:ind w:left="311"/>
              <w:jc w:val="left"/>
            </w:pPr>
            <w:r w:rsidRPr="005D47E9">
              <w:t>Kh</w:t>
            </w:r>
            <w:r w:rsidRPr="005D47E9">
              <w:rPr>
                <w:rFonts w:cs="Times New Roman"/>
              </w:rPr>
              <w:t>á</w:t>
            </w:r>
            <w:r w:rsidRPr="005D47E9">
              <w:t>c: __________</w:t>
            </w:r>
          </w:p>
        </w:tc>
      </w:tr>
      <w:tr w:rsidR="006D3B16" w14:paraId="046CAA38" w14:textId="77777777" w:rsidTr="00ED1E86">
        <w:trPr>
          <w:trHeight w:val="20"/>
        </w:trPr>
        <w:tc>
          <w:tcPr>
            <w:tcW w:w="4821" w:type="dxa"/>
            <w:vAlign w:val="center"/>
          </w:tcPr>
          <w:p w14:paraId="4E0B1565" w14:textId="77777777" w:rsidR="006D3B16" w:rsidRPr="005D47E9" w:rsidRDefault="006D3B16" w:rsidP="000C5E6C">
            <w:pPr>
              <w:spacing w:after="120"/>
              <w:ind w:firstLine="0"/>
              <w:jc w:val="left"/>
            </w:pPr>
            <w:r w:rsidRPr="00B0739E">
              <w:t>Anh/chị thường sử dụng công cụ nào để quản lý thông tin lớp học (lịch học, sĩ số, báo cáo)?</w:t>
            </w:r>
          </w:p>
        </w:tc>
        <w:tc>
          <w:tcPr>
            <w:tcW w:w="4574" w:type="dxa"/>
            <w:vAlign w:val="center"/>
          </w:tcPr>
          <w:p w14:paraId="1A40913F" w14:textId="77777777" w:rsidR="006D3B16" w:rsidRDefault="006D3B16" w:rsidP="00A27E18">
            <w:pPr>
              <w:pStyle w:val="ListParagraph"/>
              <w:numPr>
                <w:ilvl w:val="0"/>
                <w:numId w:val="11"/>
              </w:numPr>
              <w:spacing w:after="120" w:line="300" w:lineRule="auto"/>
              <w:ind w:left="311"/>
              <w:jc w:val="left"/>
            </w:pPr>
            <w:r w:rsidRPr="00B0739E">
              <w:t xml:space="preserve">Phần mềm quản lý (CRM/ERP/Hệ thống riêng) </w:t>
            </w:r>
          </w:p>
          <w:p w14:paraId="3A10D14A" w14:textId="77777777" w:rsidR="006D3B16" w:rsidRPr="00F436A7" w:rsidRDefault="006D3B16" w:rsidP="00A27E18">
            <w:pPr>
              <w:pStyle w:val="ListParagraph"/>
              <w:numPr>
                <w:ilvl w:val="0"/>
                <w:numId w:val="11"/>
              </w:numPr>
              <w:spacing w:after="120" w:line="300" w:lineRule="auto"/>
              <w:ind w:left="311"/>
              <w:jc w:val="left"/>
            </w:pPr>
            <w:r w:rsidRPr="00B0739E">
              <w:t>Excel/Google Sheets</w:t>
            </w:r>
          </w:p>
          <w:p w14:paraId="3239CE96" w14:textId="77777777" w:rsidR="006D3B16" w:rsidRPr="00F436A7" w:rsidRDefault="006D3B16" w:rsidP="00A27E18">
            <w:pPr>
              <w:pStyle w:val="ListParagraph"/>
              <w:numPr>
                <w:ilvl w:val="0"/>
                <w:numId w:val="11"/>
              </w:numPr>
              <w:spacing w:after="120" w:line="300" w:lineRule="auto"/>
              <w:ind w:left="311"/>
              <w:jc w:val="left"/>
            </w:pPr>
            <w:r w:rsidRPr="00B0739E">
              <w:t>Giấy tờ, hồ sơ giấy</w:t>
            </w:r>
          </w:p>
          <w:p w14:paraId="6EB72E00" w14:textId="77777777" w:rsidR="006D3B16" w:rsidRDefault="006D3B16" w:rsidP="00A27E18">
            <w:pPr>
              <w:pStyle w:val="ListParagraph"/>
              <w:numPr>
                <w:ilvl w:val="0"/>
                <w:numId w:val="11"/>
              </w:numPr>
              <w:spacing w:after="120" w:line="300" w:lineRule="auto"/>
              <w:ind w:left="311"/>
              <w:jc w:val="left"/>
            </w:pPr>
            <w:r w:rsidRPr="00B0739E">
              <w:t>Kh</w:t>
            </w:r>
            <w:r w:rsidRPr="00B0739E">
              <w:rPr>
                <w:rFonts w:cs="Times New Roman"/>
              </w:rPr>
              <w:t>á</w:t>
            </w:r>
            <w:r w:rsidRPr="00B0739E">
              <w:t>c: __________</w:t>
            </w:r>
          </w:p>
        </w:tc>
      </w:tr>
      <w:tr w:rsidR="006D3B16" w14:paraId="62ED3D84" w14:textId="77777777" w:rsidTr="00ED1E86">
        <w:trPr>
          <w:trHeight w:val="20"/>
        </w:trPr>
        <w:tc>
          <w:tcPr>
            <w:tcW w:w="4821" w:type="dxa"/>
            <w:vAlign w:val="center"/>
          </w:tcPr>
          <w:p w14:paraId="57CACF54" w14:textId="77777777" w:rsidR="006D3B16" w:rsidRPr="00B0739E" w:rsidRDefault="006D3B16" w:rsidP="000C5E6C">
            <w:pPr>
              <w:spacing w:after="120"/>
              <w:ind w:firstLine="0"/>
              <w:jc w:val="left"/>
            </w:pPr>
            <w:r w:rsidRPr="00C90D50">
              <w:t>Mức độ rõ ràng của quy trình quản lý thông tin lớp học hiện tại:</w:t>
            </w:r>
          </w:p>
        </w:tc>
        <w:tc>
          <w:tcPr>
            <w:tcW w:w="4574" w:type="dxa"/>
            <w:vAlign w:val="center"/>
          </w:tcPr>
          <w:p w14:paraId="1A80B112" w14:textId="77777777" w:rsidR="006D3B16" w:rsidRPr="00F436A7" w:rsidRDefault="006D3B16" w:rsidP="00A27E18">
            <w:pPr>
              <w:pStyle w:val="ListParagraph"/>
              <w:numPr>
                <w:ilvl w:val="0"/>
                <w:numId w:val="11"/>
              </w:numPr>
              <w:spacing w:after="120" w:line="300" w:lineRule="auto"/>
              <w:ind w:left="311"/>
              <w:jc w:val="left"/>
            </w:pPr>
            <w:r w:rsidRPr="00C90D50">
              <w:t>Rất rõ ràng</w:t>
            </w:r>
          </w:p>
          <w:p w14:paraId="5615B410" w14:textId="77777777" w:rsidR="006D3B16" w:rsidRPr="00F436A7" w:rsidRDefault="006D3B16" w:rsidP="00A27E18">
            <w:pPr>
              <w:pStyle w:val="ListParagraph"/>
              <w:numPr>
                <w:ilvl w:val="0"/>
                <w:numId w:val="11"/>
              </w:numPr>
              <w:spacing w:after="120" w:line="300" w:lineRule="auto"/>
              <w:ind w:left="311"/>
              <w:jc w:val="left"/>
            </w:pPr>
            <w:r w:rsidRPr="00C90D50">
              <w:t>Kh</w:t>
            </w:r>
            <w:r w:rsidRPr="00C90D50">
              <w:rPr>
                <w:rFonts w:cs="Times New Roman"/>
              </w:rPr>
              <w:t>á</w:t>
            </w:r>
            <w:r w:rsidRPr="00C90D50">
              <w:t xml:space="preserve"> r</w:t>
            </w:r>
            <w:r w:rsidRPr="00C90D50">
              <w:rPr>
                <w:rFonts w:cs="Times New Roman"/>
              </w:rPr>
              <w:t>õ</w:t>
            </w:r>
            <w:r w:rsidRPr="00C90D50">
              <w:t xml:space="preserve"> r</w:t>
            </w:r>
            <w:r w:rsidRPr="00C90D50">
              <w:rPr>
                <w:rFonts w:cs="Times New Roman"/>
              </w:rPr>
              <w:t>à</w:t>
            </w:r>
            <w:r w:rsidRPr="00C90D50">
              <w:t>ng</w:t>
            </w:r>
          </w:p>
          <w:p w14:paraId="19A9B051" w14:textId="77777777" w:rsidR="006D3B16" w:rsidRPr="00F436A7" w:rsidRDefault="006D3B16" w:rsidP="00A27E18">
            <w:pPr>
              <w:pStyle w:val="ListParagraph"/>
              <w:numPr>
                <w:ilvl w:val="0"/>
                <w:numId w:val="11"/>
              </w:numPr>
              <w:spacing w:after="120" w:line="300" w:lineRule="auto"/>
              <w:ind w:left="311"/>
              <w:jc w:val="left"/>
            </w:pPr>
            <w:r w:rsidRPr="00C90D50">
              <w:t>Ch</w:t>
            </w:r>
            <w:r w:rsidRPr="00C90D50">
              <w:rPr>
                <w:rFonts w:cs="Times New Roman"/>
              </w:rPr>
              <w:t>ư</w:t>
            </w:r>
            <w:r w:rsidRPr="00C90D50">
              <w:t>a r</w:t>
            </w:r>
            <w:r w:rsidRPr="00C90D50">
              <w:rPr>
                <w:rFonts w:cs="Times New Roman"/>
              </w:rPr>
              <w:t>õ</w:t>
            </w:r>
            <w:r w:rsidRPr="00C90D50">
              <w:t xml:space="preserve"> r</w:t>
            </w:r>
            <w:r w:rsidRPr="00C90D50">
              <w:rPr>
                <w:rFonts w:cs="Times New Roman"/>
              </w:rPr>
              <w:t>à</w:t>
            </w:r>
            <w:r w:rsidRPr="00C90D50">
              <w:t>ng</w:t>
            </w:r>
          </w:p>
          <w:p w14:paraId="1DDDD97C" w14:textId="77777777" w:rsidR="006D3B16" w:rsidRDefault="006D3B16" w:rsidP="00A27E18">
            <w:pPr>
              <w:pStyle w:val="ListParagraph"/>
              <w:numPr>
                <w:ilvl w:val="0"/>
                <w:numId w:val="11"/>
              </w:numPr>
              <w:spacing w:after="120" w:line="300" w:lineRule="auto"/>
              <w:ind w:left="311"/>
              <w:jc w:val="left"/>
            </w:pPr>
            <w:r w:rsidRPr="00C90D50">
              <w:t>Kh</w:t>
            </w:r>
            <w:r w:rsidRPr="00C90D50">
              <w:rPr>
                <w:rFonts w:cs="Times New Roman"/>
              </w:rPr>
              <w:t>ô</w:t>
            </w:r>
            <w:r w:rsidRPr="00C90D50">
              <w:t>ng c</w:t>
            </w:r>
            <w:r w:rsidRPr="00C90D50">
              <w:rPr>
                <w:rFonts w:cs="Times New Roman"/>
              </w:rPr>
              <w:t>ó</w:t>
            </w:r>
            <w:r w:rsidRPr="00C90D50">
              <w:t xml:space="preserve"> quy tr</w:t>
            </w:r>
            <w:r w:rsidRPr="00C90D50">
              <w:rPr>
                <w:rFonts w:cs="Times New Roman"/>
              </w:rPr>
              <w:t>ì</w:t>
            </w:r>
            <w:r w:rsidRPr="00C90D50">
              <w:t>nh cụ thể</w:t>
            </w:r>
          </w:p>
        </w:tc>
      </w:tr>
      <w:tr w:rsidR="006D3B16" w14:paraId="0FA56191" w14:textId="77777777" w:rsidTr="00ED1E86">
        <w:trPr>
          <w:trHeight w:val="20"/>
        </w:trPr>
        <w:tc>
          <w:tcPr>
            <w:tcW w:w="4821" w:type="dxa"/>
            <w:vAlign w:val="center"/>
          </w:tcPr>
          <w:p w14:paraId="425DD821" w14:textId="77777777" w:rsidR="006D3B16" w:rsidRPr="00C90D50" w:rsidRDefault="006D3B16" w:rsidP="000C5E6C">
            <w:pPr>
              <w:spacing w:after="120"/>
              <w:ind w:firstLine="0"/>
              <w:jc w:val="left"/>
            </w:pPr>
            <w:r w:rsidRPr="00F746AD">
              <w:t>Khó khăn thường gặp khi quản lý thông tin lớp học/khóa học:</w:t>
            </w:r>
          </w:p>
        </w:tc>
        <w:tc>
          <w:tcPr>
            <w:tcW w:w="4574" w:type="dxa"/>
            <w:vAlign w:val="center"/>
          </w:tcPr>
          <w:p w14:paraId="25394866" w14:textId="77777777" w:rsidR="006D3B16" w:rsidRDefault="006D3B16" w:rsidP="00A27E18">
            <w:pPr>
              <w:pStyle w:val="ListParagraph"/>
              <w:numPr>
                <w:ilvl w:val="0"/>
                <w:numId w:val="11"/>
              </w:numPr>
              <w:spacing w:after="120" w:line="300" w:lineRule="auto"/>
              <w:ind w:left="311"/>
              <w:jc w:val="left"/>
            </w:pPr>
            <w:r w:rsidRPr="00F746AD">
              <w:t>Khối lượng dữ liệu lớn, cập nhật thủ công</w:t>
            </w:r>
          </w:p>
          <w:p w14:paraId="219B45CD" w14:textId="77777777" w:rsidR="006D3B16" w:rsidRDefault="006D3B16" w:rsidP="00A27E18">
            <w:pPr>
              <w:pStyle w:val="ListParagraph"/>
              <w:numPr>
                <w:ilvl w:val="0"/>
                <w:numId w:val="11"/>
              </w:numPr>
              <w:spacing w:after="120" w:line="300" w:lineRule="auto"/>
              <w:ind w:left="311"/>
              <w:jc w:val="left"/>
            </w:pPr>
            <w:r w:rsidRPr="00F746AD">
              <w:t>C</w:t>
            </w:r>
            <w:r w:rsidRPr="00F746AD">
              <w:rPr>
                <w:rFonts w:cs="Times New Roman"/>
              </w:rPr>
              <w:t>ô</w:t>
            </w:r>
            <w:r w:rsidRPr="00F746AD">
              <w:t>ng cụ quản lý thiếu đồng bộ</w:t>
            </w:r>
          </w:p>
          <w:p w14:paraId="5CD18DA8" w14:textId="77777777" w:rsidR="006D3B16" w:rsidRPr="00F436A7" w:rsidRDefault="006D3B16" w:rsidP="00A27E18">
            <w:pPr>
              <w:pStyle w:val="ListParagraph"/>
              <w:numPr>
                <w:ilvl w:val="0"/>
                <w:numId w:val="11"/>
              </w:numPr>
              <w:spacing w:after="120" w:line="300" w:lineRule="auto"/>
              <w:ind w:left="311"/>
              <w:jc w:val="left"/>
            </w:pPr>
            <w:r w:rsidRPr="00F746AD">
              <w:t>Thiếu hướng dẫn, quy trình chuẩn</w:t>
            </w:r>
          </w:p>
          <w:p w14:paraId="6E344B1B" w14:textId="77777777" w:rsidR="006D3B16" w:rsidRPr="00F436A7" w:rsidRDefault="006D3B16" w:rsidP="00A27E18">
            <w:pPr>
              <w:pStyle w:val="ListParagraph"/>
              <w:numPr>
                <w:ilvl w:val="0"/>
                <w:numId w:val="11"/>
              </w:numPr>
              <w:spacing w:after="120" w:line="300" w:lineRule="auto"/>
              <w:ind w:left="311"/>
              <w:jc w:val="left"/>
            </w:pPr>
            <w:r w:rsidRPr="00F746AD">
              <w:t>Phối hợp giữa các bộ phận chưa hiệu quả</w:t>
            </w:r>
          </w:p>
          <w:p w14:paraId="67324C48" w14:textId="77777777" w:rsidR="006D3B16" w:rsidRDefault="006D3B16" w:rsidP="00A27E18">
            <w:pPr>
              <w:pStyle w:val="ListParagraph"/>
              <w:numPr>
                <w:ilvl w:val="0"/>
                <w:numId w:val="11"/>
              </w:numPr>
              <w:spacing w:after="120" w:line="300" w:lineRule="auto"/>
              <w:ind w:left="311"/>
              <w:jc w:val="left"/>
            </w:pPr>
            <w:r w:rsidRPr="00F746AD">
              <w:t>Kh</w:t>
            </w:r>
            <w:r w:rsidRPr="00F746AD">
              <w:rPr>
                <w:rFonts w:cs="Times New Roman"/>
              </w:rPr>
              <w:t>á</w:t>
            </w:r>
            <w:r w:rsidRPr="00F746AD">
              <w:t>c: __________</w:t>
            </w:r>
          </w:p>
        </w:tc>
      </w:tr>
      <w:tr w:rsidR="006D3B16" w14:paraId="4EC0BD58" w14:textId="77777777" w:rsidTr="00ED1E86">
        <w:trPr>
          <w:trHeight w:val="20"/>
        </w:trPr>
        <w:tc>
          <w:tcPr>
            <w:tcW w:w="4821" w:type="dxa"/>
            <w:vAlign w:val="center"/>
          </w:tcPr>
          <w:p w14:paraId="569CB15F" w14:textId="77777777" w:rsidR="006D3B16" w:rsidRPr="00F746AD" w:rsidRDefault="006D3B16" w:rsidP="000C5E6C">
            <w:pPr>
              <w:spacing w:after="120"/>
              <w:ind w:firstLine="0"/>
              <w:jc w:val="left"/>
            </w:pPr>
            <w:r w:rsidRPr="00532F98">
              <w:t>Việc quản lý học phí, chi phí lớp học hiện tại được thực hiện:</w:t>
            </w:r>
          </w:p>
        </w:tc>
        <w:tc>
          <w:tcPr>
            <w:tcW w:w="4574" w:type="dxa"/>
            <w:vAlign w:val="center"/>
          </w:tcPr>
          <w:p w14:paraId="544D5E1B" w14:textId="77777777" w:rsidR="006D3B16" w:rsidRDefault="006D3B16" w:rsidP="00A27E18">
            <w:pPr>
              <w:pStyle w:val="ListParagraph"/>
              <w:numPr>
                <w:ilvl w:val="0"/>
                <w:numId w:val="11"/>
              </w:numPr>
              <w:spacing w:after="120" w:line="300" w:lineRule="auto"/>
              <w:ind w:left="311"/>
              <w:jc w:val="left"/>
            </w:pPr>
            <w:r w:rsidRPr="00532F98">
              <w:t>Qua phần mềm kế toán / quản lý tài chính</w:t>
            </w:r>
          </w:p>
          <w:p w14:paraId="37200E6C" w14:textId="77777777" w:rsidR="006D3B16" w:rsidRPr="00F436A7" w:rsidRDefault="006D3B16" w:rsidP="00A27E18">
            <w:pPr>
              <w:pStyle w:val="ListParagraph"/>
              <w:numPr>
                <w:ilvl w:val="0"/>
                <w:numId w:val="11"/>
              </w:numPr>
              <w:spacing w:after="120" w:line="300" w:lineRule="auto"/>
              <w:ind w:left="311"/>
              <w:jc w:val="left"/>
            </w:pPr>
            <w:r w:rsidRPr="00532F98">
              <w:t>Excel/Google Sheets</w:t>
            </w:r>
          </w:p>
          <w:p w14:paraId="63D60C31" w14:textId="77777777" w:rsidR="006D3B16" w:rsidRPr="00F436A7" w:rsidRDefault="006D3B16" w:rsidP="00A27E18">
            <w:pPr>
              <w:pStyle w:val="ListParagraph"/>
              <w:numPr>
                <w:ilvl w:val="0"/>
                <w:numId w:val="11"/>
              </w:numPr>
              <w:spacing w:after="120" w:line="300" w:lineRule="auto"/>
              <w:ind w:left="311"/>
              <w:jc w:val="left"/>
            </w:pPr>
            <w:r w:rsidRPr="00532F98">
              <w:t>Thủ công (giấy tờ, biên lai)</w:t>
            </w:r>
          </w:p>
          <w:p w14:paraId="259E8E2B" w14:textId="77777777" w:rsidR="006D3B16" w:rsidRDefault="006D3B16" w:rsidP="00A27E18">
            <w:pPr>
              <w:pStyle w:val="ListParagraph"/>
              <w:numPr>
                <w:ilvl w:val="0"/>
                <w:numId w:val="11"/>
              </w:numPr>
              <w:spacing w:after="120" w:line="300" w:lineRule="auto"/>
              <w:ind w:left="311"/>
              <w:jc w:val="left"/>
            </w:pPr>
            <w:r w:rsidRPr="00532F98">
              <w:t xml:space="preserve"> Kh</w:t>
            </w:r>
            <w:r w:rsidRPr="00532F98">
              <w:rPr>
                <w:rFonts w:cs="Times New Roman"/>
              </w:rPr>
              <w:t>á</w:t>
            </w:r>
            <w:r w:rsidRPr="00532F98">
              <w:t>c: __________</w:t>
            </w:r>
          </w:p>
        </w:tc>
      </w:tr>
      <w:tr w:rsidR="006D3B16" w14:paraId="5DA1F61A" w14:textId="77777777" w:rsidTr="00ED1E86">
        <w:trPr>
          <w:trHeight w:val="20"/>
        </w:trPr>
        <w:tc>
          <w:tcPr>
            <w:tcW w:w="4821" w:type="dxa"/>
            <w:vAlign w:val="center"/>
          </w:tcPr>
          <w:p w14:paraId="532CBBE0" w14:textId="77777777" w:rsidR="006D3B16" w:rsidRPr="00532F98" w:rsidRDefault="006D3B16" w:rsidP="000C5E6C">
            <w:pPr>
              <w:spacing w:after="120"/>
              <w:ind w:firstLine="0"/>
              <w:jc w:val="left"/>
            </w:pPr>
            <w:r w:rsidRPr="00753A4C">
              <w:t>Mức độ minh bạch và chính xác trong quản lý tài chính lớp học:</w:t>
            </w:r>
          </w:p>
        </w:tc>
        <w:tc>
          <w:tcPr>
            <w:tcW w:w="4574" w:type="dxa"/>
            <w:vAlign w:val="center"/>
          </w:tcPr>
          <w:p w14:paraId="76305138" w14:textId="77777777" w:rsidR="006D3B16" w:rsidRPr="00F436A7" w:rsidRDefault="006D3B16" w:rsidP="00A27E18">
            <w:pPr>
              <w:pStyle w:val="ListParagraph"/>
              <w:numPr>
                <w:ilvl w:val="0"/>
                <w:numId w:val="11"/>
              </w:numPr>
              <w:spacing w:after="120" w:line="300" w:lineRule="auto"/>
              <w:ind w:left="311"/>
              <w:jc w:val="left"/>
            </w:pPr>
            <w:r w:rsidRPr="00753A4C">
              <w:t>Rất cao</w:t>
            </w:r>
          </w:p>
          <w:p w14:paraId="36A8D12C" w14:textId="77777777" w:rsidR="006D3B16" w:rsidRPr="00F436A7" w:rsidRDefault="006D3B16" w:rsidP="00A27E18">
            <w:pPr>
              <w:pStyle w:val="ListParagraph"/>
              <w:numPr>
                <w:ilvl w:val="0"/>
                <w:numId w:val="11"/>
              </w:numPr>
              <w:spacing w:after="120" w:line="300" w:lineRule="auto"/>
              <w:ind w:left="311"/>
              <w:jc w:val="left"/>
            </w:pPr>
            <w:r w:rsidRPr="00753A4C">
              <w:t>Kh</w:t>
            </w:r>
            <w:r w:rsidRPr="00753A4C">
              <w:rPr>
                <w:rFonts w:cs="Times New Roman"/>
              </w:rPr>
              <w:t>á</w:t>
            </w:r>
            <w:r w:rsidRPr="00753A4C">
              <w:t xml:space="preserve"> cao</w:t>
            </w:r>
          </w:p>
          <w:p w14:paraId="056D5A55" w14:textId="77777777" w:rsidR="006D3B16" w:rsidRPr="00F436A7" w:rsidRDefault="006D3B16" w:rsidP="00A27E18">
            <w:pPr>
              <w:pStyle w:val="ListParagraph"/>
              <w:numPr>
                <w:ilvl w:val="0"/>
                <w:numId w:val="11"/>
              </w:numPr>
              <w:spacing w:after="120" w:line="300" w:lineRule="auto"/>
              <w:ind w:left="311"/>
              <w:jc w:val="left"/>
            </w:pPr>
            <w:r w:rsidRPr="00753A4C">
              <w:t>B</w:t>
            </w:r>
            <w:r w:rsidRPr="00753A4C">
              <w:rPr>
                <w:rFonts w:cs="Times New Roman"/>
              </w:rPr>
              <w:t>ì</w:t>
            </w:r>
            <w:r w:rsidRPr="00753A4C">
              <w:t>nh th</w:t>
            </w:r>
            <w:r w:rsidRPr="00753A4C">
              <w:rPr>
                <w:rFonts w:cs="Times New Roman"/>
              </w:rPr>
              <w:t>ư</w:t>
            </w:r>
            <w:r w:rsidRPr="00753A4C">
              <w:t>ờng</w:t>
            </w:r>
          </w:p>
          <w:p w14:paraId="4F2F1E15" w14:textId="77777777" w:rsidR="006D3B16" w:rsidRDefault="006D3B16" w:rsidP="00A27E18">
            <w:pPr>
              <w:pStyle w:val="ListParagraph"/>
              <w:numPr>
                <w:ilvl w:val="0"/>
                <w:numId w:val="11"/>
              </w:numPr>
              <w:spacing w:after="120" w:line="300" w:lineRule="auto"/>
              <w:ind w:left="311"/>
              <w:jc w:val="left"/>
            </w:pPr>
            <w:r w:rsidRPr="00753A4C">
              <w:t>C</w:t>
            </w:r>
            <w:r w:rsidRPr="00753A4C">
              <w:rPr>
                <w:rFonts w:cs="Times New Roman"/>
              </w:rPr>
              <w:t>ò</w:t>
            </w:r>
            <w:r w:rsidRPr="00753A4C">
              <w:t>n nhiều sai sót</w:t>
            </w:r>
          </w:p>
        </w:tc>
      </w:tr>
      <w:tr w:rsidR="006D3B16" w14:paraId="099FFD2F" w14:textId="77777777" w:rsidTr="00ED1E86">
        <w:trPr>
          <w:trHeight w:val="20"/>
        </w:trPr>
        <w:tc>
          <w:tcPr>
            <w:tcW w:w="4821" w:type="dxa"/>
            <w:vAlign w:val="center"/>
          </w:tcPr>
          <w:p w14:paraId="296B218F" w14:textId="77777777" w:rsidR="006D3B16" w:rsidRPr="00753A4C" w:rsidRDefault="006D3B16" w:rsidP="000C5E6C">
            <w:pPr>
              <w:spacing w:after="120"/>
              <w:ind w:firstLine="0"/>
              <w:jc w:val="left"/>
            </w:pPr>
            <w:r w:rsidRPr="00010D47">
              <w:t>Anh/chị gặp khó khăn gì trong công tác quản lý tài chính lớp học/khóa học?</w:t>
            </w:r>
          </w:p>
        </w:tc>
        <w:tc>
          <w:tcPr>
            <w:tcW w:w="4574" w:type="dxa"/>
            <w:vAlign w:val="center"/>
          </w:tcPr>
          <w:p w14:paraId="0DF323D3" w14:textId="77777777" w:rsidR="006D3B16" w:rsidRPr="00F436A7" w:rsidRDefault="006D3B16" w:rsidP="00A27E18">
            <w:pPr>
              <w:pStyle w:val="ListParagraph"/>
              <w:numPr>
                <w:ilvl w:val="0"/>
                <w:numId w:val="11"/>
              </w:numPr>
              <w:spacing w:after="120" w:line="300" w:lineRule="auto"/>
              <w:ind w:left="311"/>
              <w:jc w:val="left"/>
            </w:pPr>
            <w:r w:rsidRPr="00010D47">
              <w:t>Kh</w:t>
            </w:r>
            <w:r w:rsidRPr="00010D47">
              <w:rPr>
                <w:rFonts w:cs="Times New Roman"/>
              </w:rPr>
              <w:t>ó</w:t>
            </w:r>
            <w:r w:rsidRPr="00010D47">
              <w:t xml:space="preserve"> tổng hợp báo cáo kịp thời</w:t>
            </w:r>
          </w:p>
          <w:p w14:paraId="43B203F5" w14:textId="77777777" w:rsidR="006D3B16" w:rsidRPr="00F436A7" w:rsidRDefault="006D3B16" w:rsidP="00A27E18">
            <w:pPr>
              <w:pStyle w:val="ListParagraph"/>
              <w:numPr>
                <w:ilvl w:val="0"/>
                <w:numId w:val="11"/>
              </w:numPr>
              <w:spacing w:after="120" w:line="300" w:lineRule="auto"/>
              <w:ind w:left="311"/>
              <w:jc w:val="left"/>
            </w:pPr>
            <w:r w:rsidRPr="00010D47">
              <w:t>Thiếu công cụ tự động hóa</w:t>
            </w:r>
          </w:p>
          <w:p w14:paraId="1F4EB196" w14:textId="77777777" w:rsidR="006D3B16" w:rsidRPr="00F436A7" w:rsidRDefault="006D3B16" w:rsidP="00A27E18">
            <w:pPr>
              <w:pStyle w:val="ListParagraph"/>
              <w:numPr>
                <w:ilvl w:val="0"/>
                <w:numId w:val="11"/>
              </w:numPr>
              <w:spacing w:after="120" w:line="300" w:lineRule="auto"/>
              <w:ind w:left="311"/>
              <w:jc w:val="left"/>
            </w:pPr>
            <w:r w:rsidRPr="00010D47">
              <w:t>Sai s</w:t>
            </w:r>
            <w:r w:rsidRPr="00010D47">
              <w:rPr>
                <w:rFonts w:cs="Times New Roman"/>
              </w:rPr>
              <w:t>ó</w:t>
            </w:r>
            <w:r w:rsidRPr="00010D47">
              <w:t>t khi nhập liệu thủ công</w:t>
            </w:r>
          </w:p>
          <w:p w14:paraId="28FF8A54" w14:textId="77777777" w:rsidR="006D3B16" w:rsidRPr="00F436A7" w:rsidRDefault="006D3B16" w:rsidP="00A27E18">
            <w:pPr>
              <w:pStyle w:val="ListParagraph"/>
              <w:numPr>
                <w:ilvl w:val="0"/>
                <w:numId w:val="11"/>
              </w:numPr>
              <w:spacing w:after="120" w:line="300" w:lineRule="auto"/>
              <w:ind w:left="311"/>
              <w:jc w:val="left"/>
            </w:pPr>
            <w:r w:rsidRPr="00010D47">
              <w:t>Thiếu phối hợp giữa tài chính và học vụ</w:t>
            </w:r>
          </w:p>
          <w:p w14:paraId="6E6A9340" w14:textId="77777777" w:rsidR="006D3B16" w:rsidRDefault="006D3B16" w:rsidP="00A27E18">
            <w:pPr>
              <w:pStyle w:val="ListParagraph"/>
              <w:numPr>
                <w:ilvl w:val="0"/>
                <w:numId w:val="11"/>
              </w:numPr>
              <w:spacing w:after="120" w:line="300" w:lineRule="auto"/>
              <w:ind w:left="311"/>
              <w:jc w:val="left"/>
            </w:pPr>
            <w:r w:rsidRPr="00010D47">
              <w:t>Kh</w:t>
            </w:r>
            <w:r w:rsidRPr="00010D47">
              <w:rPr>
                <w:rFonts w:cs="Times New Roman"/>
              </w:rPr>
              <w:t>á</w:t>
            </w:r>
            <w:r w:rsidRPr="00010D47">
              <w:t>c: __________</w:t>
            </w:r>
          </w:p>
        </w:tc>
      </w:tr>
      <w:tr w:rsidR="006D3B16" w14:paraId="21E0E4C3" w14:textId="77777777" w:rsidTr="00ED1E86">
        <w:trPr>
          <w:trHeight w:val="20"/>
        </w:trPr>
        <w:tc>
          <w:tcPr>
            <w:tcW w:w="4821" w:type="dxa"/>
            <w:vAlign w:val="center"/>
          </w:tcPr>
          <w:p w14:paraId="59C09C29" w14:textId="77777777" w:rsidR="006D3B16" w:rsidRPr="00010D47" w:rsidRDefault="006D3B16" w:rsidP="000C5E6C">
            <w:pPr>
              <w:spacing w:after="120"/>
              <w:ind w:firstLine="0"/>
              <w:jc w:val="left"/>
            </w:pPr>
            <w:r w:rsidRPr="00AD5AFD">
              <w:t>Tần suất báo cáo tài chính lớp học/khóa học hiện nay:</w:t>
            </w:r>
          </w:p>
        </w:tc>
        <w:tc>
          <w:tcPr>
            <w:tcW w:w="4574" w:type="dxa"/>
            <w:vAlign w:val="center"/>
          </w:tcPr>
          <w:p w14:paraId="4D33B18D" w14:textId="77777777" w:rsidR="006D3B16" w:rsidRPr="00F436A7" w:rsidRDefault="006D3B16" w:rsidP="00A27E18">
            <w:pPr>
              <w:pStyle w:val="ListParagraph"/>
              <w:numPr>
                <w:ilvl w:val="0"/>
                <w:numId w:val="11"/>
              </w:numPr>
              <w:spacing w:after="120" w:line="300" w:lineRule="auto"/>
              <w:ind w:left="311"/>
              <w:jc w:val="left"/>
            </w:pPr>
            <w:r w:rsidRPr="00AD5AFD">
              <w:t>H</w:t>
            </w:r>
            <w:r w:rsidRPr="00AD5AFD">
              <w:rPr>
                <w:rFonts w:cs="Times New Roman"/>
              </w:rPr>
              <w:t>à</w:t>
            </w:r>
            <w:r w:rsidRPr="00AD5AFD">
              <w:t>ng ng</w:t>
            </w:r>
            <w:r w:rsidRPr="00AD5AFD">
              <w:rPr>
                <w:rFonts w:cs="Times New Roman"/>
              </w:rPr>
              <w:t>à</w:t>
            </w:r>
            <w:r w:rsidRPr="00AD5AFD">
              <w:t>y</w:t>
            </w:r>
          </w:p>
          <w:p w14:paraId="532F5433" w14:textId="77777777" w:rsidR="006D3B16" w:rsidRPr="00F436A7" w:rsidRDefault="006D3B16" w:rsidP="00A27E18">
            <w:pPr>
              <w:pStyle w:val="ListParagraph"/>
              <w:numPr>
                <w:ilvl w:val="0"/>
                <w:numId w:val="11"/>
              </w:numPr>
              <w:spacing w:after="120" w:line="300" w:lineRule="auto"/>
              <w:ind w:left="311"/>
              <w:jc w:val="left"/>
            </w:pPr>
            <w:r w:rsidRPr="00AD5AFD">
              <w:t>H</w:t>
            </w:r>
            <w:r w:rsidRPr="00AD5AFD">
              <w:rPr>
                <w:rFonts w:cs="Times New Roman"/>
              </w:rPr>
              <w:t>à</w:t>
            </w:r>
            <w:r w:rsidRPr="00AD5AFD">
              <w:t>ng tuần</w:t>
            </w:r>
          </w:p>
          <w:p w14:paraId="59BE0A88" w14:textId="77777777" w:rsidR="006D3B16" w:rsidRPr="00F436A7" w:rsidRDefault="006D3B16" w:rsidP="00A27E18">
            <w:pPr>
              <w:pStyle w:val="ListParagraph"/>
              <w:numPr>
                <w:ilvl w:val="0"/>
                <w:numId w:val="11"/>
              </w:numPr>
              <w:spacing w:after="120" w:line="300" w:lineRule="auto"/>
              <w:ind w:left="311"/>
              <w:jc w:val="left"/>
            </w:pPr>
            <w:r w:rsidRPr="00AD5AFD">
              <w:t>H</w:t>
            </w:r>
            <w:r w:rsidRPr="00AD5AFD">
              <w:rPr>
                <w:rFonts w:cs="Times New Roman"/>
              </w:rPr>
              <w:t>à</w:t>
            </w:r>
            <w:r w:rsidRPr="00AD5AFD">
              <w:t>ng th</w:t>
            </w:r>
            <w:r w:rsidRPr="00AD5AFD">
              <w:rPr>
                <w:rFonts w:cs="Times New Roman"/>
              </w:rPr>
              <w:t>á</w:t>
            </w:r>
            <w:r w:rsidRPr="00AD5AFD">
              <w:t>ng</w:t>
            </w:r>
          </w:p>
          <w:p w14:paraId="6AA6F3B9" w14:textId="77777777" w:rsidR="006D3B16" w:rsidRDefault="006D3B16" w:rsidP="00A27E18">
            <w:pPr>
              <w:pStyle w:val="ListParagraph"/>
              <w:numPr>
                <w:ilvl w:val="0"/>
                <w:numId w:val="11"/>
              </w:numPr>
              <w:spacing w:after="120" w:line="300" w:lineRule="auto"/>
              <w:ind w:left="311"/>
              <w:jc w:val="left"/>
            </w:pPr>
            <w:r w:rsidRPr="00AD5AFD">
              <w:t>Kh</w:t>
            </w:r>
            <w:r w:rsidRPr="00AD5AFD">
              <w:rPr>
                <w:rFonts w:cs="Times New Roman"/>
              </w:rPr>
              <w:t>ô</w:t>
            </w:r>
            <w:r w:rsidRPr="00AD5AFD">
              <w:t>ng cố định</w:t>
            </w:r>
          </w:p>
        </w:tc>
      </w:tr>
      <w:tr w:rsidR="006D3B16" w14:paraId="67B9AC98" w14:textId="77777777" w:rsidTr="00ED1E86">
        <w:trPr>
          <w:trHeight w:val="20"/>
        </w:trPr>
        <w:tc>
          <w:tcPr>
            <w:tcW w:w="4821" w:type="dxa"/>
            <w:vAlign w:val="center"/>
          </w:tcPr>
          <w:p w14:paraId="4BB4DD8A" w14:textId="77777777" w:rsidR="006D3B16" w:rsidRPr="00AD5AFD" w:rsidRDefault="006D3B16" w:rsidP="000C5E6C">
            <w:pPr>
              <w:spacing w:after="120"/>
              <w:ind w:firstLine="0"/>
              <w:jc w:val="left"/>
            </w:pPr>
            <w:r w:rsidRPr="00C95C18">
              <w:t>Theo anh/chị, yếu tố cần cải thiện nhất trong quản lý thông tin &amp; tài chính lớp học là:</w:t>
            </w:r>
          </w:p>
        </w:tc>
        <w:tc>
          <w:tcPr>
            <w:tcW w:w="4574" w:type="dxa"/>
            <w:vAlign w:val="center"/>
          </w:tcPr>
          <w:p w14:paraId="74A3C2A8" w14:textId="77777777" w:rsidR="006D3B16" w:rsidRPr="00F436A7" w:rsidRDefault="006D3B16" w:rsidP="00A27E18">
            <w:pPr>
              <w:pStyle w:val="ListParagraph"/>
              <w:numPr>
                <w:ilvl w:val="0"/>
                <w:numId w:val="11"/>
              </w:numPr>
              <w:spacing w:after="120" w:line="300" w:lineRule="auto"/>
              <w:ind w:left="311"/>
              <w:jc w:val="left"/>
            </w:pPr>
            <w:r w:rsidRPr="00C95C18">
              <w:t>Ứng dụng phần mềm quản lý đồng bộ hơn</w:t>
            </w:r>
          </w:p>
          <w:p w14:paraId="496FAAD4" w14:textId="77777777" w:rsidR="006D3B16" w:rsidRPr="00F436A7" w:rsidRDefault="006D3B16" w:rsidP="00A27E18">
            <w:pPr>
              <w:pStyle w:val="ListParagraph"/>
              <w:numPr>
                <w:ilvl w:val="0"/>
                <w:numId w:val="11"/>
              </w:numPr>
              <w:spacing w:after="120" w:line="300" w:lineRule="auto"/>
              <w:ind w:left="311"/>
              <w:jc w:val="left"/>
            </w:pPr>
            <w:r w:rsidRPr="00C95C18">
              <w:rPr>
                <w:rFonts w:cs="Times New Roman"/>
              </w:rPr>
              <w:t>Đơ</w:t>
            </w:r>
            <w:r w:rsidRPr="00C95C18">
              <w:t>n giản hóa và chuẩn hóa quy trình</w:t>
            </w:r>
          </w:p>
          <w:p w14:paraId="5BF97456" w14:textId="77777777" w:rsidR="006D3B16" w:rsidRPr="00F436A7" w:rsidRDefault="006D3B16" w:rsidP="00A27E18">
            <w:pPr>
              <w:pStyle w:val="ListParagraph"/>
              <w:numPr>
                <w:ilvl w:val="0"/>
                <w:numId w:val="11"/>
              </w:numPr>
              <w:spacing w:after="120" w:line="300" w:lineRule="auto"/>
              <w:ind w:left="311"/>
              <w:jc w:val="left"/>
            </w:pPr>
            <w:r w:rsidRPr="00C95C18">
              <w:t>T</w:t>
            </w:r>
            <w:r w:rsidRPr="00C95C18">
              <w:rPr>
                <w:rFonts w:cs="Times New Roman"/>
              </w:rPr>
              <w:t>ă</w:t>
            </w:r>
            <w:r w:rsidRPr="00C95C18">
              <w:t>ng c</w:t>
            </w:r>
            <w:r w:rsidRPr="00C95C18">
              <w:rPr>
                <w:rFonts w:cs="Times New Roman"/>
              </w:rPr>
              <w:t>ư</w:t>
            </w:r>
            <w:r w:rsidRPr="00C95C18">
              <w:t>ờng đào tạo nghiệp vụ cho nhân viên</w:t>
            </w:r>
          </w:p>
          <w:p w14:paraId="0BF0E19C" w14:textId="77777777" w:rsidR="006D3B16" w:rsidRPr="00F436A7" w:rsidRDefault="006D3B16" w:rsidP="00A27E18">
            <w:pPr>
              <w:pStyle w:val="ListParagraph"/>
              <w:numPr>
                <w:ilvl w:val="0"/>
                <w:numId w:val="11"/>
              </w:numPr>
              <w:spacing w:after="120" w:line="300" w:lineRule="auto"/>
              <w:ind w:left="311"/>
              <w:jc w:val="left"/>
            </w:pPr>
            <w:r w:rsidRPr="00C95C18">
              <w:t>Cải thiện phối hợp giữa các bộ phận</w:t>
            </w:r>
          </w:p>
          <w:p w14:paraId="330BD366" w14:textId="77777777" w:rsidR="006D3B16" w:rsidRDefault="006D3B16" w:rsidP="00A27E18">
            <w:pPr>
              <w:pStyle w:val="ListParagraph"/>
              <w:numPr>
                <w:ilvl w:val="0"/>
                <w:numId w:val="11"/>
              </w:numPr>
              <w:spacing w:after="120" w:line="300" w:lineRule="auto"/>
              <w:ind w:left="311"/>
              <w:jc w:val="left"/>
            </w:pPr>
            <w:r w:rsidRPr="00C95C18">
              <w:t>Kh</w:t>
            </w:r>
            <w:r w:rsidRPr="00C95C18">
              <w:rPr>
                <w:rFonts w:cs="Times New Roman"/>
              </w:rPr>
              <w:t>á</w:t>
            </w:r>
            <w:r w:rsidRPr="00C95C18">
              <w:t>c: __________</w:t>
            </w:r>
          </w:p>
        </w:tc>
      </w:tr>
      <w:tr w:rsidR="006D3B16" w14:paraId="2C0A4B42" w14:textId="77777777" w:rsidTr="00ED1E86">
        <w:trPr>
          <w:trHeight w:val="20"/>
        </w:trPr>
        <w:tc>
          <w:tcPr>
            <w:tcW w:w="4821" w:type="dxa"/>
            <w:vAlign w:val="center"/>
          </w:tcPr>
          <w:p w14:paraId="591F3A6E" w14:textId="77777777" w:rsidR="006D3B16" w:rsidRPr="00C95C18" w:rsidRDefault="006D3B16" w:rsidP="000C5E6C">
            <w:pPr>
              <w:spacing w:after="120"/>
              <w:ind w:firstLine="0"/>
              <w:jc w:val="left"/>
            </w:pPr>
            <w:r w:rsidRPr="00F436A7">
              <w:t>Trong tương lai, anh/chị mong muốn trung tâm sẽ:</w:t>
            </w:r>
          </w:p>
        </w:tc>
        <w:tc>
          <w:tcPr>
            <w:tcW w:w="4574" w:type="dxa"/>
            <w:vAlign w:val="center"/>
          </w:tcPr>
          <w:p w14:paraId="1E11676D" w14:textId="77777777" w:rsidR="006D3B16" w:rsidRPr="00F436A7" w:rsidRDefault="006D3B16" w:rsidP="00A27E18">
            <w:pPr>
              <w:pStyle w:val="ListParagraph"/>
              <w:numPr>
                <w:ilvl w:val="0"/>
                <w:numId w:val="11"/>
              </w:numPr>
              <w:spacing w:after="120" w:line="300" w:lineRule="auto"/>
              <w:ind w:left="311"/>
              <w:jc w:val="left"/>
            </w:pPr>
            <w:r w:rsidRPr="00F436A7">
              <w:t>C</w:t>
            </w:r>
            <w:r w:rsidRPr="00F436A7">
              <w:rPr>
                <w:rFonts w:cs="Times New Roman"/>
              </w:rPr>
              <w:t>ó</w:t>
            </w:r>
            <w:r w:rsidRPr="00F436A7">
              <w:t xml:space="preserve"> hệ thống quản lý tích hợp (học viên, lớp học, tài chính)</w:t>
            </w:r>
          </w:p>
          <w:p w14:paraId="1CB995CB" w14:textId="77777777" w:rsidR="006D3B16" w:rsidRPr="00F436A7" w:rsidRDefault="006D3B16" w:rsidP="00A27E18">
            <w:pPr>
              <w:pStyle w:val="ListParagraph"/>
              <w:numPr>
                <w:ilvl w:val="0"/>
                <w:numId w:val="11"/>
              </w:numPr>
              <w:spacing w:after="120" w:line="300" w:lineRule="auto"/>
              <w:ind w:left="311"/>
              <w:jc w:val="left"/>
            </w:pPr>
            <w:r w:rsidRPr="00F436A7">
              <w:t xml:space="preserve"> Tự động hóa báo cáo tài chính và lớp học</w:t>
            </w:r>
          </w:p>
          <w:p w14:paraId="16B45461" w14:textId="77777777" w:rsidR="006D3B16" w:rsidRPr="00F436A7" w:rsidRDefault="006D3B16" w:rsidP="00A27E18">
            <w:pPr>
              <w:pStyle w:val="ListParagraph"/>
              <w:numPr>
                <w:ilvl w:val="0"/>
                <w:numId w:val="11"/>
              </w:numPr>
              <w:spacing w:after="120" w:line="300" w:lineRule="auto"/>
              <w:ind w:left="311"/>
              <w:jc w:val="left"/>
            </w:pPr>
            <w:r w:rsidRPr="00F436A7">
              <w:t>Giảm bớt nhập liệu thủ công cho nhân viên</w:t>
            </w:r>
          </w:p>
          <w:p w14:paraId="1F15D998" w14:textId="77777777" w:rsidR="006D3B16" w:rsidRPr="00F436A7" w:rsidRDefault="006D3B16" w:rsidP="00A27E18">
            <w:pPr>
              <w:pStyle w:val="ListParagraph"/>
              <w:numPr>
                <w:ilvl w:val="0"/>
                <w:numId w:val="11"/>
              </w:numPr>
              <w:spacing w:after="120" w:line="300" w:lineRule="auto"/>
              <w:ind w:left="311"/>
              <w:jc w:val="left"/>
            </w:pPr>
            <w:r w:rsidRPr="00F436A7">
              <w:t>C</w:t>
            </w:r>
            <w:r w:rsidRPr="00F436A7">
              <w:rPr>
                <w:rFonts w:cs="Times New Roman"/>
              </w:rPr>
              <w:t>ó</w:t>
            </w:r>
            <w:r w:rsidRPr="00F436A7">
              <w:t xml:space="preserve"> bộ phận chuyên trách hỗ trợ tài chính – học vụ</w:t>
            </w:r>
          </w:p>
          <w:p w14:paraId="24495338" w14:textId="77777777" w:rsidR="006D3B16" w:rsidRDefault="006D3B16" w:rsidP="00A27E18">
            <w:pPr>
              <w:pStyle w:val="ListParagraph"/>
              <w:numPr>
                <w:ilvl w:val="0"/>
                <w:numId w:val="11"/>
              </w:numPr>
              <w:spacing w:after="120" w:line="300" w:lineRule="auto"/>
              <w:ind w:left="311"/>
              <w:jc w:val="left"/>
            </w:pPr>
            <w:r w:rsidRPr="00F436A7">
              <w:t>Kh</w:t>
            </w:r>
            <w:r w:rsidRPr="00F436A7">
              <w:rPr>
                <w:rFonts w:cs="Times New Roman"/>
              </w:rPr>
              <w:t>á</w:t>
            </w:r>
            <w:r w:rsidRPr="00F436A7">
              <w:t>c: __________</w:t>
            </w:r>
          </w:p>
        </w:tc>
      </w:tr>
    </w:tbl>
    <w:p w14:paraId="00AE73EF" w14:textId="05448A78" w:rsidR="009638DF" w:rsidRPr="004B30D9" w:rsidRDefault="00941E9B" w:rsidP="003C3987">
      <w:pPr>
        <w:pStyle w:val="Heading2"/>
        <w:numPr>
          <w:ilvl w:val="0"/>
          <w:numId w:val="0"/>
        </w:numPr>
      </w:pPr>
      <w:bookmarkStart w:id="209" w:name="_Toc216388870"/>
      <w:r w:rsidRPr="004B30D9">
        <w:t>Kết quả phiếu điều tra</w:t>
      </w:r>
      <w:bookmarkEnd w:id="209"/>
    </w:p>
    <w:p w14:paraId="7A48D7D6" w14:textId="18F40F3C" w:rsidR="00766F7A" w:rsidRPr="004B30D9" w:rsidRDefault="00573A39" w:rsidP="009A7918">
      <w:pPr>
        <w:pStyle w:val="Heading3"/>
        <w:numPr>
          <w:ilvl w:val="0"/>
          <w:numId w:val="0"/>
        </w:numPr>
        <w:ind w:firstLine="720"/>
      </w:pPr>
      <w:bookmarkStart w:id="210" w:name="_Toc216388871"/>
      <w:r w:rsidRPr="004B30D9">
        <w:t>Kết quả</w:t>
      </w:r>
      <w:r w:rsidR="003D1DE2" w:rsidRPr="004B30D9">
        <w:t xml:space="preserve"> mẫu phiếu điều tra 1</w:t>
      </w:r>
      <w:bookmarkEnd w:id="210"/>
    </w:p>
    <w:p w14:paraId="578D2227" w14:textId="77777777" w:rsidR="00766F7A" w:rsidRDefault="00766F7A" w:rsidP="00766F7A">
      <w:pPr>
        <w:ind w:firstLine="0"/>
      </w:pPr>
      <w:r>
        <w:rPr>
          <w:noProof/>
        </w:rPr>
        <w:drawing>
          <wp:inline distT="0" distB="0" distL="0" distR="0" wp14:anchorId="4DDB7905" wp14:editId="77BE8955">
            <wp:extent cx="5972175" cy="2514600"/>
            <wp:effectExtent l="0" t="0" r="9525" b="0"/>
            <wp:docPr id="1526295966" name="Picture 11" descr="Biểu đồ câu trả lời của biểu mẫu. Tên câu hỏi: Vị trí công tác của anh/chị tại trung tâm:. Số lượng câu trả lời: 3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Biểu đồ câu trả lời của biểu mẫu. Tên câu hỏi: Vị trí công tác của anh/chị tại trung tâm:. Số lượng câu trả lời: 3 câu trả lời."/>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972175" cy="2514600"/>
                    </a:xfrm>
                    <a:prstGeom prst="rect">
                      <a:avLst/>
                    </a:prstGeom>
                    <a:noFill/>
                    <a:ln>
                      <a:noFill/>
                    </a:ln>
                  </pic:spPr>
                </pic:pic>
              </a:graphicData>
            </a:graphic>
          </wp:inline>
        </w:drawing>
      </w:r>
    </w:p>
    <w:p w14:paraId="5C642448" w14:textId="77777777" w:rsidR="00766F7A" w:rsidRDefault="00766F7A" w:rsidP="00766F7A">
      <w:pPr>
        <w:ind w:firstLine="0"/>
      </w:pPr>
      <w:r>
        <w:rPr>
          <w:noProof/>
        </w:rPr>
        <w:drawing>
          <wp:inline distT="0" distB="0" distL="0" distR="0" wp14:anchorId="63A77DE2" wp14:editId="2B95389F">
            <wp:extent cx="5972175" cy="2514600"/>
            <wp:effectExtent l="0" t="0" r="9525" b="0"/>
            <wp:docPr id="1788775794" name="Picture 13" descr="Biểu đồ câu trả lời của biểu mẫu. Tên câu hỏi: Trung tâm hiện đang áp dụng mô hình quản lý nào cho việc quản lý học viên? . Số lượng câu trả lời: 3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Biểu đồ câu trả lời của biểu mẫu. Tên câu hỏi: Trung tâm hiện đang áp dụng mô hình quản lý nào cho việc quản lý học viên? . Số lượng câu trả lời: 3 câu trả lời."/>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972175" cy="2514600"/>
                    </a:xfrm>
                    <a:prstGeom prst="rect">
                      <a:avLst/>
                    </a:prstGeom>
                    <a:noFill/>
                    <a:ln>
                      <a:noFill/>
                    </a:ln>
                  </pic:spPr>
                </pic:pic>
              </a:graphicData>
            </a:graphic>
          </wp:inline>
        </w:drawing>
      </w:r>
    </w:p>
    <w:p w14:paraId="08D0D080" w14:textId="77777777" w:rsidR="00766F7A" w:rsidRDefault="00766F7A" w:rsidP="00766F7A">
      <w:pPr>
        <w:ind w:firstLine="0"/>
      </w:pPr>
      <w:r>
        <w:rPr>
          <w:noProof/>
        </w:rPr>
        <w:drawing>
          <wp:inline distT="0" distB="0" distL="0" distR="0" wp14:anchorId="16A9E65C" wp14:editId="0EF70C8D">
            <wp:extent cx="5972175" cy="2514600"/>
            <wp:effectExtent l="0" t="0" r="9525" b="0"/>
            <wp:docPr id="905180048" name="Picture 14" descr="Biểu đồ câu trả lời của biểu mẫu. Tên câu hỏi: Anh/chị đánh giá mức độ phối hợp giữa các bộ phận trong việc quản lý học viên: . Số lượng câu trả lời: 3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Biểu đồ câu trả lời của biểu mẫu. Tên câu hỏi: Anh/chị đánh giá mức độ phối hợp giữa các bộ phận trong việc quản lý học viên: . Số lượng câu trả lời: 3 câu trả lời."/>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972175" cy="2514600"/>
                    </a:xfrm>
                    <a:prstGeom prst="rect">
                      <a:avLst/>
                    </a:prstGeom>
                    <a:noFill/>
                    <a:ln>
                      <a:noFill/>
                    </a:ln>
                  </pic:spPr>
                </pic:pic>
              </a:graphicData>
            </a:graphic>
          </wp:inline>
        </w:drawing>
      </w:r>
      <w:r w:rsidRPr="00B05D3A">
        <w:t xml:space="preserve"> </w:t>
      </w:r>
      <w:r>
        <w:rPr>
          <w:noProof/>
        </w:rPr>
        <w:drawing>
          <wp:inline distT="0" distB="0" distL="0" distR="0" wp14:anchorId="36A92862" wp14:editId="127F030F">
            <wp:extent cx="5972175" cy="2514600"/>
            <wp:effectExtent l="0" t="0" r="9525" b="0"/>
            <wp:docPr id="1154122002" name="Picture 15" descr="Biểu đồ câu trả lời của biểu mẫu. Tên câu hỏi: Quy trình tiếp nhận học viên mới của trung tâm được thực hiện: . Số lượng câu trả lời: 3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Biểu đồ câu trả lời của biểu mẫu. Tên câu hỏi: Quy trình tiếp nhận học viên mới của trung tâm được thực hiện: . Số lượng câu trả lời: 3 câu trả lời."/>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72175" cy="2514600"/>
                    </a:xfrm>
                    <a:prstGeom prst="rect">
                      <a:avLst/>
                    </a:prstGeom>
                    <a:noFill/>
                    <a:ln>
                      <a:noFill/>
                    </a:ln>
                  </pic:spPr>
                </pic:pic>
              </a:graphicData>
            </a:graphic>
          </wp:inline>
        </w:drawing>
      </w:r>
      <w:r w:rsidRPr="000D63AD">
        <w:t xml:space="preserve"> </w:t>
      </w:r>
      <w:r>
        <w:rPr>
          <w:noProof/>
        </w:rPr>
        <w:drawing>
          <wp:inline distT="0" distB="0" distL="0" distR="0" wp14:anchorId="2DA5068E" wp14:editId="2EF94097">
            <wp:extent cx="5972175" cy="2840355"/>
            <wp:effectExtent l="0" t="0" r="9525" b="0"/>
            <wp:docPr id="235213443" name="Picture 16" descr="Biểu đồ câu trả lời của biểu mẫu. Tên câu hỏi: Việc xếp lớp cho học viên dựa trên tiêu chí nào? (chọn nhiều đáp án) . Số lượng câu trả lời: 3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Biểu đồ câu trả lời của biểu mẫu. Tên câu hỏi: Việc xếp lớp cho học viên dựa trên tiêu chí nào? (chọn nhiều đáp án) . Số lượng câu trả lời: 3 câu trả lời."/>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5972175" cy="2840355"/>
                    </a:xfrm>
                    <a:prstGeom prst="rect">
                      <a:avLst/>
                    </a:prstGeom>
                    <a:noFill/>
                    <a:ln>
                      <a:noFill/>
                    </a:ln>
                  </pic:spPr>
                </pic:pic>
              </a:graphicData>
            </a:graphic>
          </wp:inline>
        </w:drawing>
      </w:r>
      <w:r w:rsidRPr="000D63AD">
        <w:t xml:space="preserve"> </w:t>
      </w:r>
      <w:r>
        <w:rPr>
          <w:noProof/>
        </w:rPr>
        <w:drawing>
          <wp:inline distT="0" distB="0" distL="0" distR="0" wp14:anchorId="2B2FB3E1" wp14:editId="60147C1A">
            <wp:extent cx="5972175" cy="2840355"/>
            <wp:effectExtent l="0" t="0" r="9525" b="0"/>
            <wp:docPr id="1150615852" name="Picture 17" descr="Biểu đồ câu trả lời của biểu mẫu. Tên câu hỏi: Quy trình theo dõi quá trình học tập của học viên:  (chọn nhiều đáp án) . Số lượng câu trả lời: 3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Biểu đồ câu trả lời của biểu mẫu. Tên câu hỏi: Quy trình theo dõi quá trình học tập của học viên:  (chọn nhiều đáp án) . Số lượng câu trả lời: 3 câu trả lời."/>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972175" cy="2840355"/>
                    </a:xfrm>
                    <a:prstGeom prst="rect">
                      <a:avLst/>
                    </a:prstGeom>
                    <a:noFill/>
                    <a:ln>
                      <a:noFill/>
                    </a:ln>
                  </pic:spPr>
                </pic:pic>
              </a:graphicData>
            </a:graphic>
          </wp:inline>
        </w:drawing>
      </w:r>
      <w:r w:rsidRPr="00673156">
        <w:t xml:space="preserve"> </w:t>
      </w:r>
      <w:r>
        <w:rPr>
          <w:noProof/>
        </w:rPr>
        <w:drawing>
          <wp:inline distT="0" distB="0" distL="0" distR="0" wp14:anchorId="0CE9E896" wp14:editId="048C6EA1">
            <wp:extent cx="5972175" cy="2514600"/>
            <wp:effectExtent l="0" t="0" r="0" b="0"/>
            <wp:docPr id="1721971170" name="Picture 18" descr="Biểu đồ câu trả lời của biểu mẫu. Tên câu hỏi: Mức độ hài lòng của anh/chị về hệ thống quản lý học viên hiện tại: . Số lượng câu trả lời: 3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Biểu đồ câu trả lời của biểu mẫu. Tên câu hỏi: Mức độ hài lòng của anh/chị về hệ thống quản lý học viên hiện tại: . Số lượng câu trả lời: 3 câu trả lời."/>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5972175" cy="2514600"/>
                    </a:xfrm>
                    <a:prstGeom prst="rect">
                      <a:avLst/>
                    </a:prstGeom>
                    <a:noFill/>
                    <a:ln>
                      <a:noFill/>
                    </a:ln>
                  </pic:spPr>
                </pic:pic>
              </a:graphicData>
            </a:graphic>
          </wp:inline>
        </w:drawing>
      </w:r>
      <w:r w:rsidRPr="00E22EFE">
        <w:t xml:space="preserve"> </w:t>
      </w:r>
      <w:r>
        <w:rPr>
          <w:noProof/>
        </w:rPr>
        <w:drawing>
          <wp:inline distT="0" distB="0" distL="0" distR="0" wp14:anchorId="1A7CC971" wp14:editId="4048BB4F">
            <wp:extent cx="5972175" cy="2514600"/>
            <wp:effectExtent l="0" t="0" r="9525" b="0"/>
            <wp:docPr id="343942520" name="Picture 19" descr="Biểu đồ câu trả lời của biểu mẫu. Tên câu hỏi: Trung tâm đang sử dụng công cụ nào để quản lý học viên?. Số lượng câu trả lời: 3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Biểu đồ câu trả lời của biểu mẫu. Tên câu hỏi: Trung tâm đang sử dụng công cụ nào để quản lý học viên?. Số lượng câu trả lời: 3 câu trả lời."/>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972175" cy="2514600"/>
                    </a:xfrm>
                    <a:prstGeom prst="rect">
                      <a:avLst/>
                    </a:prstGeom>
                    <a:noFill/>
                    <a:ln>
                      <a:noFill/>
                    </a:ln>
                  </pic:spPr>
                </pic:pic>
              </a:graphicData>
            </a:graphic>
          </wp:inline>
        </w:drawing>
      </w:r>
      <w:r w:rsidRPr="00E22EFE">
        <w:t xml:space="preserve"> </w:t>
      </w:r>
      <w:r>
        <w:rPr>
          <w:noProof/>
        </w:rPr>
        <w:drawing>
          <wp:inline distT="0" distB="0" distL="0" distR="0" wp14:anchorId="41469593" wp14:editId="4BE4F401">
            <wp:extent cx="5972175" cy="2514600"/>
            <wp:effectExtent l="0" t="0" r="9525" b="0"/>
            <wp:docPr id="1174821457" name="Picture 20" descr="Biểu đồ câu trả lời của biểu mẫu. Tên câu hỏi: Theo anh/chị, khó khăn lớn nhất trong việc quản lý học viên hiện nay là gì? . Số lượng câu trả lời: 3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Biểu đồ câu trả lời của biểu mẫu. Tên câu hỏi: Theo anh/chị, khó khăn lớn nhất trong việc quản lý học viên hiện nay là gì? . Số lượng câu trả lời: 3 câu trả lời."/>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972175" cy="2514600"/>
                    </a:xfrm>
                    <a:prstGeom prst="rect">
                      <a:avLst/>
                    </a:prstGeom>
                    <a:noFill/>
                    <a:ln>
                      <a:noFill/>
                    </a:ln>
                  </pic:spPr>
                </pic:pic>
              </a:graphicData>
            </a:graphic>
          </wp:inline>
        </w:drawing>
      </w:r>
      <w:r w:rsidRPr="00037C32">
        <w:t xml:space="preserve"> </w:t>
      </w:r>
      <w:r>
        <w:rPr>
          <w:noProof/>
        </w:rPr>
        <w:drawing>
          <wp:inline distT="0" distB="0" distL="0" distR="0" wp14:anchorId="2971AEC5" wp14:editId="094A7E55">
            <wp:extent cx="5972175" cy="2514600"/>
            <wp:effectExtent l="0" t="0" r="9525" b="0"/>
            <wp:docPr id="970090741" name="Picture 21" descr="Biểu đồ câu trả lời của biểu mẫu. Tên câu hỏi: Anh/chị có đề xuất cải tiến nào để nâng cao hiệu quả quản lý học viên? &#10;. Số lượng câu trả lời: 3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Biểu đồ câu trả lời của biểu mẫu. Tên câu hỏi: Anh/chị có đề xuất cải tiến nào để nâng cao hiệu quả quản lý học viên? &#10;. Số lượng câu trả lời: 3 câu trả lời."/>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5972175" cy="2514600"/>
                    </a:xfrm>
                    <a:prstGeom prst="rect">
                      <a:avLst/>
                    </a:prstGeom>
                    <a:noFill/>
                    <a:ln>
                      <a:noFill/>
                    </a:ln>
                  </pic:spPr>
                </pic:pic>
              </a:graphicData>
            </a:graphic>
          </wp:inline>
        </w:drawing>
      </w:r>
    </w:p>
    <w:p w14:paraId="39816B9D" w14:textId="314D4639" w:rsidR="00397933" w:rsidRPr="004B30D9" w:rsidRDefault="00F36B69" w:rsidP="009A7918">
      <w:pPr>
        <w:pStyle w:val="Heading3"/>
        <w:numPr>
          <w:ilvl w:val="0"/>
          <w:numId w:val="0"/>
        </w:numPr>
        <w:ind w:firstLine="720"/>
      </w:pPr>
      <w:bookmarkStart w:id="211" w:name="_Toc216388872"/>
      <w:r w:rsidRPr="004B30D9">
        <w:t>Kết quả mẫu phiếu điều tra 2</w:t>
      </w:r>
      <w:bookmarkEnd w:id="211"/>
    </w:p>
    <w:p w14:paraId="350A281F" w14:textId="77777777" w:rsidR="00397933" w:rsidRDefault="00397933" w:rsidP="00397933">
      <w:pPr>
        <w:ind w:firstLine="0"/>
      </w:pPr>
      <w:r>
        <w:rPr>
          <w:noProof/>
        </w:rPr>
        <w:drawing>
          <wp:inline distT="0" distB="0" distL="0" distR="0" wp14:anchorId="59F6D678" wp14:editId="6D8E8DA9">
            <wp:extent cx="5972175" cy="2505075"/>
            <wp:effectExtent l="0" t="0" r="0" b="0"/>
            <wp:docPr id="46661956" name="drawing" descr="Biểu đồ câu trả lời của biểu mẫu. Tên câu hỏi: Vị trí giảng dạy hiện tại: . Số lượng câu trả lời: 5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61956" name=""/>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972175" cy="2505075"/>
                    </a:xfrm>
                    <a:prstGeom prst="rect">
                      <a:avLst/>
                    </a:prstGeom>
                  </pic:spPr>
                </pic:pic>
              </a:graphicData>
            </a:graphic>
          </wp:inline>
        </w:drawing>
      </w:r>
    </w:p>
    <w:p w14:paraId="61B20F0B" w14:textId="77777777" w:rsidR="00397933" w:rsidRDefault="00397933" w:rsidP="00397933">
      <w:pPr>
        <w:ind w:firstLine="0"/>
      </w:pPr>
      <w:r>
        <w:rPr>
          <w:noProof/>
        </w:rPr>
        <w:drawing>
          <wp:inline distT="0" distB="0" distL="0" distR="0" wp14:anchorId="10DD84F5" wp14:editId="1D426886">
            <wp:extent cx="5981700" cy="2514600"/>
            <wp:effectExtent l="0" t="0" r="0" b="0"/>
            <wp:docPr id="1941662010" name="drawing" descr="Biểu đồ câu trả lời của biểu mẫu. Tên câu hỏi: Anh/chị thường cập nhật thông tin học viên (điểm danh, nhận xét, kết quả) bằng cách nào? . Số lượng câu trả lời: 5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662010" name=""/>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06F7F46A" w14:textId="77777777" w:rsidR="00397933" w:rsidRDefault="00397933" w:rsidP="00397933">
      <w:pPr>
        <w:ind w:firstLine="0"/>
      </w:pPr>
      <w:r>
        <w:rPr>
          <w:noProof/>
        </w:rPr>
        <w:drawing>
          <wp:inline distT="0" distB="0" distL="0" distR="0" wp14:anchorId="17B09507" wp14:editId="6C51F7CB">
            <wp:extent cx="5981700" cy="2514600"/>
            <wp:effectExtent l="0" t="0" r="0" b="0"/>
            <wp:docPr id="1469039813" name="drawing" title="Đang chèn hình ả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039813" name=""/>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71682AB2" w14:textId="77777777" w:rsidR="00397933" w:rsidRDefault="00397933" w:rsidP="00397933">
      <w:pPr>
        <w:ind w:firstLine="0"/>
      </w:pPr>
      <w:r>
        <w:rPr>
          <w:noProof/>
        </w:rPr>
        <w:drawing>
          <wp:inline distT="0" distB="0" distL="0" distR="0" wp14:anchorId="1F9C272D" wp14:editId="4497A9B6">
            <wp:extent cx="5981700" cy="2514600"/>
            <wp:effectExtent l="0" t="0" r="0" b="0"/>
            <wp:docPr id="1847173305" name="drawing" descr="Biểu đồ câu trả lời của biểu mẫu. Tên câu hỏi: Anh/chị thường gặp khó khăn gì khi quản lý thông tin học viên? . Số lượng câu trả lời: 5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173305" name=""/>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443AE49A" w14:textId="77777777" w:rsidR="00397933" w:rsidRDefault="00397933" w:rsidP="00397933">
      <w:pPr>
        <w:ind w:firstLine="0"/>
      </w:pPr>
      <w:r>
        <w:rPr>
          <w:noProof/>
        </w:rPr>
        <w:drawing>
          <wp:inline distT="0" distB="0" distL="0" distR="0" wp14:anchorId="09568615" wp14:editId="57629ABC">
            <wp:extent cx="5981700" cy="2514600"/>
            <wp:effectExtent l="0" t="0" r="0" b="0"/>
            <wp:docPr id="15118204" name="drawing" descr="Biểu đồ câu trả lời của biểu mẫu. Tên câu hỏi: Việc nhập và quản lý điểm số học viên hiện tại được thực hiện: . Số lượng câu trả lời: 5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8204" name=""/>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2260BE31" w14:textId="77777777" w:rsidR="00397933" w:rsidRDefault="00397933" w:rsidP="00397933">
      <w:pPr>
        <w:ind w:firstLine="0"/>
      </w:pPr>
      <w:r>
        <w:rPr>
          <w:noProof/>
        </w:rPr>
        <w:drawing>
          <wp:inline distT="0" distB="0" distL="0" distR="0" wp14:anchorId="7CD70698" wp14:editId="6024EF6D">
            <wp:extent cx="5981700" cy="2514600"/>
            <wp:effectExtent l="0" t="0" r="0" b="0"/>
            <wp:docPr id="1927362037" name="drawing" descr="Biểu đồ câu trả lời của biểu mẫu. Tên câu hỏi: Tần suất báo cáo điểm/tiến độ học tập học viên: . Số lượng câu trả lời: 5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362037" name=""/>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746D13E5" w14:textId="77777777" w:rsidR="00397933" w:rsidRDefault="00397933" w:rsidP="00397933">
      <w:pPr>
        <w:ind w:firstLine="0"/>
      </w:pPr>
      <w:r>
        <w:rPr>
          <w:noProof/>
        </w:rPr>
        <w:drawing>
          <wp:inline distT="0" distB="0" distL="0" distR="0" wp14:anchorId="04020C55" wp14:editId="5D9FC349">
            <wp:extent cx="5981700" cy="2514600"/>
            <wp:effectExtent l="0" t="0" r="0" b="0"/>
            <wp:docPr id="1441060496" name="drawing" descr="Biểu đồ câu trả lời của biểu mẫu. Tên câu hỏi: Anh/chị đánh giá mức độ thuận tiện của hệ thống quản lý điểm số hiện tại: . Số lượng câu trả lời: 5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60496" name=""/>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17A13DF1" w14:textId="77777777" w:rsidR="00397933" w:rsidRDefault="00397933" w:rsidP="00397933">
      <w:pPr>
        <w:ind w:firstLine="0"/>
      </w:pPr>
      <w:r>
        <w:rPr>
          <w:noProof/>
        </w:rPr>
        <w:drawing>
          <wp:inline distT="0" distB="0" distL="0" distR="0" wp14:anchorId="5513C061" wp14:editId="71C8228D">
            <wp:extent cx="5981700" cy="2514600"/>
            <wp:effectExtent l="0" t="0" r="0" b="0"/>
            <wp:docPr id="314495252" name="drawing" descr="Biểu đồ câu trả lời của biểu mẫu. Tên câu hỏi: Theo anh/chị, mức độ minh bạch và chính xác của việc quản lý điểm số hiện nay: . Số lượng câu trả lời: 5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495252" name=""/>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1FD202DF" w14:textId="77777777" w:rsidR="00397933" w:rsidRDefault="00397933" w:rsidP="00397933">
      <w:pPr>
        <w:ind w:firstLine="0"/>
      </w:pPr>
      <w:r>
        <w:rPr>
          <w:noProof/>
        </w:rPr>
        <w:drawing>
          <wp:inline distT="0" distB="0" distL="0" distR="0" wp14:anchorId="25E268D8" wp14:editId="79DCF66A">
            <wp:extent cx="5981700" cy="2514600"/>
            <wp:effectExtent l="0" t="0" r="0" b="0"/>
            <wp:docPr id="1022114975" name="drawing" descr="Biểu đồ câu trả lời của biểu mẫu. Tên câu hỏi: Theo anh/chị, yếu tố nào cần được cải thiện nhất trong quản lý thông tin &amp; điểm số học viên? . Số lượng câu trả lời: 5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114975" name=""/>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56C4E0F4" w14:textId="77777777" w:rsidR="00397933" w:rsidRDefault="00397933" w:rsidP="00397933">
      <w:pPr>
        <w:ind w:firstLine="0"/>
      </w:pPr>
      <w:r>
        <w:rPr>
          <w:noProof/>
        </w:rPr>
        <w:drawing>
          <wp:inline distT="0" distB="0" distL="0" distR="0" wp14:anchorId="2CE63972" wp14:editId="1736847C">
            <wp:extent cx="5981700" cy="2514600"/>
            <wp:effectExtent l="0" t="0" r="0" b="0"/>
            <wp:docPr id="975457310" name="drawing" descr="Biểu đồ câu trả lời của biểu mẫu. Tên câu hỏi: Anh/chị mong muốn trong tương lai trung tâm sẽ: . Số lượng câu trả lời: 5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457310" name=""/>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436AE5B2" w14:textId="7C8BC43B" w:rsidR="00D57456" w:rsidRPr="004B30D9" w:rsidRDefault="00E04384" w:rsidP="009A7918">
      <w:pPr>
        <w:pStyle w:val="Heading3"/>
        <w:numPr>
          <w:ilvl w:val="0"/>
          <w:numId w:val="0"/>
        </w:numPr>
        <w:ind w:firstLine="720"/>
      </w:pPr>
      <w:bookmarkStart w:id="212" w:name="_Toc216388873"/>
      <w:r w:rsidRPr="004B30D9">
        <w:t>Kết quả</w:t>
      </w:r>
      <w:r w:rsidR="00D57456" w:rsidRPr="004B30D9">
        <w:t xml:space="preserve"> mẫu phiếu điều tra 3</w:t>
      </w:r>
      <w:bookmarkEnd w:id="212"/>
    </w:p>
    <w:p w14:paraId="76FAAB23" w14:textId="77777777" w:rsidR="00D57456" w:rsidRDefault="00D57456" w:rsidP="00D57456">
      <w:pPr>
        <w:ind w:firstLine="0"/>
      </w:pPr>
      <w:r>
        <w:rPr>
          <w:noProof/>
        </w:rPr>
        <w:drawing>
          <wp:inline distT="0" distB="0" distL="0" distR="0" wp14:anchorId="28D0D9D0" wp14:editId="6F40B66F">
            <wp:extent cx="5981700" cy="2514600"/>
            <wp:effectExtent l="0" t="0" r="0" b="0"/>
            <wp:docPr id="95542198" name="drawing" descr="Biểu đồ câu trả lời của biểu mẫu. Tên câu hỏi: Bộ phận công tác hiện tại: . Số lượng câu trả lời: 4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42198" name=""/>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098456E1" w14:textId="77777777" w:rsidR="00D57456" w:rsidRDefault="00D57456" w:rsidP="00D57456">
      <w:pPr>
        <w:ind w:firstLine="0"/>
      </w:pPr>
      <w:r>
        <w:rPr>
          <w:noProof/>
        </w:rPr>
        <w:drawing>
          <wp:inline distT="0" distB="0" distL="0" distR="0" wp14:anchorId="20A3B12B" wp14:editId="42D08760">
            <wp:extent cx="5981700" cy="2514600"/>
            <wp:effectExtent l="0" t="0" r="0" b="0"/>
            <wp:docPr id="1708513267" name="drawing" descr="Biểu đồ câu trả lời của biểu mẫu. Tên câu hỏi: Anh/chị thường sử dụng công cụ nào để quản lý thông tin lớp học (lịch học, sĩ số, báo cáo)? . Số lượng câu trả lời: 4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513267" name=""/>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35059E47" w14:textId="77777777" w:rsidR="00D57456" w:rsidRDefault="00D57456" w:rsidP="00D57456">
      <w:pPr>
        <w:ind w:firstLine="0"/>
      </w:pPr>
      <w:r>
        <w:rPr>
          <w:noProof/>
        </w:rPr>
        <w:drawing>
          <wp:inline distT="0" distB="0" distL="0" distR="0" wp14:anchorId="54E65606" wp14:editId="237F1074">
            <wp:extent cx="5981700" cy="2514600"/>
            <wp:effectExtent l="0" t="0" r="0" b="0"/>
            <wp:docPr id="872891116" name="drawing" descr="Biểu đồ câu trả lời của biểu mẫu. Tên câu hỏi: Mức độ rõ ràng của quy trình quản lý thông tin lớp học hiện tại: . Số lượng câu trả lời: 4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891116" name=""/>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3395C789" w14:textId="77777777" w:rsidR="00D57456" w:rsidRDefault="00D57456" w:rsidP="00D57456">
      <w:pPr>
        <w:ind w:firstLine="0"/>
      </w:pPr>
      <w:r>
        <w:rPr>
          <w:noProof/>
        </w:rPr>
        <w:drawing>
          <wp:inline distT="0" distB="0" distL="0" distR="0" wp14:anchorId="5CA6F7AC" wp14:editId="0C7870E8">
            <wp:extent cx="5981700" cy="2514600"/>
            <wp:effectExtent l="0" t="0" r="0" b="0"/>
            <wp:docPr id="176886660" name="drawing" descr="Biểu đồ câu trả lời của biểu mẫu. Tên câu hỏi: Khó khăn thường gặp khi quản lý thông tin lớp học/khóa học: . Số lượng câu trả lời: 4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6660" name=""/>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1414A006" w14:textId="77777777" w:rsidR="00D57456" w:rsidRDefault="00D57456" w:rsidP="00D57456">
      <w:pPr>
        <w:ind w:firstLine="0"/>
      </w:pPr>
      <w:r>
        <w:rPr>
          <w:noProof/>
        </w:rPr>
        <w:drawing>
          <wp:inline distT="0" distB="0" distL="0" distR="0" wp14:anchorId="03902B95" wp14:editId="4CE4A88D">
            <wp:extent cx="5981700" cy="2514600"/>
            <wp:effectExtent l="0" t="0" r="0" b="0"/>
            <wp:docPr id="1387718821" name="drawing" descr="Biểu đồ câu trả lời của biểu mẫu. Tên câu hỏi: Việc quản lý học phí, chi phí lớp học hiện tại được thực hiện: . Số lượng câu trả lời: 4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718821" name=""/>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764BC411" w14:textId="77777777" w:rsidR="00D57456" w:rsidRDefault="00D57456" w:rsidP="00D57456">
      <w:pPr>
        <w:ind w:firstLine="0"/>
      </w:pPr>
      <w:r>
        <w:rPr>
          <w:noProof/>
        </w:rPr>
        <w:drawing>
          <wp:inline distT="0" distB="0" distL="0" distR="0" wp14:anchorId="7B23169D" wp14:editId="0C278CBC">
            <wp:extent cx="5981700" cy="2514600"/>
            <wp:effectExtent l="0" t="0" r="0" b="0"/>
            <wp:docPr id="1691842274" name="drawing" descr="Biểu đồ câu trả lời của biểu mẫu. Tên câu hỏi: Mức độ minh bạch và chính xác trong quản lý tài chính lớp học: . Số lượng câu trả lời: 4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842274" name=""/>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53ADC1BA" w14:textId="77777777" w:rsidR="00D57456" w:rsidRDefault="00D57456" w:rsidP="00D57456">
      <w:pPr>
        <w:ind w:firstLine="0"/>
      </w:pPr>
      <w:r>
        <w:rPr>
          <w:noProof/>
        </w:rPr>
        <w:drawing>
          <wp:inline distT="0" distB="0" distL="0" distR="0" wp14:anchorId="644EB9F9" wp14:editId="3B416FB5">
            <wp:extent cx="5981700" cy="2514600"/>
            <wp:effectExtent l="0" t="0" r="0" b="0"/>
            <wp:docPr id="1282964853" name="drawing" descr="Biểu đồ câu trả lời của biểu mẫu. Tên câu hỏi: Anh/chị gặp khó khăn gì trong công tác quản lý tài chính lớp học/khóa học? . Số lượng câu trả lời: 4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964853" name=""/>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4BEDD8A8" w14:textId="77777777" w:rsidR="00D57456" w:rsidRDefault="00D57456" w:rsidP="00D57456">
      <w:pPr>
        <w:ind w:firstLine="0"/>
      </w:pPr>
      <w:r>
        <w:rPr>
          <w:noProof/>
        </w:rPr>
        <w:drawing>
          <wp:inline distT="0" distB="0" distL="0" distR="0" wp14:anchorId="58673BF5" wp14:editId="0B74119B">
            <wp:extent cx="5981700" cy="2514600"/>
            <wp:effectExtent l="0" t="0" r="0" b="0"/>
            <wp:docPr id="66450837" name="drawing" descr="Biểu đồ câu trả lời của biểu mẫu. Tên câu hỏi: Tần suất báo cáo tài chính lớp học/khóa học hiện nay: . Số lượng câu trả lời: 4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50837" name=""/>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7E9D87EF" w14:textId="77777777" w:rsidR="00D57456" w:rsidRDefault="00D57456" w:rsidP="00D57456">
      <w:pPr>
        <w:ind w:firstLine="0"/>
      </w:pPr>
      <w:r>
        <w:rPr>
          <w:noProof/>
        </w:rPr>
        <w:drawing>
          <wp:inline distT="0" distB="0" distL="0" distR="0" wp14:anchorId="7ED4147D" wp14:editId="2922ED8E">
            <wp:extent cx="5981700" cy="2514600"/>
            <wp:effectExtent l="0" t="0" r="0" b="0"/>
            <wp:docPr id="1083625435" name="drawing" descr="Biểu đồ câu trả lời của biểu mẫu. Tên câu hỏi: Theo anh/chị, yếu tố cần cải thiện nhất trong quản lý thông tin &amp; tài chính lớp học là: . Số lượng câu trả lời: 4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625435" name=""/>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666D4280" w14:textId="47E01BC4" w:rsidR="1AA88687" w:rsidRDefault="00D57456" w:rsidP="00C50818">
      <w:pPr>
        <w:ind w:firstLine="0"/>
        <w:rPr>
          <w:rFonts w:eastAsia="Times New Roman" w:cs="Times New Roman"/>
          <w:szCs w:val="26"/>
        </w:rPr>
      </w:pPr>
      <w:r>
        <w:rPr>
          <w:noProof/>
        </w:rPr>
        <w:drawing>
          <wp:inline distT="0" distB="0" distL="0" distR="0" wp14:anchorId="3C003B06" wp14:editId="6FE5383B">
            <wp:extent cx="5981700" cy="2514600"/>
            <wp:effectExtent l="0" t="0" r="0" b="0"/>
            <wp:docPr id="1993492361" name="drawing" descr="Biểu đồ câu trả lời của biểu mẫu. Tên câu hỏi: Trong tương lai, anh/chị mong muốn trung tâm sẽ: . Số lượng câu trả lời: 4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492361" name=""/>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67234FB6" w14:textId="4112EC33" w:rsidR="00C50818" w:rsidRDefault="0001066A" w:rsidP="00C50818">
      <w:pPr>
        <w:pStyle w:val="Heading2"/>
      </w:pPr>
      <w:r>
        <w:t>Kết quả phiếu đánh giá</w:t>
      </w:r>
    </w:p>
    <w:p w14:paraId="224A0DA9" w14:textId="528DECB8" w:rsidR="00A365D5" w:rsidRDefault="00F47A3D" w:rsidP="00A365D5">
      <w:pPr>
        <w:pStyle w:val="Heading3"/>
        <w:numPr>
          <w:ilvl w:val="0"/>
          <w:numId w:val="0"/>
        </w:numPr>
      </w:pPr>
      <w:r>
        <w:t>Phiếu đánh giá kết quả công việc khảo sát:</w:t>
      </w:r>
    </w:p>
    <w:p w14:paraId="0FC92CC2" w14:textId="071288DD" w:rsidR="0023050A" w:rsidRDefault="0023050A" w:rsidP="0023050A">
      <w:pPr>
        <w:pStyle w:val="NoSpacing"/>
      </w:pPr>
      <w:r w:rsidRPr="0023050A">
        <w:rPr>
          <w:noProof/>
        </w:rPr>
        <w:drawing>
          <wp:inline distT="0" distB="0" distL="0" distR="0" wp14:anchorId="6D193A35" wp14:editId="4A579DDD">
            <wp:extent cx="5759450" cy="8395335"/>
            <wp:effectExtent l="0" t="0" r="0" b="5715"/>
            <wp:docPr id="629747084" name="Picture 1" descr="A piece of paper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747084" name="Picture 1" descr="A piece of paper with writing on it&#10;&#10;AI-generated content may be incorrect."/>
                    <pic:cNvPicPr/>
                  </pic:nvPicPr>
                  <pic:blipFill>
                    <a:blip r:embed="rId158"/>
                    <a:stretch>
                      <a:fillRect/>
                    </a:stretch>
                  </pic:blipFill>
                  <pic:spPr>
                    <a:xfrm>
                      <a:off x="0" y="0"/>
                      <a:ext cx="5759450" cy="8395335"/>
                    </a:xfrm>
                    <a:prstGeom prst="rect">
                      <a:avLst/>
                    </a:prstGeom>
                  </pic:spPr>
                </pic:pic>
              </a:graphicData>
            </a:graphic>
          </wp:inline>
        </w:drawing>
      </w:r>
    </w:p>
    <w:p w14:paraId="19F1CC10" w14:textId="68B2A70B" w:rsidR="00495262" w:rsidRPr="0023050A" w:rsidRDefault="00495262" w:rsidP="0023050A">
      <w:pPr>
        <w:pStyle w:val="NoSpacing"/>
      </w:pPr>
      <w:r w:rsidRPr="00495262">
        <w:rPr>
          <w:noProof/>
        </w:rPr>
        <w:drawing>
          <wp:inline distT="0" distB="0" distL="0" distR="0" wp14:anchorId="28BF503A" wp14:editId="0C942F70">
            <wp:extent cx="5759450" cy="8063230"/>
            <wp:effectExtent l="0" t="0" r="0" b="0"/>
            <wp:docPr id="2011005341" name="Picture 1" descr="A paper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05341" name="Picture 1" descr="A paper with writing on it&#10;&#10;AI-generated content may be incorrect."/>
                    <pic:cNvPicPr/>
                  </pic:nvPicPr>
                  <pic:blipFill>
                    <a:blip r:embed="rId159"/>
                    <a:stretch>
                      <a:fillRect/>
                    </a:stretch>
                  </pic:blipFill>
                  <pic:spPr>
                    <a:xfrm>
                      <a:off x="0" y="0"/>
                      <a:ext cx="5759450" cy="8063230"/>
                    </a:xfrm>
                    <a:prstGeom prst="rect">
                      <a:avLst/>
                    </a:prstGeom>
                  </pic:spPr>
                </pic:pic>
              </a:graphicData>
            </a:graphic>
          </wp:inline>
        </w:drawing>
      </w:r>
    </w:p>
    <w:p w14:paraId="29D9712C" w14:textId="0E2A0EBE" w:rsidR="00A365D5" w:rsidRDefault="00A365D5" w:rsidP="00C66AC1">
      <w:pPr>
        <w:pStyle w:val="Heading3"/>
        <w:numPr>
          <w:ilvl w:val="0"/>
          <w:numId w:val="0"/>
        </w:numPr>
      </w:pPr>
      <w:r>
        <w:t>Phiếu đánh giá kết quả xác định yêu cầu hệ thống:</w:t>
      </w:r>
    </w:p>
    <w:p w14:paraId="487E6B51" w14:textId="3C931E40" w:rsidR="00112D48" w:rsidRDefault="00112D48" w:rsidP="00112D48">
      <w:pPr>
        <w:pStyle w:val="NoSpacing"/>
      </w:pPr>
      <w:r w:rsidRPr="00112D48">
        <w:rPr>
          <w:noProof/>
        </w:rPr>
        <w:drawing>
          <wp:inline distT="0" distB="0" distL="0" distR="0" wp14:anchorId="72FC604D" wp14:editId="3AF1C3D1">
            <wp:extent cx="5759450" cy="7825740"/>
            <wp:effectExtent l="0" t="0" r="0" b="3810"/>
            <wp:docPr id="1311453245" name="Picture 1" descr="A piece of paper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453245" name="Picture 1" descr="A piece of paper with text&#10;&#10;AI-generated content may be incorrect."/>
                    <pic:cNvPicPr/>
                  </pic:nvPicPr>
                  <pic:blipFill>
                    <a:blip r:embed="rId160"/>
                    <a:stretch>
                      <a:fillRect/>
                    </a:stretch>
                  </pic:blipFill>
                  <pic:spPr>
                    <a:xfrm>
                      <a:off x="0" y="0"/>
                      <a:ext cx="5759450" cy="7825740"/>
                    </a:xfrm>
                    <a:prstGeom prst="rect">
                      <a:avLst/>
                    </a:prstGeom>
                  </pic:spPr>
                </pic:pic>
              </a:graphicData>
            </a:graphic>
          </wp:inline>
        </w:drawing>
      </w:r>
    </w:p>
    <w:p w14:paraId="7BB9E602" w14:textId="260666AD" w:rsidR="00112D48" w:rsidRDefault="009B6787" w:rsidP="00112D48">
      <w:pPr>
        <w:pStyle w:val="NoSpacing"/>
      </w:pPr>
      <w:r w:rsidRPr="009B6787">
        <w:rPr>
          <w:noProof/>
        </w:rPr>
        <w:drawing>
          <wp:inline distT="0" distB="0" distL="0" distR="0" wp14:anchorId="5E9DB2BE" wp14:editId="0056B754">
            <wp:extent cx="5759450" cy="9061450"/>
            <wp:effectExtent l="0" t="0" r="0" b="6350"/>
            <wp:docPr id="1003241382" name="Picture 1" descr="A paper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241382" name="Picture 1" descr="A paper with text on it&#10;&#10;AI-generated content may be incorrect."/>
                    <pic:cNvPicPr/>
                  </pic:nvPicPr>
                  <pic:blipFill>
                    <a:blip r:embed="rId161"/>
                    <a:stretch>
                      <a:fillRect/>
                    </a:stretch>
                  </pic:blipFill>
                  <pic:spPr>
                    <a:xfrm>
                      <a:off x="0" y="0"/>
                      <a:ext cx="5759450" cy="9061450"/>
                    </a:xfrm>
                    <a:prstGeom prst="rect">
                      <a:avLst/>
                    </a:prstGeom>
                  </pic:spPr>
                </pic:pic>
              </a:graphicData>
            </a:graphic>
          </wp:inline>
        </w:drawing>
      </w:r>
    </w:p>
    <w:p w14:paraId="06C7F1AF" w14:textId="1AC4B5DC" w:rsidR="009B6787" w:rsidRPr="00112D48" w:rsidRDefault="009B6787" w:rsidP="00112D48">
      <w:pPr>
        <w:pStyle w:val="NoSpacing"/>
      </w:pPr>
      <w:r w:rsidRPr="009B6787">
        <w:rPr>
          <w:noProof/>
        </w:rPr>
        <w:drawing>
          <wp:inline distT="0" distB="0" distL="0" distR="0" wp14:anchorId="07817FCF" wp14:editId="2E91E834">
            <wp:extent cx="5759450" cy="8597265"/>
            <wp:effectExtent l="0" t="0" r="0" b="0"/>
            <wp:docPr id="905920894" name="Picture 1" descr="A white paper with black writ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920894" name="Picture 1" descr="A white paper with black writing&#10;&#10;AI-generated content may be incorrect."/>
                    <pic:cNvPicPr/>
                  </pic:nvPicPr>
                  <pic:blipFill>
                    <a:blip r:embed="rId162"/>
                    <a:stretch>
                      <a:fillRect/>
                    </a:stretch>
                  </pic:blipFill>
                  <pic:spPr>
                    <a:xfrm>
                      <a:off x="0" y="0"/>
                      <a:ext cx="5759450" cy="8597265"/>
                    </a:xfrm>
                    <a:prstGeom prst="rect">
                      <a:avLst/>
                    </a:prstGeom>
                  </pic:spPr>
                </pic:pic>
              </a:graphicData>
            </a:graphic>
          </wp:inline>
        </w:drawing>
      </w:r>
    </w:p>
    <w:p w14:paraId="63E90361" w14:textId="2DCD782E" w:rsidR="00C66AC1" w:rsidRDefault="00C66AC1" w:rsidP="00C66AC1">
      <w:pPr>
        <w:pStyle w:val="Heading3"/>
        <w:numPr>
          <w:ilvl w:val="0"/>
          <w:numId w:val="0"/>
        </w:numPr>
      </w:pPr>
      <w:r>
        <w:t>Phiếu đánh giá kết quả thực hiện nội dung mô hình hóa tiền trình:</w:t>
      </w:r>
    </w:p>
    <w:p w14:paraId="241E638B" w14:textId="42E4C2F4" w:rsidR="00A365D5" w:rsidRDefault="00504974" w:rsidP="00473EEC">
      <w:pPr>
        <w:pStyle w:val="NoSpacing"/>
      </w:pPr>
      <w:r w:rsidRPr="00504974">
        <w:rPr>
          <w:noProof/>
        </w:rPr>
        <w:drawing>
          <wp:inline distT="0" distB="0" distL="0" distR="0" wp14:anchorId="5D17E8E6" wp14:editId="4E703A5B">
            <wp:extent cx="5759450" cy="8082280"/>
            <wp:effectExtent l="0" t="0" r="0" b="0"/>
            <wp:docPr id="1853655735" name="Picture 1" descr="A paper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655735" name="Picture 1" descr="A paper with writing on it&#10;&#10;AI-generated content may be incorrect."/>
                    <pic:cNvPicPr/>
                  </pic:nvPicPr>
                  <pic:blipFill>
                    <a:blip r:embed="rId163"/>
                    <a:stretch>
                      <a:fillRect/>
                    </a:stretch>
                  </pic:blipFill>
                  <pic:spPr>
                    <a:xfrm>
                      <a:off x="0" y="0"/>
                      <a:ext cx="5759450" cy="8082280"/>
                    </a:xfrm>
                    <a:prstGeom prst="rect">
                      <a:avLst/>
                    </a:prstGeom>
                  </pic:spPr>
                </pic:pic>
              </a:graphicData>
            </a:graphic>
          </wp:inline>
        </w:drawing>
      </w:r>
    </w:p>
    <w:p w14:paraId="1984BAF6" w14:textId="7894AECE" w:rsidR="00504974" w:rsidRPr="00A365D5" w:rsidRDefault="00504974" w:rsidP="00A365D5">
      <w:pPr>
        <w:ind w:firstLine="0"/>
      </w:pPr>
      <w:r w:rsidRPr="00504974">
        <w:rPr>
          <w:noProof/>
        </w:rPr>
        <w:drawing>
          <wp:inline distT="0" distB="0" distL="0" distR="0" wp14:anchorId="7B03164F" wp14:editId="545204AD">
            <wp:extent cx="5759450" cy="8185150"/>
            <wp:effectExtent l="0" t="0" r="0" b="6350"/>
            <wp:docPr id="1544349122" name="Picture 1" descr="A paper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349122" name="Picture 1" descr="A paper with writing on it&#10;&#10;AI-generated content may be incorrect."/>
                    <pic:cNvPicPr/>
                  </pic:nvPicPr>
                  <pic:blipFill>
                    <a:blip r:embed="rId164"/>
                    <a:stretch>
                      <a:fillRect/>
                    </a:stretch>
                  </pic:blipFill>
                  <pic:spPr>
                    <a:xfrm>
                      <a:off x="0" y="0"/>
                      <a:ext cx="5759450" cy="8185150"/>
                    </a:xfrm>
                    <a:prstGeom prst="rect">
                      <a:avLst/>
                    </a:prstGeom>
                  </pic:spPr>
                </pic:pic>
              </a:graphicData>
            </a:graphic>
          </wp:inline>
        </w:drawing>
      </w:r>
    </w:p>
    <w:p w14:paraId="29F11F49" w14:textId="77777777" w:rsidR="00C50818" w:rsidRPr="00C50818" w:rsidRDefault="00C50818" w:rsidP="00C50818"/>
    <w:p w14:paraId="6C953969" w14:textId="37E42248" w:rsidR="00C50818" w:rsidRPr="00C50818" w:rsidRDefault="00C50818" w:rsidP="00C50818">
      <w:pPr>
        <w:ind w:firstLine="0"/>
      </w:pPr>
    </w:p>
    <w:p w14:paraId="43275D8B" w14:textId="64B98BB9" w:rsidR="1AA88687" w:rsidRPr="00C50818" w:rsidRDefault="1AA88687" w:rsidP="00C50818">
      <w:pPr>
        <w:ind w:firstLine="0"/>
      </w:pPr>
    </w:p>
    <w:sectPr w:rsidR="1AA88687" w:rsidRPr="00C50818" w:rsidSect="004E7AA3">
      <w:footerReference w:type="default" r:id="rId165"/>
      <w:pgSz w:w="11906" w:h="16838" w:code="9"/>
      <w:pgMar w:top="1134" w:right="851" w:bottom="1134" w:left="851" w:header="720" w:footer="720" w:gutter="1134"/>
      <w:pgNumType w:fmt="lowerRoman"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HỒ VIỆT TÙNG" w:date="2025-12-11T20:26:00Z" w:initials="HVT">
    <w:p w14:paraId="04F18588" w14:textId="77777777" w:rsidR="008B4039" w:rsidRDefault="008B4039" w:rsidP="008B4039">
      <w:pPr>
        <w:pStyle w:val="CommentText"/>
        <w:ind w:firstLine="0"/>
        <w:jc w:val="left"/>
      </w:pPr>
      <w:r>
        <w:rPr>
          <w:rStyle w:val="CommentReference"/>
        </w:rPr>
        <w:annotationRef/>
      </w:r>
      <w:r>
        <w:t>THêm tên nhóm đi</w:t>
      </w:r>
    </w:p>
  </w:comment>
  <w:comment w:id="1" w:author="TRẦN TIẾN SƠN" w:date="2025-12-11T20:56:00Z" w:initials="TTS">
    <w:p w14:paraId="0BF1EBAB" w14:textId="511301EC" w:rsidR="00690CF3" w:rsidRDefault="00690CF3">
      <w:pPr>
        <w:pStyle w:val="CommentText"/>
      </w:pPr>
      <w:r>
        <w:rPr>
          <w:rStyle w:val="CommentReference"/>
        </w:rPr>
        <w:annotationRef/>
      </w:r>
      <w:r>
        <w:t>Thêm ở dưới phần SV thực hiện</w:t>
      </w:r>
    </w:p>
  </w:comment>
  <w:comment w:id="2" w:author="HỒ VIỆT TÙNG" w:date="2025-12-11T21:19:00Z" w:initials="HVT">
    <w:p w14:paraId="11190864" w14:textId="77777777" w:rsidR="00795448" w:rsidRDefault="00795448" w:rsidP="00795448">
      <w:pPr>
        <w:pStyle w:val="CommentText"/>
        <w:ind w:firstLine="0"/>
        <w:jc w:val="left"/>
      </w:pPr>
      <w:r>
        <w:rPr>
          <w:rStyle w:val="CommentReference"/>
        </w:rPr>
        <w:annotationRef/>
      </w:r>
      <w:r>
        <w:t>done</w:t>
      </w:r>
    </w:p>
  </w:comment>
  <w:comment w:id="14" w:author="TRẦN TIẾN SƠN" w:date="2025-12-10T01:43:00Z" w:initials="TTS">
    <w:p w14:paraId="675102A1" w14:textId="0742B347" w:rsidR="00AC69A6" w:rsidRDefault="00AC69A6">
      <w:pPr>
        <w:pStyle w:val="CommentText"/>
      </w:pPr>
      <w:r>
        <w:rPr>
          <w:rStyle w:val="CommentReference"/>
        </w:rPr>
        <w:annotationRef/>
      </w:r>
      <w:r>
        <w:t>Thêm số liệu thực tế</w:t>
      </w:r>
    </w:p>
  </w:comment>
  <w:comment w:id="13" w:author="TRẦN TIẾN SƠN" w:date="2025-12-10T01:44:00Z" w:initials="TTS">
    <w:p w14:paraId="131873C9" w14:textId="737CFE5D" w:rsidR="006D049B" w:rsidRDefault="006D049B">
      <w:pPr>
        <w:pStyle w:val="CommentText"/>
      </w:pPr>
      <w:r>
        <w:rPr>
          <w:rStyle w:val="CommentReference"/>
        </w:rPr>
        <w:annotationRef/>
      </w:r>
      <w:r>
        <w:t>Thêm mục tiêu môn học</w:t>
      </w:r>
    </w:p>
  </w:comment>
  <w:comment w:id="15" w:author="TRẦN TIẾN SƠN" w:date="2025-12-10T16:23:00Z" w:initials="TTS">
    <w:p w14:paraId="77A4F777" w14:textId="77777777" w:rsidR="005D6CE0" w:rsidRDefault="005D6CE0" w:rsidP="005D6CE0">
      <w:pPr>
        <w:pStyle w:val="CommentText"/>
      </w:pPr>
      <w:r>
        <w:rPr>
          <w:rStyle w:val="CommentReference"/>
        </w:rPr>
        <w:annotationRef/>
      </w:r>
      <w:r w:rsidRPr="00C87637">
        <w:t>https://vnexpress.net/nguoi-viet-dau-tu-hoc-tieng-anh-the-nao-4796385.html</w:t>
      </w:r>
    </w:p>
  </w:comment>
  <w:comment w:id="16" w:author="HỒ VIỆT TÙNG" w:date="2025-12-11T20:31:00Z" w:initials="HVT">
    <w:p w14:paraId="640D42A0" w14:textId="77777777" w:rsidR="00994DC5" w:rsidRDefault="00994DC5" w:rsidP="00994DC5">
      <w:pPr>
        <w:pStyle w:val="CommentText"/>
        <w:ind w:firstLine="0"/>
        <w:jc w:val="left"/>
      </w:pPr>
      <w:r>
        <w:rPr>
          <w:rStyle w:val="CommentReference"/>
        </w:rPr>
        <w:annotationRef/>
      </w:r>
      <w:r>
        <w:t>Sửa lại cách đánh số trang 1 từ lời mở đầu</w:t>
      </w:r>
    </w:p>
  </w:comment>
  <w:comment w:id="25" w:author="TRẦN TIẾN SƠN" w:date="2025-12-07T09:25:00Z" w:initials="TTS">
    <w:p w14:paraId="27999D18" w14:textId="0CB54AA3" w:rsidR="006E25E5" w:rsidRDefault="006E25E5">
      <w:pPr>
        <w:pStyle w:val="CommentText"/>
      </w:pPr>
      <w:r>
        <w:rPr>
          <w:rStyle w:val="CommentReference"/>
        </w:rPr>
        <w:annotationRef/>
      </w:r>
      <w:r>
        <w:t>Xem xét bỏ xuống phân chia công việc ở phụ lục</w:t>
      </w:r>
    </w:p>
  </w:comment>
  <w:comment w:id="26" w:author="HỒ VIỆT TÙNG" w:date="2025-12-11T08:59:00Z" w:initials="HVT">
    <w:p w14:paraId="40F32578" w14:textId="77777777" w:rsidR="008F42CA" w:rsidRDefault="008F42CA" w:rsidP="008F42CA">
      <w:pPr>
        <w:pStyle w:val="CommentText"/>
        <w:ind w:firstLine="0"/>
        <w:jc w:val="left"/>
      </w:pPr>
      <w:r>
        <w:rPr>
          <w:rStyle w:val="CommentReference"/>
        </w:rPr>
        <w:annotationRef/>
      </w:r>
      <w:r>
        <w:t>Xóa bảng phân công nhiệm vụ và để xuống phụ lục</w:t>
      </w:r>
    </w:p>
  </w:comment>
  <w:comment w:id="29" w:author="TRẦN TIẾN SƠN" w:date="2025-12-10T01:45:00Z" w:initials="TTS">
    <w:p w14:paraId="55F559A0" w14:textId="56FD149D" w:rsidR="00F94842" w:rsidRDefault="00F94842">
      <w:pPr>
        <w:pStyle w:val="CommentText"/>
      </w:pPr>
      <w:r>
        <w:rPr>
          <w:rStyle w:val="CommentReference"/>
        </w:rPr>
        <w:annotationRef/>
      </w:r>
      <w:r>
        <w:t>Trình bày CÁC PHƯƠNG PHÁP KHẢO SÁT khác nhau</w:t>
      </w:r>
    </w:p>
  </w:comment>
  <w:comment w:id="30" w:author="HỒ VIỆT TÙNG" w:date="2025-12-11T20:36:00Z" w:initials="HVT">
    <w:p w14:paraId="7D4E67FB" w14:textId="77777777" w:rsidR="00377396" w:rsidRDefault="00377396" w:rsidP="00377396">
      <w:pPr>
        <w:pStyle w:val="CommentText"/>
        <w:ind w:firstLine="0"/>
        <w:jc w:val="left"/>
      </w:pPr>
      <w:r>
        <w:rPr>
          <w:rStyle w:val="CommentReference"/>
        </w:rPr>
        <w:annotationRef/>
      </w:r>
      <w:r>
        <w:t>Trình bày bày tổng hợp kết quả, vẫn cảm giác phần này như là ghi kỹ thuật</w:t>
      </w:r>
    </w:p>
  </w:comment>
  <w:comment w:id="34" w:author="NGUYỄN THÁI DUY" w:date="2025-12-11T20:40:00Z" w:initials="Du">
    <w:p w14:paraId="67210462" w14:textId="77777777" w:rsidR="00384869" w:rsidRDefault="00384869" w:rsidP="00384869">
      <w:pPr>
        <w:pStyle w:val="CommentText"/>
        <w:ind w:firstLine="0"/>
        <w:jc w:val="left"/>
      </w:pPr>
      <w:r>
        <w:rPr>
          <w:rStyle w:val="CommentReference"/>
        </w:rPr>
        <w:annotationRef/>
      </w:r>
      <w:r>
        <w:t>Mờ</w:t>
      </w:r>
    </w:p>
  </w:comment>
  <w:comment w:id="44" w:author="HỒ VIỆT TÙNG" w:date="2025-12-11T20:38:00Z" w:initials="HVT">
    <w:p w14:paraId="13539F3A" w14:textId="77777777" w:rsidR="002C1985" w:rsidRDefault="002C1985" w:rsidP="00A8790F">
      <w:pPr>
        <w:pStyle w:val="CommentText"/>
        <w:ind w:firstLine="0"/>
        <w:jc w:val="left"/>
      </w:pPr>
      <w:r>
        <w:rPr>
          <w:rStyle w:val="CommentReference"/>
        </w:rPr>
        <w:annotationRef/>
      </w:r>
      <w:r>
        <w:t>Sửa link ảnh thành chú thích =))</w:t>
      </w:r>
    </w:p>
  </w:comment>
  <w:comment w:id="43" w:author="NGUYỄN THÁI DUY" w:date="2025-12-11T20:41:00Z" w:initials="Du">
    <w:p w14:paraId="0A104093" w14:textId="77777777" w:rsidR="002C1985" w:rsidRDefault="002C1985" w:rsidP="006F6216">
      <w:pPr>
        <w:pStyle w:val="CommentText"/>
        <w:ind w:firstLine="0"/>
        <w:jc w:val="left"/>
      </w:pPr>
      <w:r>
        <w:rPr>
          <w:rStyle w:val="CommentReference"/>
        </w:rPr>
        <w:annotationRef/>
      </w:r>
      <w:r>
        <w:t>link</w:t>
      </w:r>
    </w:p>
  </w:comment>
  <w:comment w:id="46" w:author="NGUYỄN THÁI DUY" w:date="2025-12-11T20:41:00Z" w:initials="Du">
    <w:p w14:paraId="494F8539" w14:textId="77777777" w:rsidR="006F6216" w:rsidRDefault="006F6216" w:rsidP="006F6216">
      <w:pPr>
        <w:pStyle w:val="CommentText"/>
        <w:ind w:firstLine="0"/>
        <w:jc w:val="left"/>
      </w:pPr>
      <w:r>
        <w:rPr>
          <w:rStyle w:val="CommentReference"/>
        </w:rPr>
        <w:annotationRef/>
      </w:r>
      <w:r>
        <w:t>Mờ</w:t>
      </w:r>
    </w:p>
  </w:comment>
  <w:comment w:id="48" w:author="HỒ VIỆT TÙNG" w:date="2025-12-11T20:41:00Z" w:initials="HVT">
    <w:p w14:paraId="7FA4FFA7" w14:textId="77777777" w:rsidR="00047203" w:rsidRDefault="00047203" w:rsidP="008C2154">
      <w:pPr>
        <w:pStyle w:val="CommentText"/>
        <w:ind w:firstLine="0"/>
        <w:jc w:val="left"/>
      </w:pPr>
      <w:r>
        <w:rPr>
          <w:rStyle w:val="CommentReference"/>
        </w:rPr>
        <w:annotationRef/>
      </w:r>
      <w:r>
        <w:t>Sửa link ảnh thành chú thích</w:t>
      </w:r>
    </w:p>
  </w:comment>
  <w:comment w:id="49" w:author="NGUYỄN THÁI DUY" w:date="2025-12-11T20:41:00Z" w:initials="Du">
    <w:p w14:paraId="77F0B901" w14:textId="77777777" w:rsidR="00047203" w:rsidRDefault="00047203" w:rsidP="006F6216">
      <w:pPr>
        <w:pStyle w:val="CommentText"/>
        <w:ind w:firstLine="0"/>
        <w:jc w:val="left"/>
      </w:pPr>
      <w:r>
        <w:rPr>
          <w:rStyle w:val="CommentReference"/>
        </w:rPr>
        <w:annotationRef/>
      </w:r>
      <w:r>
        <w:t>Link</w:t>
      </w:r>
    </w:p>
  </w:comment>
  <w:comment w:id="50" w:author="NGUYỄN THÁI DUY" w:date="2025-12-11T20:41:00Z" w:initials="Du">
    <w:p w14:paraId="2AF73DC4" w14:textId="77777777" w:rsidR="006F6216" w:rsidRDefault="006F6216" w:rsidP="006F6216">
      <w:pPr>
        <w:pStyle w:val="CommentText"/>
        <w:ind w:firstLine="0"/>
        <w:jc w:val="left"/>
      </w:pPr>
      <w:r>
        <w:rPr>
          <w:rStyle w:val="CommentReference"/>
        </w:rPr>
        <w:annotationRef/>
      </w:r>
      <w:r>
        <w:t>Mờ</w:t>
      </w:r>
    </w:p>
  </w:comment>
  <w:comment w:id="55" w:author="NGUYỄN THÁI DUY" w:date="2025-12-11T20:41:00Z" w:initials="Du">
    <w:p w14:paraId="1E91BCC8" w14:textId="77777777" w:rsidR="001753B2" w:rsidRDefault="001753B2" w:rsidP="001753B2">
      <w:pPr>
        <w:pStyle w:val="CommentText"/>
        <w:ind w:firstLine="0"/>
        <w:jc w:val="left"/>
      </w:pPr>
      <w:r>
        <w:rPr>
          <w:rStyle w:val="CommentReference"/>
        </w:rPr>
        <w:annotationRef/>
      </w:r>
      <w:r>
        <w:t>Mờ</w:t>
      </w:r>
    </w:p>
  </w:comment>
  <w:comment w:id="58" w:author="NGUYỄN THÁI DUY" w:date="2025-12-11T20:41:00Z" w:initials="Du">
    <w:p w14:paraId="0E5E4202" w14:textId="77777777" w:rsidR="001753B2" w:rsidRDefault="001753B2" w:rsidP="001753B2">
      <w:pPr>
        <w:pStyle w:val="CommentText"/>
        <w:ind w:firstLine="0"/>
        <w:jc w:val="left"/>
      </w:pPr>
      <w:r>
        <w:rPr>
          <w:rStyle w:val="CommentReference"/>
        </w:rPr>
        <w:annotationRef/>
      </w:r>
      <w:r>
        <w:t>Mờ</w:t>
      </w:r>
    </w:p>
  </w:comment>
  <w:comment w:id="61" w:author="NGUYỄN THÁI DUY" w:date="2025-12-11T20:42:00Z" w:initials="Du">
    <w:p w14:paraId="16FBB12E" w14:textId="77777777" w:rsidR="001753B2" w:rsidRDefault="001753B2" w:rsidP="001753B2">
      <w:pPr>
        <w:pStyle w:val="CommentText"/>
        <w:ind w:firstLine="0"/>
        <w:jc w:val="left"/>
      </w:pPr>
      <w:r>
        <w:rPr>
          <w:rStyle w:val="CommentReference"/>
        </w:rPr>
        <w:annotationRef/>
      </w:r>
      <w:r>
        <w:t>To ra được</w:t>
      </w:r>
    </w:p>
  </w:comment>
  <w:comment w:id="64" w:author="NGUYỄN THÁI DUY" w:date="2025-12-11T20:42:00Z" w:initials="Du">
    <w:p w14:paraId="3C5B8FFE" w14:textId="77777777" w:rsidR="001753B2" w:rsidRDefault="001753B2" w:rsidP="001753B2">
      <w:pPr>
        <w:pStyle w:val="CommentText"/>
        <w:ind w:firstLine="0"/>
        <w:jc w:val="left"/>
      </w:pPr>
      <w:r>
        <w:rPr>
          <w:rStyle w:val="CommentReference"/>
        </w:rPr>
        <w:annotationRef/>
      </w:r>
      <w:r>
        <w:t>Crop như buồi</w:t>
      </w:r>
    </w:p>
  </w:comment>
  <w:comment w:id="70" w:author="TRẦN TIẾN SƠN" w:date="2025-12-10T01:38:00Z" w:initials="TTS">
    <w:p w14:paraId="747D307D" w14:textId="5C18DB14" w:rsidR="00143D4C" w:rsidRDefault="00143D4C">
      <w:pPr>
        <w:pStyle w:val="CommentText"/>
      </w:pPr>
      <w:r>
        <w:rPr>
          <w:rStyle w:val="CommentReference"/>
        </w:rPr>
        <w:annotationRef/>
      </w:r>
      <w:r>
        <w:t xml:space="preserve">Các mẫu, kết quả thu thập được nằm ở kết quả khảo sát hay </w:t>
      </w:r>
      <w:r w:rsidR="002403C2">
        <w:t>phương pháp khảo sát?</w:t>
      </w:r>
    </w:p>
  </w:comment>
  <w:comment w:id="71" w:author="HỒ VIỆT TÙNG" w:date="2025-12-11T09:03:00Z" w:initials="HVT">
    <w:p w14:paraId="2917D827" w14:textId="77777777" w:rsidR="00665313" w:rsidRDefault="00665313" w:rsidP="00665313">
      <w:pPr>
        <w:pStyle w:val="CommentText"/>
        <w:ind w:firstLine="0"/>
        <w:jc w:val="left"/>
      </w:pPr>
      <w:r>
        <w:rPr>
          <w:rStyle w:val="CommentReference"/>
        </w:rPr>
        <w:annotationRef/>
      </w:r>
      <w:r>
        <w:t>Các mẫu, kết quả thu thập đư</w:t>
      </w:r>
      <w:r>
        <w:rPr>
          <w:lang w:val="vi-VN"/>
        </w:rPr>
        <w:t>ợ</w:t>
      </w:r>
      <w:r>
        <w:t xml:space="preserve">c nằm ở phương pháp khảo sát, kết quả khảo sát tổng hợp thành một bài toán </w:t>
      </w:r>
    </w:p>
  </w:comment>
  <w:comment w:id="78" w:author="NGUYỄN THÁI DUY" w:date="2025-12-11T20:44:00Z" w:initials="Du">
    <w:p w14:paraId="70E0B720" w14:textId="77777777" w:rsidR="00690E26" w:rsidRDefault="00690E26" w:rsidP="00690E26">
      <w:pPr>
        <w:pStyle w:val="CommentText"/>
        <w:ind w:firstLine="0"/>
        <w:jc w:val="left"/>
      </w:pPr>
      <w:r>
        <w:rPr>
          <w:rStyle w:val="CommentReference"/>
        </w:rPr>
        <w:annotationRef/>
      </w:r>
      <w:r>
        <w:t>Hơi mờ</w:t>
      </w:r>
    </w:p>
  </w:comment>
  <w:comment w:id="79" w:author="TRẦN TIẾN SƠN" w:date="2025-12-11T20:54:00Z" w:initials="TTS">
    <w:p w14:paraId="3AC6B108" w14:textId="3483DEC3" w:rsidR="008938D2" w:rsidRDefault="008938D2" w:rsidP="008938D2">
      <w:pPr>
        <w:pStyle w:val="CommentText"/>
      </w:pPr>
      <w:r>
        <w:rPr>
          <w:rStyle w:val="CommentReference"/>
        </w:rPr>
        <w:annotationRef/>
      </w:r>
      <w:r>
        <w:t>Fixed</w:t>
      </w:r>
    </w:p>
  </w:comment>
  <w:comment w:id="94" w:author="TRẦN TIẾN SƠN" w:date="2025-12-11T20:14:00Z" w:initials="TTS">
    <w:p w14:paraId="4897D12B" w14:textId="7B915A01" w:rsidR="000D7A34" w:rsidRDefault="000D7A34">
      <w:pPr>
        <w:pStyle w:val="CommentText"/>
      </w:pPr>
      <w:r>
        <w:rPr>
          <w:rStyle w:val="CommentReference"/>
        </w:rPr>
        <w:annotationRef/>
      </w:r>
      <w:r>
        <w:t>Chữ bé</w:t>
      </w:r>
    </w:p>
  </w:comment>
  <w:comment w:id="97" w:author="NGUYỄN THÁI DUY" w:date="2025-12-11T20:45:00Z" w:initials="Du">
    <w:p w14:paraId="2EA9BD95" w14:textId="77777777" w:rsidR="00A73FCF" w:rsidRDefault="00A73FCF" w:rsidP="00A73FCF">
      <w:pPr>
        <w:pStyle w:val="CommentText"/>
        <w:ind w:firstLine="0"/>
        <w:jc w:val="left"/>
      </w:pPr>
      <w:r>
        <w:rPr>
          <w:rStyle w:val="CommentReference"/>
        </w:rPr>
        <w:annotationRef/>
      </w:r>
      <w:r>
        <w:t>🤏</w:t>
      </w:r>
    </w:p>
  </w:comment>
  <w:comment w:id="96" w:author="TRẦN TIẾN SƠN" w:date="2025-12-11T20:14:00Z" w:initials="TTS">
    <w:p w14:paraId="1236CB4F" w14:textId="2AE5CE30" w:rsidR="000D7A34" w:rsidRDefault="000D7A34">
      <w:pPr>
        <w:pStyle w:val="CommentText"/>
      </w:pPr>
      <w:r>
        <w:rPr>
          <w:rStyle w:val="CommentReference"/>
        </w:rPr>
        <w:annotationRef/>
      </w:r>
      <w:r>
        <w:t>Chữ bé</w:t>
      </w:r>
    </w:p>
  </w:comment>
  <w:comment w:id="99" w:author="TRẦN TIẾN SƠN" w:date="2025-12-11T20:14:00Z" w:initials="TTS">
    <w:p w14:paraId="4D23DDE7" w14:textId="73C5688E" w:rsidR="000D7A34" w:rsidRDefault="000D7A34">
      <w:pPr>
        <w:pStyle w:val="CommentText"/>
      </w:pPr>
      <w:r>
        <w:rPr>
          <w:rStyle w:val="CommentReference"/>
        </w:rPr>
        <w:annotationRef/>
      </w:r>
      <w:r>
        <w:t>Chữ bé</w:t>
      </w:r>
    </w:p>
  </w:comment>
  <w:comment w:id="103" w:author="NGUYỄN THÁI DUY" w:date="2025-12-11T20:45:00Z" w:initials="Du">
    <w:p w14:paraId="2167B4A6" w14:textId="77777777" w:rsidR="00704DB3" w:rsidRDefault="00704DB3" w:rsidP="00704DB3">
      <w:pPr>
        <w:pStyle w:val="CommentText"/>
        <w:ind w:firstLine="0"/>
        <w:jc w:val="left"/>
      </w:pPr>
      <w:r>
        <w:rPr>
          <w:rStyle w:val="CommentReference"/>
        </w:rPr>
        <w:annotationRef/>
      </w:r>
      <w:r>
        <w:t>🤏</w:t>
      </w:r>
    </w:p>
  </w:comment>
  <w:comment w:id="118" w:author="NGUYỄN THÁI DUY" w:date="2025-12-11T20:46:00Z" w:initials="Du">
    <w:p w14:paraId="5F73CFBA" w14:textId="77777777" w:rsidR="00704DB3" w:rsidRDefault="00704DB3" w:rsidP="00704DB3">
      <w:pPr>
        <w:pStyle w:val="CommentText"/>
        <w:ind w:firstLine="0"/>
        <w:jc w:val="left"/>
      </w:pPr>
      <w:r>
        <w:rPr>
          <w:rStyle w:val="CommentReference"/>
        </w:rPr>
        <w:annotationRef/>
      </w:r>
      <w:r>
        <w:t>Mờ</w:t>
      </w:r>
    </w:p>
  </w:comment>
  <w:comment w:id="191" w:author="HỒ VIỆT TÙNG" w:date="2025-12-11T09:06:00Z" w:initials="HVT">
    <w:p w14:paraId="6BE2CAC1" w14:textId="77777777" w:rsidR="00BA0F87" w:rsidRDefault="00BA0F87" w:rsidP="00BA0F87">
      <w:pPr>
        <w:pStyle w:val="CommentText"/>
        <w:ind w:firstLine="0"/>
        <w:jc w:val="left"/>
      </w:pPr>
      <w:r>
        <w:rPr>
          <w:rStyle w:val="CommentReference"/>
        </w:rPr>
        <w:annotationRef/>
      </w:r>
      <w:r>
        <w:t>Phần Kết luận không đánh số , cùng cấp với mở đầu</w:t>
      </w:r>
    </w:p>
  </w:comment>
  <w:comment w:id="194" w:author="HỒ VIỆT TÙNG" w:date="2025-12-11T21:12:00Z" w:initials="HVT">
    <w:p w14:paraId="57547510" w14:textId="77777777" w:rsidR="00E775B8" w:rsidRDefault="00E775B8" w:rsidP="00E775B8">
      <w:pPr>
        <w:pStyle w:val="CommentText"/>
        <w:ind w:firstLine="0"/>
        <w:jc w:val="left"/>
      </w:pPr>
      <w:r>
        <w:rPr>
          <w:rStyle w:val="CommentReference"/>
        </w:rPr>
        <w:annotationRef/>
      </w:r>
      <w:r>
        <w:rPr>
          <w:b/>
          <w:bCs/>
          <w:color w:val="000000"/>
        </w:rPr>
        <w:t>Header của kêt luận không có số</w:t>
      </w:r>
    </w:p>
  </w:comment>
  <w:comment w:id="198" w:author="HỒ VIỆT TÙNG" w:date="2025-12-11T21:14:00Z" w:initials="HVT">
    <w:p w14:paraId="7C23B562" w14:textId="77777777" w:rsidR="00AC7DA5" w:rsidRDefault="00AC7DA5" w:rsidP="00AC7DA5">
      <w:pPr>
        <w:pStyle w:val="CommentText"/>
        <w:ind w:firstLine="0"/>
        <w:jc w:val="left"/>
      </w:pPr>
      <w:r>
        <w:rPr>
          <w:rStyle w:val="CommentReference"/>
        </w:rPr>
        <w:annotationRef/>
      </w:r>
      <w:r>
        <w:t>Tài liệu tham khảo không có số</w:t>
      </w:r>
    </w:p>
  </w:comment>
  <w:comment w:id="201" w:author="HỒ VIỆT TÙNG" w:date="2025-12-11T21:15:00Z" w:initials="HVT">
    <w:p w14:paraId="083F1B22" w14:textId="77777777" w:rsidR="006F0C89" w:rsidRDefault="006F0C89" w:rsidP="006F0C89">
      <w:pPr>
        <w:pStyle w:val="CommentText"/>
        <w:ind w:firstLine="0"/>
        <w:jc w:val="left"/>
      </w:pPr>
      <w:r>
        <w:rPr>
          <w:rStyle w:val="CommentReference"/>
        </w:rPr>
        <w:annotationRef/>
      </w:r>
      <w:r>
        <w:t>Phụ lục không có số và bắt đầu từ phụ lục phải là đánh số trang riêng</w:t>
      </w:r>
    </w:p>
  </w:comment>
  <w:comment w:id="200" w:author="HỒ VIỆT TÙNG" w:date="2025-12-11T21:16:00Z" w:initials="HVT">
    <w:p w14:paraId="152519EA" w14:textId="77777777" w:rsidR="00D5264A" w:rsidRDefault="00D5264A" w:rsidP="00D5264A">
      <w:pPr>
        <w:pStyle w:val="CommentText"/>
        <w:ind w:firstLine="0"/>
        <w:jc w:val="left"/>
      </w:pPr>
      <w:r>
        <w:rPr>
          <w:rStyle w:val="CommentReference"/>
        </w:rPr>
        <w:annotationRef/>
      </w:r>
      <w:r>
        <w:t>Thêm 3 bản đánh giá 3 buổi ( gửi trên nhó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4F18588" w15:done="0"/>
  <w15:commentEx w15:paraId="0BF1EBAB" w15:paraIdParent="04F18588" w15:done="0"/>
  <w15:commentEx w15:paraId="11190864" w15:paraIdParent="04F18588" w15:done="0"/>
  <w15:commentEx w15:paraId="675102A1" w15:done="0"/>
  <w15:commentEx w15:paraId="131873C9" w15:done="0"/>
  <w15:commentEx w15:paraId="77A4F777" w15:done="0"/>
  <w15:commentEx w15:paraId="640D42A0" w15:done="0"/>
  <w15:commentEx w15:paraId="27999D18" w15:done="0"/>
  <w15:commentEx w15:paraId="40F32578" w15:done="0"/>
  <w15:commentEx w15:paraId="55F559A0" w15:done="0"/>
  <w15:commentEx w15:paraId="7D4E67FB" w15:done="0"/>
  <w15:commentEx w15:paraId="67210462" w15:done="0"/>
  <w15:commentEx w15:paraId="13539F3A" w15:done="0"/>
  <w15:commentEx w15:paraId="0A104093" w15:done="0"/>
  <w15:commentEx w15:paraId="494F8539" w15:done="0"/>
  <w15:commentEx w15:paraId="7FA4FFA7" w15:done="0"/>
  <w15:commentEx w15:paraId="77F0B901" w15:done="0"/>
  <w15:commentEx w15:paraId="2AF73DC4" w15:done="0"/>
  <w15:commentEx w15:paraId="1E91BCC8" w15:done="0"/>
  <w15:commentEx w15:paraId="0E5E4202" w15:done="0"/>
  <w15:commentEx w15:paraId="16FBB12E" w15:done="0"/>
  <w15:commentEx w15:paraId="3C5B8FFE" w15:done="0"/>
  <w15:commentEx w15:paraId="747D307D" w15:done="0"/>
  <w15:commentEx w15:paraId="2917D827" w15:paraIdParent="747D307D" w15:done="0"/>
  <w15:commentEx w15:paraId="70E0B720" w15:done="0"/>
  <w15:commentEx w15:paraId="3AC6B108" w15:done="0"/>
  <w15:commentEx w15:paraId="4897D12B" w15:done="0"/>
  <w15:commentEx w15:paraId="2EA9BD95" w15:done="0"/>
  <w15:commentEx w15:paraId="1236CB4F" w15:done="0"/>
  <w15:commentEx w15:paraId="4D23DDE7" w15:done="0"/>
  <w15:commentEx w15:paraId="2167B4A6" w15:done="0"/>
  <w15:commentEx w15:paraId="5F73CFBA" w15:done="0"/>
  <w15:commentEx w15:paraId="6BE2CAC1" w15:done="0"/>
  <w15:commentEx w15:paraId="57547510" w15:done="0"/>
  <w15:commentEx w15:paraId="7C23B562" w15:done="0"/>
  <w15:commentEx w15:paraId="083F1B22" w15:done="0"/>
  <w15:commentEx w15:paraId="152519E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17F8146" w16cex:dateUtc="2025-12-11T13:26:00Z"/>
  <w16cex:commentExtensible w16cex:durableId="2CE5AEC0" w16cex:dateUtc="2025-12-11T13:56:00Z"/>
  <w16cex:commentExtensible w16cex:durableId="25D1C6E0" w16cex:dateUtc="2025-12-11T14:19:00Z"/>
  <w16cex:commentExtensible w16cex:durableId="2CE34EBF" w16cex:dateUtc="2025-12-09T18:43:00Z"/>
  <w16cex:commentExtensible w16cex:durableId="2CE34F00" w16cex:dateUtc="2025-12-09T18:44:00Z"/>
  <w16cex:commentExtensible w16cex:durableId="2CE59FED" w16cex:dateUtc="2025-12-10T09:23:00Z"/>
  <w16cex:commentExtensible w16cex:durableId="5C980841" w16cex:dateUtc="2025-12-11T13:31:00Z"/>
  <w16cex:commentExtensible w16cex:durableId="2CDFC692" w16cex:dateUtc="2025-12-07T02:25:00Z"/>
  <w16cex:commentExtensible w16cex:durableId="79E74F1D" w16cex:dateUtc="2025-12-11T01:59:00Z"/>
  <w16cex:commentExtensible w16cex:durableId="2CE34F4C" w16cex:dateUtc="2025-12-09T18:45:00Z"/>
  <w16cex:commentExtensible w16cex:durableId="03604DDE" w16cex:dateUtc="2025-12-11T13:36:00Z"/>
  <w16cex:commentExtensible w16cex:durableId="5C32FDCD" w16cex:dateUtc="2025-12-11T13:40:00Z"/>
  <w16cex:commentExtensible w16cex:durableId="4AE18C49" w16cex:dateUtc="2025-12-11T13:38:00Z"/>
  <w16cex:commentExtensible w16cex:durableId="3B1FD852" w16cex:dateUtc="2025-12-11T13:41:00Z"/>
  <w16cex:commentExtensible w16cex:durableId="32EB4BF5" w16cex:dateUtc="2025-12-11T13:41:00Z"/>
  <w16cex:commentExtensible w16cex:durableId="6B497A6F" w16cex:dateUtc="2025-12-11T13:41:00Z"/>
  <w16cex:commentExtensible w16cex:durableId="68537E6A" w16cex:dateUtc="2025-12-11T13:41:00Z"/>
  <w16cex:commentExtensible w16cex:durableId="0410799D" w16cex:dateUtc="2025-12-11T13:41:00Z"/>
  <w16cex:commentExtensible w16cex:durableId="240E6B5B" w16cex:dateUtc="2025-12-11T13:41:00Z"/>
  <w16cex:commentExtensible w16cex:durableId="2D38E2A0" w16cex:dateUtc="2025-12-11T13:41:00Z"/>
  <w16cex:commentExtensible w16cex:durableId="66A94EF2" w16cex:dateUtc="2025-12-11T13:42:00Z"/>
  <w16cex:commentExtensible w16cex:durableId="39477E13" w16cex:dateUtc="2025-12-11T13:42:00Z"/>
  <w16cex:commentExtensible w16cex:durableId="2CE34DA5" w16cex:dateUtc="2025-12-09T18:38:00Z"/>
  <w16cex:commentExtensible w16cex:durableId="508F75A9" w16cex:dateUtc="2025-12-11T02:03:00Z"/>
  <w16cex:commentExtensible w16cex:durableId="285A41C8" w16cex:dateUtc="2025-12-11T13:44:00Z"/>
  <w16cex:commentExtensible w16cex:durableId="2CE5AE28" w16cex:dateUtc="2025-12-11T13:54:00Z"/>
  <w16cex:commentExtensible w16cex:durableId="2CE5A4AB" w16cex:dateUtc="2025-12-11T13:14:00Z"/>
  <w16cex:commentExtensible w16cex:durableId="0BE73F15" w16cex:dateUtc="2025-12-11T13:45:00Z"/>
  <w16cex:commentExtensible w16cex:durableId="2CE5A4B0" w16cex:dateUtc="2025-12-11T13:14:00Z"/>
  <w16cex:commentExtensible w16cex:durableId="2CE5A4B5" w16cex:dateUtc="2025-12-11T13:14:00Z"/>
  <w16cex:commentExtensible w16cex:durableId="5D5AF375" w16cex:dateUtc="2025-12-11T13:45:00Z"/>
  <w16cex:commentExtensible w16cex:durableId="1F8AA65A" w16cex:dateUtc="2025-12-11T13:46:00Z"/>
  <w16cex:commentExtensible w16cex:durableId="0C07F9EC" w16cex:dateUtc="2025-12-11T02:06:00Z"/>
  <w16cex:commentExtensible w16cex:durableId="27E96AB0" w16cex:dateUtc="2025-12-11T14:12:00Z"/>
  <w16cex:commentExtensible w16cex:durableId="1722FA2A" w16cex:dateUtc="2025-12-11T14:14:00Z"/>
  <w16cex:commentExtensible w16cex:durableId="73A17562" w16cex:dateUtc="2025-12-11T14:15:00Z"/>
  <w16cex:commentExtensible w16cex:durableId="36E8A5F7" w16cex:dateUtc="2025-12-11T14: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4F18588" w16cid:durableId="217F8146"/>
  <w16cid:commentId w16cid:paraId="0BF1EBAB" w16cid:durableId="2CE5AEC0"/>
  <w16cid:commentId w16cid:paraId="11190864" w16cid:durableId="25D1C6E0"/>
  <w16cid:commentId w16cid:paraId="675102A1" w16cid:durableId="2CE34EBF"/>
  <w16cid:commentId w16cid:paraId="131873C9" w16cid:durableId="2CE34F00"/>
  <w16cid:commentId w16cid:paraId="77A4F777" w16cid:durableId="2CE59FED"/>
  <w16cid:commentId w16cid:paraId="640D42A0" w16cid:durableId="5C980841"/>
  <w16cid:commentId w16cid:paraId="27999D18" w16cid:durableId="2CDFC692"/>
  <w16cid:commentId w16cid:paraId="40F32578" w16cid:durableId="79E74F1D"/>
  <w16cid:commentId w16cid:paraId="55F559A0" w16cid:durableId="2CE34F4C"/>
  <w16cid:commentId w16cid:paraId="7D4E67FB" w16cid:durableId="03604DDE"/>
  <w16cid:commentId w16cid:paraId="67210462" w16cid:durableId="5C32FDCD"/>
  <w16cid:commentId w16cid:paraId="13539F3A" w16cid:durableId="4AE18C49"/>
  <w16cid:commentId w16cid:paraId="0A104093" w16cid:durableId="3B1FD852"/>
  <w16cid:commentId w16cid:paraId="494F8539" w16cid:durableId="32EB4BF5"/>
  <w16cid:commentId w16cid:paraId="7FA4FFA7" w16cid:durableId="6B497A6F"/>
  <w16cid:commentId w16cid:paraId="77F0B901" w16cid:durableId="68537E6A"/>
  <w16cid:commentId w16cid:paraId="2AF73DC4" w16cid:durableId="0410799D"/>
  <w16cid:commentId w16cid:paraId="1E91BCC8" w16cid:durableId="240E6B5B"/>
  <w16cid:commentId w16cid:paraId="0E5E4202" w16cid:durableId="2D38E2A0"/>
  <w16cid:commentId w16cid:paraId="16FBB12E" w16cid:durableId="66A94EF2"/>
  <w16cid:commentId w16cid:paraId="3C5B8FFE" w16cid:durableId="39477E13"/>
  <w16cid:commentId w16cid:paraId="747D307D" w16cid:durableId="2CE34DA5"/>
  <w16cid:commentId w16cid:paraId="2917D827" w16cid:durableId="508F75A9"/>
  <w16cid:commentId w16cid:paraId="70E0B720" w16cid:durableId="285A41C8"/>
  <w16cid:commentId w16cid:paraId="3AC6B108" w16cid:durableId="2CE5AE28"/>
  <w16cid:commentId w16cid:paraId="4897D12B" w16cid:durableId="2CE5A4AB"/>
  <w16cid:commentId w16cid:paraId="2EA9BD95" w16cid:durableId="0BE73F15"/>
  <w16cid:commentId w16cid:paraId="1236CB4F" w16cid:durableId="2CE5A4B0"/>
  <w16cid:commentId w16cid:paraId="4D23DDE7" w16cid:durableId="2CE5A4B5"/>
  <w16cid:commentId w16cid:paraId="2167B4A6" w16cid:durableId="5D5AF375"/>
  <w16cid:commentId w16cid:paraId="5F73CFBA" w16cid:durableId="1F8AA65A"/>
  <w16cid:commentId w16cid:paraId="6BE2CAC1" w16cid:durableId="0C07F9EC"/>
  <w16cid:commentId w16cid:paraId="57547510" w16cid:durableId="27E96AB0"/>
  <w16cid:commentId w16cid:paraId="7C23B562" w16cid:durableId="1722FA2A"/>
  <w16cid:commentId w16cid:paraId="083F1B22" w16cid:durableId="73A17562"/>
  <w16cid:commentId w16cid:paraId="152519EA" w16cid:durableId="36E8A5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29CAC5" w14:textId="77777777" w:rsidR="00EE44B1" w:rsidRDefault="00EE44B1">
      <w:pPr>
        <w:spacing w:before="0" w:after="0" w:line="240" w:lineRule="auto"/>
      </w:pPr>
      <w:r>
        <w:separator/>
      </w:r>
    </w:p>
    <w:p w14:paraId="4654A9F4" w14:textId="77777777" w:rsidR="00EE44B1" w:rsidRDefault="00EE44B1"/>
  </w:endnote>
  <w:endnote w:type="continuationSeparator" w:id="0">
    <w:p w14:paraId="21AAB7C1" w14:textId="77777777" w:rsidR="00EE44B1" w:rsidRDefault="00EE44B1">
      <w:pPr>
        <w:spacing w:before="0" w:after="0" w:line="240" w:lineRule="auto"/>
      </w:pPr>
      <w:r>
        <w:continuationSeparator/>
      </w:r>
    </w:p>
    <w:p w14:paraId="2D58332B" w14:textId="77777777" w:rsidR="00EE44B1" w:rsidRDefault="00EE44B1"/>
  </w:endnote>
  <w:endnote w:type="continuationNotice" w:id="1">
    <w:p w14:paraId="0F839493" w14:textId="77777777" w:rsidR="00EE44B1" w:rsidRDefault="00EE44B1">
      <w:pPr>
        <w:spacing w:before="0" w:after="0" w:line="240" w:lineRule="auto"/>
      </w:pPr>
    </w:p>
    <w:p w14:paraId="45E77B0F" w14:textId="77777777" w:rsidR="00EE44B1" w:rsidRDefault="00EE44B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26442202"/>
      <w:docPartObj>
        <w:docPartGallery w:val="Page Numbers (Bottom of Page)"/>
        <w:docPartUnique/>
      </w:docPartObj>
    </w:sdtPr>
    <w:sdtEndPr>
      <w:rPr>
        <w:noProof/>
      </w:rPr>
    </w:sdtEndPr>
    <w:sdtContent>
      <w:p w14:paraId="1F7EFE81" w14:textId="35A0EBD9" w:rsidR="008322E9" w:rsidRDefault="008322E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F8C13D" w14:textId="77777777" w:rsidR="001C65C2" w:rsidRDefault="001C65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CD8A18" w14:textId="77777777" w:rsidR="00392BB8" w:rsidRDefault="003E4C87">
    <w:pPr>
      <w:pStyle w:val="Footer"/>
      <w:jc w:val="right"/>
    </w:pPr>
    <w:sdt>
      <w:sdtPr>
        <w:id w:val="-1404520324"/>
        <w:docPartObj>
          <w:docPartGallery w:val="Page Numbers (Bottom of Page)"/>
          <w:docPartUnique/>
        </w:docPartObj>
      </w:sdtPr>
      <w:sdtEndPr>
        <w:rPr>
          <w:noProof/>
        </w:rPr>
      </w:sdtEndPr>
      <w:sdtContent/>
    </w:sdt>
  </w:p>
  <w:p w14:paraId="172A5D07" w14:textId="77777777" w:rsidR="004473FE" w:rsidRDefault="003E4C87">
    <w:pPr>
      <w:pStyle w:val="Footer"/>
      <w:jc w:val="right"/>
    </w:pPr>
    <w:sdt>
      <w:sdtPr>
        <w:id w:val="1554808427"/>
        <w:docPartObj>
          <w:docPartGallery w:val="Page Numbers (Bottom of Page)"/>
          <w:docPartUnique/>
        </w:docPartObj>
      </w:sdtPr>
      <w:sdtEndPr>
        <w:rPr>
          <w:noProof/>
        </w:rPr>
      </w:sdtEndPr>
      <w:sdtContent/>
    </w:sdt>
  </w:p>
  <w:p w14:paraId="1EED0A2F" w14:textId="1631FFAD" w:rsidR="00463E8A" w:rsidRDefault="003E4C87">
    <w:pPr>
      <w:pStyle w:val="Footer"/>
      <w:jc w:val="right"/>
    </w:pPr>
    <w:sdt>
      <w:sdtPr>
        <w:id w:val="-436756119"/>
        <w:docPartObj>
          <w:docPartGallery w:val="Page Numbers (Bottom of Page)"/>
          <w:docPartUnique/>
        </w:docPartObj>
      </w:sdtPr>
      <w:sdtEndPr>
        <w:rPr>
          <w:noProof/>
        </w:rPr>
      </w:sdtEndPr>
      <w:sdtContent/>
    </w:sdt>
  </w:p>
  <w:customXmlInsRangeStart w:id="3" w:author="Unknown" w:date="2025-11-20T21:28:00Z"/>
  <w:sdt>
    <w:sdtPr>
      <w:id w:val="-1583903698"/>
      <w:docPartObj>
        <w:docPartGallery w:val="Page Numbers (Bottom of Page)"/>
        <w:docPartUnique/>
      </w:docPartObj>
    </w:sdtPr>
    <w:sdtEndPr>
      <w:rPr>
        <w:noProof/>
      </w:rPr>
    </w:sdtEndPr>
    <w:sdtContent>
      <w:customXmlInsRangeEnd w:id="3"/>
      <w:p w14:paraId="11FAA03A" w14:textId="50E02B39" w:rsidR="003B6287" w:rsidRDefault="003E4C87">
        <w:pPr>
          <w:pStyle w:val="Footer"/>
          <w:jc w:val="right"/>
        </w:pPr>
      </w:p>
      <w:customXmlInsRangeStart w:id="4" w:author="Unknown" w:date="2025-11-20T21:28:00Z"/>
    </w:sdtContent>
  </w:sdt>
  <w:customXmlInsRangeEnd w:id="4"/>
  <w:p w14:paraId="4F1114D6" w14:textId="3E7E9C8C" w:rsidR="03E0FF16" w:rsidRDefault="03E0FF16" w:rsidP="03E0FF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7029469"/>
      <w:docPartObj>
        <w:docPartGallery w:val="Page Numbers (Bottom of Page)"/>
        <w:docPartUnique/>
      </w:docPartObj>
    </w:sdtPr>
    <w:sdtEndPr>
      <w:rPr>
        <w:noProof/>
      </w:rPr>
    </w:sdtEndPr>
    <w:sdtContent>
      <w:p w14:paraId="1F8168C1" w14:textId="09F62737" w:rsidR="0069435C" w:rsidRDefault="0069435C">
        <w:pPr>
          <w:pStyle w:val="Footer"/>
          <w:jc w:val="center"/>
        </w:pPr>
        <w:r>
          <w:fldChar w:fldCharType="begin"/>
        </w:r>
        <w:r>
          <w:instrText xml:space="preserve"> PAGE   \* MERGEFORMAT </w:instrText>
        </w:r>
        <w:r>
          <w:fldChar w:fldCharType="separate"/>
        </w:r>
        <w:r>
          <w:rPr>
            <w:noProof/>
          </w:rPr>
          <w:t>xii</w:t>
        </w:r>
        <w:r>
          <w:rPr>
            <w:noProof/>
          </w:rPr>
          <w:fldChar w:fldCharType="end"/>
        </w:r>
      </w:p>
    </w:sdtContent>
  </w:sdt>
  <w:p w14:paraId="65EAA2AB" w14:textId="77777777" w:rsidR="004E7AA3" w:rsidRDefault="004E7AA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2043096"/>
      <w:docPartObj>
        <w:docPartGallery w:val="Page Numbers (Bottom of Page)"/>
        <w:docPartUnique/>
      </w:docPartObj>
    </w:sdtPr>
    <w:sdtEndPr>
      <w:rPr>
        <w:noProof/>
      </w:rPr>
    </w:sdtEndPr>
    <w:sdtContent>
      <w:p w14:paraId="1209DC8E" w14:textId="77777777" w:rsidR="0069435C" w:rsidRDefault="0069435C">
        <w:pPr>
          <w:pStyle w:val="Footer"/>
          <w:jc w:val="center"/>
        </w:pPr>
        <w:r>
          <w:fldChar w:fldCharType="begin"/>
        </w:r>
        <w:r>
          <w:instrText xml:space="preserve"> PAGE   \* MERGEFORMAT </w:instrText>
        </w:r>
        <w:r>
          <w:fldChar w:fldCharType="separate"/>
        </w:r>
        <w:r>
          <w:rPr>
            <w:noProof/>
          </w:rPr>
          <w:t>75</w:t>
        </w:r>
        <w:r>
          <w:rPr>
            <w:noProof/>
          </w:rPr>
          <w:fldChar w:fldCharType="end"/>
        </w:r>
      </w:p>
    </w:sdtContent>
  </w:sdt>
  <w:p w14:paraId="1F5EE3C4" w14:textId="77777777" w:rsidR="0069435C" w:rsidRDefault="0069435C" w:rsidP="03E0FF1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7193819"/>
      <w:docPartObj>
        <w:docPartGallery w:val="Page Numbers (Bottom of Page)"/>
        <w:docPartUnique/>
      </w:docPartObj>
    </w:sdtPr>
    <w:sdtEndPr>
      <w:rPr>
        <w:noProof/>
      </w:rPr>
    </w:sdtEndPr>
    <w:sdtContent>
      <w:p w14:paraId="224F51BF" w14:textId="77777777" w:rsidR="0069435C" w:rsidRDefault="0069435C">
        <w:pPr>
          <w:pStyle w:val="Footer"/>
          <w:jc w:val="center"/>
        </w:pPr>
        <w:r>
          <w:fldChar w:fldCharType="begin"/>
        </w:r>
        <w:r>
          <w:instrText xml:space="preserve"> PAGE   \* MERGEFORMAT </w:instrText>
        </w:r>
        <w:r>
          <w:fldChar w:fldCharType="separate"/>
        </w:r>
        <w:r>
          <w:rPr>
            <w:noProof/>
          </w:rPr>
          <w:t>xiii</w:t>
        </w:r>
        <w:r>
          <w:rPr>
            <w:noProof/>
          </w:rPr>
          <w:fldChar w:fldCharType="end"/>
        </w:r>
      </w:p>
    </w:sdtContent>
  </w:sdt>
  <w:p w14:paraId="57FFBE10" w14:textId="7710FD53" w:rsidR="000856DF" w:rsidRDefault="000856DF">
    <w:pPr>
      <w:pStyle w:val="Footer"/>
    </w:pPr>
  </w:p>
  <w:p w14:paraId="242B52A2" w14:textId="7323E74D" w:rsidR="000856DF" w:rsidRDefault="000856D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0823A5" w14:textId="77777777" w:rsidR="00EE44B1" w:rsidRDefault="00EE44B1">
      <w:pPr>
        <w:spacing w:before="0" w:after="0" w:line="240" w:lineRule="auto"/>
      </w:pPr>
      <w:r>
        <w:separator/>
      </w:r>
    </w:p>
    <w:p w14:paraId="024C6BFA" w14:textId="77777777" w:rsidR="00EE44B1" w:rsidRDefault="00EE44B1"/>
  </w:footnote>
  <w:footnote w:type="continuationSeparator" w:id="0">
    <w:p w14:paraId="7E07E936" w14:textId="77777777" w:rsidR="00EE44B1" w:rsidRDefault="00EE44B1">
      <w:pPr>
        <w:spacing w:before="0" w:after="0" w:line="240" w:lineRule="auto"/>
      </w:pPr>
      <w:r>
        <w:continuationSeparator/>
      </w:r>
    </w:p>
    <w:p w14:paraId="108AA61F" w14:textId="77777777" w:rsidR="00EE44B1" w:rsidRDefault="00EE44B1"/>
  </w:footnote>
  <w:footnote w:type="continuationNotice" w:id="1">
    <w:p w14:paraId="358082E3" w14:textId="77777777" w:rsidR="00EE44B1" w:rsidRDefault="00EE44B1">
      <w:pPr>
        <w:spacing w:before="0" w:after="0" w:line="240" w:lineRule="auto"/>
      </w:pPr>
    </w:p>
    <w:p w14:paraId="1E2A0E44" w14:textId="77777777" w:rsidR="00EE44B1" w:rsidRDefault="00EE44B1"/>
  </w:footnote>
</w:footnotes>
</file>

<file path=word/intelligence2.xml><?xml version="1.0" encoding="utf-8"?>
<int2:intelligence xmlns:int2="http://schemas.microsoft.com/office/intelligence/2020/intelligence" xmlns:oel="http://schemas.microsoft.com/office/2019/extlst">
  <int2:observations>
    <int2:textHash int2:hashCode="+8AYZ5MWlW1zTI" int2:id="SQOO4Bzm">
      <int2:state int2:value="Rejected" int2:type="spell"/>
    </int2:textHash>
    <int2:textHash int2:hashCode="ot9a0+AJYXL3NK" int2:id="dFhkWvQ4">
      <int2:state int2:value="Rejected" int2:type="spell"/>
    </int2:textHash>
    <int2:textHash int2:hashCode="xM/IdRcxZJupXN" int2:id="edbkshFg">
      <int2:state int2:value="Rejected" int2:type="spell"/>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F9C84"/>
    <w:multiLevelType w:val="hybridMultilevel"/>
    <w:tmpl w:val="6C427D6C"/>
    <w:lvl w:ilvl="0" w:tplc="F9CE1B82">
      <w:start w:val="1"/>
      <w:numFmt w:val="bullet"/>
      <w:lvlText w:val=""/>
      <w:lvlJc w:val="left"/>
      <w:pPr>
        <w:ind w:left="1080" w:hanging="360"/>
      </w:pPr>
      <w:rPr>
        <w:rFonts w:ascii="Symbol" w:hAnsi="Symbol" w:hint="default"/>
      </w:rPr>
    </w:lvl>
    <w:lvl w:ilvl="1" w:tplc="9F065846">
      <w:start w:val="1"/>
      <w:numFmt w:val="bullet"/>
      <w:lvlText w:val="o"/>
      <w:lvlJc w:val="left"/>
      <w:pPr>
        <w:ind w:left="1800" w:hanging="360"/>
      </w:pPr>
      <w:rPr>
        <w:rFonts w:ascii="Courier New" w:hAnsi="Courier New" w:hint="default"/>
      </w:rPr>
    </w:lvl>
    <w:lvl w:ilvl="2" w:tplc="CE785186">
      <w:start w:val="1"/>
      <w:numFmt w:val="bullet"/>
      <w:lvlText w:val=""/>
      <w:lvlJc w:val="left"/>
      <w:pPr>
        <w:ind w:left="2520" w:hanging="360"/>
      </w:pPr>
      <w:rPr>
        <w:rFonts w:ascii="Wingdings" w:hAnsi="Wingdings" w:hint="default"/>
      </w:rPr>
    </w:lvl>
    <w:lvl w:ilvl="3" w:tplc="0868DBA6">
      <w:start w:val="1"/>
      <w:numFmt w:val="bullet"/>
      <w:lvlText w:val=""/>
      <w:lvlJc w:val="left"/>
      <w:pPr>
        <w:ind w:left="3240" w:hanging="360"/>
      </w:pPr>
      <w:rPr>
        <w:rFonts w:ascii="Symbol" w:hAnsi="Symbol" w:hint="default"/>
      </w:rPr>
    </w:lvl>
    <w:lvl w:ilvl="4" w:tplc="EE04CEBC">
      <w:start w:val="1"/>
      <w:numFmt w:val="bullet"/>
      <w:lvlText w:val="o"/>
      <w:lvlJc w:val="left"/>
      <w:pPr>
        <w:ind w:left="3960" w:hanging="360"/>
      </w:pPr>
      <w:rPr>
        <w:rFonts w:ascii="Courier New" w:hAnsi="Courier New" w:hint="default"/>
      </w:rPr>
    </w:lvl>
    <w:lvl w:ilvl="5" w:tplc="A202BB9C">
      <w:start w:val="1"/>
      <w:numFmt w:val="bullet"/>
      <w:lvlText w:val=""/>
      <w:lvlJc w:val="left"/>
      <w:pPr>
        <w:ind w:left="4680" w:hanging="360"/>
      </w:pPr>
      <w:rPr>
        <w:rFonts w:ascii="Wingdings" w:hAnsi="Wingdings" w:hint="default"/>
      </w:rPr>
    </w:lvl>
    <w:lvl w:ilvl="6" w:tplc="0A2EF520">
      <w:start w:val="1"/>
      <w:numFmt w:val="bullet"/>
      <w:lvlText w:val=""/>
      <w:lvlJc w:val="left"/>
      <w:pPr>
        <w:ind w:left="5400" w:hanging="360"/>
      </w:pPr>
      <w:rPr>
        <w:rFonts w:ascii="Symbol" w:hAnsi="Symbol" w:hint="default"/>
      </w:rPr>
    </w:lvl>
    <w:lvl w:ilvl="7" w:tplc="5D0C29F4">
      <w:start w:val="1"/>
      <w:numFmt w:val="bullet"/>
      <w:lvlText w:val="o"/>
      <w:lvlJc w:val="left"/>
      <w:pPr>
        <w:ind w:left="6120" w:hanging="360"/>
      </w:pPr>
      <w:rPr>
        <w:rFonts w:ascii="Courier New" w:hAnsi="Courier New" w:hint="default"/>
      </w:rPr>
    </w:lvl>
    <w:lvl w:ilvl="8" w:tplc="F8E28958">
      <w:start w:val="1"/>
      <w:numFmt w:val="bullet"/>
      <w:lvlText w:val=""/>
      <w:lvlJc w:val="left"/>
      <w:pPr>
        <w:ind w:left="6840" w:hanging="360"/>
      </w:pPr>
      <w:rPr>
        <w:rFonts w:ascii="Wingdings" w:hAnsi="Wingdings" w:hint="default"/>
      </w:rPr>
    </w:lvl>
  </w:abstractNum>
  <w:abstractNum w:abstractNumId="1" w15:restartNumberingAfterBreak="0">
    <w:nsid w:val="0350B2FD"/>
    <w:multiLevelType w:val="hybridMultilevel"/>
    <w:tmpl w:val="FFFFFFFF"/>
    <w:lvl w:ilvl="0" w:tplc="CF3A8646">
      <w:start w:val="1"/>
      <w:numFmt w:val="bullet"/>
      <w:lvlText w:val=""/>
      <w:lvlJc w:val="left"/>
      <w:pPr>
        <w:ind w:left="1080" w:hanging="360"/>
      </w:pPr>
      <w:rPr>
        <w:rFonts w:ascii="Symbol" w:hAnsi="Symbol" w:hint="default"/>
      </w:rPr>
    </w:lvl>
    <w:lvl w:ilvl="1" w:tplc="BF4C423E">
      <w:start w:val="1"/>
      <w:numFmt w:val="bullet"/>
      <w:lvlText w:val="o"/>
      <w:lvlJc w:val="left"/>
      <w:pPr>
        <w:ind w:left="1800" w:hanging="360"/>
      </w:pPr>
      <w:rPr>
        <w:rFonts w:ascii="Courier New" w:hAnsi="Courier New" w:hint="default"/>
      </w:rPr>
    </w:lvl>
    <w:lvl w:ilvl="2" w:tplc="8FF09548">
      <w:start w:val="1"/>
      <w:numFmt w:val="bullet"/>
      <w:lvlText w:val=""/>
      <w:lvlJc w:val="left"/>
      <w:pPr>
        <w:ind w:left="2520" w:hanging="360"/>
      </w:pPr>
      <w:rPr>
        <w:rFonts w:ascii="Wingdings" w:hAnsi="Wingdings" w:hint="default"/>
      </w:rPr>
    </w:lvl>
    <w:lvl w:ilvl="3" w:tplc="61C2C93C">
      <w:start w:val="1"/>
      <w:numFmt w:val="bullet"/>
      <w:lvlText w:val=""/>
      <w:lvlJc w:val="left"/>
      <w:pPr>
        <w:ind w:left="3240" w:hanging="360"/>
      </w:pPr>
      <w:rPr>
        <w:rFonts w:ascii="Symbol" w:hAnsi="Symbol" w:hint="default"/>
      </w:rPr>
    </w:lvl>
    <w:lvl w:ilvl="4" w:tplc="A42E14D8">
      <w:start w:val="1"/>
      <w:numFmt w:val="bullet"/>
      <w:lvlText w:val="o"/>
      <w:lvlJc w:val="left"/>
      <w:pPr>
        <w:ind w:left="3960" w:hanging="360"/>
      </w:pPr>
      <w:rPr>
        <w:rFonts w:ascii="Courier New" w:hAnsi="Courier New" w:hint="default"/>
      </w:rPr>
    </w:lvl>
    <w:lvl w:ilvl="5" w:tplc="17DA7144">
      <w:start w:val="1"/>
      <w:numFmt w:val="bullet"/>
      <w:lvlText w:val=""/>
      <w:lvlJc w:val="left"/>
      <w:pPr>
        <w:ind w:left="4680" w:hanging="360"/>
      </w:pPr>
      <w:rPr>
        <w:rFonts w:ascii="Wingdings" w:hAnsi="Wingdings" w:hint="default"/>
      </w:rPr>
    </w:lvl>
    <w:lvl w:ilvl="6" w:tplc="98F21424">
      <w:start w:val="1"/>
      <w:numFmt w:val="bullet"/>
      <w:lvlText w:val=""/>
      <w:lvlJc w:val="left"/>
      <w:pPr>
        <w:ind w:left="5400" w:hanging="360"/>
      </w:pPr>
      <w:rPr>
        <w:rFonts w:ascii="Symbol" w:hAnsi="Symbol" w:hint="default"/>
      </w:rPr>
    </w:lvl>
    <w:lvl w:ilvl="7" w:tplc="FDC2C528">
      <w:start w:val="1"/>
      <w:numFmt w:val="bullet"/>
      <w:lvlText w:val="o"/>
      <w:lvlJc w:val="left"/>
      <w:pPr>
        <w:ind w:left="6120" w:hanging="360"/>
      </w:pPr>
      <w:rPr>
        <w:rFonts w:ascii="Courier New" w:hAnsi="Courier New" w:hint="default"/>
      </w:rPr>
    </w:lvl>
    <w:lvl w:ilvl="8" w:tplc="088E7D2C">
      <w:start w:val="1"/>
      <w:numFmt w:val="bullet"/>
      <w:lvlText w:val=""/>
      <w:lvlJc w:val="left"/>
      <w:pPr>
        <w:ind w:left="6840" w:hanging="360"/>
      </w:pPr>
      <w:rPr>
        <w:rFonts w:ascii="Wingdings" w:hAnsi="Wingdings" w:hint="default"/>
      </w:rPr>
    </w:lvl>
  </w:abstractNum>
  <w:abstractNum w:abstractNumId="2" w15:restartNumberingAfterBreak="0">
    <w:nsid w:val="05A37AB2"/>
    <w:multiLevelType w:val="hybridMultilevel"/>
    <w:tmpl w:val="AA32B940"/>
    <w:lvl w:ilvl="0" w:tplc="35DC80CA">
      <w:start w:val="1"/>
      <w:numFmt w:val="bullet"/>
      <w:lvlText w:val=""/>
      <w:lvlJc w:val="left"/>
      <w:pPr>
        <w:ind w:left="720" w:hanging="360"/>
      </w:pPr>
      <w:rPr>
        <w:rFonts w:ascii="Symbol" w:hAnsi="Symbol" w:hint="default"/>
      </w:rPr>
    </w:lvl>
    <w:lvl w:ilvl="1" w:tplc="64A8E3E6" w:tentative="1">
      <w:start w:val="1"/>
      <w:numFmt w:val="bullet"/>
      <w:lvlText w:val="o"/>
      <w:lvlJc w:val="left"/>
      <w:pPr>
        <w:ind w:left="1440" w:hanging="360"/>
      </w:pPr>
      <w:rPr>
        <w:rFonts w:ascii="Courier New" w:hAnsi="Courier New" w:hint="default"/>
      </w:rPr>
    </w:lvl>
    <w:lvl w:ilvl="2" w:tplc="7B7CB056" w:tentative="1">
      <w:start w:val="1"/>
      <w:numFmt w:val="bullet"/>
      <w:lvlText w:val=""/>
      <w:lvlJc w:val="left"/>
      <w:pPr>
        <w:ind w:left="2160" w:hanging="360"/>
      </w:pPr>
      <w:rPr>
        <w:rFonts w:ascii="Wingdings" w:hAnsi="Wingdings" w:hint="default"/>
      </w:rPr>
    </w:lvl>
    <w:lvl w:ilvl="3" w:tplc="6DA4CA7A" w:tentative="1">
      <w:start w:val="1"/>
      <w:numFmt w:val="bullet"/>
      <w:lvlText w:val=""/>
      <w:lvlJc w:val="left"/>
      <w:pPr>
        <w:ind w:left="2880" w:hanging="360"/>
      </w:pPr>
      <w:rPr>
        <w:rFonts w:ascii="Symbol" w:hAnsi="Symbol" w:hint="default"/>
      </w:rPr>
    </w:lvl>
    <w:lvl w:ilvl="4" w:tplc="32E4AC36" w:tentative="1">
      <w:start w:val="1"/>
      <w:numFmt w:val="bullet"/>
      <w:lvlText w:val="o"/>
      <w:lvlJc w:val="left"/>
      <w:pPr>
        <w:ind w:left="3600" w:hanging="360"/>
      </w:pPr>
      <w:rPr>
        <w:rFonts w:ascii="Courier New" w:hAnsi="Courier New" w:hint="default"/>
      </w:rPr>
    </w:lvl>
    <w:lvl w:ilvl="5" w:tplc="209A307E" w:tentative="1">
      <w:start w:val="1"/>
      <w:numFmt w:val="bullet"/>
      <w:lvlText w:val=""/>
      <w:lvlJc w:val="left"/>
      <w:pPr>
        <w:ind w:left="4320" w:hanging="360"/>
      </w:pPr>
      <w:rPr>
        <w:rFonts w:ascii="Wingdings" w:hAnsi="Wingdings" w:hint="default"/>
      </w:rPr>
    </w:lvl>
    <w:lvl w:ilvl="6" w:tplc="C9C8AD00" w:tentative="1">
      <w:start w:val="1"/>
      <w:numFmt w:val="bullet"/>
      <w:lvlText w:val=""/>
      <w:lvlJc w:val="left"/>
      <w:pPr>
        <w:ind w:left="5040" w:hanging="360"/>
      </w:pPr>
      <w:rPr>
        <w:rFonts w:ascii="Symbol" w:hAnsi="Symbol" w:hint="default"/>
      </w:rPr>
    </w:lvl>
    <w:lvl w:ilvl="7" w:tplc="49B406D4" w:tentative="1">
      <w:start w:val="1"/>
      <w:numFmt w:val="bullet"/>
      <w:lvlText w:val="o"/>
      <w:lvlJc w:val="left"/>
      <w:pPr>
        <w:ind w:left="5760" w:hanging="360"/>
      </w:pPr>
      <w:rPr>
        <w:rFonts w:ascii="Courier New" w:hAnsi="Courier New" w:hint="default"/>
      </w:rPr>
    </w:lvl>
    <w:lvl w:ilvl="8" w:tplc="38100804" w:tentative="1">
      <w:start w:val="1"/>
      <w:numFmt w:val="bullet"/>
      <w:lvlText w:val=""/>
      <w:lvlJc w:val="left"/>
      <w:pPr>
        <w:ind w:left="6480" w:hanging="360"/>
      </w:pPr>
      <w:rPr>
        <w:rFonts w:ascii="Wingdings" w:hAnsi="Wingdings" w:hint="default"/>
      </w:rPr>
    </w:lvl>
  </w:abstractNum>
  <w:abstractNum w:abstractNumId="3" w15:restartNumberingAfterBreak="0">
    <w:nsid w:val="07DE0F5C"/>
    <w:multiLevelType w:val="hybridMultilevel"/>
    <w:tmpl w:val="C76C179C"/>
    <w:lvl w:ilvl="0" w:tplc="7EE0BF80">
      <w:start w:val="1"/>
      <w:numFmt w:val="bullet"/>
      <w:lvlText w:val="-"/>
      <w:lvlJc w:val="left"/>
      <w:pPr>
        <w:ind w:left="1080" w:hanging="360"/>
      </w:pPr>
      <w:rPr>
        <w:rFonts w:ascii="Calibri" w:hAnsi="Calibri" w:hint="default"/>
      </w:rPr>
    </w:lvl>
    <w:lvl w:ilvl="1" w:tplc="0598EE8E" w:tentative="1">
      <w:start w:val="1"/>
      <w:numFmt w:val="bullet"/>
      <w:lvlText w:val="o"/>
      <w:lvlJc w:val="left"/>
      <w:pPr>
        <w:ind w:left="1800" w:hanging="360"/>
      </w:pPr>
      <w:rPr>
        <w:rFonts w:ascii="Courier New" w:hAnsi="Courier New" w:hint="default"/>
      </w:rPr>
    </w:lvl>
    <w:lvl w:ilvl="2" w:tplc="65FAB12A" w:tentative="1">
      <w:start w:val="1"/>
      <w:numFmt w:val="bullet"/>
      <w:lvlText w:val=""/>
      <w:lvlJc w:val="left"/>
      <w:pPr>
        <w:ind w:left="2520" w:hanging="360"/>
      </w:pPr>
      <w:rPr>
        <w:rFonts w:ascii="Wingdings" w:hAnsi="Wingdings" w:hint="default"/>
      </w:rPr>
    </w:lvl>
    <w:lvl w:ilvl="3" w:tplc="3774BB06" w:tentative="1">
      <w:start w:val="1"/>
      <w:numFmt w:val="bullet"/>
      <w:lvlText w:val=""/>
      <w:lvlJc w:val="left"/>
      <w:pPr>
        <w:ind w:left="3240" w:hanging="360"/>
      </w:pPr>
      <w:rPr>
        <w:rFonts w:ascii="Symbol" w:hAnsi="Symbol" w:hint="default"/>
      </w:rPr>
    </w:lvl>
    <w:lvl w:ilvl="4" w:tplc="584CC0AC" w:tentative="1">
      <w:start w:val="1"/>
      <w:numFmt w:val="bullet"/>
      <w:lvlText w:val="o"/>
      <w:lvlJc w:val="left"/>
      <w:pPr>
        <w:ind w:left="3960" w:hanging="360"/>
      </w:pPr>
      <w:rPr>
        <w:rFonts w:ascii="Courier New" w:hAnsi="Courier New" w:hint="default"/>
      </w:rPr>
    </w:lvl>
    <w:lvl w:ilvl="5" w:tplc="FB74399A" w:tentative="1">
      <w:start w:val="1"/>
      <w:numFmt w:val="bullet"/>
      <w:lvlText w:val=""/>
      <w:lvlJc w:val="left"/>
      <w:pPr>
        <w:ind w:left="4680" w:hanging="360"/>
      </w:pPr>
      <w:rPr>
        <w:rFonts w:ascii="Wingdings" w:hAnsi="Wingdings" w:hint="default"/>
      </w:rPr>
    </w:lvl>
    <w:lvl w:ilvl="6" w:tplc="3ECA52C8" w:tentative="1">
      <w:start w:val="1"/>
      <w:numFmt w:val="bullet"/>
      <w:lvlText w:val=""/>
      <w:lvlJc w:val="left"/>
      <w:pPr>
        <w:ind w:left="5400" w:hanging="360"/>
      </w:pPr>
      <w:rPr>
        <w:rFonts w:ascii="Symbol" w:hAnsi="Symbol" w:hint="default"/>
      </w:rPr>
    </w:lvl>
    <w:lvl w:ilvl="7" w:tplc="3CE69FD6" w:tentative="1">
      <w:start w:val="1"/>
      <w:numFmt w:val="bullet"/>
      <w:lvlText w:val="o"/>
      <w:lvlJc w:val="left"/>
      <w:pPr>
        <w:ind w:left="6120" w:hanging="360"/>
      </w:pPr>
      <w:rPr>
        <w:rFonts w:ascii="Courier New" w:hAnsi="Courier New" w:hint="default"/>
      </w:rPr>
    </w:lvl>
    <w:lvl w:ilvl="8" w:tplc="4DCC1130" w:tentative="1">
      <w:start w:val="1"/>
      <w:numFmt w:val="bullet"/>
      <w:lvlText w:val=""/>
      <w:lvlJc w:val="left"/>
      <w:pPr>
        <w:ind w:left="6840" w:hanging="360"/>
      </w:pPr>
      <w:rPr>
        <w:rFonts w:ascii="Wingdings" w:hAnsi="Wingdings" w:hint="default"/>
      </w:rPr>
    </w:lvl>
  </w:abstractNum>
  <w:abstractNum w:abstractNumId="4" w15:restartNumberingAfterBreak="0">
    <w:nsid w:val="08514A21"/>
    <w:multiLevelType w:val="hybridMultilevel"/>
    <w:tmpl w:val="4B8E08B4"/>
    <w:lvl w:ilvl="0" w:tplc="20104BDE">
      <w:start w:val="1"/>
      <w:numFmt w:val="bullet"/>
      <w:lvlText w:val="-"/>
      <w:lvlJc w:val="left"/>
      <w:pPr>
        <w:ind w:left="1080" w:hanging="360"/>
      </w:pPr>
      <w:rPr>
        <w:rFonts w:ascii="Calibri" w:hAnsi="Calibri" w:hint="default"/>
      </w:rPr>
    </w:lvl>
    <w:lvl w:ilvl="1" w:tplc="FFFFFFFF">
      <w:start w:val="1"/>
      <w:numFmt w:val="bullet"/>
      <w:lvlText w:val="o"/>
      <w:lvlJc w:val="left"/>
      <w:pPr>
        <w:ind w:left="1800" w:hanging="360"/>
      </w:pPr>
      <w:rPr>
        <w:rFonts w:ascii="Courier New" w:hAnsi="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hint="default"/>
      </w:rPr>
    </w:lvl>
    <w:lvl w:ilvl="8" w:tplc="FFFFFFFF">
      <w:start w:val="1"/>
      <w:numFmt w:val="bullet"/>
      <w:lvlText w:val=""/>
      <w:lvlJc w:val="left"/>
      <w:pPr>
        <w:ind w:left="6840" w:hanging="360"/>
      </w:pPr>
      <w:rPr>
        <w:rFonts w:ascii="Wingdings" w:hAnsi="Wingdings" w:hint="default"/>
      </w:rPr>
    </w:lvl>
  </w:abstractNum>
  <w:abstractNum w:abstractNumId="5" w15:restartNumberingAfterBreak="0">
    <w:nsid w:val="11549971"/>
    <w:multiLevelType w:val="hybridMultilevel"/>
    <w:tmpl w:val="A3348680"/>
    <w:lvl w:ilvl="0" w:tplc="5E74DB5C">
      <w:start w:val="1"/>
      <w:numFmt w:val="bullet"/>
      <w:lvlText w:val=""/>
      <w:lvlJc w:val="left"/>
      <w:pPr>
        <w:ind w:left="720" w:hanging="360"/>
      </w:pPr>
      <w:rPr>
        <w:rFonts w:ascii="Symbol" w:hAnsi="Symbol" w:hint="default"/>
      </w:rPr>
    </w:lvl>
    <w:lvl w:ilvl="1" w:tplc="D320F820">
      <w:start w:val="1"/>
      <w:numFmt w:val="bullet"/>
      <w:lvlText w:val="o"/>
      <w:lvlJc w:val="left"/>
      <w:pPr>
        <w:ind w:left="1440" w:hanging="360"/>
      </w:pPr>
      <w:rPr>
        <w:rFonts w:ascii="Courier New" w:hAnsi="Courier New" w:hint="default"/>
      </w:rPr>
    </w:lvl>
    <w:lvl w:ilvl="2" w:tplc="789C638C">
      <w:start w:val="1"/>
      <w:numFmt w:val="bullet"/>
      <w:lvlText w:val=""/>
      <w:lvlJc w:val="left"/>
      <w:pPr>
        <w:ind w:left="2160" w:hanging="360"/>
      </w:pPr>
      <w:rPr>
        <w:rFonts w:ascii="Wingdings" w:hAnsi="Wingdings" w:hint="default"/>
      </w:rPr>
    </w:lvl>
    <w:lvl w:ilvl="3" w:tplc="8E9C893C">
      <w:start w:val="1"/>
      <w:numFmt w:val="bullet"/>
      <w:lvlText w:val=""/>
      <w:lvlJc w:val="left"/>
      <w:pPr>
        <w:ind w:left="2880" w:hanging="360"/>
      </w:pPr>
      <w:rPr>
        <w:rFonts w:ascii="Symbol" w:hAnsi="Symbol" w:hint="default"/>
      </w:rPr>
    </w:lvl>
    <w:lvl w:ilvl="4" w:tplc="5D0AC808">
      <w:start w:val="1"/>
      <w:numFmt w:val="bullet"/>
      <w:lvlText w:val="o"/>
      <w:lvlJc w:val="left"/>
      <w:pPr>
        <w:ind w:left="3600" w:hanging="360"/>
      </w:pPr>
      <w:rPr>
        <w:rFonts w:ascii="Courier New" w:hAnsi="Courier New" w:hint="default"/>
      </w:rPr>
    </w:lvl>
    <w:lvl w:ilvl="5" w:tplc="8674A0FA">
      <w:start w:val="1"/>
      <w:numFmt w:val="bullet"/>
      <w:lvlText w:val=""/>
      <w:lvlJc w:val="left"/>
      <w:pPr>
        <w:ind w:left="4320" w:hanging="360"/>
      </w:pPr>
      <w:rPr>
        <w:rFonts w:ascii="Wingdings" w:hAnsi="Wingdings" w:hint="default"/>
      </w:rPr>
    </w:lvl>
    <w:lvl w:ilvl="6" w:tplc="0AFE2272">
      <w:start w:val="1"/>
      <w:numFmt w:val="bullet"/>
      <w:lvlText w:val=""/>
      <w:lvlJc w:val="left"/>
      <w:pPr>
        <w:ind w:left="5040" w:hanging="360"/>
      </w:pPr>
      <w:rPr>
        <w:rFonts w:ascii="Symbol" w:hAnsi="Symbol" w:hint="default"/>
      </w:rPr>
    </w:lvl>
    <w:lvl w:ilvl="7" w:tplc="B0ECD314">
      <w:start w:val="1"/>
      <w:numFmt w:val="bullet"/>
      <w:lvlText w:val="o"/>
      <w:lvlJc w:val="left"/>
      <w:pPr>
        <w:ind w:left="5760" w:hanging="360"/>
      </w:pPr>
      <w:rPr>
        <w:rFonts w:ascii="Courier New" w:hAnsi="Courier New" w:hint="default"/>
      </w:rPr>
    </w:lvl>
    <w:lvl w:ilvl="8" w:tplc="4F98FD0C">
      <w:start w:val="1"/>
      <w:numFmt w:val="bullet"/>
      <w:lvlText w:val=""/>
      <w:lvlJc w:val="left"/>
      <w:pPr>
        <w:ind w:left="6480" w:hanging="360"/>
      </w:pPr>
      <w:rPr>
        <w:rFonts w:ascii="Wingdings" w:hAnsi="Wingdings" w:hint="default"/>
      </w:rPr>
    </w:lvl>
  </w:abstractNum>
  <w:abstractNum w:abstractNumId="6" w15:restartNumberingAfterBreak="0">
    <w:nsid w:val="16F77C12"/>
    <w:multiLevelType w:val="hybridMultilevel"/>
    <w:tmpl w:val="1C7C3D96"/>
    <w:lvl w:ilvl="0" w:tplc="15361AAC">
      <w:start w:val="1"/>
      <w:numFmt w:val="bullet"/>
      <w:lvlText w:val=""/>
      <w:lvlJc w:val="left"/>
      <w:pPr>
        <w:ind w:left="720" w:hanging="360"/>
      </w:pPr>
      <w:rPr>
        <w:rFonts w:ascii="Symbol" w:hAnsi="Symbol" w:hint="default"/>
      </w:rPr>
    </w:lvl>
    <w:lvl w:ilvl="1" w:tplc="9912BD80">
      <w:start w:val="1"/>
      <w:numFmt w:val="bullet"/>
      <w:lvlText w:val="o"/>
      <w:lvlJc w:val="left"/>
      <w:pPr>
        <w:ind w:left="1440" w:hanging="360"/>
      </w:pPr>
      <w:rPr>
        <w:rFonts w:ascii="Courier New" w:hAnsi="Courier New" w:hint="default"/>
      </w:rPr>
    </w:lvl>
    <w:lvl w:ilvl="2" w:tplc="57888236">
      <w:start w:val="1"/>
      <w:numFmt w:val="bullet"/>
      <w:lvlText w:val=""/>
      <w:lvlJc w:val="left"/>
      <w:pPr>
        <w:ind w:left="2160" w:hanging="360"/>
      </w:pPr>
      <w:rPr>
        <w:rFonts w:ascii="Wingdings" w:hAnsi="Wingdings" w:hint="default"/>
      </w:rPr>
    </w:lvl>
    <w:lvl w:ilvl="3" w:tplc="E5C8ADD2">
      <w:start w:val="1"/>
      <w:numFmt w:val="bullet"/>
      <w:lvlText w:val=""/>
      <w:lvlJc w:val="left"/>
      <w:pPr>
        <w:ind w:left="2880" w:hanging="360"/>
      </w:pPr>
      <w:rPr>
        <w:rFonts w:ascii="Symbol" w:hAnsi="Symbol" w:hint="default"/>
      </w:rPr>
    </w:lvl>
    <w:lvl w:ilvl="4" w:tplc="DD8CE5B4">
      <w:start w:val="1"/>
      <w:numFmt w:val="bullet"/>
      <w:lvlText w:val="o"/>
      <w:lvlJc w:val="left"/>
      <w:pPr>
        <w:ind w:left="3600" w:hanging="360"/>
      </w:pPr>
      <w:rPr>
        <w:rFonts w:ascii="Courier New" w:hAnsi="Courier New" w:hint="default"/>
      </w:rPr>
    </w:lvl>
    <w:lvl w:ilvl="5" w:tplc="A6826F7A">
      <w:start w:val="1"/>
      <w:numFmt w:val="bullet"/>
      <w:lvlText w:val=""/>
      <w:lvlJc w:val="left"/>
      <w:pPr>
        <w:ind w:left="4320" w:hanging="360"/>
      </w:pPr>
      <w:rPr>
        <w:rFonts w:ascii="Wingdings" w:hAnsi="Wingdings" w:hint="default"/>
      </w:rPr>
    </w:lvl>
    <w:lvl w:ilvl="6" w:tplc="2F08BCC6">
      <w:start w:val="1"/>
      <w:numFmt w:val="bullet"/>
      <w:lvlText w:val=""/>
      <w:lvlJc w:val="left"/>
      <w:pPr>
        <w:ind w:left="5040" w:hanging="360"/>
      </w:pPr>
      <w:rPr>
        <w:rFonts w:ascii="Symbol" w:hAnsi="Symbol" w:hint="default"/>
      </w:rPr>
    </w:lvl>
    <w:lvl w:ilvl="7" w:tplc="7374C2F6">
      <w:start w:val="1"/>
      <w:numFmt w:val="bullet"/>
      <w:lvlText w:val="o"/>
      <w:lvlJc w:val="left"/>
      <w:pPr>
        <w:ind w:left="5760" w:hanging="360"/>
      </w:pPr>
      <w:rPr>
        <w:rFonts w:ascii="Courier New" w:hAnsi="Courier New" w:hint="default"/>
      </w:rPr>
    </w:lvl>
    <w:lvl w:ilvl="8" w:tplc="0464E65C">
      <w:start w:val="1"/>
      <w:numFmt w:val="bullet"/>
      <w:lvlText w:val=""/>
      <w:lvlJc w:val="left"/>
      <w:pPr>
        <w:ind w:left="6480" w:hanging="360"/>
      </w:pPr>
      <w:rPr>
        <w:rFonts w:ascii="Wingdings" w:hAnsi="Wingdings" w:hint="default"/>
      </w:rPr>
    </w:lvl>
  </w:abstractNum>
  <w:abstractNum w:abstractNumId="7" w15:restartNumberingAfterBreak="0">
    <w:nsid w:val="17FB3F3A"/>
    <w:multiLevelType w:val="hybridMultilevel"/>
    <w:tmpl w:val="C24A3672"/>
    <w:lvl w:ilvl="0" w:tplc="D346A5B8">
      <w:start w:val="1"/>
      <w:numFmt w:val="bullet"/>
      <w:lvlText w:val=""/>
      <w:lvlJc w:val="left"/>
      <w:pPr>
        <w:ind w:left="720" w:hanging="360"/>
      </w:pPr>
      <w:rPr>
        <w:rFonts w:ascii="Symbol" w:hAnsi="Symbol" w:hint="default"/>
      </w:rPr>
    </w:lvl>
    <w:lvl w:ilvl="1" w:tplc="FFEEFB32" w:tentative="1">
      <w:start w:val="1"/>
      <w:numFmt w:val="bullet"/>
      <w:lvlText w:val="o"/>
      <w:lvlJc w:val="left"/>
      <w:pPr>
        <w:ind w:left="1440" w:hanging="360"/>
      </w:pPr>
      <w:rPr>
        <w:rFonts w:ascii="Courier New" w:hAnsi="Courier New" w:hint="default"/>
      </w:rPr>
    </w:lvl>
    <w:lvl w:ilvl="2" w:tplc="5C84B468" w:tentative="1">
      <w:start w:val="1"/>
      <w:numFmt w:val="bullet"/>
      <w:lvlText w:val=""/>
      <w:lvlJc w:val="left"/>
      <w:pPr>
        <w:ind w:left="2160" w:hanging="360"/>
      </w:pPr>
      <w:rPr>
        <w:rFonts w:ascii="Wingdings" w:hAnsi="Wingdings" w:hint="default"/>
      </w:rPr>
    </w:lvl>
    <w:lvl w:ilvl="3" w:tplc="8F402D4A" w:tentative="1">
      <w:start w:val="1"/>
      <w:numFmt w:val="bullet"/>
      <w:lvlText w:val=""/>
      <w:lvlJc w:val="left"/>
      <w:pPr>
        <w:ind w:left="2880" w:hanging="360"/>
      </w:pPr>
      <w:rPr>
        <w:rFonts w:ascii="Symbol" w:hAnsi="Symbol" w:hint="default"/>
      </w:rPr>
    </w:lvl>
    <w:lvl w:ilvl="4" w:tplc="E44E01F4" w:tentative="1">
      <w:start w:val="1"/>
      <w:numFmt w:val="bullet"/>
      <w:lvlText w:val="o"/>
      <w:lvlJc w:val="left"/>
      <w:pPr>
        <w:ind w:left="3600" w:hanging="360"/>
      </w:pPr>
      <w:rPr>
        <w:rFonts w:ascii="Courier New" w:hAnsi="Courier New" w:hint="default"/>
      </w:rPr>
    </w:lvl>
    <w:lvl w:ilvl="5" w:tplc="3FB2106C" w:tentative="1">
      <w:start w:val="1"/>
      <w:numFmt w:val="bullet"/>
      <w:lvlText w:val=""/>
      <w:lvlJc w:val="left"/>
      <w:pPr>
        <w:ind w:left="4320" w:hanging="360"/>
      </w:pPr>
      <w:rPr>
        <w:rFonts w:ascii="Wingdings" w:hAnsi="Wingdings" w:hint="default"/>
      </w:rPr>
    </w:lvl>
    <w:lvl w:ilvl="6" w:tplc="613A6BD6" w:tentative="1">
      <w:start w:val="1"/>
      <w:numFmt w:val="bullet"/>
      <w:lvlText w:val=""/>
      <w:lvlJc w:val="left"/>
      <w:pPr>
        <w:ind w:left="5040" w:hanging="360"/>
      </w:pPr>
      <w:rPr>
        <w:rFonts w:ascii="Symbol" w:hAnsi="Symbol" w:hint="default"/>
      </w:rPr>
    </w:lvl>
    <w:lvl w:ilvl="7" w:tplc="5A5CDE82" w:tentative="1">
      <w:start w:val="1"/>
      <w:numFmt w:val="bullet"/>
      <w:lvlText w:val="o"/>
      <w:lvlJc w:val="left"/>
      <w:pPr>
        <w:ind w:left="5760" w:hanging="360"/>
      </w:pPr>
      <w:rPr>
        <w:rFonts w:ascii="Courier New" w:hAnsi="Courier New" w:hint="default"/>
      </w:rPr>
    </w:lvl>
    <w:lvl w:ilvl="8" w:tplc="A03CA5BA" w:tentative="1">
      <w:start w:val="1"/>
      <w:numFmt w:val="bullet"/>
      <w:lvlText w:val=""/>
      <w:lvlJc w:val="left"/>
      <w:pPr>
        <w:ind w:left="6480" w:hanging="360"/>
      </w:pPr>
      <w:rPr>
        <w:rFonts w:ascii="Wingdings" w:hAnsi="Wingdings" w:hint="default"/>
      </w:rPr>
    </w:lvl>
  </w:abstractNum>
  <w:abstractNum w:abstractNumId="8" w15:restartNumberingAfterBreak="0">
    <w:nsid w:val="19EE457B"/>
    <w:multiLevelType w:val="hybridMultilevel"/>
    <w:tmpl w:val="18F26636"/>
    <w:lvl w:ilvl="0" w:tplc="BF8616BA">
      <w:start w:val="1"/>
      <w:numFmt w:val="bullet"/>
      <w:pStyle w:val="Chmudng"/>
      <w:lvlText w:val=""/>
      <w:lvlJc w:val="left"/>
      <w:pPr>
        <w:ind w:left="1080" w:hanging="360"/>
      </w:pPr>
      <w:rPr>
        <w:rFonts w:ascii="Symbol" w:hAnsi="Symbol" w:hint="default"/>
      </w:rPr>
    </w:lvl>
    <w:lvl w:ilvl="1" w:tplc="59965648">
      <w:start w:val="1"/>
      <w:numFmt w:val="bullet"/>
      <w:lvlText w:val="o"/>
      <w:lvlJc w:val="left"/>
      <w:pPr>
        <w:ind w:left="1800" w:hanging="360"/>
      </w:pPr>
      <w:rPr>
        <w:rFonts w:ascii="Courier New" w:hAnsi="Courier New" w:hint="default"/>
      </w:rPr>
    </w:lvl>
    <w:lvl w:ilvl="2" w:tplc="6316C254">
      <w:start w:val="1"/>
      <w:numFmt w:val="bullet"/>
      <w:lvlText w:val=""/>
      <w:lvlJc w:val="left"/>
      <w:pPr>
        <w:ind w:left="2520" w:hanging="360"/>
      </w:pPr>
      <w:rPr>
        <w:rFonts w:ascii="Wingdings" w:hAnsi="Wingdings" w:hint="default"/>
      </w:rPr>
    </w:lvl>
    <w:lvl w:ilvl="3" w:tplc="B9907616">
      <w:start w:val="1"/>
      <w:numFmt w:val="bullet"/>
      <w:lvlText w:val=""/>
      <w:lvlJc w:val="left"/>
      <w:pPr>
        <w:ind w:left="3240" w:hanging="360"/>
      </w:pPr>
      <w:rPr>
        <w:rFonts w:ascii="Symbol" w:hAnsi="Symbol" w:hint="default"/>
      </w:rPr>
    </w:lvl>
    <w:lvl w:ilvl="4" w:tplc="ACBE662C">
      <w:start w:val="1"/>
      <w:numFmt w:val="bullet"/>
      <w:lvlText w:val="o"/>
      <w:lvlJc w:val="left"/>
      <w:pPr>
        <w:ind w:left="3960" w:hanging="360"/>
      </w:pPr>
      <w:rPr>
        <w:rFonts w:ascii="Courier New" w:hAnsi="Courier New" w:hint="default"/>
      </w:rPr>
    </w:lvl>
    <w:lvl w:ilvl="5" w:tplc="22A0AD02">
      <w:start w:val="1"/>
      <w:numFmt w:val="bullet"/>
      <w:lvlText w:val=""/>
      <w:lvlJc w:val="left"/>
      <w:pPr>
        <w:ind w:left="4680" w:hanging="360"/>
      </w:pPr>
      <w:rPr>
        <w:rFonts w:ascii="Wingdings" w:hAnsi="Wingdings" w:hint="default"/>
      </w:rPr>
    </w:lvl>
    <w:lvl w:ilvl="6" w:tplc="A4388312">
      <w:start w:val="1"/>
      <w:numFmt w:val="bullet"/>
      <w:lvlText w:val=""/>
      <w:lvlJc w:val="left"/>
      <w:pPr>
        <w:ind w:left="5400" w:hanging="360"/>
      </w:pPr>
      <w:rPr>
        <w:rFonts w:ascii="Symbol" w:hAnsi="Symbol" w:hint="default"/>
      </w:rPr>
    </w:lvl>
    <w:lvl w:ilvl="7" w:tplc="F39892CE">
      <w:start w:val="1"/>
      <w:numFmt w:val="bullet"/>
      <w:lvlText w:val="o"/>
      <w:lvlJc w:val="left"/>
      <w:pPr>
        <w:ind w:left="6120" w:hanging="360"/>
      </w:pPr>
      <w:rPr>
        <w:rFonts w:ascii="Courier New" w:hAnsi="Courier New" w:hint="default"/>
      </w:rPr>
    </w:lvl>
    <w:lvl w:ilvl="8" w:tplc="7ED06970">
      <w:start w:val="1"/>
      <w:numFmt w:val="bullet"/>
      <w:lvlText w:val=""/>
      <w:lvlJc w:val="left"/>
      <w:pPr>
        <w:ind w:left="6840" w:hanging="360"/>
      </w:pPr>
      <w:rPr>
        <w:rFonts w:ascii="Wingdings" w:hAnsi="Wingdings" w:hint="default"/>
      </w:rPr>
    </w:lvl>
  </w:abstractNum>
  <w:abstractNum w:abstractNumId="9" w15:restartNumberingAfterBreak="0">
    <w:nsid w:val="1D742E6B"/>
    <w:multiLevelType w:val="hybridMultilevel"/>
    <w:tmpl w:val="D94CDF84"/>
    <w:lvl w:ilvl="0" w:tplc="5D121280">
      <w:start w:val="1"/>
      <w:numFmt w:val="bullet"/>
      <w:lvlText w:val=""/>
      <w:lvlJc w:val="left"/>
      <w:pPr>
        <w:ind w:left="720" w:hanging="360"/>
      </w:pPr>
      <w:rPr>
        <w:rFonts w:ascii="Symbol" w:hAnsi="Symbol" w:hint="default"/>
      </w:rPr>
    </w:lvl>
    <w:lvl w:ilvl="1" w:tplc="0FFC7416" w:tentative="1">
      <w:start w:val="1"/>
      <w:numFmt w:val="bullet"/>
      <w:lvlText w:val="o"/>
      <w:lvlJc w:val="left"/>
      <w:pPr>
        <w:ind w:left="1440" w:hanging="360"/>
      </w:pPr>
      <w:rPr>
        <w:rFonts w:ascii="Courier New" w:hAnsi="Courier New" w:hint="default"/>
      </w:rPr>
    </w:lvl>
    <w:lvl w:ilvl="2" w:tplc="CDCA6382" w:tentative="1">
      <w:start w:val="1"/>
      <w:numFmt w:val="bullet"/>
      <w:lvlText w:val=""/>
      <w:lvlJc w:val="left"/>
      <w:pPr>
        <w:ind w:left="2160" w:hanging="360"/>
      </w:pPr>
      <w:rPr>
        <w:rFonts w:ascii="Wingdings" w:hAnsi="Wingdings" w:hint="default"/>
      </w:rPr>
    </w:lvl>
    <w:lvl w:ilvl="3" w:tplc="0E985210" w:tentative="1">
      <w:start w:val="1"/>
      <w:numFmt w:val="bullet"/>
      <w:lvlText w:val=""/>
      <w:lvlJc w:val="left"/>
      <w:pPr>
        <w:ind w:left="2880" w:hanging="360"/>
      </w:pPr>
      <w:rPr>
        <w:rFonts w:ascii="Symbol" w:hAnsi="Symbol" w:hint="default"/>
      </w:rPr>
    </w:lvl>
    <w:lvl w:ilvl="4" w:tplc="9984FB46" w:tentative="1">
      <w:start w:val="1"/>
      <w:numFmt w:val="bullet"/>
      <w:lvlText w:val="o"/>
      <w:lvlJc w:val="left"/>
      <w:pPr>
        <w:ind w:left="3600" w:hanging="360"/>
      </w:pPr>
      <w:rPr>
        <w:rFonts w:ascii="Courier New" w:hAnsi="Courier New" w:hint="default"/>
      </w:rPr>
    </w:lvl>
    <w:lvl w:ilvl="5" w:tplc="5AEA592C" w:tentative="1">
      <w:start w:val="1"/>
      <w:numFmt w:val="bullet"/>
      <w:lvlText w:val=""/>
      <w:lvlJc w:val="left"/>
      <w:pPr>
        <w:ind w:left="4320" w:hanging="360"/>
      </w:pPr>
      <w:rPr>
        <w:rFonts w:ascii="Wingdings" w:hAnsi="Wingdings" w:hint="default"/>
      </w:rPr>
    </w:lvl>
    <w:lvl w:ilvl="6" w:tplc="638C7A60" w:tentative="1">
      <w:start w:val="1"/>
      <w:numFmt w:val="bullet"/>
      <w:lvlText w:val=""/>
      <w:lvlJc w:val="left"/>
      <w:pPr>
        <w:ind w:left="5040" w:hanging="360"/>
      </w:pPr>
      <w:rPr>
        <w:rFonts w:ascii="Symbol" w:hAnsi="Symbol" w:hint="default"/>
      </w:rPr>
    </w:lvl>
    <w:lvl w:ilvl="7" w:tplc="339680D8" w:tentative="1">
      <w:start w:val="1"/>
      <w:numFmt w:val="bullet"/>
      <w:lvlText w:val="o"/>
      <w:lvlJc w:val="left"/>
      <w:pPr>
        <w:ind w:left="5760" w:hanging="360"/>
      </w:pPr>
      <w:rPr>
        <w:rFonts w:ascii="Courier New" w:hAnsi="Courier New" w:hint="default"/>
      </w:rPr>
    </w:lvl>
    <w:lvl w:ilvl="8" w:tplc="4978EF84" w:tentative="1">
      <w:start w:val="1"/>
      <w:numFmt w:val="bullet"/>
      <w:lvlText w:val=""/>
      <w:lvlJc w:val="left"/>
      <w:pPr>
        <w:ind w:left="6480" w:hanging="360"/>
      </w:pPr>
      <w:rPr>
        <w:rFonts w:ascii="Wingdings" w:hAnsi="Wingdings" w:hint="default"/>
      </w:rPr>
    </w:lvl>
  </w:abstractNum>
  <w:abstractNum w:abstractNumId="10" w15:restartNumberingAfterBreak="0">
    <w:nsid w:val="1EFA0F6F"/>
    <w:multiLevelType w:val="hybridMultilevel"/>
    <w:tmpl w:val="729A1484"/>
    <w:lvl w:ilvl="0" w:tplc="9554294C">
      <w:start w:val="1"/>
      <w:numFmt w:val="bullet"/>
      <w:lvlText w:val=""/>
      <w:lvlJc w:val="left"/>
      <w:pPr>
        <w:ind w:left="720" w:hanging="360"/>
      </w:pPr>
      <w:rPr>
        <w:rFonts w:ascii="Symbol" w:hAnsi="Symbol" w:hint="default"/>
      </w:rPr>
    </w:lvl>
    <w:lvl w:ilvl="1" w:tplc="9160B46C" w:tentative="1">
      <w:start w:val="1"/>
      <w:numFmt w:val="bullet"/>
      <w:lvlText w:val="o"/>
      <w:lvlJc w:val="left"/>
      <w:pPr>
        <w:ind w:left="1440" w:hanging="360"/>
      </w:pPr>
      <w:rPr>
        <w:rFonts w:ascii="Courier New" w:hAnsi="Courier New" w:hint="default"/>
      </w:rPr>
    </w:lvl>
    <w:lvl w:ilvl="2" w:tplc="142C316E" w:tentative="1">
      <w:start w:val="1"/>
      <w:numFmt w:val="bullet"/>
      <w:lvlText w:val=""/>
      <w:lvlJc w:val="left"/>
      <w:pPr>
        <w:ind w:left="2160" w:hanging="360"/>
      </w:pPr>
      <w:rPr>
        <w:rFonts w:ascii="Wingdings" w:hAnsi="Wingdings" w:hint="default"/>
      </w:rPr>
    </w:lvl>
    <w:lvl w:ilvl="3" w:tplc="ACFA9CE4" w:tentative="1">
      <w:start w:val="1"/>
      <w:numFmt w:val="bullet"/>
      <w:lvlText w:val=""/>
      <w:lvlJc w:val="left"/>
      <w:pPr>
        <w:ind w:left="2880" w:hanging="360"/>
      </w:pPr>
      <w:rPr>
        <w:rFonts w:ascii="Symbol" w:hAnsi="Symbol" w:hint="default"/>
      </w:rPr>
    </w:lvl>
    <w:lvl w:ilvl="4" w:tplc="5FC0A164" w:tentative="1">
      <w:start w:val="1"/>
      <w:numFmt w:val="bullet"/>
      <w:lvlText w:val="o"/>
      <w:lvlJc w:val="left"/>
      <w:pPr>
        <w:ind w:left="3600" w:hanging="360"/>
      </w:pPr>
      <w:rPr>
        <w:rFonts w:ascii="Courier New" w:hAnsi="Courier New" w:hint="default"/>
      </w:rPr>
    </w:lvl>
    <w:lvl w:ilvl="5" w:tplc="00B69202" w:tentative="1">
      <w:start w:val="1"/>
      <w:numFmt w:val="bullet"/>
      <w:lvlText w:val=""/>
      <w:lvlJc w:val="left"/>
      <w:pPr>
        <w:ind w:left="4320" w:hanging="360"/>
      </w:pPr>
      <w:rPr>
        <w:rFonts w:ascii="Wingdings" w:hAnsi="Wingdings" w:hint="default"/>
      </w:rPr>
    </w:lvl>
    <w:lvl w:ilvl="6" w:tplc="E28A8528" w:tentative="1">
      <w:start w:val="1"/>
      <w:numFmt w:val="bullet"/>
      <w:lvlText w:val=""/>
      <w:lvlJc w:val="left"/>
      <w:pPr>
        <w:ind w:left="5040" w:hanging="360"/>
      </w:pPr>
      <w:rPr>
        <w:rFonts w:ascii="Symbol" w:hAnsi="Symbol" w:hint="default"/>
      </w:rPr>
    </w:lvl>
    <w:lvl w:ilvl="7" w:tplc="BE58BA96" w:tentative="1">
      <w:start w:val="1"/>
      <w:numFmt w:val="bullet"/>
      <w:lvlText w:val="o"/>
      <w:lvlJc w:val="left"/>
      <w:pPr>
        <w:ind w:left="5760" w:hanging="360"/>
      </w:pPr>
      <w:rPr>
        <w:rFonts w:ascii="Courier New" w:hAnsi="Courier New" w:hint="default"/>
      </w:rPr>
    </w:lvl>
    <w:lvl w:ilvl="8" w:tplc="A9E41F02" w:tentative="1">
      <w:start w:val="1"/>
      <w:numFmt w:val="bullet"/>
      <w:lvlText w:val=""/>
      <w:lvlJc w:val="left"/>
      <w:pPr>
        <w:ind w:left="6480" w:hanging="360"/>
      </w:pPr>
      <w:rPr>
        <w:rFonts w:ascii="Wingdings" w:hAnsi="Wingdings" w:hint="default"/>
      </w:rPr>
    </w:lvl>
  </w:abstractNum>
  <w:abstractNum w:abstractNumId="11" w15:restartNumberingAfterBreak="0">
    <w:nsid w:val="22479565"/>
    <w:multiLevelType w:val="hybridMultilevel"/>
    <w:tmpl w:val="A6C69628"/>
    <w:lvl w:ilvl="0" w:tplc="F9783170">
      <w:start w:val="1"/>
      <w:numFmt w:val="bullet"/>
      <w:lvlText w:val=""/>
      <w:lvlJc w:val="left"/>
      <w:pPr>
        <w:ind w:left="0" w:hanging="360"/>
      </w:pPr>
      <w:rPr>
        <w:rFonts w:ascii="Symbol" w:hAnsi="Symbol" w:hint="default"/>
      </w:rPr>
    </w:lvl>
    <w:lvl w:ilvl="1" w:tplc="F376A090">
      <w:start w:val="1"/>
      <w:numFmt w:val="bullet"/>
      <w:lvlText w:val="o"/>
      <w:lvlJc w:val="left"/>
      <w:pPr>
        <w:ind w:left="1080" w:hanging="360"/>
      </w:pPr>
      <w:rPr>
        <w:rFonts w:ascii="Courier New" w:hAnsi="Courier New" w:hint="default"/>
      </w:rPr>
    </w:lvl>
    <w:lvl w:ilvl="2" w:tplc="1B30675E">
      <w:start w:val="1"/>
      <w:numFmt w:val="bullet"/>
      <w:lvlText w:val=""/>
      <w:lvlJc w:val="left"/>
      <w:pPr>
        <w:ind w:left="1800" w:hanging="360"/>
      </w:pPr>
      <w:rPr>
        <w:rFonts w:ascii="Wingdings" w:hAnsi="Wingdings" w:hint="default"/>
      </w:rPr>
    </w:lvl>
    <w:lvl w:ilvl="3" w:tplc="0D9A424E">
      <w:start w:val="1"/>
      <w:numFmt w:val="bullet"/>
      <w:lvlText w:val=""/>
      <w:lvlJc w:val="left"/>
      <w:pPr>
        <w:ind w:left="2520" w:hanging="360"/>
      </w:pPr>
      <w:rPr>
        <w:rFonts w:ascii="Symbol" w:hAnsi="Symbol" w:hint="default"/>
      </w:rPr>
    </w:lvl>
    <w:lvl w:ilvl="4" w:tplc="07D609E2">
      <w:start w:val="1"/>
      <w:numFmt w:val="bullet"/>
      <w:lvlText w:val="o"/>
      <w:lvlJc w:val="left"/>
      <w:pPr>
        <w:ind w:left="3240" w:hanging="360"/>
      </w:pPr>
      <w:rPr>
        <w:rFonts w:ascii="Courier New" w:hAnsi="Courier New" w:hint="default"/>
      </w:rPr>
    </w:lvl>
    <w:lvl w:ilvl="5" w:tplc="8D64B286">
      <w:start w:val="1"/>
      <w:numFmt w:val="bullet"/>
      <w:lvlText w:val=""/>
      <w:lvlJc w:val="left"/>
      <w:pPr>
        <w:ind w:left="3960" w:hanging="360"/>
      </w:pPr>
      <w:rPr>
        <w:rFonts w:ascii="Wingdings" w:hAnsi="Wingdings" w:hint="default"/>
      </w:rPr>
    </w:lvl>
    <w:lvl w:ilvl="6" w:tplc="70A86AE0">
      <w:start w:val="1"/>
      <w:numFmt w:val="bullet"/>
      <w:lvlText w:val=""/>
      <w:lvlJc w:val="left"/>
      <w:pPr>
        <w:ind w:left="4680" w:hanging="360"/>
      </w:pPr>
      <w:rPr>
        <w:rFonts w:ascii="Symbol" w:hAnsi="Symbol" w:hint="default"/>
      </w:rPr>
    </w:lvl>
    <w:lvl w:ilvl="7" w:tplc="A9EC6560">
      <w:start w:val="1"/>
      <w:numFmt w:val="bullet"/>
      <w:lvlText w:val="o"/>
      <w:lvlJc w:val="left"/>
      <w:pPr>
        <w:ind w:left="5400" w:hanging="360"/>
      </w:pPr>
      <w:rPr>
        <w:rFonts w:ascii="Courier New" w:hAnsi="Courier New" w:hint="default"/>
      </w:rPr>
    </w:lvl>
    <w:lvl w:ilvl="8" w:tplc="71066AFC">
      <w:start w:val="1"/>
      <w:numFmt w:val="bullet"/>
      <w:lvlText w:val=""/>
      <w:lvlJc w:val="left"/>
      <w:pPr>
        <w:ind w:left="6120" w:hanging="360"/>
      </w:pPr>
      <w:rPr>
        <w:rFonts w:ascii="Wingdings" w:hAnsi="Wingdings" w:hint="default"/>
      </w:rPr>
    </w:lvl>
  </w:abstractNum>
  <w:abstractNum w:abstractNumId="12" w15:restartNumberingAfterBreak="0">
    <w:nsid w:val="23AF867C"/>
    <w:multiLevelType w:val="hybridMultilevel"/>
    <w:tmpl w:val="F0AC84E4"/>
    <w:lvl w:ilvl="0" w:tplc="8AAED326">
      <w:start w:val="1"/>
      <w:numFmt w:val="bullet"/>
      <w:lvlText w:val=""/>
      <w:lvlJc w:val="left"/>
      <w:pPr>
        <w:ind w:left="720" w:hanging="360"/>
      </w:pPr>
      <w:rPr>
        <w:rFonts w:ascii="Symbol" w:hAnsi="Symbol" w:hint="default"/>
      </w:rPr>
    </w:lvl>
    <w:lvl w:ilvl="1" w:tplc="FC8AE880">
      <w:start w:val="1"/>
      <w:numFmt w:val="bullet"/>
      <w:lvlText w:val="o"/>
      <w:lvlJc w:val="left"/>
      <w:pPr>
        <w:ind w:left="1440" w:hanging="360"/>
      </w:pPr>
      <w:rPr>
        <w:rFonts w:ascii="Courier New" w:hAnsi="Courier New" w:hint="default"/>
      </w:rPr>
    </w:lvl>
    <w:lvl w:ilvl="2" w:tplc="3402B13A">
      <w:start w:val="1"/>
      <w:numFmt w:val="bullet"/>
      <w:lvlText w:val=""/>
      <w:lvlJc w:val="left"/>
      <w:pPr>
        <w:ind w:left="2160" w:hanging="360"/>
      </w:pPr>
      <w:rPr>
        <w:rFonts w:ascii="Wingdings" w:hAnsi="Wingdings" w:hint="default"/>
      </w:rPr>
    </w:lvl>
    <w:lvl w:ilvl="3" w:tplc="A65E04EC">
      <w:start w:val="1"/>
      <w:numFmt w:val="bullet"/>
      <w:lvlText w:val=""/>
      <w:lvlJc w:val="left"/>
      <w:pPr>
        <w:ind w:left="2880" w:hanging="360"/>
      </w:pPr>
      <w:rPr>
        <w:rFonts w:ascii="Symbol" w:hAnsi="Symbol" w:hint="default"/>
      </w:rPr>
    </w:lvl>
    <w:lvl w:ilvl="4" w:tplc="51D6FE56">
      <w:start w:val="1"/>
      <w:numFmt w:val="bullet"/>
      <w:lvlText w:val="o"/>
      <w:lvlJc w:val="left"/>
      <w:pPr>
        <w:ind w:left="3600" w:hanging="360"/>
      </w:pPr>
      <w:rPr>
        <w:rFonts w:ascii="Courier New" w:hAnsi="Courier New" w:hint="default"/>
      </w:rPr>
    </w:lvl>
    <w:lvl w:ilvl="5" w:tplc="E248A5D0">
      <w:start w:val="1"/>
      <w:numFmt w:val="bullet"/>
      <w:lvlText w:val=""/>
      <w:lvlJc w:val="left"/>
      <w:pPr>
        <w:ind w:left="4320" w:hanging="360"/>
      </w:pPr>
      <w:rPr>
        <w:rFonts w:ascii="Wingdings" w:hAnsi="Wingdings" w:hint="default"/>
      </w:rPr>
    </w:lvl>
    <w:lvl w:ilvl="6" w:tplc="C8F88E40">
      <w:start w:val="1"/>
      <w:numFmt w:val="bullet"/>
      <w:lvlText w:val=""/>
      <w:lvlJc w:val="left"/>
      <w:pPr>
        <w:ind w:left="5040" w:hanging="360"/>
      </w:pPr>
      <w:rPr>
        <w:rFonts w:ascii="Symbol" w:hAnsi="Symbol" w:hint="default"/>
      </w:rPr>
    </w:lvl>
    <w:lvl w:ilvl="7" w:tplc="91640D58">
      <w:start w:val="1"/>
      <w:numFmt w:val="bullet"/>
      <w:lvlText w:val="o"/>
      <w:lvlJc w:val="left"/>
      <w:pPr>
        <w:ind w:left="5760" w:hanging="360"/>
      </w:pPr>
      <w:rPr>
        <w:rFonts w:ascii="Courier New" w:hAnsi="Courier New" w:hint="default"/>
      </w:rPr>
    </w:lvl>
    <w:lvl w:ilvl="8" w:tplc="5BA40E70">
      <w:start w:val="1"/>
      <w:numFmt w:val="bullet"/>
      <w:lvlText w:val=""/>
      <w:lvlJc w:val="left"/>
      <w:pPr>
        <w:ind w:left="6480" w:hanging="360"/>
      </w:pPr>
      <w:rPr>
        <w:rFonts w:ascii="Wingdings" w:hAnsi="Wingdings" w:hint="default"/>
      </w:rPr>
    </w:lvl>
  </w:abstractNum>
  <w:abstractNum w:abstractNumId="13" w15:restartNumberingAfterBreak="0">
    <w:nsid w:val="242D15C3"/>
    <w:multiLevelType w:val="hybridMultilevel"/>
    <w:tmpl w:val="10863064"/>
    <w:lvl w:ilvl="0" w:tplc="B5B0B40A">
      <w:start w:val="1"/>
      <w:numFmt w:val="bullet"/>
      <w:lvlText w:val="-"/>
      <w:lvlJc w:val="left"/>
      <w:pPr>
        <w:ind w:left="720" w:hanging="360"/>
      </w:pPr>
      <w:rPr>
        <w:rFonts w:ascii="Calibri" w:hAnsi="Calibri" w:hint="default"/>
      </w:rPr>
    </w:lvl>
    <w:lvl w:ilvl="1" w:tplc="90D81922" w:tentative="1">
      <w:start w:val="1"/>
      <w:numFmt w:val="bullet"/>
      <w:lvlText w:val="o"/>
      <w:lvlJc w:val="left"/>
      <w:pPr>
        <w:ind w:left="1440" w:hanging="360"/>
      </w:pPr>
      <w:rPr>
        <w:rFonts w:ascii="Courier New" w:hAnsi="Courier New" w:hint="default"/>
      </w:rPr>
    </w:lvl>
    <w:lvl w:ilvl="2" w:tplc="8C2CF2FC" w:tentative="1">
      <w:start w:val="1"/>
      <w:numFmt w:val="bullet"/>
      <w:lvlText w:val=""/>
      <w:lvlJc w:val="left"/>
      <w:pPr>
        <w:ind w:left="2160" w:hanging="360"/>
      </w:pPr>
      <w:rPr>
        <w:rFonts w:ascii="Wingdings" w:hAnsi="Wingdings" w:hint="default"/>
      </w:rPr>
    </w:lvl>
    <w:lvl w:ilvl="3" w:tplc="53AE89A6" w:tentative="1">
      <w:start w:val="1"/>
      <w:numFmt w:val="bullet"/>
      <w:lvlText w:val=""/>
      <w:lvlJc w:val="left"/>
      <w:pPr>
        <w:ind w:left="2880" w:hanging="360"/>
      </w:pPr>
      <w:rPr>
        <w:rFonts w:ascii="Symbol" w:hAnsi="Symbol" w:hint="default"/>
      </w:rPr>
    </w:lvl>
    <w:lvl w:ilvl="4" w:tplc="4678DD2E" w:tentative="1">
      <w:start w:val="1"/>
      <w:numFmt w:val="bullet"/>
      <w:lvlText w:val="o"/>
      <w:lvlJc w:val="left"/>
      <w:pPr>
        <w:ind w:left="3600" w:hanging="360"/>
      </w:pPr>
      <w:rPr>
        <w:rFonts w:ascii="Courier New" w:hAnsi="Courier New" w:hint="default"/>
      </w:rPr>
    </w:lvl>
    <w:lvl w:ilvl="5" w:tplc="EF08BA6C" w:tentative="1">
      <w:start w:val="1"/>
      <w:numFmt w:val="bullet"/>
      <w:lvlText w:val=""/>
      <w:lvlJc w:val="left"/>
      <w:pPr>
        <w:ind w:left="4320" w:hanging="360"/>
      </w:pPr>
      <w:rPr>
        <w:rFonts w:ascii="Wingdings" w:hAnsi="Wingdings" w:hint="default"/>
      </w:rPr>
    </w:lvl>
    <w:lvl w:ilvl="6" w:tplc="3CF4F016" w:tentative="1">
      <w:start w:val="1"/>
      <w:numFmt w:val="bullet"/>
      <w:lvlText w:val=""/>
      <w:lvlJc w:val="left"/>
      <w:pPr>
        <w:ind w:left="5040" w:hanging="360"/>
      </w:pPr>
      <w:rPr>
        <w:rFonts w:ascii="Symbol" w:hAnsi="Symbol" w:hint="default"/>
      </w:rPr>
    </w:lvl>
    <w:lvl w:ilvl="7" w:tplc="0BC049C8" w:tentative="1">
      <w:start w:val="1"/>
      <w:numFmt w:val="bullet"/>
      <w:lvlText w:val="o"/>
      <w:lvlJc w:val="left"/>
      <w:pPr>
        <w:ind w:left="5760" w:hanging="360"/>
      </w:pPr>
      <w:rPr>
        <w:rFonts w:ascii="Courier New" w:hAnsi="Courier New" w:hint="default"/>
      </w:rPr>
    </w:lvl>
    <w:lvl w:ilvl="8" w:tplc="057CB2AC" w:tentative="1">
      <w:start w:val="1"/>
      <w:numFmt w:val="bullet"/>
      <w:lvlText w:val=""/>
      <w:lvlJc w:val="left"/>
      <w:pPr>
        <w:ind w:left="6480" w:hanging="360"/>
      </w:pPr>
      <w:rPr>
        <w:rFonts w:ascii="Wingdings" w:hAnsi="Wingdings" w:hint="default"/>
      </w:rPr>
    </w:lvl>
  </w:abstractNum>
  <w:abstractNum w:abstractNumId="14" w15:restartNumberingAfterBreak="0">
    <w:nsid w:val="26555083"/>
    <w:multiLevelType w:val="hybridMultilevel"/>
    <w:tmpl w:val="F5A4444A"/>
    <w:lvl w:ilvl="0" w:tplc="20104BDE">
      <w:start w:val="1"/>
      <w:numFmt w:val="bullet"/>
      <w:lvlText w:val="-"/>
      <w:lvlJc w:val="left"/>
      <w:pPr>
        <w:ind w:left="1080" w:hanging="360"/>
      </w:pPr>
      <w:rPr>
        <w:rFonts w:ascii="Calibri" w:hAnsi="Calibri" w:hint="default"/>
      </w:rPr>
    </w:lvl>
    <w:lvl w:ilvl="1" w:tplc="FFFFFFFF">
      <w:start w:val="1"/>
      <w:numFmt w:val="bullet"/>
      <w:lvlText w:val="o"/>
      <w:lvlJc w:val="left"/>
      <w:pPr>
        <w:ind w:left="1800" w:hanging="360"/>
      </w:pPr>
      <w:rPr>
        <w:rFonts w:ascii="Courier New" w:hAnsi="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hint="default"/>
      </w:rPr>
    </w:lvl>
    <w:lvl w:ilvl="8" w:tplc="FFFFFFFF">
      <w:start w:val="1"/>
      <w:numFmt w:val="bullet"/>
      <w:lvlText w:val=""/>
      <w:lvlJc w:val="left"/>
      <w:pPr>
        <w:ind w:left="6840" w:hanging="360"/>
      </w:pPr>
      <w:rPr>
        <w:rFonts w:ascii="Wingdings" w:hAnsi="Wingdings" w:hint="default"/>
      </w:rPr>
    </w:lvl>
  </w:abstractNum>
  <w:abstractNum w:abstractNumId="15" w15:restartNumberingAfterBreak="0">
    <w:nsid w:val="27D548D4"/>
    <w:multiLevelType w:val="hybridMultilevel"/>
    <w:tmpl w:val="65E2E966"/>
    <w:lvl w:ilvl="0" w:tplc="7084D982">
      <w:start w:val="1"/>
      <w:numFmt w:val="bullet"/>
      <w:lvlText w:val="o"/>
      <w:lvlJc w:val="left"/>
      <w:pPr>
        <w:ind w:left="1080" w:hanging="360"/>
      </w:pPr>
      <w:rPr>
        <w:rFonts w:ascii="Courier New" w:hAnsi="Courier New" w:hint="default"/>
      </w:rPr>
    </w:lvl>
    <w:lvl w:ilvl="1" w:tplc="E32A77F8">
      <w:start w:val="1"/>
      <w:numFmt w:val="bullet"/>
      <w:lvlText w:val="+"/>
      <w:lvlJc w:val="left"/>
      <w:pPr>
        <w:ind w:left="1800" w:hanging="360"/>
      </w:pPr>
      <w:rPr>
        <w:rFonts w:ascii="Courier New" w:hAnsi="Courier New" w:hint="default"/>
      </w:rPr>
    </w:lvl>
    <w:lvl w:ilvl="2" w:tplc="E7263292">
      <w:start w:val="1"/>
      <w:numFmt w:val="bullet"/>
      <w:lvlText w:val=""/>
      <w:lvlJc w:val="left"/>
      <w:pPr>
        <w:ind w:left="2520" w:hanging="360"/>
      </w:pPr>
      <w:rPr>
        <w:rFonts w:ascii="Wingdings" w:hAnsi="Wingdings" w:hint="default"/>
      </w:rPr>
    </w:lvl>
    <w:lvl w:ilvl="3" w:tplc="6DF82C58">
      <w:start w:val="1"/>
      <w:numFmt w:val="bullet"/>
      <w:lvlText w:val=""/>
      <w:lvlJc w:val="left"/>
      <w:pPr>
        <w:ind w:left="3240" w:hanging="360"/>
      </w:pPr>
      <w:rPr>
        <w:rFonts w:ascii="Symbol" w:hAnsi="Symbol" w:hint="default"/>
      </w:rPr>
    </w:lvl>
    <w:lvl w:ilvl="4" w:tplc="97DA0426">
      <w:start w:val="1"/>
      <w:numFmt w:val="bullet"/>
      <w:lvlText w:val="o"/>
      <w:lvlJc w:val="left"/>
      <w:pPr>
        <w:ind w:left="3960" w:hanging="360"/>
      </w:pPr>
      <w:rPr>
        <w:rFonts w:ascii="Courier New" w:hAnsi="Courier New" w:hint="default"/>
      </w:rPr>
    </w:lvl>
    <w:lvl w:ilvl="5" w:tplc="A836B8DC">
      <w:start w:val="1"/>
      <w:numFmt w:val="bullet"/>
      <w:lvlText w:val=""/>
      <w:lvlJc w:val="left"/>
      <w:pPr>
        <w:ind w:left="4680" w:hanging="360"/>
      </w:pPr>
      <w:rPr>
        <w:rFonts w:ascii="Wingdings" w:hAnsi="Wingdings" w:hint="default"/>
      </w:rPr>
    </w:lvl>
    <w:lvl w:ilvl="6" w:tplc="595CA6CA">
      <w:start w:val="1"/>
      <w:numFmt w:val="bullet"/>
      <w:lvlText w:val=""/>
      <w:lvlJc w:val="left"/>
      <w:pPr>
        <w:ind w:left="5400" w:hanging="360"/>
      </w:pPr>
      <w:rPr>
        <w:rFonts w:ascii="Symbol" w:hAnsi="Symbol" w:hint="default"/>
      </w:rPr>
    </w:lvl>
    <w:lvl w:ilvl="7" w:tplc="385A2892">
      <w:start w:val="1"/>
      <w:numFmt w:val="bullet"/>
      <w:lvlText w:val="o"/>
      <w:lvlJc w:val="left"/>
      <w:pPr>
        <w:ind w:left="6120" w:hanging="360"/>
      </w:pPr>
      <w:rPr>
        <w:rFonts w:ascii="Courier New" w:hAnsi="Courier New" w:hint="default"/>
      </w:rPr>
    </w:lvl>
    <w:lvl w:ilvl="8" w:tplc="E970EA9E">
      <w:start w:val="1"/>
      <w:numFmt w:val="bullet"/>
      <w:lvlText w:val=""/>
      <w:lvlJc w:val="left"/>
      <w:pPr>
        <w:ind w:left="6840" w:hanging="360"/>
      </w:pPr>
      <w:rPr>
        <w:rFonts w:ascii="Wingdings" w:hAnsi="Wingdings" w:hint="default"/>
      </w:rPr>
    </w:lvl>
  </w:abstractNum>
  <w:abstractNum w:abstractNumId="16" w15:restartNumberingAfterBreak="0">
    <w:nsid w:val="2808046D"/>
    <w:multiLevelType w:val="hybridMultilevel"/>
    <w:tmpl w:val="07E0A052"/>
    <w:lvl w:ilvl="0" w:tplc="F2483D10">
      <w:start w:val="1"/>
      <w:numFmt w:val="bullet"/>
      <w:lvlText w:val=""/>
      <w:lvlJc w:val="left"/>
      <w:pPr>
        <w:ind w:left="720" w:hanging="360"/>
      </w:pPr>
      <w:rPr>
        <w:rFonts w:ascii="Symbol" w:hAnsi="Symbol" w:hint="default"/>
      </w:rPr>
    </w:lvl>
    <w:lvl w:ilvl="1" w:tplc="F40874E2" w:tentative="1">
      <w:start w:val="1"/>
      <w:numFmt w:val="bullet"/>
      <w:lvlText w:val="o"/>
      <w:lvlJc w:val="left"/>
      <w:pPr>
        <w:ind w:left="1440" w:hanging="360"/>
      </w:pPr>
      <w:rPr>
        <w:rFonts w:ascii="Courier New" w:hAnsi="Courier New" w:hint="default"/>
      </w:rPr>
    </w:lvl>
    <w:lvl w:ilvl="2" w:tplc="9BCE96E2" w:tentative="1">
      <w:start w:val="1"/>
      <w:numFmt w:val="bullet"/>
      <w:lvlText w:val=""/>
      <w:lvlJc w:val="left"/>
      <w:pPr>
        <w:ind w:left="2160" w:hanging="360"/>
      </w:pPr>
      <w:rPr>
        <w:rFonts w:ascii="Wingdings" w:hAnsi="Wingdings" w:hint="default"/>
      </w:rPr>
    </w:lvl>
    <w:lvl w:ilvl="3" w:tplc="CBECD714" w:tentative="1">
      <w:start w:val="1"/>
      <w:numFmt w:val="bullet"/>
      <w:lvlText w:val=""/>
      <w:lvlJc w:val="left"/>
      <w:pPr>
        <w:ind w:left="2880" w:hanging="360"/>
      </w:pPr>
      <w:rPr>
        <w:rFonts w:ascii="Symbol" w:hAnsi="Symbol" w:hint="default"/>
      </w:rPr>
    </w:lvl>
    <w:lvl w:ilvl="4" w:tplc="D56E6548" w:tentative="1">
      <w:start w:val="1"/>
      <w:numFmt w:val="bullet"/>
      <w:lvlText w:val="o"/>
      <w:lvlJc w:val="left"/>
      <w:pPr>
        <w:ind w:left="3600" w:hanging="360"/>
      </w:pPr>
      <w:rPr>
        <w:rFonts w:ascii="Courier New" w:hAnsi="Courier New" w:hint="default"/>
      </w:rPr>
    </w:lvl>
    <w:lvl w:ilvl="5" w:tplc="0684449E" w:tentative="1">
      <w:start w:val="1"/>
      <w:numFmt w:val="bullet"/>
      <w:lvlText w:val=""/>
      <w:lvlJc w:val="left"/>
      <w:pPr>
        <w:ind w:left="4320" w:hanging="360"/>
      </w:pPr>
      <w:rPr>
        <w:rFonts w:ascii="Wingdings" w:hAnsi="Wingdings" w:hint="default"/>
      </w:rPr>
    </w:lvl>
    <w:lvl w:ilvl="6" w:tplc="DC6A670E" w:tentative="1">
      <w:start w:val="1"/>
      <w:numFmt w:val="bullet"/>
      <w:lvlText w:val=""/>
      <w:lvlJc w:val="left"/>
      <w:pPr>
        <w:ind w:left="5040" w:hanging="360"/>
      </w:pPr>
      <w:rPr>
        <w:rFonts w:ascii="Symbol" w:hAnsi="Symbol" w:hint="default"/>
      </w:rPr>
    </w:lvl>
    <w:lvl w:ilvl="7" w:tplc="FC0A8DAE" w:tentative="1">
      <w:start w:val="1"/>
      <w:numFmt w:val="bullet"/>
      <w:lvlText w:val="o"/>
      <w:lvlJc w:val="left"/>
      <w:pPr>
        <w:ind w:left="5760" w:hanging="360"/>
      </w:pPr>
      <w:rPr>
        <w:rFonts w:ascii="Courier New" w:hAnsi="Courier New" w:hint="default"/>
      </w:rPr>
    </w:lvl>
    <w:lvl w:ilvl="8" w:tplc="F49A4F3E" w:tentative="1">
      <w:start w:val="1"/>
      <w:numFmt w:val="bullet"/>
      <w:lvlText w:val=""/>
      <w:lvlJc w:val="left"/>
      <w:pPr>
        <w:ind w:left="6480" w:hanging="360"/>
      </w:pPr>
      <w:rPr>
        <w:rFonts w:ascii="Wingdings" w:hAnsi="Wingdings" w:hint="default"/>
      </w:rPr>
    </w:lvl>
  </w:abstractNum>
  <w:abstractNum w:abstractNumId="17" w15:restartNumberingAfterBreak="0">
    <w:nsid w:val="2B04E937"/>
    <w:multiLevelType w:val="hybridMultilevel"/>
    <w:tmpl w:val="8A7886D2"/>
    <w:lvl w:ilvl="0" w:tplc="CCF46C3C">
      <w:start w:val="1"/>
      <w:numFmt w:val="bullet"/>
      <w:lvlText w:val="o"/>
      <w:lvlJc w:val="left"/>
      <w:pPr>
        <w:ind w:left="1080" w:hanging="360"/>
      </w:pPr>
      <w:rPr>
        <w:rFonts w:ascii="Courier New" w:hAnsi="Courier New" w:hint="default"/>
      </w:rPr>
    </w:lvl>
    <w:lvl w:ilvl="1" w:tplc="C688E532">
      <w:start w:val="1"/>
      <w:numFmt w:val="bullet"/>
      <w:lvlText w:val="o"/>
      <w:lvlJc w:val="left"/>
      <w:pPr>
        <w:ind w:left="1800" w:hanging="360"/>
      </w:pPr>
      <w:rPr>
        <w:rFonts w:ascii="Courier New" w:hAnsi="Courier New" w:hint="default"/>
      </w:rPr>
    </w:lvl>
    <w:lvl w:ilvl="2" w:tplc="5088C124">
      <w:start w:val="1"/>
      <w:numFmt w:val="bullet"/>
      <w:lvlText w:val=""/>
      <w:lvlJc w:val="left"/>
      <w:pPr>
        <w:ind w:left="2520" w:hanging="360"/>
      </w:pPr>
      <w:rPr>
        <w:rFonts w:ascii="Wingdings" w:hAnsi="Wingdings" w:hint="default"/>
      </w:rPr>
    </w:lvl>
    <w:lvl w:ilvl="3" w:tplc="21566390">
      <w:start w:val="1"/>
      <w:numFmt w:val="bullet"/>
      <w:lvlText w:val=""/>
      <w:lvlJc w:val="left"/>
      <w:pPr>
        <w:ind w:left="3240" w:hanging="360"/>
      </w:pPr>
      <w:rPr>
        <w:rFonts w:ascii="Symbol" w:hAnsi="Symbol" w:hint="default"/>
      </w:rPr>
    </w:lvl>
    <w:lvl w:ilvl="4" w:tplc="29449B80">
      <w:start w:val="1"/>
      <w:numFmt w:val="bullet"/>
      <w:lvlText w:val="o"/>
      <w:lvlJc w:val="left"/>
      <w:pPr>
        <w:ind w:left="3960" w:hanging="360"/>
      </w:pPr>
      <w:rPr>
        <w:rFonts w:ascii="Courier New" w:hAnsi="Courier New" w:hint="default"/>
      </w:rPr>
    </w:lvl>
    <w:lvl w:ilvl="5" w:tplc="1682E99A">
      <w:start w:val="1"/>
      <w:numFmt w:val="bullet"/>
      <w:lvlText w:val=""/>
      <w:lvlJc w:val="left"/>
      <w:pPr>
        <w:ind w:left="4680" w:hanging="360"/>
      </w:pPr>
      <w:rPr>
        <w:rFonts w:ascii="Wingdings" w:hAnsi="Wingdings" w:hint="default"/>
      </w:rPr>
    </w:lvl>
    <w:lvl w:ilvl="6" w:tplc="419C5E76">
      <w:start w:val="1"/>
      <w:numFmt w:val="bullet"/>
      <w:lvlText w:val=""/>
      <w:lvlJc w:val="left"/>
      <w:pPr>
        <w:ind w:left="5400" w:hanging="360"/>
      </w:pPr>
      <w:rPr>
        <w:rFonts w:ascii="Symbol" w:hAnsi="Symbol" w:hint="default"/>
      </w:rPr>
    </w:lvl>
    <w:lvl w:ilvl="7" w:tplc="54966408">
      <w:start w:val="1"/>
      <w:numFmt w:val="bullet"/>
      <w:lvlText w:val="o"/>
      <w:lvlJc w:val="left"/>
      <w:pPr>
        <w:ind w:left="6120" w:hanging="360"/>
      </w:pPr>
      <w:rPr>
        <w:rFonts w:ascii="Courier New" w:hAnsi="Courier New" w:hint="default"/>
      </w:rPr>
    </w:lvl>
    <w:lvl w:ilvl="8" w:tplc="EC52B32C">
      <w:start w:val="1"/>
      <w:numFmt w:val="bullet"/>
      <w:lvlText w:val=""/>
      <w:lvlJc w:val="left"/>
      <w:pPr>
        <w:ind w:left="6840" w:hanging="360"/>
      </w:pPr>
      <w:rPr>
        <w:rFonts w:ascii="Wingdings" w:hAnsi="Wingdings" w:hint="default"/>
      </w:rPr>
    </w:lvl>
  </w:abstractNum>
  <w:abstractNum w:abstractNumId="18" w15:restartNumberingAfterBreak="0">
    <w:nsid w:val="2B406E1E"/>
    <w:multiLevelType w:val="hybridMultilevel"/>
    <w:tmpl w:val="AA3C4DA4"/>
    <w:lvl w:ilvl="0" w:tplc="FBF0C952">
      <w:start w:val="1"/>
      <w:numFmt w:val="bullet"/>
      <w:lvlText w:val="o"/>
      <w:lvlJc w:val="left"/>
      <w:pPr>
        <w:ind w:left="1080" w:hanging="360"/>
      </w:pPr>
      <w:rPr>
        <w:rFonts w:ascii="Courier New" w:hAnsi="Courier New" w:hint="default"/>
      </w:rPr>
    </w:lvl>
    <w:lvl w:ilvl="1" w:tplc="087E0C4E">
      <w:start w:val="1"/>
      <w:numFmt w:val="bullet"/>
      <w:lvlText w:val="o"/>
      <w:lvlJc w:val="left"/>
      <w:pPr>
        <w:ind w:left="1800" w:hanging="360"/>
      </w:pPr>
      <w:rPr>
        <w:rFonts w:ascii="Courier New" w:hAnsi="Courier New" w:hint="default"/>
      </w:rPr>
    </w:lvl>
    <w:lvl w:ilvl="2" w:tplc="8AB6C8AC">
      <w:start w:val="1"/>
      <w:numFmt w:val="bullet"/>
      <w:lvlText w:val=""/>
      <w:lvlJc w:val="left"/>
      <w:pPr>
        <w:ind w:left="2520" w:hanging="360"/>
      </w:pPr>
      <w:rPr>
        <w:rFonts w:ascii="Wingdings" w:hAnsi="Wingdings" w:hint="default"/>
      </w:rPr>
    </w:lvl>
    <w:lvl w:ilvl="3" w:tplc="02920FAA">
      <w:start w:val="1"/>
      <w:numFmt w:val="bullet"/>
      <w:lvlText w:val=""/>
      <w:lvlJc w:val="left"/>
      <w:pPr>
        <w:ind w:left="3240" w:hanging="360"/>
      </w:pPr>
      <w:rPr>
        <w:rFonts w:ascii="Symbol" w:hAnsi="Symbol" w:hint="default"/>
      </w:rPr>
    </w:lvl>
    <w:lvl w:ilvl="4" w:tplc="6E3EBBC8">
      <w:start w:val="1"/>
      <w:numFmt w:val="bullet"/>
      <w:lvlText w:val="o"/>
      <w:lvlJc w:val="left"/>
      <w:pPr>
        <w:ind w:left="3960" w:hanging="360"/>
      </w:pPr>
      <w:rPr>
        <w:rFonts w:ascii="Courier New" w:hAnsi="Courier New" w:hint="default"/>
      </w:rPr>
    </w:lvl>
    <w:lvl w:ilvl="5" w:tplc="7B9806C0">
      <w:start w:val="1"/>
      <w:numFmt w:val="bullet"/>
      <w:lvlText w:val=""/>
      <w:lvlJc w:val="left"/>
      <w:pPr>
        <w:ind w:left="4680" w:hanging="360"/>
      </w:pPr>
      <w:rPr>
        <w:rFonts w:ascii="Wingdings" w:hAnsi="Wingdings" w:hint="default"/>
      </w:rPr>
    </w:lvl>
    <w:lvl w:ilvl="6" w:tplc="3EDCD9F4">
      <w:start w:val="1"/>
      <w:numFmt w:val="bullet"/>
      <w:lvlText w:val=""/>
      <w:lvlJc w:val="left"/>
      <w:pPr>
        <w:ind w:left="5400" w:hanging="360"/>
      </w:pPr>
      <w:rPr>
        <w:rFonts w:ascii="Symbol" w:hAnsi="Symbol" w:hint="default"/>
      </w:rPr>
    </w:lvl>
    <w:lvl w:ilvl="7" w:tplc="E352809E">
      <w:start w:val="1"/>
      <w:numFmt w:val="bullet"/>
      <w:lvlText w:val="o"/>
      <w:lvlJc w:val="left"/>
      <w:pPr>
        <w:ind w:left="6120" w:hanging="360"/>
      </w:pPr>
      <w:rPr>
        <w:rFonts w:ascii="Courier New" w:hAnsi="Courier New" w:hint="default"/>
      </w:rPr>
    </w:lvl>
    <w:lvl w:ilvl="8" w:tplc="B5AACC66">
      <w:start w:val="1"/>
      <w:numFmt w:val="bullet"/>
      <w:lvlText w:val=""/>
      <w:lvlJc w:val="left"/>
      <w:pPr>
        <w:ind w:left="6840" w:hanging="360"/>
      </w:pPr>
      <w:rPr>
        <w:rFonts w:ascii="Wingdings" w:hAnsi="Wingdings" w:hint="default"/>
      </w:rPr>
    </w:lvl>
  </w:abstractNum>
  <w:abstractNum w:abstractNumId="19" w15:restartNumberingAfterBreak="0">
    <w:nsid w:val="2C806F57"/>
    <w:multiLevelType w:val="hybridMultilevel"/>
    <w:tmpl w:val="3DFA1104"/>
    <w:lvl w:ilvl="0" w:tplc="20104BDE">
      <w:start w:val="1"/>
      <w:numFmt w:val="bullet"/>
      <w:lvlText w:val="-"/>
      <w:lvlJc w:val="left"/>
      <w:pPr>
        <w:ind w:left="1080" w:hanging="360"/>
      </w:pPr>
      <w:rPr>
        <w:rFonts w:ascii="Calibri" w:hAnsi="Calibri" w:hint="default"/>
      </w:rPr>
    </w:lvl>
    <w:lvl w:ilvl="1" w:tplc="FFFFFFFF">
      <w:start w:val="1"/>
      <w:numFmt w:val="bullet"/>
      <w:lvlText w:val="o"/>
      <w:lvlJc w:val="left"/>
      <w:pPr>
        <w:ind w:left="1800" w:hanging="360"/>
      </w:pPr>
      <w:rPr>
        <w:rFonts w:ascii="Courier New" w:hAnsi="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hint="default"/>
      </w:rPr>
    </w:lvl>
    <w:lvl w:ilvl="8" w:tplc="FFFFFFFF">
      <w:start w:val="1"/>
      <w:numFmt w:val="bullet"/>
      <w:lvlText w:val=""/>
      <w:lvlJc w:val="left"/>
      <w:pPr>
        <w:ind w:left="6840" w:hanging="360"/>
      </w:pPr>
      <w:rPr>
        <w:rFonts w:ascii="Wingdings" w:hAnsi="Wingdings" w:hint="default"/>
      </w:rPr>
    </w:lvl>
  </w:abstractNum>
  <w:abstractNum w:abstractNumId="20" w15:restartNumberingAfterBreak="0">
    <w:nsid w:val="2C9B5F6C"/>
    <w:multiLevelType w:val="hybridMultilevel"/>
    <w:tmpl w:val="F14C963A"/>
    <w:lvl w:ilvl="0" w:tplc="20104BDE">
      <w:start w:val="1"/>
      <w:numFmt w:val="bullet"/>
      <w:lvlText w:val="-"/>
      <w:lvlJc w:val="left"/>
      <w:pPr>
        <w:ind w:left="1080" w:hanging="360"/>
      </w:pPr>
      <w:rPr>
        <w:rFonts w:ascii="Calibri" w:hAnsi="Calibri" w:hint="default"/>
      </w:rPr>
    </w:lvl>
    <w:lvl w:ilvl="1" w:tplc="FFFFFFFF">
      <w:start w:val="1"/>
      <w:numFmt w:val="bullet"/>
      <w:lvlText w:val="o"/>
      <w:lvlJc w:val="left"/>
      <w:pPr>
        <w:ind w:left="1800" w:hanging="360"/>
      </w:pPr>
      <w:rPr>
        <w:rFonts w:ascii="Courier New" w:hAnsi="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hint="default"/>
      </w:rPr>
    </w:lvl>
    <w:lvl w:ilvl="8" w:tplc="FFFFFFFF">
      <w:start w:val="1"/>
      <w:numFmt w:val="bullet"/>
      <w:lvlText w:val=""/>
      <w:lvlJc w:val="left"/>
      <w:pPr>
        <w:ind w:left="6840" w:hanging="360"/>
      </w:pPr>
      <w:rPr>
        <w:rFonts w:ascii="Wingdings" w:hAnsi="Wingdings" w:hint="default"/>
      </w:rPr>
    </w:lvl>
  </w:abstractNum>
  <w:abstractNum w:abstractNumId="21" w15:restartNumberingAfterBreak="0">
    <w:nsid w:val="2F3EE689"/>
    <w:multiLevelType w:val="hybridMultilevel"/>
    <w:tmpl w:val="FA449CCE"/>
    <w:lvl w:ilvl="0" w:tplc="F81CE0B8">
      <w:start w:val="1"/>
      <w:numFmt w:val="bullet"/>
      <w:lvlText w:val="o"/>
      <w:lvlJc w:val="left"/>
      <w:pPr>
        <w:ind w:left="1080" w:hanging="360"/>
      </w:pPr>
      <w:rPr>
        <w:rFonts w:ascii="Courier New" w:hAnsi="Courier New" w:hint="default"/>
      </w:rPr>
    </w:lvl>
    <w:lvl w:ilvl="1" w:tplc="72EC30A0">
      <w:start w:val="1"/>
      <w:numFmt w:val="bullet"/>
      <w:lvlText w:val="o"/>
      <w:lvlJc w:val="left"/>
      <w:pPr>
        <w:ind w:left="1800" w:hanging="360"/>
      </w:pPr>
      <w:rPr>
        <w:rFonts w:ascii="Courier New" w:hAnsi="Courier New" w:hint="default"/>
      </w:rPr>
    </w:lvl>
    <w:lvl w:ilvl="2" w:tplc="EE8AD93C">
      <w:start w:val="1"/>
      <w:numFmt w:val="bullet"/>
      <w:lvlText w:val=""/>
      <w:lvlJc w:val="left"/>
      <w:pPr>
        <w:ind w:left="2520" w:hanging="360"/>
      </w:pPr>
      <w:rPr>
        <w:rFonts w:ascii="Wingdings" w:hAnsi="Wingdings" w:hint="default"/>
      </w:rPr>
    </w:lvl>
    <w:lvl w:ilvl="3" w:tplc="7C44983E">
      <w:start w:val="1"/>
      <w:numFmt w:val="bullet"/>
      <w:lvlText w:val=""/>
      <w:lvlJc w:val="left"/>
      <w:pPr>
        <w:ind w:left="3240" w:hanging="360"/>
      </w:pPr>
      <w:rPr>
        <w:rFonts w:ascii="Symbol" w:hAnsi="Symbol" w:hint="default"/>
      </w:rPr>
    </w:lvl>
    <w:lvl w:ilvl="4" w:tplc="F202E7C0">
      <w:start w:val="1"/>
      <w:numFmt w:val="bullet"/>
      <w:lvlText w:val="o"/>
      <w:lvlJc w:val="left"/>
      <w:pPr>
        <w:ind w:left="3960" w:hanging="360"/>
      </w:pPr>
      <w:rPr>
        <w:rFonts w:ascii="Courier New" w:hAnsi="Courier New" w:hint="default"/>
      </w:rPr>
    </w:lvl>
    <w:lvl w:ilvl="5" w:tplc="49966238">
      <w:start w:val="1"/>
      <w:numFmt w:val="bullet"/>
      <w:lvlText w:val=""/>
      <w:lvlJc w:val="left"/>
      <w:pPr>
        <w:ind w:left="4680" w:hanging="360"/>
      </w:pPr>
      <w:rPr>
        <w:rFonts w:ascii="Wingdings" w:hAnsi="Wingdings" w:hint="default"/>
      </w:rPr>
    </w:lvl>
    <w:lvl w:ilvl="6" w:tplc="7FA8D594">
      <w:start w:val="1"/>
      <w:numFmt w:val="bullet"/>
      <w:lvlText w:val=""/>
      <w:lvlJc w:val="left"/>
      <w:pPr>
        <w:ind w:left="5400" w:hanging="360"/>
      </w:pPr>
      <w:rPr>
        <w:rFonts w:ascii="Symbol" w:hAnsi="Symbol" w:hint="default"/>
      </w:rPr>
    </w:lvl>
    <w:lvl w:ilvl="7" w:tplc="281E621C">
      <w:start w:val="1"/>
      <w:numFmt w:val="bullet"/>
      <w:lvlText w:val="o"/>
      <w:lvlJc w:val="left"/>
      <w:pPr>
        <w:ind w:left="6120" w:hanging="360"/>
      </w:pPr>
      <w:rPr>
        <w:rFonts w:ascii="Courier New" w:hAnsi="Courier New" w:hint="default"/>
      </w:rPr>
    </w:lvl>
    <w:lvl w:ilvl="8" w:tplc="57500590">
      <w:start w:val="1"/>
      <w:numFmt w:val="bullet"/>
      <w:lvlText w:val=""/>
      <w:lvlJc w:val="left"/>
      <w:pPr>
        <w:ind w:left="6840" w:hanging="360"/>
      </w:pPr>
      <w:rPr>
        <w:rFonts w:ascii="Wingdings" w:hAnsi="Wingdings" w:hint="default"/>
      </w:rPr>
    </w:lvl>
  </w:abstractNum>
  <w:abstractNum w:abstractNumId="22" w15:restartNumberingAfterBreak="0">
    <w:nsid w:val="2F6D8F6E"/>
    <w:multiLevelType w:val="hybridMultilevel"/>
    <w:tmpl w:val="2D0CADA6"/>
    <w:lvl w:ilvl="0" w:tplc="620AB47C">
      <w:start w:val="1"/>
      <w:numFmt w:val="bullet"/>
      <w:lvlText w:val="o"/>
      <w:lvlJc w:val="left"/>
      <w:pPr>
        <w:ind w:left="1080" w:hanging="360"/>
      </w:pPr>
      <w:rPr>
        <w:rFonts w:ascii="Courier New" w:hAnsi="Courier New" w:hint="default"/>
      </w:rPr>
    </w:lvl>
    <w:lvl w:ilvl="1" w:tplc="8A9A9B9A">
      <w:start w:val="1"/>
      <w:numFmt w:val="bullet"/>
      <w:lvlText w:val="o"/>
      <w:lvlJc w:val="left"/>
      <w:pPr>
        <w:ind w:left="1800" w:hanging="360"/>
      </w:pPr>
      <w:rPr>
        <w:rFonts w:ascii="Courier New" w:hAnsi="Courier New" w:hint="default"/>
      </w:rPr>
    </w:lvl>
    <w:lvl w:ilvl="2" w:tplc="F28EEB4E">
      <w:start w:val="1"/>
      <w:numFmt w:val="bullet"/>
      <w:lvlText w:val=""/>
      <w:lvlJc w:val="left"/>
      <w:pPr>
        <w:ind w:left="2520" w:hanging="360"/>
      </w:pPr>
      <w:rPr>
        <w:rFonts w:ascii="Wingdings" w:hAnsi="Wingdings" w:hint="default"/>
      </w:rPr>
    </w:lvl>
    <w:lvl w:ilvl="3" w:tplc="CF6ACB6C">
      <w:start w:val="1"/>
      <w:numFmt w:val="bullet"/>
      <w:lvlText w:val=""/>
      <w:lvlJc w:val="left"/>
      <w:pPr>
        <w:ind w:left="3240" w:hanging="360"/>
      </w:pPr>
      <w:rPr>
        <w:rFonts w:ascii="Symbol" w:hAnsi="Symbol" w:hint="default"/>
      </w:rPr>
    </w:lvl>
    <w:lvl w:ilvl="4" w:tplc="92647DEC">
      <w:start w:val="1"/>
      <w:numFmt w:val="bullet"/>
      <w:lvlText w:val="o"/>
      <w:lvlJc w:val="left"/>
      <w:pPr>
        <w:ind w:left="3960" w:hanging="360"/>
      </w:pPr>
      <w:rPr>
        <w:rFonts w:ascii="Courier New" w:hAnsi="Courier New" w:hint="default"/>
      </w:rPr>
    </w:lvl>
    <w:lvl w:ilvl="5" w:tplc="30208052">
      <w:start w:val="1"/>
      <w:numFmt w:val="bullet"/>
      <w:lvlText w:val=""/>
      <w:lvlJc w:val="left"/>
      <w:pPr>
        <w:ind w:left="4680" w:hanging="360"/>
      </w:pPr>
      <w:rPr>
        <w:rFonts w:ascii="Wingdings" w:hAnsi="Wingdings" w:hint="default"/>
      </w:rPr>
    </w:lvl>
    <w:lvl w:ilvl="6" w:tplc="72FA7F9C">
      <w:start w:val="1"/>
      <w:numFmt w:val="bullet"/>
      <w:lvlText w:val=""/>
      <w:lvlJc w:val="left"/>
      <w:pPr>
        <w:ind w:left="5400" w:hanging="360"/>
      </w:pPr>
      <w:rPr>
        <w:rFonts w:ascii="Symbol" w:hAnsi="Symbol" w:hint="default"/>
      </w:rPr>
    </w:lvl>
    <w:lvl w:ilvl="7" w:tplc="F2FC42AA">
      <w:start w:val="1"/>
      <w:numFmt w:val="bullet"/>
      <w:lvlText w:val="o"/>
      <w:lvlJc w:val="left"/>
      <w:pPr>
        <w:ind w:left="6120" w:hanging="360"/>
      </w:pPr>
      <w:rPr>
        <w:rFonts w:ascii="Courier New" w:hAnsi="Courier New" w:hint="default"/>
      </w:rPr>
    </w:lvl>
    <w:lvl w:ilvl="8" w:tplc="EDE055B2">
      <w:start w:val="1"/>
      <w:numFmt w:val="bullet"/>
      <w:lvlText w:val=""/>
      <w:lvlJc w:val="left"/>
      <w:pPr>
        <w:ind w:left="6840" w:hanging="360"/>
      </w:pPr>
      <w:rPr>
        <w:rFonts w:ascii="Wingdings" w:hAnsi="Wingdings" w:hint="default"/>
      </w:rPr>
    </w:lvl>
  </w:abstractNum>
  <w:abstractNum w:abstractNumId="23" w15:restartNumberingAfterBreak="0">
    <w:nsid w:val="2FF228D8"/>
    <w:multiLevelType w:val="hybridMultilevel"/>
    <w:tmpl w:val="CD34C6EC"/>
    <w:lvl w:ilvl="0" w:tplc="C60E7CA8">
      <w:start w:val="1"/>
      <w:numFmt w:val="bullet"/>
      <w:lvlText w:val="o"/>
      <w:lvlJc w:val="left"/>
      <w:pPr>
        <w:ind w:left="1080" w:hanging="360"/>
      </w:pPr>
      <w:rPr>
        <w:rFonts w:ascii="Courier New" w:hAnsi="Courier New" w:hint="default"/>
      </w:rPr>
    </w:lvl>
    <w:lvl w:ilvl="1" w:tplc="98DCB796">
      <w:start w:val="1"/>
      <w:numFmt w:val="bullet"/>
      <w:lvlText w:val="o"/>
      <w:lvlJc w:val="left"/>
      <w:pPr>
        <w:ind w:left="1800" w:hanging="360"/>
      </w:pPr>
      <w:rPr>
        <w:rFonts w:ascii="Courier New" w:hAnsi="Courier New" w:hint="default"/>
      </w:rPr>
    </w:lvl>
    <w:lvl w:ilvl="2" w:tplc="6422F4E8">
      <w:start w:val="1"/>
      <w:numFmt w:val="bullet"/>
      <w:lvlText w:val=""/>
      <w:lvlJc w:val="left"/>
      <w:pPr>
        <w:ind w:left="2520" w:hanging="360"/>
      </w:pPr>
      <w:rPr>
        <w:rFonts w:ascii="Wingdings" w:hAnsi="Wingdings" w:hint="default"/>
      </w:rPr>
    </w:lvl>
    <w:lvl w:ilvl="3" w:tplc="E98C53F4">
      <w:start w:val="1"/>
      <w:numFmt w:val="bullet"/>
      <w:lvlText w:val=""/>
      <w:lvlJc w:val="left"/>
      <w:pPr>
        <w:ind w:left="3240" w:hanging="360"/>
      </w:pPr>
      <w:rPr>
        <w:rFonts w:ascii="Symbol" w:hAnsi="Symbol" w:hint="default"/>
      </w:rPr>
    </w:lvl>
    <w:lvl w:ilvl="4" w:tplc="38C4043E">
      <w:start w:val="1"/>
      <w:numFmt w:val="bullet"/>
      <w:lvlText w:val="o"/>
      <w:lvlJc w:val="left"/>
      <w:pPr>
        <w:ind w:left="3960" w:hanging="360"/>
      </w:pPr>
      <w:rPr>
        <w:rFonts w:ascii="Courier New" w:hAnsi="Courier New" w:hint="default"/>
      </w:rPr>
    </w:lvl>
    <w:lvl w:ilvl="5" w:tplc="108ABAF4">
      <w:start w:val="1"/>
      <w:numFmt w:val="bullet"/>
      <w:lvlText w:val=""/>
      <w:lvlJc w:val="left"/>
      <w:pPr>
        <w:ind w:left="4680" w:hanging="360"/>
      </w:pPr>
      <w:rPr>
        <w:rFonts w:ascii="Wingdings" w:hAnsi="Wingdings" w:hint="default"/>
      </w:rPr>
    </w:lvl>
    <w:lvl w:ilvl="6" w:tplc="B720F758">
      <w:start w:val="1"/>
      <w:numFmt w:val="bullet"/>
      <w:lvlText w:val=""/>
      <w:lvlJc w:val="left"/>
      <w:pPr>
        <w:ind w:left="5400" w:hanging="360"/>
      </w:pPr>
      <w:rPr>
        <w:rFonts w:ascii="Symbol" w:hAnsi="Symbol" w:hint="default"/>
      </w:rPr>
    </w:lvl>
    <w:lvl w:ilvl="7" w:tplc="B090381A">
      <w:start w:val="1"/>
      <w:numFmt w:val="bullet"/>
      <w:lvlText w:val="o"/>
      <w:lvlJc w:val="left"/>
      <w:pPr>
        <w:ind w:left="6120" w:hanging="360"/>
      </w:pPr>
      <w:rPr>
        <w:rFonts w:ascii="Courier New" w:hAnsi="Courier New" w:hint="default"/>
      </w:rPr>
    </w:lvl>
    <w:lvl w:ilvl="8" w:tplc="B142AD08">
      <w:start w:val="1"/>
      <w:numFmt w:val="bullet"/>
      <w:lvlText w:val=""/>
      <w:lvlJc w:val="left"/>
      <w:pPr>
        <w:ind w:left="6840" w:hanging="360"/>
      </w:pPr>
      <w:rPr>
        <w:rFonts w:ascii="Wingdings" w:hAnsi="Wingdings" w:hint="default"/>
      </w:rPr>
    </w:lvl>
  </w:abstractNum>
  <w:abstractNum w:abstractNumId="24" w15:restartNumberingAfterBreak="0">
    <w:nsid w:val="30B30032"/>
    <w:multiLevelType w:val="hybridMultilevel"/>
    <w:tmpl w:val="7E502B3A"/>
    <w:lvl w:ilvl="0" w:tplc="A2C60788">
      <w:start w:val="1"/>
      <w:numFmt w:val="bullet"/>
      <w:lvlText w:val=""/>
      <w:lvlJc w:val="left"/>
      <w:pPr>
        <w:ind w:left="720" w:hanging="360"/>
      </w:pPr>
      <w:rPr>
        <w:rFonts w:ascii="Symbol" w:hAnsi="Symbol" w:hint="default"/>
      </w:rPr>
    </w:lvl>
    <w:lvl w:ilvl="1" w:tplc="36B07852" w:tentative="1">
      <w:start w:val="1"/>
      <w:numFmt w:val="bullet"/>
      <w:lvlText w:val="o"/>
      <w:lvlJc w:val="left"/>
      <w:pPr>
        <w:ind w:left="1440" w:hanging="360"/>
      </w:pPr>
      <w:rPr>
        <w:rFonts w:ascii="Courier New" w:hAnsi="Courier New" w:hint="default"/>
      </w:rPr>
    </w:lvl>
    <w:lvl w:ilvl="2" w:tplc="7466E308" w:tentative="1">
      <w:start w:val="1"/>
      <w:numFmt w:val="bullet"/>
      <w:lvlText w:val=""/>
      <w:lvlJc w:val="left"/>
      <w:pPr>
        <w:ind w:left="2160" w:hanging="360"/>
      </w:pPr>
      <w:rPr>
        <w:rFonts w:ascii="Wingdings" w:hAnsi="Wingdings" w:hint="default"/>
      </w:rPr>
    </w:lvl>
    <w:lvl w:ilvl="3" w:tplc="695A273C" w:tentative="1">
      <w:start w:val="1"/>
      <w:numFmt w:val="bullet"/>
      <w:lvlText w:val=""/>
      <w:lvlJc w:val="left"/>
      <w:pPr>
        <w:ind w:left="2880" w:hanging="360"/>
      </w:pPr>
      <w:rPr>
        <w:rFonts w:ascii="Symbol" w:hAnsi="Symbol" w:hint="default"/>
      </w:rPr>
    </w:lvl>
    <w:lvl w:ilvl="4" w:tplc="94D67D4E" w:tentative="1">
      <w:start w:val="1"/>
      <w:numFmt w:val="bullet"/>
      <w:lvlText w:val="o"/>
      <w:lvlJc w:val="left"/>
      <w:pPr>
        <w:ind w:left="3600" w:hanging="360"/>
      </w:pPr>
      <w:rPr>
        <w:rFonts w:ascii="Courier New" w:hAnsi="Courier New" w:hint="default"/>
      </w:rPr>
    </w:lvl>
    <w:lvl w:ilvl="5" w:tplc="BBE4B320" w:tentative="1">
      <w:start w:val="1"/>
      <w:numFmt w:val="bullet"/>
      <w:lvlText w:val=""/>
      <w:lvlJc w:val="left"/>
      <w:pPr>
        <w:ind w:left="4320" w:hanging="360"/>
      </w:pPr>
      <w:rPr>
        <w:rFonts w:ascii="Wingdings" w:hAnsi="Wingdings" w:hint="default"/>
      </w:rPr>
    </w:lvl>
    <w:lvl w:ilvl="6" w:tplc="7AFC7824" w:tentative="1">
      <w:start w:val="1"/>
      <w:numFmt w:val="bullet"/>
      <w:lvlText w:val=""/>
      <w:lvlJc w:val="left"/>
      <w:pPr>
        <w:ind w:left="5040" w:hanging="360"/>
      </w:pPr>
      <w:rPr>
        <w:rFonts w:ascii="Symbol" w:hAnsi="Symbol" w:hint="default"/>
      </w:rPr>
    </w:lvl>
    <w:lvl w:ilvl="7" w:tplc="8424021E" w:tentative="1">
      <w:start w:val="1"/>
      <w:numFmt w:val="bullet"/>
      <w:lvlText w:val="o"/>
      <w:lvlJc w:val="left"/>
      <w:pPr>
        <w:ind w:left="5760" w:hanging="360"/>
      </w:pPr>
      <w:rPr>
        <w:rFonts w:ascii="Courier New" w:hAnsi="Courier New" w:hint="default"/>
      </w:rPr>
    </w:lvl>
    <w:lvl w:ilvl="8" w:tplc="8EAA96FA" w:tentative="1">
      <w:start w:val="1"/>
      <w:numFmt w:val="bullet"/>
      <w:lvlText w:val=""/>
      <w:lvlJc w:val="left"/>
      <w:pPr>
        <w:ind w:left="6480" w:hanging="360"/>
      </w:pPr>
      <w:rPr>
        <w:rFonts w:ascii="Wingdings" w:hAnsi="Wingdings" w:hint="default"/>
      </w:rPr>
    </w:lvl>
  </w:abstractNum>
  <w:abstractNum w:abstractNumId="25" w15:restartNumberingAfterBreak="0">
    <w:nsid w:val="33B9072E"/>
    <w:multiLevelType w:val="hybridMultilevel"/>
    <w:tmpl w:val="1AEAFE2A"/>
    <w:lvl w:ilvl="0" w:tplc="BCF46508">
      <w:start w:val="1"/>
      <w:numFmt w:val="bullet"/>
      <w:lvlText w:val=""/>
      <w:lvlJc w:val="left"/>
      <w:pPr>
        <w:ind w:left="720" w:hanging="360"/>
      </w:pPr>
      <w:rPr>
        <w:rFonts w:ascii="Symbol" w:hAnsi="Symbol" w:hint="default"/>
      </w:rPr>
    </w:lvl>
    <w:lvl w:ilvl="1" w:tplc="3F724A48" w:tentative="1">
      <w:start w:val="1"/>
      <w:numFmt w:val="bullet"/>
      <w:lvlText w:val="o"/>
      <w:lvlJc w:val="left"/>
      <w:pPr>
        <w:ind w:left="1440" w:hanging="360"/>
      </w:pPr>
      <w:rPr>
        <w:rFonts w:ascii="Courier New" w:hAnsi="Courier New" w:hint="default"/>
      </w:rPr>
    </w:lvl>
    <w:lvl w:ilvl="2" w:tplc="39FE3138" w:tentative="1">
      <w:start w:val="1"/>
      <w:numFmt w:val="bullet"/>
      <w:lvlText w:val=""/>
      <w:lvlJc w:val="left"/>
      <w:pPr>
        <w:ind w:left="2160" w:hanging="360"/>
      </w:pPr>
      <w:rPr>
        <w:rFonts w:ascii="Wingdings" w:hAnsi="Wingdings" w:hint="default"/>
      </w:rPr>
    </w:lvl>
    <w:lvl w:ilvl="3" w:tplc="823A9074" w:tentative="1">
      <w:start w:val="1"/>
      <w:numFmt w:val="bullet"/>
      <w:lvlText w:val=""/>
      <w:lvlJc w:val="left"/>
      <w:pPr>
        <w:ind w:left="2880" w:hanging="360"/>
      </w:pPr>
      <w:rPr>
        <w:rFonts w:ascii="Symbol" w:hAnsi="Symbol" w:hint="default"/>
      </w:rPr>
    </w:lvl>
    <w:lvl w:ilvl="4" w:tplc="36B05C00" w:tentative="1">
      <w:start w:val="1"/>
      <w:numFmt w:val="bullet"/>
      <w:lvlText w:val="o"/>
      <w:lvlJc w:val="left"/>
      <w:pPr>
        <w:ind w:left="3600" w:hanging="360"/>
      </w:pPr>
      <w:rPr>
        <w:rFonts w:ascii="Courier New" w:hAnsi="Courier New" w:hint="default"/>
      </w:rPr>
    </w:lvl>
    <w:lvl w:ilvl="5" w:tplc="BE7AD1C8" w:tentative="1">
      <w:start w:val="1"/>
      <w:numFmt w:val="bullet"/>
      <w:lvlText w:val=""/>
      <w:lvlJc w:val="left"/>
      <w:pPr>
        <w:ind w:left="4320" w:hanging="360"/>
      </w:pPr>
      <w:rPr>
        <w:rFonts w:ascii="Wingdings" w:hAnsi="Wingdings" w:hint="default"/>
      </w:rPr>
    </w:lvl>
    <w:lvl w:ilvl="6" w:tplc="767AAA64" w:tentative="1">
      <w:start w:val="1"/>
      <w:numFmt w:val="bullet"/>
      <w:lvlText w:val=""/>
      <w:lvlJc w:val="left"/>
      <w:pPr>
        <w:ind w:left="5040" w:hanging="360"/>
      </w:pPr>
      <w:rPr>
        <w:rFonts w:ascii="Symbol" w:hAnsi="Symbol" w:hint="default"/>
      </w:rPr>
    </w:lvl>
    <w:lvl w:ilvl="7" w:tplc="65AE2ACA" w:tentative="1">
      <w:start w:val="1"/>
      <w:numFmt w:val="bullet"/>
      <w:lvlText w:val="o"/>
      <w:lvlJc w:val="left"/>
      <w:pPr>
        <w:ind w:left="5760" w:hanging="360"/>
      </w:pPr>
      <w:rPr>
        <w:rFonts w:ascii="Courier New" w:hAnsi="Courier New" w:hint="default"/>
      </w:rPr>
    </w:lvl>
    <w:lvl w:ilvl="8" w:tplc="13587D6E" w:tentative="1">
      <w:start w:val="1"/>
      <w:numFmt w:val="bullet"/>
      <w:lvlText w:val=""/>
      <w:lvlJc w:val="left"/>
      <w:pPr>
        <w:ind w:left="6480" w:hanging="360"/>
      </w:pPr>
      <w:rPr>
        <w:rFonts w:ascii="Wingdings" w:hAnsi="Wingdings" w:hint="default"/>
      </w:rPr>
    </w:lvl>
  </w:abstractNum>
  <w:abstractNum w:abstractNumId="26" w15:restartNumberingAfterBreak="0">
    <w:nsid w:val="37AB4E18"/>
    <w:multiLevelType w:val="hybridMultilevel"/>
    <w:tmpl w:val="4D0C4440"/>
    <w:lvl w:ilvl="0" w:tplc="A1B4F79C">
      <w:start w:val="1"/>
      <w:numFmt w:val="bullet"/>
      <w:lvlText w:val=""/>
      <w:lvlJc w:val="left"/>
      <w:pPr>
        <w:ind w:left="360" w:hanging="360"/>
      </w:pPr>
      <w:rPr>
        <w:rFonts w:ascii="Symbol" w:hAnsi="Symbol" w:hint="default"/>
      </w:rPr>
    </w:lvl>
    <w:lvl w:ilvl="1" w:tplc="C916DC28" w:tentative="1">
      <w:start w:val="1"/>
      <w:numFmt w:val="bullet"/>
      <w:lvlText w:val="o"/>
      <w:lvlJc w:val="left"/>
      <w:pPr>
        <w:ind w:left="1080" w:hanging="360"/>
      </w:pPr>
      <w:rPr>
        <w:rFonts w:ascii="Courier New" w:hAnsi="Courier New" w:hint="default"/>
      </w:rPr>
    </w:lvl>
    <w:lvl w:ilvl="2" w:tplc="711CE1DA" w:tentative="1">
      <w:start w:val="1"/>
      <w:numFmt w:val="bullet"/>
      <w:lvlText w:val=""/>
      <w:lvlJc w:val="left"/>
      <w:pPr>
        <w:ind w:left="1800" w:hanging="360"/>
      </w:pPr>
      <w:rPr>
        <w:rFonts w:ascii="Wingdings" w:hAnsi="Wingdings" w:hint="default"/>
      </w:rPr>
    </w:lvl>
    <w:lvl w:ilvl="3" w:tplc="168C7D94" w:tentative="1">
      <w:start w:val="1"/>
      <w:numFmt w:val="bullet"/>
      <w:lvlText w:val=""/>
      <w:lvlJc w:val="left"/>
      <w:pPr>
        <w:ind w:left="2520" w:hanging="360"/>
      </w:pPr>
      <w:rPr>
        <w:rFonts w:ascii="Symbol" w:hAnsi="Symbol" w:hint="default"/>
      </w:rPr>
    </w:lvl>
    <w:lvl w:ilvl="4" w:tplc="15BE8C28" w:tentative="1">
      <w:start w:val="1"/>
      <w:numFmt w:val="bullet"/>
      <w:lvlText w:val="o"/>
      <w:lvlJc w:val="left"/>
      <w:pPr>
        <w:ind w:left="3240" w:hanging="360"/>
      </w:pPr>
      <w:rPr>
        <w:rFonts w:ascii="Courier New" w:hAnsi="Courier New" w:hint="default"/>
      </w:rPr>
    </w:lvl>
    <w:lvl w:ilvl="5" w:tplc="7498731C" w:tentative="1">
      <w:start w:val="1"/>
      <w:numFmt w:val="bullet"/>
      <w:lvlText w:val=""/>
      <w:lvlJc w:val="left"/>
      <w:pPr>
        <w:ind w:left="3960" w:hanging="360"/>
      </w:pPr>
      <w:rPr>
        <w:rFonts w:ascii="Wingdings" w:hAnsi="Wingdings" w:hint="default"/>
      </w:rPr>
    </w:lvl>
    <w:lvl w:ilvl="6" w:tplc="5888EE9C" w:tentative="1">
      <w:start w:val="1"/>
      <w:numFmt w:val="bullet"/>
      <w:lvlText w:val=""/>
      <w:lvlJc w:val="left"/>
      <w:pPr>
        <w:ind w:left="4680" w:hanging="360"/>
      </w:pPr>
      <w:rPr>
        <w:rFonts w:ascii="Symbol" w:hAnsi="Symbol" w:hint="default"/>
      </w:rPr>
    </w:lvl>
    <w:lvl w:ilvl="7" w:tplc="627A5CFE" w:tentative="1">
      <w:start w:val="1"/>
      <w:numFmt w:val="bullet"/>
      <w:lvlText w:val="o"/>
      <w:lvlJc w:val="left"/>
      <w:pPr>
        <w:ind w:left="5400" w:hanging="360"/>
      </w:pPr>
      <w:rPr>
        <w:rFonts w:ascii="Courier New" w:hAnsi="Courier New" w:hint="default"/>
      </w:rPr>
    </w:lvl>
    <w:lvl w:ilvl="8" w:tplc="1450B846" w:tentative="1">
      <w:start w:val="1"/>
      <w:numFmt w:val="bullet"/>
      <w:lvlText w:val=""/>
      <w:lvlJc w:val="left"/>
      <w:pPr>
        <w:ind w:left="6120" w:hanging="360"/>
      </w:pPr>
      <w:rPr>
        <w:rFonts w:ascii="Wingdings" w:hAnsi="Wingdings" w:hint="default"/>
      </w:rPr>
    </w:lvl>
  </w:abstractNum>
  <w:abstractNum w:abstractNumId="27" w15:restartNumberingAfterBreak="0">
    <w:nsid w:val="38345F57"/>
    <w:multiLevelType w:val="hybridMultilevel"/>
    <w:tmpl w:val="8C16C9EA"/>
    <w:lvl w:ilvl="0" w:tplc="3F2E1FA0">
      <w:start w:val="1"/>
      <w:numFmt w:val="bullet"/>
      <w:lvlText w:val=""/>
      <w:lvlJc w:val="left"/>
      <w:pPr>
        <w:ind w:left="720" w:hanging="360"/>
      </w:pPr>
      <w:rPr>
        <w:rFonts w:ascii="Symbol" w:hAnsi="Symbol" w:hint="default"/>
      </w:rPr>
    </w:lvl>
    <w:lvl w:ilvl="1" w:tplc="A95E1D96" w:tentative="1">
      <w:start w:val="1"/>
      <w:numFmt w:val="bullet"/>
      <w:lvlText w:val="o"/>
      <w:lvlJc w:val="left"/>
      <w:pPr>
        <w:ind w:left="1440" w:hanging="360"/>
      </w:pPr>
      <w:rPr>
        <w:rFonts w:ascii="Courier New" w:hAnsi="Courier New" w:hint="default"/>
      </w:rPr>
    </w:lvl>
    <w:lvl w:ilvl="2" w:tplc="4EF0B3AA" w:tentative="1">
      <w:start w:val="1"/>
      <w:numFmt w:val="bullet"/>
      <w:lvlText w:val=""/>
      <w:lvlJc w:val="left"/>
      <w:pPr>
        <w:ind w:left="2160" w:hanging="360"/>
      </w:pPr>
      <w:rPr>
        <w:rFonts w:ascii="Wingdings" w:hAnsi="Wingdings" w:hint="default"/>
      </w:rPr>
    </w:lvl>
    <w:lvl w:ilvl="3" w:tplc="0BA8AC56" w:tentative="1">
      <w:start w:val="1"/>
      <w:numFmt w:val="bullet"/>
      <w:lvlText w:val=""/>
      <w:lvlJc w:val="left"/>
      <w:pPr>
        <w:ind w:left="2880" w:hanging="360"/>
      </w:pPr>
      <w:rPr>
        <w:rFonts w:ascii="Symbol" w:hAnsi="Symbol" w:hint="default"/>
      </w:rPr>
    </w:lvl>
    <w:lvl w:ilvl="4" w:tplc="CE24CDBE" w:tentative="1">
      <w:start w:val="1"/>
      <w:numFmt w:val="bullet"/>
      <w:lvlText w:val="o"/>
      <w:lvlJc w:val="left"/>
      <w:pPr>
        <w:ind w:left="3600" w:hanging="360"/>
      </w:pPr>
      <w:rPr>
        <w:rFonts w:ascii="Courier New" w:hAnsi="Courier New" w:hint="default"/>
      </w:rPr>
    </w:lvl>
    <w:lvl w:ilvl="5" w:tplc="78421914" w:tentative="1">
      <w:start w:val="1"/>
      <w:numFmt w:val="bullet"/>
      <w:lvlText w:val=""/>
      <w:lvlJc w:val="left"/>
      <w:pPr>
        <w:ind w:left="4320" w:hanging="360"/>
      </w:pPr>
      <w:rPr>
        <w:rFonts w:ascii="Wingdings" w:hAnsi="Wingdings" w:hint="default"/>
      </w:rPr>
    </w:lvl>
    <w:lvl w:ilvl="6" w:tplc="97FC3234" w:tentative="1">
      <w:start w:val="1"/>
      <w:numFmt w:val="bullet"/>
      <w:lvlText w:val=""/>
      <w:lvlJc w:val="left"/>
      <w:pPr>
        <w:ind w:left="5040" w:hanging="360"/>
      </w:pPr>
      <w:rPr>
        <w:rFonts w:ascii="Symbol" w:hAnsi="Symbol" w:hint="default"/>
      </w:rPr>
    </w:lvl>
    <w:lvl w:ilvl="7" w:tplc="6420AE9C" w:tentative="1">
      <w:start w:val="1"/>
      <w:numFmt w:val="bullet"/>
      <w:lvlText w:val="o"/>
      <w:lvlJc w:val="left"/>
      <w:pPr>
        <w:ind w:left="5760" w:hanging="360"/>
      </w:pPr>
      <w:rPr>
        <w:rFonts w:ascii="Courier New" w:hAnsi="Courier New" w:hint="default"/>
      </w:rPr>
    </w:lvl>
    <w:lvl w:ilvl="8" w:tplc="25BCED50" w:tentative="1">
      <w:start w:val="1"/>
      <w:numFmt w:val="bullet"/>
      <w:lvlText w:val=""/>
      <w:lvlJc w:val="left"/>
      <w:pPr>
        <w:ind w:left="6480" w:hanging="360"/>
      </w:pPr>
      <w:rPr>
        <w:rFonts w:ascii="Wingdings" w:hAnsi="Wingdings" w:hint="default"/>
      </w:rPr>
    </w:lvl>
  </w:abstractNum>
  <w:abstractNum w:abstractNumId="28" w15:restartNumberingAfterBreak="0">
    <w:nsid w:val="39EE1FD5"/>
    <w:multiLevelType w:val="hybridMultilevel"/>
    <w:tmpl w:val="CE40E5E6"/>
    <w:lvl w:ilvl="0" w:tplc="639A9378">
      <w:start w:val="1"/>
      <w:numFmt w:val="bullet"/>
      <w:lvlText w:val="-"/>
      <w:lvlJc w:val="left"/>
      <w:pPr>
        <w:ind w:left="720" w:hanging="360"/>
      </w:pPr>
      <w:rPr>
        <w:rFonts w:ascii="Calibri" w:hAnsi="Calibri" w:hint="default"/>
      </w:rPr>
    </w:lvl>
    <w:lvl w:ilvl="1" w:tplc="036EEC70" w:tentative="1">
      <w:start w:val="1"/>
      <w:numFmt w:val="bullet"/>
      <w:lvlText w:val="o"/>
      <w:lvlJc w:val="left"/>
      <w:pPr>
        <w:ind w:left="1440" w:hanging="360"/>
      </w:pPr>
      <w:rPr>
        <w:rFonts w:ascii="Courier New" w:hAnsi="Courier New" w:hint="default"/>
      </w:rPr>
    </w:lvl>
    <w:lvl w:ilvl="2" w:tplc="25BCDEEC" w:tentative="1">
      <w:start w:val="1"/>
      <w:numFmt w:val="bullet"/>
      <w:lvlText w:val=""/>
      <w:lvlJc w:val="left"/>
      <w:pPr>
        <w:ind w:left="2160" w:hanging="360"/>
      </w:pPr>
      <w:rPr>
        <w:rFonts w:ascii="Wingdings" w:hAnsi="Wingdings" w:hint="default"/>
      </w:rPr>
    </w:lvl>
    <w:lvl w:ilvl="3" w:tplc="93802BB4" w:tentative="1">
      <w:start w:val="1"/>
      <w:numFmt w:val="bullet"/>
      <w:lvlText w:val=""/>
      <w:lvlJc w:val="left"/>
      <w:pPr>
        <w:ind w:left="2880" w:hanging="360"/>
      </w:pPr>
      <w:rPr>
        <w:rFonts w:ascii="Symbol" w:hAnsi="Symbol" w:hint="default"/>
      </w:rPr>
    </w:lvl>
    <w:lvl w:ilvl="4" w:tplc="E7AC60A4" w:tentative="1">
      <w:start w:val="1"/>
      <w:numFmt w:val="bullet"/>
      <w:lvlText w:val="o"/>
      <w:lvlJc w:val="left"/>
      <w:pPr>
        <w:ind w:left="3600" w:hanging="360"/>
      </w:pPr>
      <w:rPr>
        <w:rFonts w:ascii="Courier New" w:hAnsi="Courier New" w:hint="default"/>
      </w:rPr>
    </w:lvl>
    <w:lvl w:ilvl="5" w:tplc="DA241804" w:tentative="1">
      <w:start w:val="1"/>
      <w:numFmt w:val="bullet"/>
      <w:lvlText w:val=""/>
      <w:lvlJc w:val="left"/>
      <w:pPr>
        <w:ind w:left="4320" w:hanging="360"/>
      </w:pPr>
      <w:rPr>
        <w:rFonts w:ascii="Wingdings" w:hAnsi="Wingdings" w:hint="default"/>
      </w:rPr>
    </w:lvl>
    <w:lvl w:ilvl="6" w:tplc="C7409E46" w:tentative="1">
      <w:start w:val="1"/>
      <w:numFmt w:val="bullet"/>
      <w:lvlText w:val=""/>
      <w:lvlJc w:val="left"/>
      <w:pPr>
        <w:ind w:left="5040" w:hanging="360"/>
      </w:pPr>
      <w:rPr>
        <w:rFonts w:ascii="Symbol" w:hAnsi="Symbol" w:hint="default"/>
      </w:rPr>
    </w:lvl>
    <w:lvl w:ilvl="7" w:tplc="913A09D0" w:tentative="1">
      <w:start w:val="1"/>
      <w:numFmt w:val="bullet"/>
      <w:lvlText w:val="o"/>
      <w:lvlJc w:val="left"/>
      <w:pPr>
        <w:ind w:left="5760" w:hanging="360"/>
      </w:pPr>
      <w:rPr>
        <w:rFonts w:ascii="Courier New" w:hAnsi="Courier New" w:hint="default"/>
      </w:rPr>
    </w:lvl>
    <w:lvl w:ilvl="8" w:tplc="DF988068" w:tentative="1">
      <w:start w:val="1"/>
      <w:numFmt w:val="bullet"/>
      <w:lvlText w:val=""/>
      <w:lvlJc w:val="left"/>
      <w:pPr>
        <w:ind w:left="6480" w:hanging="360"/>
      </w:pPr>
      <w:rPr>
        <w:rFonts w:ascii="Wingdings" w:hAnsi="Wingdings" w:hint="default"/>
      </w:rPr>
    </w:lvl>
  </w:abstractNum>
  <w:abstractNum w:abstractNumId="29" w15:restartNumberingAfterBreak="0">
    <w:nsid w:val="3B1977E8"/>
    <w:multiLevelType w:val="hybridMultilevel"/>
    <w:tmpl w:val="8DF8F240"/>
    <w:lvl w:ilvl="0" w:tplc="20104BDE">
      <w:start w:val="1"/>
      <w:numFmt w:val="bullet"/>
      <w:lvlText w:val="-"/>
      <w:lvlJc w:val="left"/>
      <w:pPr>
        <w:ind w:left="1080" w:hanging="360"/>
      </w:pPr>
      <w:rPr>
        <w:rFonts w:ascii="Calibri" w:hAnsi="Calibri" w:hint="default"/>
      </w:rPr>
    </w:lvl>
    <w:lvl w:ilvl="1" w:tplc="FFFFFFFF">
      <w:start w:val="1"/>
      <w:numFmt w:val="bullet"/>
      <w:lvlText w:val="o"/>
      <w:lvlJc w:val="left"/>
      <w:pPr>
        <w:ind w:left="1800" w:hanging="360"/>
      </w:pPr>
      <w:rPr>
        <w:rFonts w:ascii="Courier New" w:hAnsi="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hint="default"/>
      </w:rPr>
    </w:lvl>
    <w:lvl w:ilvl="8" w:tplc="FFFFFFFF">
      <w:start w:val="1"/>
      <w:numFmt w:val="bullet"/>
      <w:lvlText w:val=""/>
      <w:lvlJc w:val="left"/>
      <w:pPr>
        <w:ind w:left="6840" w:hanging="360"/>
      </w:pPr>
      <w:rPr>
        <w:rFonts w:ascii="Wingdings" w:hAnsi="Wingdings" w:hint="default"/>
      </w:rPr>
    </w:lvl>
  </w:abstractNum>
  <w:abstractNum w:abstractNumId="30" w15:restartNumberingAfterBreak="0">
    <w:nsid w:val="3B428206"/>
    <w:multiLevelType w:val="hybridMultilevel"/>
    <w:tmpl w:val="FFFFFFFF"/>
    <w:lvl w:ilvl="0" w:tplc="8A9AC36C">
      <w:start w:val="1"/>
      <w:numFmt w:val="bullet"/>
      <w:lvlText w:val=""/>
      <w:lvlJc w:val="left"/>
      <w:pPr>
        <w:ind w:left="1080" w:hanging="360"/>
      </w:pPr>
      <w:rPr>
        <w:rFonts w:ascii="Symbol" w:hAnsi="Symbol" w:hint="default"/>
      </w:rPr>
    </w:lvl>
    <w:lvl w:ilvl="1" w:tplc="82E620B8">
      <w:start w:val="1"/>
      <w:numFmt w:val="bullet"/>
      <w:lvlText w:val="o"/>
      <w:lvlJc w:val="left"/>
      <w:pPr>
        <w:ind w:left="1800" w:hanging="360"/>
      </w:pPr>
      <w:rPr>
        <w:rFonts w:ascii="Courier New" w:hAnsi="Courier New" w:hint="default"/>
      </w:rPr>
    </w:lvl>
    <w:lvl w:ilvl="2" w:tplc="B6C40EC8">
      <w:start w:val="1"/>
      <w:numFmt w:val="bullet"/>
      <w:lvlText w:val=""/>
      <w:lvlJc w:val="left"/>
      <w:pPr>
        <w:ind w:left="2520" w:hanging="360"/>
      </w:pPr>
      <w:rPr>
        <w:rFonts w:ascii="Wingdings" w:hAnsi="Wingdings" w:hint="default"/>
      </w:rPr>
    </w:lvl>
    <w:lvl w:ilvl="3" w:tplc="6E3C637A">
      <w:start w:val="1"/>
      <w:numFmt w:val="bullet"/>
      <w:lvlText w:val=""/>
      <w:lvlJc w:val="left"/>
      <w:pPr>
        <w:ind w:left="3240" w:hanging="360"/>
      </w:pPr>
      <w:rPr>
        <w:rFonts w:ascii="Symbol" w:hAnsi="Symbol" w:hint="default"/>
      </w:rPr>
    </w:lvl>
    <w:lvl w:ilvl="4" w:tplc="DF8C8B6A">
      <w:start w:val="1"/>
      <w:numFmt w:val="bullet"/>
      <w:lvlText w:val="o"/>
      <w:lvlJc w:val="left"/>
      <w:pPr>
        <w:ind w:left="3960" w:hanging="360"/>
      </w:pPr>
      <w:rPr>
        <w:rFonts w:ascii="Courier New" w:hAnsi="Courier New" w:hint="default"/>
      </w:rPr>
    </w:lvl>
    <w:lvl w:ilvl="5" w:tplc="D8D2A17C">
      <w:start w:val="1"/>
      <w:numFmt w:val="bullet"/>
      <w:lvlText w:val=""/>
      <w:lvlJc w:val="left"/>
      <w:pPr>
        <w:ind w:left="4680" w:hanging="360"/>
      </w:pPr>
      <w:rPr>
        <w:rFonts w:ascii="Wingdings" w:hAnsi="Wingdings" w:hint="default"/>
      </w:rPr>
    </w:lvl>
    <w:lvl w:ilvl="6" w:tplc="7EAE5A68">
      <w:start w:val="1"/>
      <w:numFmt w:val="bullet"/>
      <w:lvlText w:val=""/>
      <w:lvlJc w:val="left"/>
      <w:pPr>
        <w:ind w:left="5400" w:hanging="360"/>
      </w:pPr>
      <w:rPr>
        <w:rFonts w:ascii="Symbol" w:hAnsi="Symbol" w:hint="default"/>
      </w:rPr>
    </w:lvl>
    <w:lvl w:ilvl="7" w:tplc="C8C6C656">
      <w:start w:val="1"/>
      <w:numFmt w:val="bullet"/>
      <w:lvlText w:val="o"/>
      <w:lvlJc w:val="left"/>
      <w:pPr>
        <w:ind w:left="6120" w:hanging="360"/>
      </w:pPr>
      <w:rPr>
        <w:rFonts w:ascii="Courier New" w:hAnsi="Courier New" w:hint="default"/>
      </w:rPr>
    </w:lvl>
    <w:lvl w:ilvl="8" w:tplc="5CE4FB60">
      <w:start w:val="1"/>
      <w:numFmt w:val="bullet"/>
      <w:lvlText w:val=""/>
      <w:lvlJc w:val="left"/>
      <w:pPr>
        <w:ind w:left="6840" w:hanging="360"/>
      </w:pPr>
      <w:rPr>
        <w:rFonts w:ascii="Wingdings" w:hAnsi="Wingdings" w:hint="default"/>
      </w:rPr>
    </w:lvl>
  </w:abstractNum>
  <w:abstractNum w:abstractNumId="31" w15:restartNumberingAfterBreak="0">
    <w:nsid w:val="3FE611E7"/>
    <w:multiLevelType w:val="hybridMultilevel"/>
    <w:tmpl w:val="F6FE1A12"/>
    <w:lvl w:ilvl="0" w:tplc="E780D4B2">
      <w:start w:val="1"/>
      <w:numFmt w:val="bullet"/>
      <w:lvlText w:val=""/>
      <w:lvlJc w:val="left"/>
      <w:pPr>
        <w:ind w:left="720" w:hanging="360"/>
      </w:pPr>
      <w:rPr>
        <w:rFonts w:ascii="Symbol" w:hAnsi="Symbol" w:hint="default"/>
      </w:rPr>
    </w:lvl>
    <w:lvl w:ilvl="1" w:tplc="3C087930" w:tentative="1">
      <w:start w:val="1"/>
      <w:numFmt w:val="bullet"/>
      <w:lvlText w:val="o"/>
      <w:lvlJc w:val="left"/>
      <w:pPr>
        <w:ind w:left="1440" w:hanging="360"/>
      </w:pPr>
      <w:rPr>
        <w:rFonts w:ascii="Courier New" w:hAnsi="Courier New" w:hint="default"/>
      </w:rPr>
    </w:lvl>
    <w:lvl w:ilvl="2" w:tplc="C182179E" w:tentative="1">
      <w:start w:val="1"/>
      <w:numFmt w:val="bullet"/>
      <w:lvlText w:val=""/>
      <w:lvlJc w:val="left"/>
      <w:pPr>
        <w:ind w:left="2160" w:hanging="360"/>
      </w:pPr>
      <w:rPr>
        <w:rFonts w:ascii="Wingdings" w:hAnsi="Wingdings" w:hint="default"/>
      </w:rPr>
    </w:lvl>
    <w:lvl w:ilvl="3" w:tplc="74403B82" w:tentative="1">
      <w:start w:val="1"/>
      <w:numFmt w:val="bullet"/>
      <w:lvlText w:val=""/>
      <w:lvlJc w:val="left"/>
      <w:pPr>
        <w:ind w:left="2880" w:hanging="360"/>
      </w:pPr>
      <w:rPr>
        <w:rFonts w:ascii="Symbol" w:hAnsi="Symbol" w:hint="default"/>
      </w:rPr>
    </w:lvl>
    <w:lvl w:ilvl="4" w:tplc="3AF07830" w:tentative="1">
      <w:start w:val="1"/>
      <w:numFmt w:val="bullet"/>
      <w:lvlText w:val="o"/>
      <w:lvlJc w:val="left"/>
      <w:pPr>
        <w:ind w:left="3600" w:hanging="360"/>
      </w:pPr>
      <w:rPr>
        <w:rFonts w:ascii="Courier New" w:hAnsi="Courier New" w:hint="default"/>
      </w:rPr>
    </w:lvl>
    <w:lvl w:ilvl="5" w:tplc="2D04653A" w:tentative="1">
      <w:start w:val="1"/>
      <w:numFmt w:val="bullet"/>
      <w:lvlText w:val=""/>
      <w:lvlJc w:val="left"/>
      <w:pPr>
        <w:ind w:left="4320" w:hanging="360"/>
      </w:pPr>
      <w:rPr>
        <w:rFonts w:ascii="Wingdings" w:hAnsi="Wingdings" w:hint="default"/>
      </w:rPr>
    </w:lvl>
    <w:lvl w:ilvl="6" w:tplc="E34A2174" w:tentative="1">
      <w:start w:val="1"/>
      <w:numFmt w:val="bullet"/>
      <w:lvlText w:val=""/>
      <w:lvlJc w:val="left"/>
      <w:pPr>
        <w:ind w:left="5040" w:hanging="360"/>
      </w:pPr>
      <w:rPr>
        <w:rFonts w:ascii="Symbol" w:hAnsi="Symbol" w:hint="default"/>
      </w:rPr>
    </w:lvl>
    <w:lvl w:ilvl="7" w:tplc="C09A5350" w:tentative="1">
      <w:start w:val="1"/>
      <w:numFmt w:val="bullet"/>
      <w:lvlText w:val="o"/>
      <w:lvlJc w:val="left"/>
      <w:pPr>
        <w:ind w:left="5760" w:hanging="360"/>
      </w:pPr>
      <w:rPr>
        <w:rFonts w:ascii="Courier New" w:hAnsi="Courier New" w:hint="default"/>
      </w:rPr>
    </w:lvl>
    <w:lvl w:ilvl="8" w:tplc="8F260DAE" w:tentative="1">
      <w:start w:val="1"/>
      <w:numFmt w:val="bullet"/>
      <w:lvlText w:val=""/>
      <w:lvlJc w:val="left"/>
      <w:pPr>
        <w:ind w:left="6480" w:hanging="360"/>
      </w:pPr>
      <w:rPr>
        <w:rFonts w:ascii="Wingdings" w:hAnsi="Wingdings" w:hint="default"/>
      </w:rPr>
    </w:lvl>
  </w:abstractNum>
  <w:abstractNum w:abstractNumId="32" w15:restartNumberingAfterBreak="0">
    <w:nsid w:val="4012045F"/>
    <w:multiLevelType w:val="hybridMultilevel"/>
    <w:tmpl w:val="D8FCB2C2"/>
    <w:lvl w:ilvl="0" w:tplc="30906C2A">
      <w:start w:val="1"/>
      <w:numFmt w:val="bullet"/>
      <w:lvlText w:val=""/>
      <w:lvlJc w:val="left"/>
      <w:pPr>
        <w:ind w:left="1080" w:hanging="360"/>
      </w:pPr>
      <w:rPr>
        <w:rFonts w:ascii="Symbol" w:hAnsi="Symbol" w:hint="default"/>
      </w:rPr>
    </w:lvl>
    <w:lvl w:ilvl="1" w:tplc="DFA2E5E0">
      <w:start w:val="1"/>
      <w:numFmt w:val="bullet"/>
      <w:lvlText w:val="o"/>
      <w:lvlJc w:val="left"/>
      <w:pPr>
        <w:ind w:left="1800" w:hanging="360"/>
      </w:pPr>
      <w:rPr>
        <w:rFonts w:ascii="Courier New" w:hAnsi="Courier New" w:hint="default"/>
      </w:rPr>
    </w:lvl>
    <w:lvl w:ilvl="2" w:tplc="4F0E384C">
      <w:start w:val="1"/>
      <w:numFmt w:val="bullet"/>
      <w:lvlText w:val=""/>
      <w:lvlJc w:val="left"/>
      <w:pPr>
        <w:ind w:left="2520" w:hanging="360"/>
      </w:pPr>
      <w:rPr>
        <w:rFonts w:ascii="Wingdings" w:hAnsi="Wingdings" w:hint="default"/>
      </w:rPr>
    </w:lvl>
    <w:lvl w:ilvl="3" w:tplc="119CF5C2">
      <w:start w:val="1"/>
      <w:numFmt w:val="bullet"/>
      <w:lvlText w:val=""/>
      <w:lvlJc w:val="left"/>
      <w:pPr>
        <w:ind w:left="3240" w:hanging="360"/>
      </w:pPr>
      <w:rPr>
        <w:rFonts w:ascii="Symbol" w:hAnsi="Symbol" w:hint="default"/>
      </w:rPr>
    </w:lvl>
    <w:lvl w:ilvl="4" w:tplc="D960CACC">
      <w:start w:val="1"/>
      <w:numFmt w:val="bullet"/>
      <w:lvlText w:val="o"/>
      <w:lvlJc w:val="left"/>
      <w:pPr>
        <w:ind w:left="3960" w:hanging="360"/>
      </w:pPr>
      <w:rPr>
        <w:rFonts w:ascii="Courier New" w:hAnsi="Courier New" w:hint="default"/>
      </w:rPr>
    </w:lvl>
    <w:lvl w:ilvl="5" w:tplc="8890A0E6">
      <w:start w:val="1"/>
      <w:numFmt w:val="bullet"/>
      <w:lvlText w:val=""/>
      <w:lvlJc w:val="left"/>
      <w:pPr>
        <w:ind w:left="4680" w:hanging="360"/>
      </w:pPr>
      <w:rPr>
        <w:rFonts w:ascii="Wingdings" w:hAnsi="Wingdings" w:hint="default"/>
      </w:rPr>
    </w:lvl>
    <w:lvl w:ilvl="6" w:tplc="3000F2CA">
      <w:start w:val="1"/>
      <w:numFmt w:val="bullet"/>
      <w:lvlText w:val=""/>
      <w:lvlJc w:val="left"/>
      <w:pPr>
        <w:ind w:left="5400" w:hanging="360"/>
      </w:pPr>
      <w:rPr>
        <w:rFonts w:ascii="Symbol" w:hAnsi="Symbol" w:hint="default"/>
      </w:rPr>
    </w:lvl>
    <w:lvl w:ilvl="7" w:tplc="F03A89FE">
      <w:start w:val="1"/>
      <w:numFmt w:val="bullet"/>
      <w:lvlText w:val="o"/>
      <w:lvlJc w:val="left"/>
      <w:pPr>
        <w:ind w:left="6120" w:hanging="360"/>
      </w:pPr>
      <w:rPr>
        <w:rFonts w:ascii="Courier New" w:hAnsi="Courier New" w:hint="default"/>
      </w:rPr>
    </w:lvl>
    <w:lvl w:ilvl="8" w:tplc="37D2DC06">
      <w:start w:val="1"/>
      <w:numFmt w:val="bullet"/>
      <w:lvlText w:val=""/>
      <w:lvlJc w:val="left"/>
      <w:pPr>
        <w:ind w:left="6840" w:hanging="360"/>
      </w:pPr>
      <w:rPr>
        <w:rFonts w:ascii="Wingdings" w:hAnsi="Wingdings" w:hint="default"/>
      </w:rPr>
    </w:lvl>
  </w:abstractNum>
  <w:abstractNum w:abstractNumId="33" w15:restartNumberingAfterBreak="0">
    <w:nsid w:val="4128A57D"/>
    <w:multiLevelType w:val="hybridMultilevel"/>
    <w:tmpl w:val="DFD0A97A"/>
    <w:lvl w:ilvl="0" w:tplc="5A2A6CE2">
      <w:start w:val="1"/>
      <w:numFmt w:val="bullet"/>
      <w:lvlText w:val="o"/>
      <w:lvlJc w:val="left"/>
      <w:pPr>
        <w:ind w:left="1080" w:hanging="360"/>
      </w:pPr>
      <w:rPr>
        <w:rFonts w:ascii="Courier New" w:hAnsi="Courier New" w:hint="default"/>
      </w:rPr>
    </w:lvl>
    <w:lvl w:ilvl="1" w:tplc="BCD483C6">
      <w:start w:val="1"/>
      <w:numFmt w:val="bullet"/>
      <w:lvlText w:val="o"/>
      <w:lvlJc w:val="left"/>
      <w:pPr>
        <w:ind w:left="1800" w:hanging="360"/>
      </w:pPr>
      <w:rPr>
        <w:rFonts w:ascii="Courier New" w:hAnsi="Courier New" w:hint="default"/>
      </w:rPr>
    </w:lvl>
    <w:lvl w:ilvl="2" w:tplc="D9A42016">
      <w:start w:val="1"/>
      <w:numFmt w:val="bullet"/>
      <w:lvlText w:val=""/>
      <w:lvlJc w:val="left"/>
      <w:pPr>
        <w:ind w:left="2520" w:hanging="360"/>
      </w:pPr>
      <w:rPr>
        <w:rFonts w:ascii="Wingdings" w:hAnsi="Wingdings" w:hint="default"/>
      </w:rPr>
    </w:lvl>
    <w:lvl w:ilvl="3" w:tplc="7228EF40">
      <w:start w:val="1"/>
      <w:numFmt w:val="bullet"/>
      <w:lvlText w:val=""/>
      <w:lvlJc w:val="left"/>
      <w:pPr>
        <w:ind w:left="3240" w:hanging="360"/>
      </w:pPr>
      <w:rPr>
        <w:rFonts w:ascii="Symbol" w:hAnsi="Symbol" w:hint="default"/>
      </w:rPr>
    </w:lvl>
    <w:lvl w:ilvl="4" w:tplc="0406D928">
      <w:start w:val="1"/>
      <w:numFmt w:val="bullet"/>
      <w:lvlText w:val="o"/>
      <w:lvlJc w:val="left"/>
      <w:pPr>
        <w:ind w:left="3960" w:hanging="360"/>
      </w:pPr>
      <w:rPr>
        <w:rFonts w:ascii="Courier New" w:hAnsi="Courier New" w:hint="default"/>
      </w:rPr>
    </w:lvl>
    <w:lvl w:ilvl="5" w:tplc="5478E356">
      <w:start w:val="1"/>
      <w:numFmt w:val="bullet"/>
      <w:lvlText w:val=""/>
      <w:lvlJc w:val="left"/>
      <w:pPr>
        <w:ind w:left="4680" w:hanging="360"/>
      </w:pPr>
      <w:rPr>
        <w:rFonts w:ascii="Wingdings" w:hAnsi="Wingdings" w:hint="default"/>
      </w:rPr>
    </w:lvl>
    <w:lvl w:ilvl="6" w:tplc="15FE0198">
      <w:start w:val="1"/>
      <w:numFmt w:val="bullet"/>
      <w:lvlText w:val=""/>
      <w:lvlJc w:val="left"/>
      <w:pPr>
        <w:ind w:left="5400" w:hanging="360"/>
      </w:pPr>
      <w:rPr>
        <w:rFonts w:ascii="Symbol" w:hAnsi="Symbol" w:hint="default"/>
      </w:rPr>
    </w:lvl>
    <w:lvl w:ilvl="7" w:tplc="5DE8F0C8">
      <w:start w:val="1"/>
      <w:numFmt w:val="bullet"/>
      <w:lvlText w:val="o"/>
      <w:lvlJc w:val="left"/>
      <w:pPr>
        <w:ind w:left="6120" w:hanging="360"/>
      </w:pPr>
      <w:rPr>
        <w:rFonts w:ascii="Courier New" w:hAnsi="Courier New" w:hint="default"/>
      </w:rPr>
    </w:lvl>
    <w:lvl w:ilvl="8" w:tplc="D0A62026">
      <w:start w:val="1"/>
      <w:numFmt w:val="bullet"/>
      <w:lvlText w:val=""/>
      <w:lvlJc w:val="left"/>
      <w:pPr>
        <w:ind w:left="6840" w:hanging="360"/>
      </w:pPr>
      <w:rPr>
        <w:rFonts w:ascii="Wingdings" w:hAnsi="Wingdings" w:hint="default"/>
      </w:rPr>
    </w:lvl>
  </w:abstractNum>
  <w:abstractNum w:abstractNumId="34" w15:restartNumberingAfterBreak="0">
    <w:nsid w:val="42492845"/>
    <w:multiLevelType w:val="hybridMultilevel"/>
    <w:tmpl w:val="4E3CA296"/>
    <w:lvl w:ilvl="0" w:tplc="20104BDE">
      <w:start w:val="1"/>
      <w:numFmt w:val="bullet"/>
      <w:lvlText w:val="-"/>
      <w:lvlJc w:val="left"/>
      <w:pPr>
        <w:ind w:left="1080" w:hanging="360"/>
      </w:pPr>
      <w:rPr>
        <w:rFonts w:ascii="Calibri" w:hAnsi="Calibri" w:hint="default"/>
      </w:rPr>
    </w:lvl>
    <w:lvl w:ilvl="1" w:tplc="FFFFFFFF">
      <w:start w:val="1"/>
      <w:numFmt w:val="bullet"/>
      <w:lvlText w:val="o"/>
      <w:lvlJc w:val="left"/>
      <w:pPr>
        <w:ind w:left="1800" w:hanging="360"/>
      </w:pPr>
      <w:rPr>
        <w:rFonts w:ascii="Courier New" w:hAnsi="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hint="default"/>
      </w:rPr>
    </w:lvl>
    <w:lvl w:ilvl="8" w:tplc="FFFFFFFF">
      <w:start w:val="1"/>
      <w:numFmt w:val="bullet"/>
      <w:lvlText w:val=""/>
      <w:lvlJc w:val="left"/>
      <w:pPr>
        <w:ind w:left="6840" w:hanging="360"/>
      </w:pPr>
      <w:rPr>
        <w:rFonts w:ascii="Wingdings" w:hAnsi="Wingdings" w:hint="default"/>
      </w:rPr>
    </w:lvl>
  </w:abstractNum>
  <w:abstractNum w:abstractNumId="35" w15:restartNumberingAfterBreak="0">
    <w:nsid w:val="42D76B38"/>
    <w:multiLevelType w:val="hybridMultilevel"/>
    <w:tmpl w:val="2AF0A40E"/>
    <w:lvl w:ilvl="0" w:tplc="38DA8148">
      <w:start w:val="1"/>
      <w:numFmt w:val="bullet"/>
      <w:lvlText w:val="o"/>
      <w:lvlJc w:val="left"/>
      <w:pPr>
        <w:ind w:left="1080" w:hanging="360"/>
      </w:pPr>
      <w:rPr>
        <w:rFonts w:ascii="Courier New" w:hAnsi="Courier New" w:hint="default"/>
      </w:rPr>
    </w:lvl>
    <w:lvl w:ilvl="1" w:tplc="39B07820">
      <w:start w:val="1"/>
      <w:numFmt w:val="bullet"/>
      <w:lvlText w:val="o"/>
      <w:lvlJc w:val="left"/>
      <w:pPr>
        <w:ind w:left="1800" w:hanging="360"/>
      </w:pPr>
      <w:rPr>
        <w:rFonts w:ascii="Courier New" w:hAnsi="Courier New" w:hint="default"/>
      </w:rPr>
    </w:lvl>
    <w:lvl w:ilvl="2" w:tplc="DAC68B5C">
      <w:start w:val="1"/>
      <w:numFmt w:val="bullet"/>
      <w:lvlText w:val=""/>
      <w:lvlJc w:val="left"/>
      <w:pPr>
        <w:ind w:left="2520" w:hanging="360"/>
      </w:pPr>
      <w:rPr>
        <w:rFonts w:ascii="Wingdings" w:hAnsi="Wingdings" w:hint="default"/>
      </w:rPr>
    </w:lvl>
    <w:lvl w:ilvl="3" w:tplc="F4C6D0D8">
      <w:start w:val="1"/>
      <w:numFmt w:val="bullet"/>
      <w:lvlText w:val=""/>
      <w:lvlJc w:val="left"/>
      <w:pPr>
        <w:ind w:left="3240" w:hanging="360"/>
      </w:pPr>
      <w:rPr>
        <w:rFonts w:ascii="Symbol" w:hAnsi="Symbol" w:hint="default"/>
      </w:rPr>
    </w:lvl>
    <w:lvl w:ilvl="4" w:tplc="85989540">
      <w:start w:val="1"/>
      <w:numFmt w:val="bullet"/>
      <w:lvlText w:val="o"/>
      <w:lvlJc w:val="left"/>
      <w:pPr>
        <w:ind w:left="3960" w:hanging="360"/>
      </w:pPr>
      <w:rPr>
        <w:rFonts w:ascii="Courier New" w:hAnsi="Courier New" w:hint="default"/>
      </w:rPr>
    </w:lvl>
    <w:lvl w:ilvl="5" w:tplc="5852C7DC">
      <w:start w:val="1"/>
      <w:numFmt w:val="bullet"/>
      <w:lvlText w:val=""/>
      <w:lvlJc w:val="left"/>
      <w:pPr>
        <w:ind w:left="4680" w:hanging="360"/>
      </w:pPr>
      <w:rPr>
        <w:rFonts w:ascii="Wingdings" w:hAnsi="Wingdings" w:hint="default"/>
      </w:rPr>
    </w:lvl>
    <w:lvl w:ilvl="6" w:tplc="F8A0AE32">
      <w:start w:val="1"/>
      <w:numFmt w:val="bullet"/>
      <w:lvlText w:val=""/>
      <w:lvlJc w:val="left"/>
      <w:pPr>
        <w:ind w:left="5400" w:hanging="360"/>
      </w:pPr>
      <w:rPr>
        <w:rFonts w:ascii="Symbol" w:hAnsi="Symbol" w:hint="default"/>
      </w:rPr>
    </w:lvl>
    <w:lvl w:ilvl="7" w:tplc="67E2B690">
      <w:start w:val="1"/>
      <w:numFmt w:val="bullet"/>
      <w:lvlText w:val="o"/>
      <w:lvlJc w:val="left"/>
      <w:pPr>
        <w:ind w:left="6120" w:hanging="360"/>
      </w:pPr>
      <w:rPr>
        <w:rFonts w:ascii="Courier New" w:hAnsi="Courier New" w:hint="default"/>
      </w:rPr>
    </w:lvl>
    <w:lvl w:ilvl="8" w:tplc="624C6138">
      <w:start w:val="1"/>
      <w:numFmt w:val="bullet"/>
      <w:lvlText w:val=""/>
      <w:lvlJc w:val="left"/>
      <w:pPr>
        <w:ind w:left="6840" w:hanging="360"/>
      </w:pPr>
      <w:rPr>
        <w:rFonts w:ascii="Wingdings" w:hAnsi="Wingdings" w:hint="default"/>
      </w:rPr>
    </w:lvl>
  </w:abstractNum>
  <w:abstractNum w:abstractNumId="36" w15:restartNumberingAfterBreak="0">
    <w:nsid w:val="486F11D2"/>
    <w:multiLevelType w:val="hybridMultilevel"/>
    <w:tmpl w:val="FFFFFFFF"/>
    <w:lvl w:ilvl="0" w:tplc="685AC99C">
      <w:start w:val="1"/>
      <w:numFmt w:val="bullet"/>
      <w:lvlText w:val=""/>
      <w:lvlJc w:val="left"/>
      <w:pPr>
        <w:ind w:left="1080" w:hanging="360"/>
      </w:pPr>
      <w:rPr>
        <w:rFonts w:ascii="Symbol" w:hAnsi="Symbol" w:hint="default"/>
      </w:rPr>
    </w:lvl>
    <w:lvl w:ilvl="1" w:tplc="E506C9E2">
      <w:start w:val="1"/>
      <w:numFmt w:val="bullet"/>
      <w:lvlText w:val="o"/>
      <w:lvlJc w:val="left"/>
      <w:pPr>
        <w:ind w:left="1800" w:hanging="360"/>
      </w:pPr>
      <w:rPr>
        <w:rFonts w:ascii="Courier New" w:hAnsi="Courier New" w:hint="default"/>
      </w:rPr>
    </w:lvl>
    <w:lvl w:ilvl="2" w:tplc="66206E58">
      <w:start w:val="1"/>
      <w:numFmt w:val="bullet"/>
      <w:lvlText w:val=""/>
      <w:lvlJc w:val="left"/>
      <w:pPr>
        <w:ind w:left="2520" w:hanging="360"/>
      </w:pPr>
      <w:rPr>
        <w:rFonts w:ascii="Wingdings" w:hAnsi="Wingdings" w:hint="default"/>
      </w:rPr>
    </w:lvl>
    <w:lvl w:ilvl="3" w:tplc="AF4226D6">
      <w:start w:val="1"/>
      <w:numFmt w:val="bullet"/>
      <w:lvlText w:val=""/>
      <w:lvlJc w:val="left"/>
      <w:pPr>
        <w:ind w:left="3240" w:hanging="360"/>
      </w:pPr>
      <w:rPr>
        <w:rFonts w:ascii="Symbol" w:hAnsi="Symbol" w:hint="default"/>
      </w:rPr>
    </w:lvl>
    <w:lvl w:ilvl="4" w:tplc="60B2E2C0">
      <w:start w:val="1"/>
      <w:numFmt w:val="bullet"/>
      <w:lvlText w:val="o"/>
      <w:lvlJc w:val="left"/>
      <w:pPr>
        <w:ind w:left="3960" w:hanging="360"/>
      </w:pPr>
      <w:rPr>
        <w:rFonts w:ascii="Courier New" w:hAnsi="Courier New" w:hint="default"/>
      </w:rPr>
    </w:lvl>
    <w:lvl w:ilvl="5" w:tplc="7FE27A8A">
      <w:start w:val="1"/>
      <w:numFmt w:val="bullet"/>
      <w:lvlText w:val=""/>
      <w:lvlJc w:val="left"/>
      <w:pPr>
        <w:ind w:left="4680" w:hanging="360"/>
      </w:pPr>
      <w:rPr>
        <w:rFonts w:ascii="Wingdings" w:hAnsi="Wingdings" w:hint="default"/>
      </w:rPr>
    </w:lvl>
    <w:lvl w:ilvl="6" w:tplc="7A801476">
      <w:start w:val="1"/>
      <w:numFmt w:val="bullet"/>
      <w:lvlText w:val=""/>
      <w:lvlJc w:val="left"/>
      <w:pPr>
        <w:ind w:left="5400" w:hanging="360"/>
      </w:pPr>
      <w:rPr>
        <w:rFonts w:ascii="Symbol" w:hAnsi="Symbol" w:hint="default"/>
      </w:rPr>
    </w:lvl>
    <w:lvl w:ilvl="7" w:tplc="6C6C004A">
      <w:start w:val="1"/>
      <w:numFmt w:val="bullet"/>
      <w:lvlText w:val="o"/>
      <w:lvlJc w:val="left"/>
      <w:pPr>
        <w:ind w:left="6120" w:hanging="360"/>
      </w:pPr>
      <w:rPr>
        <w:rFonts w:ascii="Courier New" w:hAnsi="Courier New" w:hint="default"/>
      </w:rPr>
    </w:lvl>
    <w:lvl w:ilvl="8" w:tplc="554A6210">
      <w:start w:val="1"/>
      <w:numFmt w:val="bullet"/>
      <w:lvlText w:val=""/>
      <w:lvlJc w:val="left"/>
      <w:pPr>
        <w:ind w:left="6840" w:hanging="360"/>
      </w:pPr>
      <w:rPr>
        <w:rFonts w:ascii="Wingdings" w:hAnsi="Wingdings" w:hint="default"/>
      </w:rPr>
    </w:lvl>
  </w:abstractNum>
  <w:abstractNum w:abstractNumId="37" w15:restartNumberingAfterBreak="0">
    <w:nsid w:val="4BEC64B2"/>
    <w:multiLevelType w:val="hybridMultilevel"/>
    <w:tmpl w:val="B9A231BC"/>
    <w:lvl w:ilvl="0" w:tplc="4334B3E4">
      <w:start w:val="1"/>
      <w:numFmt w:val="bullet"/>
      <w:lvlText w:val="-"/>
      <w:lvlJc w:val="left"/>
      <w:pPr>
        <w:ind w:left="720" w:hanging="360"/>
      </w:pPr>
      <w:rPr>
        <w:rFonts w:ascii="Calibri" w:hAnsi="Calibri" w:hint="default"/>
      </w:rPr>
    </w:lvl>
    <w:lvl w:ilvl="1" w:tplc="BA667A9E" w:tentative="1">
      <w:start w:val="1"/>
      <w:numFmt w:val="bullet"/>
      <w:lvlText w:val="o"/>
      <w:lvlJc w:val="left"/>
      <w:pPr>
        <w:ind w:left="1440" w:hanging="360"/>
      </w:pPr>
      <w:rPr>
        <w:rFonts w:ascii="Courier New" w:hAnsi="Courier New" w:hint="default"/>
      </w:rPr>
    </w:lvl>
    <w:lvl w:ilvl="2" w:tplc="6FB63636" w:tentative="1">
      <w:start w:val="1"/>
      <w:numFmt w:val="bullet"/>
      <w:lvlText w:val=""/>
      <w:lvlJc w:val="left"/>
      <w:pPr>
        <w:ind w:left="2160" w:hanging="360"/>
      </w:pPr>
      <w:rPr>
        <w:rFonts w:ascii="Wingdings" w:hAnsi="Wingdings" w:hint="default"/>
      </w:rPr>
    </w:lvl>
    <w:lvl w:ilvl="3" w:tplc="278C8012" w:tentative="1">
      <w:start w:val="1"/>
      <w:numFmt w:val="bullet"/>
      <w:lvlText w:val=""/>
      <w:lvlJc w:val="left"/>
      <w:pPr>
        <w:ind w:left="2880" w:hanging="360"/>
      </w:pPr>
      <w:rPr>
        <w:rFonts w:ascii="Symbol" w:hAnsi="Symbol" w:hint="default"/>
      </w:rPr>
    </w:lvl>
    <w:lvl w:ilvl="4" w:tplc="A26E0018" w:tentative="1">
      <w:start w:val="1"/>
      <w:numFmt w:val="bullet"/>
      <w:lvlText w:val="o"/>
      <w:lvlJc w:val="left"/>
      <w:pPr>
        <w:ind w:left="3600" w:hanging="360"/>
      </w:pPr>
      <w:rPr>
        <w:rFonts w:ascii="Courier New" w:hAnsi="Courier New" w:hint="default"/>
      </w:rPr>
    </w:lvl>
    <w:lvl w:ilvl="5" w:tplc="DD6AC57E" w:tentative="1">
      <w:start w:val="1"/>
      <w:numFmt w:val="bullet"/>
      <w:lvlText w:val=""/>
      <w:lvlJc w:val="left"/>
      <w:pPr>
        <w:ind w:left="4320" w:hanging="360"/>
      </w:pPr>
      <w:rPr>
        <w:rFonts w:ascii="Wingdings" w:hAnsi="Wingdings" w:hint="default"/>
      </w:rPr>
    </w:lvl>
    <w:lvl w:ilvl="6" w:tplc="0F0816F2" w:tentative="1">
      <w:start w:val="1"/>
      <w:numFmt w:val="bullet"/>
      <w:lvlText w:val=""/>
      <w:lvlJc w:val="left"/>
      <w:pPr>
        <w:ind w:left="5040" w:hanging="360"/>
      </w:pPr>
      <w:rPr>
        <w:rFonts w:ascii="Symbol" w:hAnsi="Symbol" w:hint="default"/>
      </w:rPr>
    </w:lvl>
    <w:lvl w:ilvl="7" w:tplc="853A8756" w:tentative="1">
      <w:start w:val="1"/>
      <w:numFmt w:val="bullet"/>
      <w:lvlText w:val="o"/>
      <w:lvlJc w:val="left"/>
      <w:pPr>
        <w:ind w:left="5760" w:hanging="360"/>
      </w:pPr>
      <w:rPr>
        <w:rFonts w:ascii="Courier New" w:hAnsi="Courier New" w:hint="default"/>
      </w:rPr>
    </w:lvl>
    <w:lvl w:ilvl="8" w:tplc="6B38BD2C" w:tentative="1">
      <w:start w:val="1"/>
      <w:numFmt w:val="bullet"/>
      <w:lvlText w:val=""/>
      <w:lvlJc w:val="left"/>
      <w:pPr>
        <w:ind w:left="6480" w:hanging="360"/>
      </w:pPr>
      <w:rPr>
        <w:rFonts w:ascii="Wingdings" w:hAnsi="Wingdings" w:hint="default"/>
      </w:rPr>
    </w:lvl>
  </w:abstractNum>
  <w:abstractNum w:abstractNumId="38" w15:restartNumberingAfterBreak="0">
    <w:nsid w:val="4D3AB214"/>
    <w:multiLevelType w:val="hybridMultilevel"/>
    <w:tmpl w:val="2E24A9A2"/>
    <w:lvl w:ilvl="0" w:tplc="3BFED1A2">
      <w:start w:val="1"/>
      <w:numFmt w:val="bullet"/>
      <w:lvlText w:val=""/>
      <w:lvlJc w:val="left"/>
      <w:pPr>
        <w:ind w:left="720" w:hanging="360"/>
      </w:pPr>
      <w:rPr>
        <w:rFonts w:ascii="Symbol" w:hAnsi="Symbol" w:hint="default"/>
      </w:rPr>
    </w:lvl>
    <w:lvl w:ilvl="1" w:tplc="B72225A2">
      <w:start w:val="1"/>
      <w:numFmt w:val="bullet"/>
      <w:lvlText w:val="o"/>
      <w:lvlJc w:val="left"/>
      <w:pPr>
        <w:ind w:left="1440" w:hanging="360"/>
      </w:pPr>
      <w:rPr>
        <w:rFonts w:ascii="Courier New" w:hAnsi="Courier New" w:hint="default"/>
      </w:rPr>
    </w:lvl>
    <w:lvl w:ilvl="2" w:tplc="057807B0">
      <w:start w:val="1"/>
      <w:numFmt w:val="bullet"/>
      <w:lvlText w:val=""/>
      <w:lvlJc w:val="left"/>
      <w:pPr>
        <w:ind w:left="2160" w:hanging="360"/>
      </w:pPr>
      <w:rPr>
        <w:rFonts w:ascii="Wingdings" w:hAnsi="Wingdings" w:hint="default"/>
      </w:rPr>
    </w:lvl>
    <w:lvl w:ilvl="3" w:tplc="648499B2">
      <w:start w:val="1"/>
      <w:numFmt w:val="bullet"/>
      <w:lvlText w:val=""/>
      <w:lvlJc w:val="left"/>
      <w:pPr>
        <w:ind w:left="2880" w:hanging="360"/>
      </w:pPr>
      <w:rPr>
        <w:rFonts w:ascii="Symbol" w:hAnsi="Symbol" w:hint="default"/>
      </w:rPr>
    </w:lvl>
    <w:lvl w:ilvl="4" w:tplc="C7E407E8">
      <w:start w:val="1"/>
      <w:numFmt w:val="bullet"/>
      <w:lvlText w:val="o"/>
      <w:lvlJc w:val="left"/>
      <w:pPr>
        <w:ind w:left="3600" w:hanging="360"/>
      </w:pPr>
      <w:rPr>
        <w:rFonts w:ascii="Courier New" w:hAnsi="Courier New" w:hint="default"/>
      </w:rPr>
    </w:lvl>
    <w:lvl w:ilvl="5" w:tplc="CC32437E">
      <w:start w:val="1"/>
      <w:numFmt w:val="bullet"/>
      <w:lvlText w:val=""/>
      <w:lvlJc w:val="left"/>
      <w:pPr>
        <w:ind w:left="4320" w:hanging="360"/>
      </w:pPr>
      <w:rPr>
        <w:rFonts w:ascii="Wingdings" w:hAnsi="Wingdings" w:hint="default"/>
      </w:rPr>
    </w:lvl>
    <w:lvl w:ilvl="6" w:tplc="89AAA90A">
      <w:start w:val="1"/>
      <w:numFmt w:val="bullet"/>
      <w:lvlText w:val=""/>
      <w:lvlJc w:val="left"/>
      <w:pPr>
        <w:ind w:left="5040" w:hanging="360"/>
      </w:pPr>
      <w:rPr>
        <w:rFonts w:ascii="Symbol" w:hAnsi="Symbol" w:hint="default"/>
      </w:rPr>
    </w:lvl>
    <w:lvl w:ilvl="7" w:tplc="8DE2AB28">
      <w:start w:val="1"/>
      <w:numFmt w:val="bullet"/>
      <w:lvlText w:val="o"/>
      <w:lvlJc w:val="left"/>
      <w:pPr>
        <w:ind w:left="5760" w:hanging="360"/>
      </w:pPr>
      <w:rPr>
        <w:rFonts w:ascii="Courier New" w:hAnsi="Courier New" w:hint="default"/>
      </w:rPr>
    </w:lvl>
    <w:lvl w:ilvl="8" w:tplc="B7B07DC4">
      <w:start w:val="1"/>
      <w:numFmt w:val="bullet"/>
      <w:lvlText w:val=""/>
      <w:lvlJc w:val="left"/>
      <w:pPr>
        <w:ind w:left="6480" w:hanging="360"/>
      </w:pPr>
      <w:rPr>
        <w:rFonts w:ascii="Wingdings" w:hAnsi="Wingdings" w:hint="default"/>
      </w:rPr>
    </w:lvl>
  </w:abstractNum>
  <w:abstractNum w:abstractNumId="39" w15:restartNumberingAfterBreak="0">
    <w:nsid w:val="54756042"/>
    <w:multiLevelType w:val="hybridMultilevel"/>
    <w:tmpl w:val="FD8EBDDC"/>
    <w:lvl w:ilvl="0" w:tplc="3D88DFEC">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5C77906"/>
    <w:multiLevelType w:val="hybridMultilevel"/>
    <w:tmpl w:val="7E0064BE"/>
    <w:lvl w:ilvl="0" w:tplc="7108A81E">
      <w:start w:val="1"/>
      <w:numFmt w:val="bullet"/>
      <w:lvlText w:val="o"/>
      <w:lvlJc w:val="left"/>
      <w:pPr>
        <w:ind w:left="1080" w:hanging="360"/>
      </w:pPr>
      <w:rPr>
        <w:rFonts w:ascii="Courier New" w:hAnsi="Courier New" w:hint="default"/>
      </w:rPr>
    </w:lvl>
    <w:lvl w:ilvl="1" w:tplc="225ED054">
      <w:start w:val="1"/>
      <w:numFmt w:val="bullet"/>
      <w:lvlText w:val="o"/>
      <w:lvlJc w:val="left"/>
      <w:pPr>
        <w:ind w:left="1800" w:hanging="360"/>
      </w:pPr>
      <w:rPr>
        <w:rFonts w:ascii="Courier New" w:hAnsi="Courier New" w:hint="default"/>
      </w:rPr>
    </w:lvl>
    <w:lvl w:ilvl="2" w:tplc="BCAA34BC">
      <w:start w:val="1"/>
      <w:numFmt w:val="bullet"/>
      <w:lvlText w:val=""/>
      <w:lvlJc w:val="left"/>
      <w:pPr>
        <w:ind w:left="2520" w:hanging="360"/>
      </w:pPr>
      <w:rPr>
        <w:rFonts w:ascii="Wingdings" w:hAnsi="Wingdings" w:hint="default"/>
      </w:rPr>
    </w:lvl>
    <w:lvl w:ilvl="3" w:tplc="98A2EFCA">
      <w:start w:val="1"/>
      <w:numFmt w:val="bullet"/>
      <w:lvlText w:val=""/>
      <w:lvlJc w:val="left"/>
      <w:pPr>
        <w:ind w:left="3240" w:hanging="360"/>
      </w:pPr>
      <w:rPr>
        <w:rFonts w:ascii="Symbol" w:hAnsi="Symbol" w:hint="default"/>
      </w:rPr>
    </w:lvl>
    <w:lvl w:ilvl="4" w:tplc="B518CFC8">
      <w:start w:val="1"/>
      <w:numFmt w:val="bullet"/>
      <w:lvlText w:val="o"/>
      <w:lvlJc w:val="left"/>
      <w:pPr>
        <w:ind w:left="3960" w:hanging="360"/>
      </w:pPr>
      <w:rPr>
        <w:rFonts w:ascii="Courier New" w:hAnsi="Courier New" w:hint="default"/>
      </w:rPr>
    </w:lvl>
    <w:lvl w:ilvl="5" w:tplc="DABC1456">
      <w:start w:val="1"/>
      <w:numFmt w:val="bullet"/>
      <w:lvlText w:val=""/>
      <w:lvlJc w:val="left"/>
      <w:pPr>
        <w:ind w:left="4680" w:hanging="360"/>
      </w:pPr>
      <w:rPr>
        <w:rFonts w:ascii="Wingdings" w:hAnsi="Wingdings" w:hint="default"/>
      </w:rPr>
    </w:lvl>
    <w:lvl w:ilvl="6" w:tplc="9C6C87D8">
      <w:start w:val="1"/>
      <w:numFmt w:val="bullet"/>
      <w:lvlText w:val=""/>
      <w:lvlJc w:val="left"/>
      <w:pPr>
        <w:ind w:left="5400" w:hanging="360"/>
      </w:pPr>
      <w:rPr>
        <w:rFonts w:ascii="Symbol" w:hAnsi="Symbol" w:hint="default"/>
      </w:rPr>
    </w:lvl>
    <w:lvl w:ilvl="7" w:tplc="ED1AB0E0">
      <w:start w:val="1"/>
      <w:numFmt w:val="bullet"/>
      <w:lvlText w:val="o"/>
      <w:lvlJc w:val="left"/>
      <w:pPr>
        <w:ind w:left="6120" w:hanging="360"/>
      </w:pPr>
      <w:rPr>
        <w:rFonts w:ascii="Courier New" w:hAnsi="Courier New" w:hint="default"/>
      </w:rPr>
    </w:lvl>
    <w:lvl w:ilvl="8" w:tplc="2D80EB2A">
      <w:start w:val="1"/>
      <w:numFmt w:val="bullet"/>
      <w:lvlText w:val=""/>
      <w:lvlJc w:val="left"/>
      <w:pPr>
        <w:ind w:left="6840" w:hanging="360"/>
      </w:pPr>
      <w:rPr>
        <w:rFonts w:ascii="Wingdings" w:hAnsi="Wingdings" w:hint="default"/>
      </w:rPr>
    </w:lvl>
  </w:abstractNum>
  <w:abstractNum w:abstractNumId="41" w15:restartNumberingAfterBreak="0">
    <w:nsid w:val="562A420F"/>
    <w:multiLevelType w:val="hybridMultilevel"/>
    <w:tmpl w:val="E1CAC1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7354B2A"/>
    <w:multiLevelType w:val="multilevel"/>
    <w:tmpl w:val="D6A8898A"/>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lowerLetter"/>
      <w:pStyle w:val="Heading4"/>
      <w:suff w:val="space"/>
      <w:lvlText w:val="%4."/>
      <w:lvlJc w:val="left"/>
      <w:pPr>
        <w:ind w:left="1304" w:hanging="224"/>
      </w:pPr>
      <w:rPr>
        <w:rFonts w:hint="default"/>
      </w:rPr>
    </w:lvl>
    <w:lvl w:ilvl="4">
      <w:start w:val="1"/>
      <w:numFmt w:val="decimal"/>
      <w:lvlRestart w:val="1"/>
      <w:suff w:val="space"/>
      <w:lvlText w:val="%5"/>
      <w:lvlJc w:val="left"/>
      <w:pPr>
        <w:ind w:left="0" w:firstLine="0"/>
      </w:pPr>
      <w:rPr>
        <w:rFonts w:hint="default"/>
        <w:b/>
        <w:i w:val="0"/>
      </w:rPr>
    </w:lvl>
    <w:lvl w:ilvl="5">
      <w:start w:val="1"/>
      <w:numFmt w:val="decimal"/>
      <w:lvlRestart w:val="1"/>
      <w:suff w:val="space"/>
      <w:lvlText w:val="Bảng %1.%6."/>
      <w:lvlJc w:val="left"/>
      <w:pPr>
        <w:ind w:left="0" w:firstLine="0"/>
      </w:pPr>
      <w:rPr>
        <w:rFonts w:hint="default"/>
        <w:b/>
        <w:i w:val="0"/>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585A7AAC"/>
    <w:multiLevelType w:val="hybridMultilevel"/>
    <w:tmpl w:val="FFFFFFFF"/>
    <w:lvl w:ilvl="0" w:tplc="8B5E077E">
      <w:start w:val="1"/>
      <w:numFmt w:val="bullet"/>
      <w:lvlText w:val=""/>
      <w:lvlJc w:val="left"/>
      <w:pPr>
        <w:ind w:left="1080" w:hanging="360"/>
      </w:pPr>
      <w:rPr>
        <w:rFonts w:ascii="Symbol" w:hAnsi="Symbol" w:hint="default"/>
      </w:rPr>
    </w:lvl>
    <w:lvl w:ilvl="1" w:tplc="C598DF66">
      <w:start w:val="1"/>
      <w:numFmt w:val="bullet"/>
      <w:lvlText w:val="o"/>
      <w:lvlJc w:val="left"/>
      <w:pPr>
        <w:ind w:left="1800" w:hanging="360"/>
      </w:pPr>
      <w:rPr>
        <w:rFonts w:ascii="Courier New" w:hAnsi="Courier New" w:hint="default"/>
      </w:rPr>
    </w:lvl>
    <w:lvl w:ilvl="2" w:tplc="CC3CD1B2">
      <w:start w:val="1"/>
      <w:numFmt w:val="bullet"/>
      <w:lvlText w:val=""/>
      <w:lvlJc w:val="left"/>
      <w:pPr>
        <w:ind w:left="2520" w:hanging="360"/>
      </w:pPr>
      <w:rPr>
        <w:rFonts w:ascii="Wingdings" w:hAnsi="Wingdings" w:hint="default"/>
      </w:rPr>
    </w:lvl>
    <w:lvl w:ilvl="3" w:tplc="20C0DD6C">
      <w:start w:val="1"/>
      <w:numFmt w:val="bullet"/>
      <w:lvlText w:val=""/>
      <w:lvlJc w:val="left"/>
      <w:pPr>
        <w:ind w:left="3240" w:hanging="360"/>
      </w:pPr>
      <w:rPr>
        <w:rFonts w:ascii="Symbol" w:hAnsi="Symbol" w:hint="default"/>
      </w:rPr>
    </w:lvl>
    <w:lvl w:ilvl="4" w:tplc="3BE64E7E">
      <w:start w:val="1"/>
      <w:numFmt w:val="bullet"/>
      <w:lvlText w:val="o"/>
      <w:lvlJc w:val="left"/>
      <w:pPr>
        <w:ind w:left="3960" w:hanging="360"/>
      </w:pPr>
      <w:rPr>
        <w:rFonts w:ascii="Courier New" w:hAnsi="Courier New" w:hint="default"/>
      </w:rPr>
    </w:lvl>
    <w:lvl w:ilvl="5" w:tplc="9A88FB5A">
      <w:start w:val="1"/>
      <w:numFmt w:val="bullet"/>
      <w:lvlText w:val=""/>
      <w:lvlJc w:val="left"/>
      <w:pPr>
        <w:ind w:left="4680" w:hanging="360"/>
      </w:pPr>
      <w:rPr>
        <w:rFonts w:ascii="Wingdings" w:hAnsi="Wingdings" w:hint="default"/>
      </w:rPr>
    </w:lvl>
    <w:lvl w:ilvl="6" w:tplc="729AF936">
      <w:start w:val="1"/>
      <w:numFmt w:val="bullet"/>
      <w:lvlText w:val=""/>
      <w:lvlJc w:val="left"/>
      <w:pPr>
        <w:ind w:left="5400" w:hanging="360"/>
      </w:pPr>
      <w:rPr>
        <w:rFonts w:ascii="Symbol" w:hAnsi="Symbol" w:hint="default"/>
      </w:rPr>
    </w:lvl>
    <w:lvl w:ilvl="7" w:tplc="17C686E6">
      <w:start w:val="1"/>
      <w:numFmt w:val="bullet"/>
      <w:lvlText w:val="o"/>
      <w:lvlJc w:val="left"/>
      <w:pPr>
        <w:ind w:left="6120" w:hanging="360"/>
      </w:pPr>
      <w:rPr>
        <w:rFonts w:ascii="Courier New" w:hAnsi="Courier New" w:hint="default"/>
      </w:rPr>
    </w:lvl>
    <w:lvl w:ilvl="8" w:tplc="B5145B48">
      <w:start w:val="1"/>
      <w:numFmt w:val="bullet"/>
      <w:lvlText w:val=""/>
      <w:lvlJc w:val="left"/>
      <w:pPr>
        <w:ind w:left="6840" w:hanging="360"/>
      </w:pPr>
      <w:rPr>
        <w:rFonts w:ascii="Wingdings" w:hAnsi="Wingdings" w:hint="default"/>
      </w:rPr>
    </w:lvl>
  </w:abstractNum>
  <w:abstractNum w:abstractNumId="44" w15:restartNumberingAfterBreak="0">
    <w:nsid w:val="58C963B0"/>
    <w:multiLevelType w:val="hybridMultilevel"/>
    <w:tmpl w:val="4672F748"/>
    <w:lvl w:ilvl="0" w:tplc="12CA1D82">
      <w:start w:val="1"/>
      <w:numFmt w:val="bullet"/>
      <w:lvlText w:val=""/>
      <w:lvlJc w:val="left"/>
      <w:pPr>
        <w:ind w:left="720" w:hanging="360"/>
      </w:pPr>
      <w:rPr>
        <w:rFonts w:ascii="Symbol" w:hAnsi="Symbol" w:hint="default"/>
      </w:rPr>
    </w:lvl>
    <w:lvl w:ilvl="1" w:tplc="581CC0B8" w:tentative="1">
      <w:start w:val="1"/>
      <w:numFmt w:val="bullet"/>
      <w:lvlText w:val="o"/>
      <w:lvlJc w:val="left"/>
      <w:pPr>
        <w:ind w:left="1440" w:hanging="360"/>
      </w:pPr>
      <w:rPr>
        <w:rFonts w:ascii="Courier New" w:hAnsi="Courier New" w:hint="default"/>
      </w:rPr>
    </w:lvl>
    <w:lvl w:ilvl="2" w:tplc="EE84E0A8" w:tentative="1">
      <w:start w:val="1"/>
      <w:numFmt w:val="bullet"/>
      <w:lvlText w:val=""/>
      <w:lvlJc w:val="left"/>
      <w:pPr>
        <w:ind w:left="2160" w:hanging="360"/>
      </w:pPr>
      <w:rPr>
        <w:rFonts w:ascii="Wingdings" w:hAnsi="Wingdings" w:hint="default"/>
      </w:rPr>
    </w:lvl>
    <w:lvl w:ilvl="3" w:tplc="402673D8" w:tentative="1">
      <w:start w:val="1"/>
      <w:numFmt w:val="bullet"/>
      <w:lvlText w:val=""/>
      <w:lvlJc w:val="left"/>
      <w:pPr>
        <w:ind w:left="2880" w:hanging="360"/>
      </w:pPr>
      <w:rPr>
        <w:rFonts w:ascii="Symbol" w:hAnsi="Symbol" w:hint="default"/>
      </w:rPr>
    </w:lvl>
    <w:lvl w:ilvl="4" w:tplc="BD98F1BE" w:tentative="1">
      <w:start w:val="1"/>
      <w:numFmt w:val="bullet"/>
      <w:lvlText w:val="o"/>
      <w:lvlJc w:val="left"/>
      <w:pPr>
        <w:ind w:left="3600" w:hanging="360"/>
      </w:pPr>
      <w:rPr>
        <w:rFonts w:ascii="Courier New" w:hAnsi="Courier New" w:hint="default"/>
      </w:rPr>
    </w:lvl>
    <w:lvl w:ilvl="5" w:tplc="C0AE4C38" w:tentative="1">
      <w:start w:val="1"/>
      <w:numFmt w:val="bullet"/>
      <w:lvlText w:val=""/>
      <w:lvlJc w:val="left"/>
      <w:pPr>
        <w:ind w:left="4320" w:hanging="360"/>
      </w:pPr>
      <w:rPr>
        <w:rFonts w:ascii="Wingdings" w:hAnsi="Wingdings" w:hint="default"/>
      </w:rPr>
    </w:lvl>
    <w:lvl w:ilvl="6" w:tplc="71928C62" w:tentative="1">
      <w:start w:val="1"/>
      <w:numFmt w:val="bullet"/>
      <w:lvlText w:val=""/>
      <w:lvlJc w:val="left"/>
      <w:pPr>
        <w:ind w:left="5040" w:hanging="360"/>
      </w:pPr>
      <w:rPr>
        <w:rFonts w:ascii="Symbol" w:hAnsi="Symbol" w:hint="default"/>
      </w:rPr>
    </w:lvl>
    <w:lvl w:ilvl="7" w:tplc="130CEF66" w:tentative="1">
      <w:start w:val="1"/>
      <w:numFmt w:val="bullet"/>
      <w:lvlText w:val="o"/>
      <w:lvlJc w:val="left"/>
      <w:pPr>
        <w:ind w:left="5760" w:hanging="360"/>
      </w:pPr>
      <w:rPr>
        <w:rFonts w:ascii="Courier New" w:hAnsi="Courier New" w:hint="default"/>
      </w:rPr>
    </w:lvl>
    <w:lvl w:ilvl="8" w:tplc="B530A57A" w:tentative="1">
      <w:start w:val="1"/>
      <w:numFmt w:val="bullet"/>
      <w:lvlText w:val=""/>
      <w:lvlJc w:val="left"/>
      <w:pPr>
        <w:ind w:left="6480" w:hanging="360"/>
      </w:pPr>
      <w:rPr>
        <w:rFonts w:ascii="Wingdings" w:hAnsi="Wingdings" w:hint="default"/>
      </w:rPr>
    </w:lvl>
  </w:abstractNum>
  <w:abstractNum w:abstractNumId="45" w15:restartNumberingAfterBreak="0">
    <w:nsid w:val="595DA371"/>
    <w:multiLevelType w:val="hybridMultilevel"/>
    <w:tmpl w:val="FFFFFFFF"/>
    <w:lvl w:ilvl="0" w:tplc="DE2830F8">
      <w:start w:val="1"/>
      <w:numFmt w:val="bullet"/>
      <w:lvlText w:val=""/>
      <w:lvlJc w:val="left"/>
      <w:pPr>
        <w:ind w:left="1080" w:hanging="360"/>
      </w:pPr>
      <w:rPr>
        <w:rFonts w:ascii="Symbol" w:hAnsi="Symbol" w:hint="default"/>
      </w:rPr>
    </w:lvl>
    <w:lvl w:ilvl="1" w:tplc="E91EBFE4">
      <w:start w:val="1"/>
      <w:numFmt w:val="bullet"/>
      <w:lvlText w:val="o"/>
      <w:lvlJc w:val="left"/>
      <w:pPr>
        <w:ind w:left="1800" w:hanging="360"/>
      </w:pPr>
      <w:rPr>
        <w:rFonts w:ascii="Courier New" w:hAnsi="Courier New" w:hint="default"/>
      </w:rPr>
    </w:lvl>
    <w:lvl w:ilvl="2" w:tplc="1BD2A9DE">
      <w:start w:val="1"/>
      <w:numFmt w:val="bullet"/>
      <w:lvlText w:val=""/>
      <w:lvlJc w:val="left"/>
      <w:pPr>
        <w:ind w:left="2520" w:hanging="360"/>
      </w:pPr>
      <w:rPr>
        <w:rFonts w:ascii="Wingdings" w:hAnsi="Wingdings" w:hint="default"/>
      </w:rPr>
    </w:lvl>
    <w:lvl w:ilvl="3" w:tplc="12C44592">
      <w:start w:val="1"/>
      <w:numFmt w:val="bullet"/>
      <w:lvlText w:val=""/>
      <w:lvlJc w:val="left"/>
      <w:pPr>
        <w:ind w:left="3240" w:hanging="360"/>
      </w:pPr>
      <w:rPr>
        <w:rFonts w:ascii="Symbol" w:hAnsi="Symbol" w:hint="default"/>
      </w:rPr>
    </w:lvl>
    <w:lvl w:ilvl="4" w:tplc="883ABAAA">
      <w:start w:val="1"/>
      <w:numFmt w:val="bullet"/>
      <w:lvlText w:val="o"/>
      <w:lvlJc w:val="left"/>
      <w:pPr>
        <w:ind w:left="3960" w:hanging="360"/>
      </w:pPr>
      <w:rPr>
        <w:rFonts w:ascii="Courier New" w:hAnsi="Courier New" w:hint="default"/>
      </w:rPr>
    </w:lvl>
    <w:lvl w:ilvl="5" w:tplc="9C40D814">
      <w:start w:val="1"/>
      <w:numFmt w:val="bullet"/>
      <w:lvlText w:val=""/>
      <w:lvlJc w:val="left"/>
      <w:pPr>
        <w:ind w:left="4680" w:hanging="360"/>
      </w:pPr>
      <w:rPr>
        <w:rFonts w:ascii="Wingdings" w:hAnsi="Wingdings" w:hint="default"/>
      </w:rPr>
    </w:lvl>
    <w:lvl w:ilvl="6" w:tplc="1DD60B80">
      <w:start w:val="1"/>
      <w:numFmt w:val="bullet"/>
      <w:lvlText w:val=""/>
      <w:lvlJc w:val="left"/>
      <w:pPr>
        <w:ind w:left="5400" w:hanging="360"/>
      </w:pPr>
      <w:rPr>
        <w:rFonts w:ascii="Symbol" w:hAnsi="Symbol" w:hint="default"/>
      </w:rPr>
    </w:lvl>
    <w:lvl w:ilvl="7" w:tplc="7F9AC9E0">
      <w:start w:val="1"/>
      <w:numFmt w:val="bullet"/>
      <w:lvlText w:val="o"/>
      <w:lvlJc w:val="left"/>
      <w:pPr>
        <w:ind w:left="6120" w:hanging="360"/>
      </w:pPr>
      <w:rPr>
        <w:rFonts w:ascii="Courier New" w:hAnsi="Courier New" w:hint="default"/>
      </w:rPr>
    </w:lvl>
    <w:lvl w:ilvl="8" w:tplc="272E960E">
      <w:start w:val="1"/>
      <w:numFmt w:val="bullet"/>
      <w:lvlText w:val=""/>
      <w:lvlJc w:val="left"/>
      <w:pPr>
        <w:ind w:left="6840" w:hanging="360"/>
      </w:pPr>
      <w:rPr>
        <w:rFonts w:ascii="Wingdings" w:hAnsi="Wingdings" w:hint="default"/>
      </w:rPr>
    </w:lvl>
  </w:abstractNum>
  <w:abstractNum w:abstractNumId="46" w15:restartNumberingAfterBreak="0">
    <w:nsid w:val="596B332B"/>
    <w:multiLevelType w:val="hybridMultilevel"/>
    <w:tmpl w:val="FF36598C"/>
    <w:lvl w:ilvl="0" w:tplc="C896B55A">
      <w:start w:val="1"/>
      <w:numFmt w:val="bullet"/>
      <w:pStyle w:val="Gchudng"/>
      <w:lvlText w:val="-"/>
      <w:lvlJc w:val="left"/>
      <w:pPr>
        <w:ind w:left="1080" w:hanging="360"/>
      </w:pPr>
      <w:rPr>
        <w:rFonts w:ascii="Calibri" w:hAnsi="Calibri" w:hint="default"/>
      </w:rPr>
    </w:lvl>
    <w:lvl w:ilvl="1" w:tplc="FFFFFFFF">
      <w:start w:val="1"/>
      <w:numFmt w:val="bullet"/>
      <w:lvlText w:val="o"/>
      <w:lvlJc w:val="left"/>
      <w:pPr>
        <w:ind w:left="1800" w:hanging="360"/>
      </w:pPr>
      <w:rPr>
        <w:rFonts w:ascii="Courier New" w:hAnsi="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hint="default"/>
      </w:rPr>
    </w:lvl>
    <w:lvl w:ilvl="8" w:tplc="FFFFFFFF">
      <w:start w:val="1"/>
      <w:numFmt w:val="bullet"/>
      <w:lvlText w:val=""/>
      <w:lvlJc w:val="left"/>
      <w:pPr>
        <w:ind w:left="6840" w:hanging="360"/>
      </w:pPr>
      <w:rPr>
        <w:rFonts w:ascii="Wingdings" w:hAnsi="Wingdings" w:hint="default"/>
      </w:rPr>
    </w:lvl>
  </w:abstractNum>
  <w:abstractNum w:abstractNumId="47" w15:restartNumberingAfterBreak="0">
    <w:nsid w:val="5D218EA0"/>
    <w:multiLevelType w:val="hybridMultilevel"/>
    <w:tmpl w:val="FFFFFFFF"/>
    <w:lvl w:ilvl="0" w:tplc="63AE6762">
      <w:start w:val="1"/>
      <w:numFmt w:val="bullet"/>
      <w:lvlText w:val=""/>
      <w:lvlJc w:val="left"/>
      <w:pPr>
        <w:ind w:left="1080" w:hanging="360"/>
      </w:pPr>
      <w:rPr>
        <w:rFonts w:ascii="Symbol" w:hAnsi="Symbol" w:hint="default"/>
      </w:rPr>
    </w:lvl>
    <w:lvl w:ilvl="1" w:tplc="AF34D02A">
      <w:start w:val="1"/>
      <w:numFmt w:val="bullet"/>
      <w:lvlText w:val="o"/>
      <w:lvlJc w:val="left"/>
      <w:pPr>
        <w:ind w:left="1800" w:hanging="360"/>
      </w:pPr>
      <w:rPr>
        <w:rFonts w:ascii="Courier New" w:hAnsi="Courier New" w:hint="default"/>
      </w:rPr>
    </w:lvl>
    <w:lvl w:ilvl="2" w:tplc="70DC0BF2">
      <w:start w:val="1"/>
      <w:numFmt w:val="bullet"/>
      <w:lvlText w:val=""/>
      <w:lvlJc w:val="left"/>
      <w:pPr>
        <w:ind w:left="2520" w:hanging="360"/>
      </w:pPr>
      <w:rPr>
        <w:rFonts w:ascii="Wingdings" w:hAnsi="Wingdings" w:hint="default"/>
      </w:rPr>
    </w:lvl>
    <w:lvl w:ilvl="3" w:tplc="96C8FCBE">
      <w:start w:val="1"/>
      <w:numFmt w:val="bullet"/>
      <w:lvlText w:val=""/>
      <w:lvlJc w:val="left"/>
      <w:pPr>
        <w:ind w:left="3240" w:hanging="360"/>
      </w:pPr>
      <w:rPr>
        <w:rFonts w:ascii="Symbol" w:hAnsi="Symbol" w:hint="default"/>
      </w:rPr>
    </w:lvl>
    <w:lvl w:ilvl="4" w:tplc="CC9AA744">
      <w:start w:val="1"/>
      <w:numFmt w:val="bullet"/>
      <w:lvlText w:val="o"/>
      <w:lvlJc w:val="left"/>
      <w:pPr>
        <w:ind w:left="3960" w:hanging="360"/>
      </w:pPr>
      <w:rPr>
        <w:rFonts w:ascii="Courier New" w:hAnsi="Courier New" w:hint="default"/>
      </w:rPr>
    </w:lvl>
    <w:lvl w:ilvl="5" w:tplc="729C4028">
      <w:start w:val="1"/>
      <w:numFmt w:val="bullet"/>
      <w:lvlText w:val=""/>
      <w:lvlJc w:val="left"/>
      <w:pPr>
        <w:ind w:left="4680" w:hanging="360"/>
      </w:pPr>
      <w:rPr>
        <w:rFonts w:ascii="Wingdings" w:hAnsi="Wingdings" w:hint="default"/>
      </w:rPr>
    </w:lvl>
    <w:lvl w:ilvl="6" w:tplc="C1A6B078">
      <w:start w:val="1"/>
      <w:numFmt w:val="bullet"/>
      <w:lvlText w:val=""/>
      <w:lvlJc w:val="left"/>
      <w:pPr>
        <w:ind w:left="5400" w:hanging="360"/>
      </w:pPr>
      <w:rPr>
        <w:rFonts w:ascii="Symbol" w:hAnsi="Symbol" w:hint="default"/>
      </w:rPr>
    </w:lvl>
    <w:lvl w:ilvl="7" w:tplc="866435F0">
      <w:start w:val="1"/>
      <w:numFmt w:val="bullet"/>
      <w:lvlText w:val="o"/>
      <w:lvlJc w:val="left"/>
      <w:pPr>
        <w:ind w:left="6120" w:hanging="360"/>
      </w:pPr>
      <w:rPr>
        <w:rFonts w:ascii="Courier New" w:hAnsi="Courier New" w:hint="default"/>
      </w:rPr>
    </w:lvl>
    <w:lvl w:ilvl="8" w:tplc="91A02DB6">
      <w:start w:val="1"/>
      <w:numFmt w:val="bullet"/>
      <w:lvlText w:val=""/>
      <w:lvlJc w:val="left"/>
      <w:pPr>
        <w:ind w:left="6840" w:hanging="360"/>
      </w:pPr>
      <w:rPr>
        <w:rFonts w:ascii="Wingdings" w:hAnsi="Wingdings" w:hint="default"/>
      </w:rPr>
    </w:lvl>
  </w:abstractNum>
  <w:abstractNum w:abstractNumId="48" w15:restartNumberingAfterBreak="0">
    <w:nsid w:val="5F835F0E"/>
    <w:multiLevelType w:val="hybridMultilevel"/>
    <w:tmpl w:val="CCC686C8"/>
    <w:lvl w:ilvl="0" w:tplc="0D82B0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2802413"/>
    <w:multiLevelType w:val="hybridMultilevel"/>
    <w:tmpl w:val="3DF0A9A6"/>
    <w:lvl w:ilvl="0" w:tplc="20104BDE">
      <w:start w:val="1"/>
      <w:numFmt w:val="bullet"/>
      <w:lvlText w:val="-"/>
      <w:lvlJc w:val="left"/>
      <w:pPr>
        <w:ind w:left="1080" w:hanging="360"/>
      </w:pPr>
      <w:rPr>
        <w:rFonts w:ascii="Calibri" w:hAnsi="Calibri" w:hint="default"/>
      </w:rPr>
    </w:lvl>
    <w:lvl w:ilvl="1" w:tplc="FFFFFFFF">
      <w:start w:val="1"/>
      <w:numFmt w:val="bullet"/>
      <w:lvlText w:val="o"/>
      <w:lvlJc w:val="left"/>
      <w:pPr>
        <w:ind w:left="1800" w:hanging="360"/>
      </w:pPr>
      <w:rPr>
        <w:rFonts w:ascii="Courier New" w:hAnsi="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hint="default"/>
      </w:rPr>
    </w:lvl>
    <w:lvl w:ilvl="8" w:tplc="FFFFFFFF">
      <w:start w:val="1"/>
      <w:numFmt w:val="bullet"/>
      <w:lvlText w:val=""/>
      <w:lvlJc w:val="left"/>
      <w:pPr>
        <w:ind w:left="6840" w:hanging="360"/>
      </w:pPr>
      <w:rPr>
        <w:rFonts w:ascii="Wingdings" w:hAnsi="Wingdings" w:hint="default"/>
      </w:rPr>
    </w:lvl>
  </w:abstractNum>
  <w:abstractNum w:abstractNumId="50" w15:restartNumberingAfterBreak="0">
    <w:nsid w:val="6375CA19"/>
    <w:multiLevelType w:val="hybridMultilevel"/>
    <w:tmpl w:val="BF20A23E"/>
    <w:lvl w:ilvl="0" w:tplc="B6B494C8">
      <w:start w:val="1"/>
      <w:numFmt w:val="bullet"/>
      <w:lvlText w:val=""/>
      <w:lvlJc w:val="left"/>
      <w:pPr>
        <w:ind w:left="720" w:hanging="360"/>
      </w:pPr>
      <w:rPr>
        <w:rFonts w:ascii="Symbol" w:hAnsi="Symbol" w:hint="default"/>
      </w:rPr>
    </w:lvl>
    <w:lvl w:ilvl="1" w:tplc="6054FE5E">
      <w:start w:val="1"/>
      <w:numFmt w:val="bullet"/>
      <w:lvlText w:val="o"/>
      <w:lvlJc w:val="left"/>
      <w:pPr>
        <w:ind w:left="1440" w:hanging="360"/>
      </w:pPr>
      <w:rPr>
        <w:rFonts w:ascii="Courier New" w:hAnsi="Courier New" w:hint="default"/>
      </w:rPr>
    </w:lvl>
    <w:lvl w:ilvl="2" w:tplc="00AE7E24">
      <w:start w:val="1"/>
      <w:numFmt w:val="bullet"/>
      <w:lvlText w:val=""/>
      <w:lvlJc w:val="left"/>
      <w:pPr>
        <w:ind w:left="2160" w:hanging="360"/>
      </w:pPr>
      <w:rPr>
        <w:rFonts w:ascii="Wingdings" w:hAnsi="Wingdings" w:hint="default"/>
      </w:rPr>
    </w:lvl>
    <w:lvl w:ilvl="3" w:tplc="AC6E66CE">
      <w:start w:val="1"/>
      <w:numFmt w:val="bullet"/>
      <w:lvlText w:val=""/>
      <w:lvlJc w:val="left"/>
      <w:pPr>
        <w:ind w:left="2880" w:hanging="360"/>
      </w:pPr>
      <w:rPr>
        <w:rFonts w:ascii="Symbol" w:hAnsi="Symbol" w:hint="default"/>
      </w:rPr>
    </w:lvl>
    <w:lvl w:ilvl="4" w:tplc="8158A97E">
      <w:start w:val="1"/>
      <w:numFmt w:val="bullet"/>
      <w:lvlText w:val="o"/>
      <w:lvlJc w:val="left"/>
      <w:pPr>
        <w:ind w:left="3600" w:hanging="360"/>
      </w:pPr>
      <w:rPr>
        <w:rFonts w:ascii="Courier New" w:hAnsi="Courier New" w:hint="default"/>
      </w:rPr>
    </w:lvl>
    <w:lvl w:ilvl="5" w:tplc="B6E6190E">
      <w:start w:val="1"/>
      <w:numFmt w:val="bullet"/>
      <w:lvlText w:val=""/>
      <w:lvlJc w:val="left"/>
      <w:pPr>
        <w:ind w:left="4320" w:hanging="360"/>
      </w:pPr>
      <w:rPr>
        <w:rFonts w:ascii="Wingdings" w:hAnsi="Wingdings" w:hint="default"/>
      </w:rPr>
    </w:lvl>
    <w:lvl w:ilvl="6" w:tplc="B328BA44">
      <w:start w:val="1"/>
      <w:numFmt w:val="bullet"/>
      <w:lvlText w:val=""/>
      <w:lvlJc w:val="left"/>
      <w:pPr>
        <w:ind w:left="5040" w:hanging="360"/>
      </w:pPr>
      <w:rPr>
        <w:rFonts w:ascii="Symbol" w:hAnsi="Symbol" w:hint="default"/>
      </w:rPr>
    </w:lvl>
    <w:lvl w:ilvl="7" w:tplc="5AE2FF9C">
      <w:start w:val="1"/>
      <w:numFmt w:val="bullet"/>
      <w:lvlText w:val="o"/>
      <w:lvlJc w:val="left"/>
      <w:pPr>
        <w:ind w:left="5760" w:hanging="360"/>
      </w:pPr>
      <w:rPr>
        <w:rFonts w:ascii="Courier New" w:hAnsi="Courier New" w:hint="default"/>
      </w:rPr>
    </w:lvl>
    <w:lvl w:ilvl="8" w:tplc="C3F2CEE6">
      <w:start w:val="1"/>
      <w:numFmt w:val="bullet"/>
      <w:lvlText w:val=""/>
      <w:lvlJc w:val="left"/>
      <w:pPr>
        <w:ind w:left="6480" w:hanging="360"/>
      </w:pPr>
      <w:rPr>
        <w:rFonts w:ascii="Wingdings" w:hAnsi="Wingdings" w:hint="default"/>
      </w:rPr>
    </w:lvl>
  </w:abstractNum>
  <w:abstractNum w:abstractNumId="51" w15:restartNumberingAfterBreak="0">
    <w:nsid w:val="63C42F34"/>
    <w:multiLevelType w:val="hybridMultilevel"/>
    <w:tmpl w:val="3FCCE89C"/>
    <w:lvl w:ilvl="0" w:tplc="B53EA2D4">
      <w:start w:val="1"/>
      <w:numFmt w:val="bullet"/>
      <w:lvlText w:val="o"/>
      <w:lvlJc w:val="left"/>
      <w:pPr>
        <w:ind w:left="1080" w:hanging="360"/>
      </w:pPr>
      <w:rPr>
        <w:rFonts w:ascii="Courier New" w:hAnsi="Courier New" w:hint="default"/>
      </w:rPr>
    </w:lvl>
    <w:lvl w:ilvl="1" w:tplc="069624E2" w:tentative="1">
      <w:start w:val="1"/>
      <w:numFmt w:val="bullet"/>
      <w:lvlText w:val="o"/>
      <w:lvlJc w:val="left"/>
      <w:pPr>
        <w:ind w:left="1800" w:hanging="360"/>
      </w:pPr>
      <w:rPr>
        <w:rFonts w:ascii="Courier New" w:hAnsi="Courier New" w:hint="default"/>
      </w:rPr>
    </w:lvl>
    <w:lvl w:ilvl="2" w:tplc="6D9211C2" w:tentative="1">
      <w:start w:val="1"/>
      <w:numFmt w:val="bullet"/>
      <w:lvlText w:val=""/>
      <w:lvlJc w:val="left"/>
      <w:pPr>
        <w:ind w:left="2520" w:hanging="360"/>
      </w:pPr>
      <w:rPr>
        <w:rFonts w:ascii="Wingdings" w:hAnsi="Wingdings" w:hint="default"/>
      </w:rPr>
    </w:lvl>
    <w:lvl w:ilvl="3" w:tplc="C3C6FF66" w:tentative="1">
      <w:start w:val="1"/>
      <w:numFmt w:val="bullet"/>
      <w:lvlText w:val=""/>
      <w:lvlJc w:val="left"/>
      <w:pPr>
        <w:ind w:left="3240" w:hanging="360"/>
      </w:pPr>
      <w:rPr>
        <w:rFonts w:ascii="Symbol" w:hAnsi="Symbol" w:hint="default"/>
      </w:rPr>
    </w:lvl>
    <w:lvl w:ilvl="4" w:tplc="722696D6" w:tentative="1">
      <w:start w:val="1"/>
      <w:numFmt w:val="bullet"/>
      <w:lvlText w:val="o"/>
      <w:lvlJc w:val="left"/>
      <w:pPr>
        <w:ind w:left="3960" w:hanging="360"/>
      </w:pPr>
      <w:rPr>
        <w:rFonts w:ascii="Courier New" w:hAnsi="Courier New" w:hint="default"/>
      </w:rPr>
    </w:lvl>
    <w:lvl w:ilvl="5" w:tplc="06C87EEC" w:tentative="1">
      <w:start w:val="1"/>
      <w:numFmt w:val="bullet"/>
      <w:lvlText w:val=""/>
      <w:lvlJc w:val="left"/>
      <w:pPr>
        <w:ind w:left="4680" w:hanging="360"/>
      </w:pPr>
      <w:rPr>
        <w:rFonts w:ascii="Wingdings" w:hAnsi="Wingdings" w:hint="default"/>
      </w:rPr>
    </w:lvl>
    <w:lvl w:ilvl="6" w:tplc="9314ECBA" w:tentative="1">
      <w:start w:val="1"/>
      <w:numFmt w:val="bullet"/>
      <w:lvlText w:val=""/>
      <w:lvlJc w:val="left"/>
      <w:pPr>
        <w:ind w:left="5400" w:hanging="360"/>
      </w:pPr>
      <w:rPr>
        <w:rFonts w:ascii="Symbol" w:hAnsi="Symbol" w:hint="default"/>
      </w:rPr>
    </w:lvl>
    <w:lvl w:ilvl="7" w:tplc="498848E6" w:tentative="1">
      <w:start w:val="1"/>
      <w:numFmt w:val="bullet"/>
      <w:lvlText w:val="o"/>
      <w:lvlJc w:val="left"/>
      <w:pPr>
        <w:ind w:left="6120" w:hanging="360"/>
      </w:pPr>
      <w:rPr>
        <w:rFonts w:ascii="Courier New" w:hAnsi="Courier New" w:hint="default"/>
      </w:rPr>
    </w:lvl>
    <w:lvl w:ilvl="8" w:tplc="3704E2E4" w:tentative="1">
      <w:start w:val="1"/>
      <w:numFmt w:val="bullet"/>
      <w:lvlText w:val=""/>
      <w:lvlJc w:val="left"/>
      <w:pPr>
        <w:ind w:left="6840" w:hanging="360"/>
      </w:pPr>
      <w:rPr>
        <w:rFonts w:ascii="Wingdings" w:hAnsi="Wingdings" w:hint="default"/>
      </w:rPr>
    </w:lvl>
  </w:abstractNum>
  <w:abstractNum w:abstractNumId="52" w15:restartNumberingAfterBreak="0">
    <w:nsid w:val="644F6876"/>
    <w:multiLevelType w:val="hybridMultilevel"/>
    <w:tmpl w:val="3E1034D2"/>
    <w:lvl w:ilvl="0" w:tplc="ED989516">
      <w:start w:val="1"/>
      <w:numFmt w:val="bullet"/>
      <w:lvlText w:val=""/>
      <w:lvlJc w:val="left"/>
      <w:pPr>
        <w:ind w:left="720" w:hanging="360"/>
      </w:pPr>
      <w:rPr>
        <w:rFonts w:ascii="Symbol" w:hAnsi="Symbol" w:hint="default"/>
      </w:rPr>
    </w:lvl>
    <w:lvl w:ilvl="1" w:tplc="F8C41B76">
      <w:start w:val="1"/>
      <w:numFmt w:val="bullet"/>
      <w:lvlText w:val="o"/>
      <w:lvlJc w:val="left"/>
      <w:pPr>
        <w:ind w:left="1440" w:hanging="360"/>
      </w:pPr>
      <w:rPr>
        <w:rFonts w:ascii="Courier New" w:hAnsi="Courier New" w:hint="default"/>
      </w:rPr>
    </w:lvl>
    <w:lvl w:ilvl="2" w:tplc="BD3049CE">
      <w:start w:val="1"/>
      <w:numFmt w:val="bullet"/>
      <w:lvlText w:val=""/>
      <w:lvlJc w:val="left"/>
      <w:pPr>
        <w:ind w:left="2160" w:hanging="360"/>
      </w:pPr>
      <w:rPr>
        <w:rFonts w:ascii="Wingdings" w:hAnsi="Wingdings" w:hint="default"/>
      </w:rPr>
    </w:lvl>
    <w:lvl w:ilvl="3" w:tplc="CBCE4C68">
      <w:start w:val="1"/>
      <w:numFmt w:val="bullet"/>
      <w:lvlText w:val=""/>
      <w:lvlJc w:val="left"/>
      <w:pPr>
        <w:ind w:left="2880" w:hanging="360"/>
      </w:pPr>
      <w:rPr>
        <w:rFonts w:ascii="Symbol" w:hAnsi="Symbol" w:hint="default"/>
      </w:rPr>
    </w:lvl>
    <w:lvl w:ilvl="4" w:tplc="97CE4168">
      <w:start w:val="1"/>
      <w:numFmt w:val="bullet"/>
      <w:lvlText w:val="o"/>
      <w:lvlJc w:val="left"/>
      <w:pPr>
        <w:ind w:left="3600" w:hanging="360"/>
      </w:pPr>
      <w:rPr>
        <w:rFonts w:ascii="Courier New" w:hAnsi="Courier New" w:hint="default"/>
      </w:rPr>
    </w:lvl>
    <w:lvl w:ilvl="5" w:tplc="B7804292">
      <w:start w:val="1"/>
      <w:numFmt w:val="bullet"/>
      <w:lvlText w:val=""/>
      <w:lvlJc w:val="left"/>
      <w:pPr>
        <w:ind w:left="4320" w:hanging="360"/>
      </w:pPr>
      <w:rPr>
        <w:rFonts w:ascii="Wingdings" w:hAnsi="Wingdings" w:hint="default"/>
      </w:rPr>
    </w:lvl>
    <w:lvl w:ilvl="6" w:tplc="59AEE6FC">
      <w:start w:val="1"/>
      <w:numFmt w:val="bullet"/>
      <w:lvlText w:val=""/>
      <w:lvlJc w:val="left"/>
      <w:pPr>
        <w:ind w:left="5040" w:hanging="360"/>
      </w:pPr>
      <w:rPr>
        <w:rFonts w:ascii="Symbol" w:hAnsi="Symbol" w:hint="default"/>
      </w:rPr>
    </w:lvl>
    <w:lvl w:ilvl="7" w:tplc="DCEA885C">
      <w:start w:val="1"/>
      <w:numFmt w:val="bullet"/>
      <w:lvlText w:val="o"/>
      <w:lvlJc w:val="left"/>
      <w:pPr>
        <w:ind w:left="5760" w:hanging="360"/>
      </w:pPr>
      <w:rPr>
        <w:rFonts w:ascii="Courier New" w:hAnsi="Courier New" w:hint="default"/>
      </w:rPr>
    </w:lvl>
    <w:lvl w:ilvl="8" w:tplc="AF0E3DB6">
      <w:start w:val="1"/>
      <w:numFmt w:val="bullet"/>
      <w:lvlText w:val=""/>
      <w:lvlJc w:val="left"/>
      <w:pPr>
        <w:ind w:left="6480" w:hanging="360"/>
      </w:pPr>
      <w:rPr>
        <w:rFonts w:ascii="Wingdings" w:hAnsi="Wingdings" w:hint="default"/>
      </w:rPr>
    </w:lvl>
  </w:abstractNum>
  <w:abstractNum w:abstractNumId="53" w15:restartNumberingAfterBreak="0">
    <w:nsid w:val="65FD3FA2"/>
    <w:multiLevelType w:val="hybridMultilevel"/>
    <w:tmpl w:val="48CE6B18"/>
    <w:lvl w:ilvl="0" w:tplc="FEEC2ED8">
      <w:start w:val="1"/>
      <w:numFmt w:val="bullet"/>
      <w:lvlText w:val=""/>
      <w:lvlJc w:val="left"/>
      <w:pPr>
        <w:ind w:left="1080" w:hanging="360"/>
      </w:pPr>
      <w:rPr>
        <w:rFonts w:ascii="Symbol" w:hAnsi="Symbol" w:hint="default"/>
      </w:rPr>
    </w:lvl>
    <w:lvl w:ilvl="1" w:tplc="5F245F06">
      <w:start w:val="1"/>
      <w:numFmt w:val="bullet"/>
      <w:lvlText w:val="o"/>
      <w:lvlJc w:val="left"/>
      <w:pPr>
        <w:ind w:left="1800" w:hanging="360"/>
      </w:pPr>
      <w:rPr>
        <w:rFonts w:ascii="Courier New" w:hAnsi="Courier New" w:hint="default"/>
      </w:rPr>
    </w:lvl>
    <w:lvl w:ilvl="2" w:tplc="077EE690">
      <w:start w:val="1"/>
      <w:numFmt w:val="bullet"/>
      <w:lvlText w:val=""/>
      <w:lvlJc w:val="left"/>
      <w:pPr>
        <w:ind w:left="2520" w:hanging="360"/>
      </w:pPr>
      <w:rPr>
        <w:rFonts w:ascii="Wingdings" w:hAnsi="Wingdings" w:hint="default"/>
      </w:rPr>
    </w:lvl>
    <w:lvl w:ilvl="3" w:tplc="CE7272C6">
      <w:start w:val="1"/>
      <w:numFmt w:val="bullet"/>
      <w:lvlText w:val=""/>
      <w:lvlJc w:val="left"/>
      <w:pPr>
        <w:ind w:left="3240" w:hanging="360"/>
      </w:pPr>
      <w:rPr>
        <w:rFonts w:ascii="Symbol" w:hAnsi="Symbol" w:hint="default"/>
      </w:rPr>
    </w:lvl>
    <w:lvl w:ilvl="4" w:tplc="81924714">
      <w:start w:val="1"/>
      <w:numFmt w:val="bullet"/>
      <w:lvlText w:val="o"/>
      <w:lvlJc w:val="left"/>
      <w:pPr>
        <w:ind w:left="3960" w:hanging="360"/>
      </w:pPr>
      <w:rPr>
        <w:rFonts w:ascii="Courier New" w:hAnsi="Courier New" w:hint="default"/>
      </w:rPr>
    </w:lvl>
    <w:lvl w:ilvl="5" w:tplc="439628EC">
      <w:start w:val="1"/>
      <w:numFmt w:val="bullet"/>
      <w:lvlText w:val=""/>
      <w:lvlJc w:val="left"/>
      <w:pPr>
        <w:ind w:left="4680" w:hanging="360"/>
      </w:pPr>
      <w:rPr>
        <w:rFonts w:ascii="Wingdings" w:hAnsi="Wingdings" w:hint="default"/>
      </w:rPr>
    </w:lvl>
    <w:lvl w:ilvl="6" w:tplc="44109208">
      <w:start w:val="1"/>
      <w:numFmt w:val="bullet"/>
      <w:lvlText w:val=""/>
      <w:lvlJc w:val="left"/>
      <w:pPr>
        <w:ind w:left="5400" w:hanging="360"/>
      </w:pPr>
      <w:rPr>
        <w:rFonts w:ascii="Symbol" w:hAnsi="Symbol" w:hint="default"/>
      </w:rPr>
    </w:lvl>
    <w:lvl w:ilvl="7" w:tplc="B442CE5E">
      <w:start w:val="1"/>
      <w:numFmt w:val="bullet"/>
      <w:lvlText w:val="o"/>
      <w:lvlJc w:val="left"/>
      <w:pPr>
        <w:ind w:left="6120" w:hanging="360"/>
      </w:pPr>
      <w:rPr>
        <w:rFonts w:ascii="Courier New" w:hAnsi="Courier New" w:hint="default"/>
      </w:rPr>
    </w:lvl>
    <w:lvl w:ilvl="8" w:tplc="68BC61E4">
      <w:start w:val="1"/>
      <w:numFmt w:val="bullet"/>
      <w:lvlText w:val=""/>
      <w:lvlJc w:val="left"/>
      <w:pPr>
        <w:ind w:left="6840" w:hanging="360"/>
      </w:pPr>
      <w:rPr>
        <w:rFonts w:ascii="Wingdings" w:hAnsi="Wingdings" w:hint="default"/>
      </w:rPr>
    </w:lvl>
  </w:abstractNum>
  <w:abstractNum w:abstractNumId="54" w15:restartNumberingAfterBreak="0">
    <w:nsid w:val="66BE662F"/>
    <w:multiLevelType w:val="hybridMultilevel"/>
    <w:tmpl w:val="BDA01B6E"/>
    <w:lvl w:ilvl="0" w:tplc="2C42519A">
      <w:start w:val="1"/>
      <w:numFmt w:val="bullet"/>
      <w:lvlText w:val="o"/>
      <w:lvlJc w:val="left"/>
      <w:pPr>
        <w:ind w:left="1080" w:hanging="360"/>
      </w:pPr>
      <w:rPr>
        <w:rFonts w:ascii="Courier New" w:hAnsi="Courier New" w:hint="default"/>
      </w:rPr>
    </w:lvl>
    <w:lvl w:ilvl="1" w:tplc="E29E5F42">
      <w:start w:val="1"/>
      <w:numFmt w:val="bullet"/>
      <w:lvlText w:val="+"/>
      <w:lvlJc w:val="left"/>
      <w:pPr>
        <w:ind w:left="1800" w:hanging="360"/>
      </w:pPr>
      <w:rPr>
        <w:rFonts w:ascii="Courier New" w:hAnsi="Courier New" w:hint="default"/>
      </w:rPr>
    </w:lvl>
    <w:lvl w:ilvl="2" w:tplc="F648A936">
      <w:start w:val="1"/>
      <w:numFmt w:val="bullet"/>
      <w:lvlText w:val=""/>
      <w:lvlJc w:val="left"/>
      <w:pPr>
        <w:ind w:left="2520" w:hanging="360"/>
      </w:pPr>
      <w:rPr>
        <w:rFonts w:ascii="Wingdings" w:hAnsi="Wingdings" w:hint="default"/>
      </w:rPr>
    </w:lvl>
    <w:lvl w:ilvl="3" w:tplc="ED30CB36">
      <w:start w:val="1"/>
      <w:numFmt w:val="bullet"/>
      <w:lvlText w:val=""/>
      <w:lvlJc w:val="left"/>
      <w:pPr>
        <w:ind w:left="3240" w:hanging="360"/>
      </w:pPr>
      <w:rPr>
        <w:rFonts w:ascii="Symbol" w:hAnsi="Symbol" w:hint="default"/>
      </w:rPr>
    </w:lvl>
    <w:lvl w:ilvl="4" w:tplc="863C507E">
      <w:start w:val="1"/>
      <w:numFmt w:val="bullet"/>
      <w:lvlText w:val="o"/>
      <w:lvlJc w:val="left"/>
      <w:pPr>
        <w:ind w:left="3960" w:hanging="360"/>
      </w:pPr>
      <w:rPr>
        <w:rFonts w:ascii="Courier New" w:hAnsi="Courier New" w:hint="default"/>
      </w:rPr>
    </w:lvl>
    <w:lvl w:ilvl="5" w:tplc="4DC276F6">
      <w:start w:val="1"/>
      <w:numFmt w:val="bullet"/>
      <w:lvlText w:val=""/>
      <w:lvlJc w:val="left"/>
      <w:pPr>
        <w:ind w:left="4680" w:hanging="360"/>
      </w:pPr>
      <w:rPr>
        <w:rFonts w:ascii="Wingdings" w:hAnsi="Wingdings" w:hint="default"/>
      </w:rPr>
    </w:lvl>
    <w:lvl w:ilvl="6" w:tplc="560433E8">
      <w:start w:val="1"/>
      <w:numFmt w:val="bullet"/>
      <w:lvlText w:val=""/>
      <w:lvlJc w:val="left"/>
      <w:pPr>
        <w:ind w:left="5400" w:hanging="360"/>
      </w:pPr>
      <w:rPr>
        <w:rFonts w:ascii="Symbol" w:hAnsi="Symbol" w:hint="default"/>
      </w:rPr>
    </w:lvl>
    <w:lvl w:ilvl="7" w:tplc="DCB23066">
      <w:start w:val="1"/>
      <w:numFmt w:val="bullet"/>
      <w:lvlText w:val="o"/>
      <w:lvlJc w:val="left"/>
      <w:pPr>
        <w:ind w:left="6120" w:hanging="360"/>
      </w:pPr>
      <w:rPr>
        <w:rFonts w:ascii="Courier New" w:hAnsi="Courier New" w:hint="default"/>
      </w:rPr>
    </w:lvl>
    <w:lvl w:ilvl="8" w:tplc="27684074">
      <w:start w:val="1"/>
      <w:numFmt w:val="bullet"/>
      <w:lvlText w:val=""/>
      <w:lvlJc w:val="left"/>
      <w:pPr>
        <w:ind w:left="6840" w:hanging="360"/>
      </w:pPr>
      <w:rPr>
        <w:rFonts w:ascii="Wingdings" w:hAnsi="Wingdings" w:hint="default"/>
      </w:rPr>
    </w:lvl>
  </w:abstractNum>
  <w:abstractNum w:abstractNumId="55" w15:restartNumberingAfterBreak="0">
    <w:nsid w:val="68037700"/>
    <w:multiLevelType w:val="hybridMultilevel"/>
    <w:tmpl w:val="366074B4"/>
    <w:lvl w:ilvl="0" w:tplc="DD3E1F2C">
      <w:start w:val="1"/>
      <w:numFmt w:val="bullet"/>
      <w:lvlText w:val=""/>
      <w:lvlJc w:val="left"/>
      <w:pPr>
        <w:ind w:left="720" w:hanging="360"/>
      </w:pPr>
      <w:rPr>
        <w:rFonts w:ascii="Symbol" w:hAnsi="Symbol" w:hint="default"/>
      </w:rPr>
    </w:lvl>
    <w:lvl w:ilvl="1" w:tplc="4922ECAE" w:tentative="1">
      <w:start w:val="1"/>
      <w:numFmt w:val="bullet"/>
      <w:lvlText w:val="o"/>
      <w:lvlJc w:val="left"/>
      <w:pPr>
        <w:ind w:left="1440" w:hanging="360"/>
      </w:pPr>
      <w:rPr>
        <w:rFonts w:ascii="Courier New" w:hAnsi="Courier New" w:hint="default"/>
      </w:rPr>
    </w:lvl>
    <w:lvl w:ilvl="2" w:tplc="65947B28" w:tentative="1">
      <w:start w:val="1"/>
      <w:numFmt w:val="bullet"/>
      <w:lvlText w:val=""/>
      <w:lvlJc w:val="left"/>
      <w:pPr>
        <w:ind w:left="2160" w:hanging="360"/>
      </w:pPr>
      <w:rPr>
        <w:rFonts w:ascii="Wingdings" w:hAnsi="Wingdings" w:hint="default"/>
      </w:rPr>
    </w:lvl>
    <w:lvl w:ilvl="3" w:tplc="24AC3294" w:tentative="1">
      <w:start w:val="1"/>
      <w:numFmt w:val="bullet"/>
      <w:lvlText w:val=""/>
      <w:lvlJc w:val="left"/>
      <w:pPr>
        <w:ind w:left="2880" w:hanging="360"/>
      </w:pPr>
      <w:rPr>
        <w:rFonts w:ascii="Symbol" w:hAnsi="Symbol" w:hint="default"/>
      </w:rPr>
    </w:lvl>
    <w:lvl w:ilvl="4" w:tplc="A5D08D9E" w:tentative="1">
      <w:start w:val="1"/>
      <w:numFmt w:val="bullet"/>
      <w:lvlText w:val="o"/>
      <w:lvlJc w:val="left"/>
      <w:pPr>
        <w:ind w:left="3600" w:hanging="360"/>
      </w:pPr>
      <w:rPr>
        <w:rFonts w:ascii="Courier New" w:hAnsi="Courier New" w:hint="default"/>
      </w:rPr>
    </w:lvl>
    <w:lvl w:ilvl="5" w:tplc="7B504B36" w:tentative="1">
      <w:start w:val="1"/>
      <w:numFmt w:val="bullet"/>
      <w:lvlText w:val=""/>
      <w:lvlJc w:val="left"/>
      <w:pPr>
        <w:ind w:left="4320" w:hanging="360"/>
      </w:pPr>
      <w:rPr>
        <w:rFonts w:ascii="Wingdings" w:hAnsi="Wingdings" w:hint="default"/>
      </w:rPr>
    </w:lvl>
    <w:lvl w:ilvl="6" w:tplc="AEE638E0" w:tentative="1">
      <w:start w:val="1"/>
      <w:numFmt w:val="bullet"/>
      <w:lvlText w:val=""/>
      <w:lvlJc w:val="left"/>
      <w:pPr>
        <w:ind w:left="5040" w:hanging="360"/>
      </w:pPr>
      <w:rPr>
        <w:rFonts w:ascii="Symbol" w:hAnsi="Symbol" w:hint="default"/>
      </w:rPr>
    </w:lvl>
    <w:lvl w:ilvl="7" w:tplc="73309404" w:tentative="1">
      <w:start w:val="1"/>
      <w:numFmt w:val="bullet"/>
      <w:lvlText w:val="o"/>
      <w:lvlJc w:val="left"/>
      <w:pPr>
        <w:ind w:left="5760" w:hanging="360"/>
      </w:pPr>
      <w:rPr>
        <w:rFonts w:ascii="Courier New" w:hAnsi="Courier New" w:hint="default"/>
      </w:rPr>
    </w:lvl>
    <w:lvl w:ilvl="8" w:tplc="C696EC32" w:tentative="1">
      <w:start w:val="1"/>
      <w:numFmt w:val="bullet"/>
      <w:lvlText w:val=""/>
      <w:lvlJc w:val="left"/>
      <w:pPr>
        <w:ind w:left="6480" w:hanging="360"/>
      </w:pPr>
      <w:rPr>
        <w:rFonts w:ascii="Wingdings" w:hAnsi="Wingdings" w:hint="default"/>
      </w:rPr>
    </w:lvl>
  </w:abstractNum>
  <w:abstractNum w:abstractNumId="56" w15:restartNumberingAfterBreak="0">
    <w:nsid w:val="6B6D02E3"/>
    <w:multiLevelType w:val="hybridMultilevel"/>
    <w:tmpl w:val="B794244E"/>
    <w:lvl w:ilvl="0" w:tplc="194E36AA">
      <w:start w:val="1"/>
      <w:numFmt w:val="bullet"/>
      <w:lvlText w:val="o"/>
      <w:lvlJc w:val="left"/>
      <w:pPr>
        <w:ind w:left="1080" w:hanging="360"/>
      </w:pPr>
      <w:rPr>
        <w:rFonts w:ascii="Courier New" w:hAnsi="Courier New" w:hint="default"/>
      </w:rPr>
    </w:lvl>
    <w:lvl w:ilvl="1" w:tplc="9A6A73B8">
      <w:start w:val="1"/>
      <w:numFmt w:val="bullet"/>
      <w:lvlText w:val="o"/>
      <w:lvlJc w:val="left"/>
      <w:pPr>
        <w:ind w:left="1800" w:hanging="360"/>
      </w:pPr>
      <w:rPr>
        <w:rFonts w:ascii="Courier New" w:hAnsi="Courier New" w:hint="default"/>
      </w:rPr>
    </w:lvl>
    <w:lvl w:ilvl="2" w:tplc="E3F6E520">
      <w:start w:val="1"/>
      <w:numFmt w:val="bullet"/>
      <w:lvlText w:val=""/>
      <w:lvlJc w:val="left"/>
      <w:pPr>
        <w:ind w:left="2520" w:hanging="360"/>
      </w:pPr>
      <w:rPr>
        <w:rFonts w:ascii="Wingdings" w:hAnsi="Wingdings" w:hint="default"/>
      </w:rPr>
    </w:lvl>
    <w:lvl w:ilvl="3" w:tplc="C03EC556">
      <w:start w:val="1"/>
      <w:numFmt w:val="bullet"/>
      <w:lvlText w:val=""/>
      <w:lvlJc w:val="left"/>
      <w:pPr>
        <w:ind w:left="3240" w:hanging="360"/>
      </w:pPr>
      <w:rPr>
        <w:rFonts w:ascii="Symbol" w:hAnsi="Symbol" w:hint="default"/>
      </w:rPr>
    </w:lvl>
    <w:lvl w:ilvl="4" w:tplc="064AB946">
      <w:start w:val="1"/>
      <w:numFmt w:val="bullet"/>
      <w:lvlText w:val="o"/>
      <w:lvlJc w:val="left"/>
      <w:pPr>
        <w:ind w:left="3960" w:hanging="360"/>
      </w:pPr>
      <w:rPr>
        <w:rFonts w:ascii="Courier New" w:hAnsi="Courier New" w:hint="default"/>
      </w:rPr>
    </w:lvl>
    <w:lvl w:ilvl="5" w:tplc="4FEC678A">
      <w:start w:val="1"/>
      <w:numFmt w:val="bullet"/>
      <w:lvlText w:val=""/>
      <w:lvlJc w:val="left"/>
      <w:pPr>
        <w:ind w:left="4680" w:hanging="360"/>
      </w:pPr>
      <w:rPr>
        <w:rFonts w:ascii="Wingdings" w:hAnsi="Wingdings" w:hint="default"/>
      </w:rPr>
    </w:lvl>
    <w:lvl w:ilvl="6" w:tplc="B0A8B550">
      <w:start w:val="1"/>
      <w:numFmt w:val="bullet"/>
      <w:lvlText w:val=""/>
      <w:lvlJc w:val="left"/>
      <w:pPr>
        <w:ind w:left="5400" w:hanging="360"/>
      </w:pPr>
      <w:rPr>
        <w:rFonts w:ascii="Symbol" w:hAnsi="Symbol" w:hint="default"/>
      </w:rPr>
    </w:lvl>
    <w:lvl w:ilvl="7" w:tplc="537E6604">
      <w:start w:val="1"/>
      <w:numFmt w:val="bullet"/>
      <w:lvlText w:val="o"/>
      <w:lvlJc w:val="left"/>
      <w:pPr>
        <w:ind w:left="6120" w:hanging="360"/>
      </w:pPr>
      <w:rPr>
        <w:rFonts w:ascii="Courier New" w:hAnsi="Courier New" w:hint="default"/>
      </w:rPr>
    </w:lvl>
    <w:lvl w:ilvl="8" w:tplc="21A4D786">
      <w:start w:val="1"/>
      <w:numFmt w:val="bullet"/>
      <w:lvlText w:val=""/>
      <w:lvlJc w:val="left"/>
      <w:pPr>
        <w:ind w:left="6840" w:hanging="360"/>
      </w:pPr>
      <w:rPr>
        <w:rFonts w:ascii="Wingdings" w:hAnsi="Wingdings" w:hint="default"/>
      </w:rPr>
    </w:lvl>
  </w:abstractNum>
  <w:abstractNum w:abstractNumId="57" w15:restartNumberingAfterBreak="0">
    <w:nsid w:val="6E7F4089"/>
    <w:multiLevelType w:val="hybridMultilevel"/>
    <w:tmpl w:val="1B62F694"/>
    <w:lvl w:ilvl="0" w:tplc="6A34E4DA">
      <w:start w:val="1"/>
      <w:numFmt w:val="bullet"/>
      <w:lvlText w:val=""/>
      <w:lvlJc w:val="left"/>
      <w:pPr>
        <w:ind w:left="720" w:hanging="360"/>
      </w:pPr>
      <w:rPr>
        <w:rFonts w:ascii="Symbol" w:hAnsi="Symbol" w:hint="default"/>
      </w:rPr>
    </w:lvl>
    <w:lvl w:ilvl="1" w:tplc="35B24C96" w:tentative="1">
      <w:start w:val="1"/>
      <w:numFmt w:val="bullet"/>
      <w:lvlText w:val="o"/>
      <w:lvlJc w:val="left"/>
      <w:pPr>
        <w:ind w:left="1440" w:hanging="360"/>
      </w:pPr>
      <w:rPr>
        <w:rFonts w:ascii="Courier New" w:hAnsi="Courier New" w:hint="default"/>
      </w:rPr>
    </w:lvl>
    <w:lvl w:ilvl="2" w:tplc="8332AFAE" w:tentative="1">
      <w:start w:val="1"/>
      <w:numFmt w:val="bullet"/>
      <w:lvlText w:val=""/>
      <w:lvlJc w:val="left"/>
      <w:pPr>
        <w:ind w:left="2160" w:hanging="360"/>
      </w:pPr>
      <w:rPr>
        <w:rFonts w:ascii="Wingdings" w:hAnsi="Wingdings" w:hint="default"/>
      </w:rPr>
    </w:lvl>
    <w:lvl w:ilvl="3" w:tplc="3C08478E" w:tentative="1">
      <w:start w:val="1"/>
      <w:numFmt w:val="bullet"/>
      <w:lvlText w:val=""/>
      <w:lvlJc w:val="left"/>
      <w:pPr>
        <w:ind w:left="2880" w:hanging="360"/>
      </w:pPr>
      <w:rPr>
        <w:rFonts w:ascii="Symbol" w:hAnsi="Symbol" w:hint="default"/>
      </w:rPr>
    </w:lvl>
    <w:lvl w:ilvl="4" w:tplc="8FB81BFE" w:tentative="1">
      <w:start w:val="1"/>
      <w:numFmt w:val="bullet"/>
      <w:lvlText w:val="o"/>
      <w:lvlJc w:val="left"/>
      <w:pPr>
        <w:ind w:left="3600" w:hanging="360"/>
      </w:pPr>
      <w:rPr>
        <w:rFonts w:ascii="Courier New" w:hAnsi="Courier New" w:hint="default"/>
      </w:rPr>
    </w:lvl>
    <w:lvl w:ilvl="5" w:tplc="680E59A8" w:tentative="1">
      <w:start w:val="1"/>
      <w:numFmt w:val="bullet"/>
      <w:lvlText w:val=""/>
      <w:lvlJc w:val="left"/>
      <w:pPr>
        <w:ind w:left="4320" w:hanging="360"/>
      </w:pPr>
      <w:rPr>
        <w:rFonts w:ascii="Wingdings" w:hAnsi="Wingdings" w:hint="default"/>
      </w:rPr>
    </w:lvl>
    <w:lvl w:ilvl="6" w:tplc="0778D478" w:tentative="1">
      <w:start w:val="1"/>
      <w:numFmt w:val="bullet"/>
      <w:lvlText w:val=""/>
      <w:lvlJc w:val="left"/>
      <w:pPr>
        <w:ind w:left="5040" w:hanging="360"/>
      </w:pPr>
      <w:rPr>
        <w:rFonts w:ascii="Symbol" w:hAnsi="Symbol" w:hint="default"/>
      </w:rPr>
    </w:lvl>
    <w:lvl w:ilvl="7" w:tplc="A682422C" w:tentative="1">
      <w:start w:val="1"/>
      <w:numFmt w:val="bullet"/>
      <w:lvlText w:val="o"/>
      <w:lvlJc w:val="left"/>
      <w:pPr>
        <w:ind w:left="5760" w:hanging="360"/>
      </w:pPr>
      <w:rPr>
        <w:rFonts w:ascii="Courier New" w:hAnsi="Courier New" w:hint="default"/>
      </w:rPr>
    </w:lvl>
    <w:lvl w:ilvl="8" w:tplc="E3D614F8" w:tentative="1">
      <w:start w:val="1"/>
      <w:numFmt w:val="bullet"/>
      <w:lvlText w:val=""/>
      <w:lvlJc w:val="left"/>
      <w:pPr>
        <w:ind w:left="6480" w:hanging="360"/>
      </w:pPr>
      <w:rPr>
        <w:rFonts w:ascii="Wingdings" w:hAnsi="Wingdings" w:hint="default"/>
      </w:rPr>
    </w:lvl>
  </w:abstractNum>
  <w:abstractNum w:abstractNumId="58" w15:restartNumberingAfterBreak="0">
    <w:nsid w:val="6EEFA0E4"/>
    <w:multiLevelType w:val="hybridMultilevel"/>
    <w:tmpl w:val="FFFFFFFF"/>
    <w:lvl w:ilvl="0" w:tplc="BCA6A4E4">
      <w:start w:val="1"/>
      <w:numFmt w:val="bullet"/>
      <w:lvlText w:val=""/>
      <w:lvlJc w:val="left"/>
      <w:pPr>
        <w:ind w:left="1080" w:hanging="360"/>
      </w:pPr>
      <w:rPr>
        <w:rFonts w:ascii="Symbol" w:hAnsi="Symbol" w:hint="default"/>
      </w:rPr>
    </w:lvl>
    <w:lvl w:ilvl="1" w:tplc="2AC631F4">
      <w:start w:val="1"/>
      <w:numFmt w:val="bullet"/>
      <w:lvlText w:val="o"/>
      <w:lvlJc w:val="left"/>
      <w:pPr>
        <w:ind w:left="1800" w:hanging="360"/>
      </w:pPr>
      <w:rPr>
        <w:rFonts w:ascii="Courier New" w:hAnsi="Courier New" w:hint="default"/>
      </w:rPr>
    </w:lvl>
    <w:lvl w:ilvl="2" w:tplc="AFBC42D6">
      <w:start w:val="1"/>
      <w:numFmt w:val="bullet"/>
      <w:lvlText w:val=""/>
      <w:lvlJc w:val="left"/>
      <w:pPr>
        <w:ind w:left="2520" w:hanging="360"/>
      </w:pPr>
      <w:rPr>
        <w:rFonts w:ascii="Wingdings" w:hAnsi="Wingdings" w:hint="default"/>
      </w:rPr>
    </w:lvl>
    <w:lvl w:ilvl="3" w:tplc="8EE8F528">
      <w:start w:val="1"/>
      <w:numFmt w:val="bullet"/>
      <w:lvlText w:val=""/>
      <w:lvlJc w:val="left"/>
      <w:pPr>
        <w:ind w:left="3240" w:hanging="360"/>
      </w:pPr>
      <w:rPr>
        <w:rFonts w:ascii="Symbol" w:hAnsi="Symbol" w:hint="default"/>
      </w:rPr>
    </w:lvl>
    <w:lvl w:ilvl="4" w:tplc="95C2BCF4">
      <w:start w:val="1"/>
      <w:numFmt w:val="bullet"/>
      <w:lvlText w:val="o"/>
      <w:lvlJc w:val="left"/>
      <w:pPr>
        <w:ind w:left="3960" w:hanging="360"/>
      </w:pPr>
      <w:rPr>
        <w:rFonts w:ascii="Courier New" w:hAnsi="Courier New" w:hint="default"/>
      </w:rPr>
    </w:lvl>
    <w:lvl w:ilvl="5" w:tplc="5CD60A12">
      <w:start w:val="1"/>
      <w:numFmt w:val="bullet"/>
      <w:lvlText w:val=""/>
      <w:lvlJc w:val="left"/>
      <w:pPr>
        <w:ind w:left="4680" w:hanging="360"/>
      </w:pPr>
      <w:rPr>
        <w:rFonts w:ascii="Wingdings" w:hAnsi="Wingdings" w:hint="default"/>
      </w:rPr>
    </w:lvl>
    <w:lvl w:ilvl="6" w:tplc="D42C1702">
      <w:start w:val="1"/>
      <w:numFmt w:val="bullet"/>
      <w:lvlText w:val=""/>
      <w:lvlJc w:val="left"/>
      <w:pPr>
        <w:ind w:left="5400" w:hanging="360"/>
      </w:pPr>
      <w:rPr>
        <w:rFonts w:ascii="Symbol" w:hAnsi="Symbol" w:hint="default"/>
      </w:rPr>
    </w:lvl>
    <w:lvl w:ilvl="7" w:tplc="FA2AD932">
      <w:start w:val="1"/>
      <w:numFmt w:val="bullet"/>
      <w:lvlText w:val="o"/>
      <w:lvlJc w:val="left"/>
      <w:pPr>
        <w:ind w:left="6120" w:hanging="360"/>
      </w:pPr>
      <w:rPr>
        <w:rFonts w:ascii="Courier New" w:hAnsi="Courier New" w:hint="default"/>
      </w:rPr>
    </w:lvl>
    <w:lvl w:ilvl="8" w:tplc="FF90C7A4">
      <w:start w:val="1"/>
      <w:numFmt w:val="bullet"/>
      <w:lvlText w:val=""/>
      <w:lvlJc w:val="left"/>
      <w:pPr>
        <w:ind w:left="6840" w:hanging="360"/>
      </w:pPr>
      <w:rPr>
        <w:rFonts w:ascii="Wingdings" w:hAnsi="Wingdings" w:hint="default"/>
      </w:rPr>
    </w:lvl>
  </w:abstractNum>
  <w:abstractNum w:abstractNumId="59" w15:restartNumberingAfterBreak="0">
    <w:nsid w:val="6F6D65B8"/>
    <w:multiLevelType w:val="hybridMultilevel"/>
    <w:tmpl w:val="23DC2340"/>
    <w:lvl w:ilvl="0" w:tplc="1AD2683A">
      <w:start w:val="1"/>
      <w:numFmt w:val="bullet"/>
      <w:pStyle w:val="S"/>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0" w15:restartNumberingAfterBreak="0">
    <w:nsid w:val="760E4249"/>
    <w:multiLevelType w:val="hybridMultilevel"/>
    <w:tmpl w:val="7AAC9A36"/>
    <w:lvl w:ilvl="0" w:tplc="1F6AA9E4">
      <w:start w:val="1"/>
      <w:numFmt w:val="bullet"/>
      <w:lvlText w:val=""/>
      <w:lvlJc w:val="left"/>
      <w:pPr>
        <w:ind w:left="720" w:hanging="360"/>
      </w:pPr>
      <w:rPr>
        <w:rFonts w:ascii="Symbol" w:hAnsi="Symbol" w:hint="default"/>
      </w:rPr>
    </w:lvl>
    <w:lvl w:ilvl="1" w:tplc="F9C6DB3E" w:tentative="1">
      <w:start w:val="1"/>
      <w:numFmt w:val="bullet"/>
      <w:lvlText w:val="o"/>
      <w:lvlJc w:val="left"/>
      <w:pPr>
        <w:ind w:left="1440" w:hanging="360"/>
      </w:pPr>
      <w:rPr>
        <w:rFonts w:ascii="Courier New" w:hAnsi="Courier New" w:hint="default"/>
      </w:rPr>
    </w:lvl>
    <w:lvl w:ilvl="2" w:tplc="74068066" w:tentative="1">
      <w:start w:val="1"/>
      <w:numFmt w:val="bullet"/>
      <w:lvlText w:val=""/>
      <w:lvlJc w:val="left"/>
      <w:pPr>
        <w:ind w:left="2160" w:hanging="360"/>
      </w:pPr>
      <w:rPr>
        <w:rFonts w:ascii="Wingdings" w:hAnsi="Wingdings" w:hint="default"/>
      </w:rPr>
    </w:lvl>
    <w:lvl w:ilvl="3" w:tplc="6AF0D166" w:tentative="1">
      <w:start w:val="1"/>
      <w:numFmt w:val="bullet"/>
      <w:lvlText w:val=""/>
      <w:lvlJc w:val="left"/>
      <w:pPr>
        <w:ind w:left="2880" w:hanging="360"/>
      </w:pPr>
      <w:rPr>
        <w:rFonts w:ascii="Symbol" w:hAnsi="Symbol" w:hint="default"/>
      </w:rPr>
    </w:lvl>
    <w:lvl w:ilvl="4" w:tplc="C38A176A" w:tentative="1">
      <w:start w:val="1"/>
      <w:numFmt w:val="bullet"/>
      <w:lvlText w:val="o"/>
      <w:lvlJc w:val="left"/>
      <w:pPr>
        <w:ind w:left="3600" w:hanging="360"/>
      </w:pPr>
      <w:rPr>
        <w:rFonts w:ascii="Courier New" w:hAnsi="Courier New" w:hint="default"/>
      </w:rPr>
    </w:lvl>
    <w:lvl w:ilvl="5" w:tplc="7F9E6C10" w:tentative="1">
      <w:start w:val="1"/>
      <w:numFmt w:val="bullet"/>
      <w:lvlText w:val=""/>
      <w:lvlJc w:val="left"/>
      <w:pPr>
        <w:ind w:left="4320" w:hanging="360"/>
      </w:pPr>
      <w:rPr>
        <w:rFonts w:ascii="Wingdings" w:hAnsi="Wingdings" w:hint="default"/>
      </w:rPr>
    </w:lvl>
    <w:lvl w:ilvl="6" w:tplc="2C2CF29C" w:tentative="1">
      <w:start w:val="1"/>
      <w:numFmt w:val="bullet"/>
      <w:lvlText w:val=""/>
      <w:lvlJc w:val="left"/>
      <w:pPr>
        <w:ind w:left="5040" w:hanging="360"/>
      </w:pPr>
      <w:rPr>
        <w:rFonts w:ascii="Symbol" w:hAnsi="Symbol" w:hint="default"/>
      </w:rPr>
    </w:lvl>
    <w:lvl w:ilvl="7" w:tplc="DE1C701E" w:tentative="1">
      <w:start w:val="1"/>
      <w:numFmt w:val="bullet"/>
      <w:lvlText w:val="o"/>
      <w:lvlJc w:val="left"/>
      <w:pPr>
        <w:ind w:left="5760" w:hanging="360"/>
      </w:pPr>
      <w:rPr>
        <w:rFonts w:ascii="Courier New" w:hAnsi="Courier New" w:hint="default"/>
      </w:rPr>
    </w:lvl>
    <w:lvl w:ilvl="8" w:tplc="B72E0124" w:tentative="1">
      <w:start w:val="1"/>
      <w:numFmt w:val="bullet"/>
      <w:lvlText w:val=""/>
      <w:lvlJc w:val="left"/>
      <w:pPr>
        <w:ind w:left="6480" w:hanging="360"/>
      </w:pPr>
      <w:rPr>
        <w:rFonts w:ascii="Wingdings" w:hAnsi="Wingdings" w:hint="default"/>
      </w:rPr>
    </w:lvl>
  </w:abstractNum>
  <w:abstractNum w:abstractNumId="61" w15:restartNumberingAfterBreak="0">
    <w:nsid w:val="764A570C"/>
    <w:multiLevelType w:val="hybridMultilevel"/>
    <w:tmpl w:val="6B0C16B4"/>
    <w:lvl w:ilvl="0" w:tplc="13029572">
      <w:start w:val="1"/>
      <w:numFmt w:val="bullet"/>
      <w:lvlText w:val="-"/>
      <w:lvlJc w:val="left"/>
      <w:pPr>
        <w:ind w:left="720" w:hanging="360"/>
      </w:pPr>
      <w:rPr>
        <w:rFonts w:ascii="Calibri" w:hAnsi="Calibri" w:hint="default"/>
      </w:rPr>
    </w:lvl>
    <w:lvl w:ilvl="1" w:tplc="B7B665A4" w:tentative="1">
      <w:start w:val="1"/>
      <w:numFmt w:val="bullet"/>
      <w:lvlText w:val="o"/>
      <w:lvlJc w:val="left"/>
      <w:pPr>
        <w:ind w:left="1440" w:hanging="360"/>
      </w:pPr>
      <w:rPr>
        <w:rFonts w:ascii="Courier New" w:hAnsi="Courier New" w:hint="default"/>
      </w:rPr>
    </w:lvl>
    <w:lvl w:ilvl="2" w:tplc="B7F602CE" w:tentative="1">
      <w:start w:val="1"/>
      <w:numFmt w:val="bullet"/>
      <w:lvlText w:val=""/>
      <w:lvlJc w:val="left"/>
      <w:pPr>
        <w:ind w:left="2160" w:hanging="360"/>
      </w:pPr>
      <w:rPr>
        <w:rFonts w:ascii="Wingdings" w:hAnsi="Wingdings" w:hint="default"/>
      </w:rPr>
    </w:lvl>
    <w:lvl w:ilvl="3" w:tplc="EEA840EE" w:tentative="1">
      <w:start w:val="1"/>
      <w:numFmt w:val="bullet"/>
      <w:lvlText w:val=""/>
      <w:lvlJc w:val="left"/>
      <w:pPr>
        <w:ind w:left="2880" w:hanging="360"/>
      </w:pPr>
      <w:rPr>
        <w:rFonts w:ascii="Symbol" w:hAnsi="Symbol" w:hint="default"/>
      </w:rPr>
    </w:lvl>
    <w:lvl w:ilvl="4" w:tplc="4F806680" w:tentative="1">
      <w:start w:val="1"/>
      <w:numFmt w:val="bullet"/>
      <w:lvlText w:val="o"/>
      <w:lvlJc w:val="left"/>
      <w:pPr>
        <w:ind w:left="3600" w:hanging="360"/>
      </w:pPr>
      <w:rPr>
        <w:rFonts w:ascii="Courier New" w:hAnsi="Courier New" w:hint="default"/>
      </w:rPr>
    </w:lvl>
    <w:lvl w:ilvl="5" w:tplc="D6F2A3B4" w:tentative="1">
      <w:start w:val="1"/>
      <w:numFmt w:val="bullet"/>
      <w:lvlText w:val=""/>
      <w:lvlJc w:val="left"/>
      <w:pPr>
        <w:ind w:left="4320" w:hanging="360"/>
      </w:pPr>
      <w:rPr>
        <w:rFonts w:ascii="Wingdings" w:hAnsi="Wingdings" w:hint="default"/>
      </w:rPr>
    </w:lvl>
    <w:lvl w:ilvl="6" w:tplc="DA0EF5BC" w:tentative="1">
      <w:start w:val="1"/>
      <w:numFmt w:val="bullet"/>
      <w:lvlText w:val=""/>
      <w:lvlJc w:val="left"/>
      <w:pPr>
        <w:ind w:left="5040" w:hanging="360"/>
      </w:pPr>
      <w:rPr>
        <w:rFonts w:ascii="Symbol" w:hAnsi="Symbol" w:hint="default"/>
      </w:rPr>
    </w:lvl>
    <w:lvl w:ilvl="7" w:tplc="DBB43BD6" w:tentative="1">
      <w:start w:val="1"/>
      <w:numFmt w:val="bullet"/>
      <w:lvlText w:val="o"/>
      <w:lvlJc w:val="left"/>
      <w:pPr>
        <w:ind w:left="5760" w:hanging="360"/>
      </w:pPr>
      <w:rPr>
        <w:rFonts w:ascii="Courier New" w:hAnsi="Courier New" w:hint="default"/>
      </w:rPr>
    </w:lvl>
    <w:lvl w:ilvl="8" w:tplc="1242B27C" w:tentative="1">
      <w:start w:val="1"/>
      <w:numFmt w:val="bullet"/>
      <w:lvlText w:val=""/>
      <w:lvlJc w:val="left"/>
      <w:pPr>
        <w:ind w:left="6480" w:hanging="360"/>
      </w:pPr>
      <w:rPr>
        <w:rFonts w:ascii="Wingdings" w:hAnsi="Wingdings" w:hint="default"/>
      </w:rPr>
    </w:lvl>
  </w:abstractNum>
  <w:abstractNum w:abstractNumId="62" w15:restartNumberingAfterBreak="0">
    <w:nsid w:val="77583DB3"/>
    <w:multiLevelType w:val="hybridMultilevel"/>
    <w:tmpl w:val="248456E2"/>
    <w:lvl w:ilvl="0" w:tplc="8BDCD6FC">
      <w:start w:val="1"/>
      <w:numFmt w:val="bullet"/>
      <w:lvlText w:val=""/>
      <w:lvlJc w:val="left"/>
      <w:pPr>
        <w:ind w:left="720" w:hanging="360"/>
      </w:pPr>
      <w:rPr>
        <w:rFonts w:ascii="Symbol" w:hAnsi="Symbol" w:hint="default"/>
      </w:rPr>
    </w:lvl>
    <w:lvl w:ilvl="1" w:tplc="39F24AB4">
      <w:start w:val="1"/>
      <w:numFmt w:val="bullet"/>
      <w:lvlText w:val="o"/>
      <w:lvlJc w:val="left"/>
      <w:pPr>
        <w:ind w:left="1440" w:hanging="360"/>
      </w:pPr>
      <w:rPr>
        <w:rFonts w:ascii="Courier New" w:hAnsi="Courier New" w:hint="default"/>
      </w:rPr>
    </w:lvl>
    <w:lvl w:ilvl="2" w:tplc="3538F8BA">
      <w:start w:val="1"/>
      <w:numFmt w:val="bullet"/>
      <w:lvlText w:val=""/>
      <w:lvlJc w:val="left"/>
      <w:pPr>
        <w:ind w:left="2160" w:hanging="360"/>
      </w:pPr>
      <w:rPr>
        <w:rFonts w:ascii="Wingdings" w:hAnsi="Wingdings" w:hint="default"/>
      </w:rPr>
    </w:lvl>
    <w:lvl w:ilvl="3" w:tplc="82404EAC">
      <w:start w:val="1"/>
      <w:numFmt w:val="bullet"/>
      <w:lvlText w:val=""/>
      <w:lvlJc w:val="left"/>
      <w:pPr>
        <w:ind w:left="2880" w:hanging="360"/>
      </w:pPr>
      <w:rPr>
        <w:rFonts w:ascii="Symbol" w:hAnsi="Symbol" w:hint="default"/>
      </w:rPr>
    </w:lvl>
    <w:lvl w:ilvl="4" w:tplc="B31A6240">
      <w:start w:val="1"/>
      <w:numFmt w:val="bullet"/>
      <w:lvlText w:val="o"/>
      <w:lvlJc w:val="left"/>
      <w:pPr>
        <w:ind w:left="3600" w:hanging="360"/>
      </w:pPr>
      <w:rPr>
        <w:rFonts w:ascii="Courier New" w:hAnsi="Courier New" w:hint="default"/>
      </w:rPr>
    </w:lvl>
    <w:lvl w:ilvl="5" w:tplc="A9385500">
      <w:start w:val="1"/>
      <w:numFmt w:val="bullet"/>
      <w:lvlText w:val=""/>
      <w:lvlJc w:val="left"/>
      <w:pPr>
        <w:ind w:left="4320" w:hanging="360"/>
      </w:pPr>
      <w:rPr>
        <w:rFonts w:ascii="Wingdings" w:hAnsi="Wingdings" w:hint="default"/>
      </w:rPr>
    </w:lvl>
    <w:lvl w:ilvl="6" w:tplc="72E89800">
      <w:start w:val="1"/>
      <w:numFmt w:val="bullet"/>
      <w:lvlText w:val=""/>
      <w:lvlJc w:val="left"/>
      <w:pPr>
        <w:ind w:left="5040" w:hanging="360"/>
      </w:pPr>
      <w:rPr>
        <w:rFonts w:ascii="Symbol" w:hAnsi="Symbol" w:hint="default"/>
      </w:rPr>
    </w:lvl>
    <w:lvl w:ilvl="7" w:tplc="D9EE3E94">
      <w:start w:val="1"/>
      <w:numFmt w:val="bullet"/>
      <w:lvlText w:val="o"/>
      <w:lvlJc w:val="left"/>
      <w:pPr>
        <w:ind w:left="5760" w:hanging="360"/>
      </w:pPr>
      <w:rPr>
        <w:rFonts w:ascii="Courier New" w:hAnsi="Courier New" w:hint="default"/>
      </w:rPr>
    </w:lvl>
    <w:lvl w:ilvl="8" w:tplc="475297FC">
      <w:start w:val="1"/>
      <w:numFmt w:val="bullet"/>
      <w:lvlText w:val=""/>
      <w:lvlJc w:val="left"/>
      <w:pPr>
        <w:ind w:left="6480" w:hanging="360"/>
      </w:pPr>
      <w:rPr>
        <w:rFonts w:ascii="Wingdings" w:hAnsi="Wingdings" w:hint="default"/>
      </w:rPr>
    </w:lvl>
  </w:abstractNum>
  <w:abstractNum w:abstractNumId="63" w15:restartNumberingAfterBreak="0">
    <w:nsid w:val="7863660E"/>
    <w:multiLevelType w:val="hybridMultilevel"/>
    <w:tmpl w:val="6E1A79CA"/>
    <w:lvl w:ilvl="0" w:tplc="BEBE16B2">
      <w:start w:val="1"/>
      <w:numFmt w:val="bullet"/>
      <w:lvlText w:val="o"/>
      <w:lvlJc w:val="left"/>
      <w:pPr>
        <w:ind w:left="1080" w:hanging="360"/>
      </w:pPr>
      <w:rPr>
        <w:rFonts w:ascii="Courier New" w:hAnsi="Courier New" w:hint="default"/>
      </w:rPr>
    </w:lvl>
    <w:lvl w:ilvl="1" w:tplc="108C373C">
      <w:start w:val="1"/>
      <w:numFmt w:val="bullet"/>
      <w:lvlText w:val="o"/>
      <w:lvlJc w:val="left"/>
      <w:pPr>
        <w:ind w:left="1800" w:hanging="360"/>
      </w:pPr>
      <w:rPr>
        <w:rFonts w:ascii="Courier New" w:hAnsi="Courier New" w:hint="default"/>
      </w:rPr>
    </w:lvl>
    <w:lvl w:ilvl="2" w:tplc="51C45F70">
      <w:start w:val="1"/>
      <w:numFmt w:val="bullet"/>
      <w:lvlText w:val=""/>
      <w:lvlJc w:val="left"/>
      <w:pPr>
        <w:ind w:left="2520" w:hanging="360"/>
      </w:pPr>
      <w:rPr>
        <w:rFonts w:ascii="Wingdings" w:hAnsi="Wingdings" w:hint="default"/>
      </w:rPr>
    </w:lvl>
    <w:lvl w:ilvl="3" w:tplc="A086B422">
      <w:start w:val="1"/>
      <w:numFmt w:val="bullet"/>
      <w:lvlText w:val=""/>
      <w:lvlJc w:val="left"/>
      <w:pPr>
        <w:ind w:left="3240" w:hanging="360"/>
      </w:pPr>
      <w:rPr>
        <w:rFonts w:ascii="Symbol" w:hAnsi="Symbol" w:hint="default"/>
      </w:rPr>
    </w:lvl>
    <w:lvl w:ilvl="4" w:tplc="30D00D24">
      <w:start w:val="1"/>
      <w:numFmt w:val="bullet"/>
      <w:lvlText w:val="o"/>
      <w:lvlJc w:val="left"/>
      <w:pPr>
        <w:ind w:left="3960" w:hanging="360"/>
      </w:pPr>
      <w:rPr>
        <w:rFonts w:ascii="Courier New" w:hAnsi="Courier New" w:hint="default"/>
      </w:rPr>
    </w:lvl>
    <w:lvl w:ilvl="5" w:tplc="7C94AF48">
      <w:start w:val="1"/>
      <w:numFmt w:val="bullet"/>
      <w:lvlText w:val=""/>
      <w:lvlJc w:val="left"/>
      <w:pPr>
        <w:ind w:left="4680" w:hanging="360"/>
      </w:pPr>
      <w:rPr>
        <w:rFonts w:ascii="Wingdings" w:hAnsi="Wingdings" w:hint="default"/>
      </w:rPr>
    </w:lvl>
    <w:lvl w:ilvl="6" w:tplc="F8184BBC">
      <w:start w:val="1"/>
      <w:numFmt w:val="bullet"/>
      <w:lvlText w:val=""/>
      <w:lvlJc w:val="left"/>
      <w:pPr>
        <w:ind w:left="5400" w:hanging="360"/>
      </w:pPr>
      <w:rPr>
        <w:rFonts w:ascii="Symbol" w:hAnsi="Symbol" w:hint="default"/>
      </w:rPr>
    </w:lvl>
    <w:lvl w:ilvl="7" w:tplc="E8102E1E">
      <w:start w:val="1"/>
      <w:numFmt w:val="bullet"/>
      <w:lvlText w:val="o"/>
      <w:lvlJc w:val="left"/>
      <w:pPr>
        <w:ind w:left="6120" w:hanging="360"/>
      </w:pPr>
      <w:rPr>
        <w:rFonts w:ascii="Courier New" w:hAnsi="Courier New" w:hint="default"/>
      </w:rPr>
    </w:lvl>
    <w:lvl w:ilvl="8" w:tplc="A998A1BE">
      <w:start w:val="1"/>
      <w:numFmt w:val="bullet"/>
      <w:lvlText w:val=""/>
      <w:lvlJc w:val="left"/>
      <w:pPr>
        <w:ind w:left="6840" w:hanging="360"/>
      </w:pPr>
      <w:rPr>
        <w:rFonts w:ascii="Wingdings" w:hAnsi="Wingdings" w:hint="default"/>
      </w:rPr>
    </w:lvl>
  </w:abstractNum>
  <w:abstractNum w:abstractNumId="64" w15:restartNumberingAfterBreak="0">
    <w:nsid w:val="7B05F53C"/>
    <w:multiLevelType w:val="hybridMultilevel"/>
    <w:tmpl w:val="4B94057E"/>
    <w:lvl w:ilvl="0" w:tplc="F25C612A">
      <w:start w:val="1"/>
      <w:numFmt w:val="bullet"/>
      <w:lvlText w:val=""/>
      <w:lvlJc w:val="left"/>
      <w:pPr>
        <w:ind w:left="720" w:hanging="360"/>
      </w:pPr>
      <w:rPr>
        <w:rFonts w:ascii="Symbol" w:hAnsi="Symbol" w:hint="default"/>
      </w:rPr>
    </w:lvl>
    <w:lvl w:ilvl="1" w:tplc="FCBC50CA">
      <w:start w:val="1"/>
      <w:numFmt w:val="bullet"/>
      <w:lvlText w:val="o"/>
      <w:lvlJc w:val="left"/>
      <w:pPr>
        <w:ind w:left="1440" w:hanging="360"/>
      </w:pPr>
      <w:rPr>
        <w:rFonts w:ascii="Courier New" w:hAnsi="Courier New" w:hint="default"/>
      </w:rPr>
    </w:lvl>
    <w:lvl w:ilvl="2" w:tplc="B5E49CA0">
      <w:start w:val="1"/>
      <w:numFmt w:val="bullet"/>
      <w:lvlText w:val=""/>
      <w:lvlJc w:val="left"/>
      <w:pPr>
        <w:ind w:left="2160" w:hanging="360"/>
      </w:pPr>
      <w:rPr>
        <w:rFonts w:ascii="Wingdings" w:hAnsi="Wingdings" w:hint="default"/>
      </w:rPr>
    </w:lvl>
    <w:lvl w:ilvl="3" w:tplc="3476EF0E">
      <w:start w:val="1"/>
      <w:numFmt w:val="bullet"/>
      <w:lvlText w:val=""/>
      <w:lvlJc w:val="left"/>
      <w:pPr>
        <w:ind w:left="2880" w:hanging="360"/>
      </w:pPr>
      <w:rPr>
        <w:rFonts w:ascii="Symbol" w:hAnsi="Symbol" w:hint="default"/>
      </w:rPr>
    </w:lvl>
    <w:lvl w:ilvl="4" w:tplc="77B84420">
      <w:start w:val="1"/>
      <w:numFmt w:val="bullet"/>
      <w:lvlText w:val="o"/>
      <w:lvlJc w:val="left"/>
      <w:pPr>
        <w:ind w:left="3600" w:hanging="360"/>
      </w:pPr>
      <w:rPr>
        <w:rFonts w:ascii="Courier New" w:hAnsi="Courier New" w:hint="default"/>
      </w:rPr>
    </w:lvl>
    <w:lvl w:ilvl="5" w:tplc="D9FA07DA">
      <w:start w:val="1"/>
      <w:numFmt w:val="bullet"/>
      <w:lvlText w:val=""/>
      <w:lvlJc w:val="left"/>
      <w:pPr>
        <w:ind w:left="4320" w:hanging="360"/>
      </w:pPr>
      <w:rPr>
        <w:rFonts w:ascii="Wingdings" w:hAnsi="Wingdings" w:hint="default"/>
      </w:rPr>
    </w:lvl>
    <w:lvl w:ilvl="6" w:tplc="9AD6B2EE">
      <w:start w:val="1"/>
      <w:numFmt w:val="bullet"/>
      <w:lvlText w:val=""/>
      <w:lvlJc w:val="left"/>
      <w:pPr>
        <w:ind w:left="5040" w:hanging="360"/>
      </w:pPr>
      <w:rPr>
        <w:rFonts w:ascii="Symbol" w:hAnsi="Symbol" w:hint="default"/>
      </w:rPr>
    </w:lvl>
    <w:lvl w:ilvl="7" w:tplc="F4CAB0FE">
      <w:start w:val="1"/>
      <w:numFmt w:val="bullet"/>
      <w:lvlText w:val="o"/>
      <w:lvlJc w:val="left"/>
      <w:pPr>
        <w:ind w:left="5760" w:hanging="360"/>
      </w:pPr>
      <w:rPr>
        <w:rFonts w:ascii="Courier New" w:hAnsi="Courier New" w:hint="default"/>
      </w:rPr>
    </w:lvl>
    <w:lvl w:ilvl="8" w:tplc="81A63718">
      <w:start w:val="1"/>
      <w:numFmt w:val="bullet"/>
      <w:lvlText w:val=""/>
      <w:lvlJc w:val="left"/>
      <w:pPr>
        <w:ind w:left="6480" w:hanging="360"/>
      </w:pPr>
      <w:rPr>
        <w:rFonts w:ascii="Wingdings" w:hAnsi="Wingdings" w:hint="default"/>
      </w:rPr>
    </w:lvl>
  </w:abstractNum>
  <w:abstractNum w:abstractNumId="65" w15:restartNumberingAfterBreak="0">
    <w:nsid w:val="7B1C2742"/>
    <w:multiLevelType w:val="hybridMultilevel"/>
    <w:tmpl w:val="931E87B6"/>
    <w:lvl w:ilvl="0" w:tplc="2BB07014">
      <w:start w:val="1"/>
      <w:numFmt w:val="bullet"/>
      <w:lvlText w:val=""/>
      <w:lvlJc w:val="left"/>
      <w:pPr>
        <w:ind w:left="720" w:hanging="360"/>
      </w:pPr>
      <w:rPr>
        <w:rFonts w:ascii="Symbol" w:hAnsi="Symbol" w:hint="default"/>
      </w:rPr>
    </w:lvl>
    <w:lvl w:ilvl="1" w:tplc="39A4A4B0" w:tentative="1">
      <w:start w:val="1"/>
      <w:numFmt w:val="bullet"/>
      <w:lvlText w:val="o"/>
      <w:lvlJc w:val="left"/>
      <w:pPr>
        <w:ind w:left="1440" w:hanging="360"/>
      </w:pPr>
      <w:rPr>
        <w:rFonts w:ascii="Courier New" w:hAnsi="Courier New" w:hint="default"/>
      </w:rPr>
    </w:lvl>
    <w:lvl w:ilvl="2" w:tplc="5F74806E" w:tentative="1">
      <w:start w:val="1"/>
      <w:numFmt w:val="bullet"/>
      <w:lvlText w:val=""/>
      <w:lvlJc w:val="left"/>
      <w:pPr>
        <w:ind w:left="2160" w:hanging="360"/>
      </w:pPr>
      <w:rPr>
        <w:rFonts w:ascii="Wingdings" w:hAnsi="Wingdings" w:hint="default"/>
      </w:rPr>
    </w:lvl>
    <w:lvl w:ilvl="3" w:tplc="684475EE" w:tentative="1">
      <w:start w:val="1"/>
      <w:numFmt w:val="bullet"/>
      <w:lvlText w:val=""/>
      <w:lvlJc w:val="left"/>
      <w:pPr>
        <w:ind w:left="2880" w:hanging="360"/>
      </w:pPr>
      <w:rPr>
        <w:rFonts w:ascii="Symbol" w:hAnsi="Symbol" w:hint="default"/>
      </w:rPr>
    </w:lvl>
    <w:lvl w:ilvl="4" w:tplc="9F7E31D0" w:tentative="1">
      <w:start w:val="1"/>
      <w:numFmt w:val="bullet"/>
      <w:lvlText w:val="o"/>
      <w:lvlJc w:val="left"/>
      <w:pPr>
        <w:ind w:left="3600" w:hanging="360"/>
      </w:pPr>
      <w:rPr>
        <w:rFonts w:ascii="Courier New" w:hAnsi="Courier New" w:hint="default"/>
      </w:rPr>
    </w:lvl>
    <w:lvl w:ilvl="5" w:tplc="8A206170" w:tentative="1">
      <w:start w:val="1"/>
      <w:numFmt w:val="bullet"/>
      <w:lvlText w:val=""/>
      <w:lvlJc w:val="left"/>
      <w:pPr>
        <w:ind w:left="4320" w:hanging="360"/>
      </w:pPr>
      <w:rPr>
        <w:rFonts w:ascii="Wingdings" w:hAnsi="Wingdings" w:hint="default"/>
      </w:rPr>
    </w:lvl>
    <w:lvl w:ilvl="6" w:tplc="9B7C4FB4" w:tentative="1">
      <w:start w:val="1"/>
      <w:numFmt w:val="bullet"/>
      <w:lvlText w:val=""/>
      <w:lvlJc w:val="left"/>
      <w:pPr>
        <w:ind w:left="5040" w:hanging="360"/>
      </w:pPr>
      <w:rPr>
        <w:rFonts w:ascii="Symbol" w:hAnsi="Symbol" w:hint="default"/>
      </w:rPr>
    </w:lvl>
    <w:lvl w:ilvl="7" w:tplc="178A59D2" w:tentative="1">
      <w:start w:val="1"/>
      <w:numFmt w:val="bullet"/>
      <w:lvlText w:val="o"/>
      <w:lvlJc w:val="left"/>
      <w:pPr>
        <w:ind w:left="5760" w:hanging="360"/>
      </w:pPr>
      <w:rPr>
        <w:rFonts w:ascii="Courier New" w:hAnsi="Courier New" w:hint="default"/>
      </w:rPr>
    </w:lvl>
    <w:lvl w:ilvl="8" w:tplc="63C88638" w:tentative="1">
      <w:start w:val="1"/>
      <w:numFmt w:val="bullet"/>
      <w:lvlText w:val=""/>
      <w:lvlJc w:val="left"/>
      <w:pPr>
        <w:ind w:left="6480" w:hanging="360"/>
      </w:pPr>
      <w:rPr>
        <w:rFonts w:ascii="Wingdings" w:hAnsi="Wingdings" w:hint="default"/>
      </w:rPr>
    </w:lvl>
  </w:abstractNum>
  <w:num w:numId="1" w16cid:durableId="965501370">
    <w:abstractNumId w:val="48"/>
  </w:num>
  <w:num w:numId="2" w16cid:durableId="1913851738">
    <w:abstractNumId w:val="37"/>
  </w:num>
  <w:num w:numId="3" w16cid:durableId="1357927312">
    <w:abstractNumId w:val="26"/>
  </w:num>
  <w:num w:numId="4" w16cid:durableId="482044841">
    <w:abstractNumId w:val="41"/>
  </w:num>
  <w:num w:numId="5" w16cid:durableId="921991351">
    <w:abstractNumId w:val="7"/>
  </w:num>
  <w:num w:numId="6" w16cid:durableId="1904169931">
    <w:abstractNumId w:val="65"/>
  </w:num>
  <w:num w:numId="7" w16cid:durableId="453988590">
    <w:abstractNumId w:val="13"/>
  </w:num>
  <w:num w:numId="8" w16cid:durableId="1823958132">
    <w:abstractNumId w:val="61"/>
  </w:num>
  <w:num w:numId="9" w16cid:durableId="450128580">
    <w:abstractNumId w:val="60"/>
  </w:num>
  <w:num w:numId="10" w16cid:durableId="30150114">
    <w:abstractNumId w:val="28"/>
  </w:num>
  <w:num w:numId="11" w16cid:durableId="669797477">
    <w:abstractNumId w:val="10"/>
  </w:num>
  <w:num w:numId="12" w16cid:durableId="1572427466">
    <w:abstractNumId w:val="39"/>
  </w:num>
  <w:num w:numId="13" w16cid:durableId="769937243">
    <w:abstractNumId w:val="24"/>
  </w:num>
  <w:num w:numId="14" w16cid:durableId="1779642544">
    <w:abstractNumId w:val="15"/>
  </w:num>
  <w:num w:numId="15" w16cid:durableId="1402830321">
    <w:abstractNumId w:val="55"/>
  </w:num>
  <w:num w:numId="16" w16cid:durableId="2031446581">
    <w:abstractNumId w:val="54"/>
  </w:num>
  <w:num w:numId="17" w16cid:durableId="1909728079">
    <w:abstractNumId w:val="40"/>
  </w:num>
  <w:num w:numId="18" w16cid:durableId="766997532">
    <w:abstractNumId w:val="44"/>
  </w:num>
  <w:num w:numId="19" w16cid:durableId="1314597809">
    <w:abstractNumId w:val="51"/>
  </w:num>
  <w:num w:numId="20" w16cid:durableId="833184709">
    <w:abstractNumId w:val="57"/>
  </w:num>
  <w:num w:numId="21" w16cid:durableId="1071778263">
    <w:abstractNumId w:val="27"/>
  </w:num>
  <w:num w:numId="22" w16cid:durableId="219053215">
    <w:abstractNumId w:val="16"/>
  </w:num>
  <w:num w:numId="23" w16cid:durableId="1065493644">
    <w:abstractNumId w:val="31"/>
  </w:num>
  <w:num w:numId="24" w16cid:durableId="739132892">
    <w:abstractNumId w:val="9"/>
  </w:num>
  <w:num w:numId="25" w16cid:durableId="1106265985">
    <w:abstractNumId w:val="2"/>
  </w:num>
  <w:num w:numId="26" w16cid:durableId="1675913128">
    <w:abstractNumId w:val="25"/>
  </w:num>
  <w:num w:numId="27" w16cid:durableId="1730112983">
    <w:abstractNumId w:val="53"/>
  </w:num>
  <w:num w:numId="28" w16cid:durableId="1592395822">
    <w:abstractNumId w:val="0"/>
  </w:num>
  <w:num w:numId="29" w16cid:durableId="630984960">
    <w:abstractNumId w:val="32"/>
  </w:num>
  <w:num w:numId="30" w16cid:durableId="92359814">
    <w:abstractNumId w:val="45"/>
  </w:num>
  <w:num w:numId="31" w16cid:durableId="414866202">
    <w:abstractNumId w:val="29"/>
  </w:num>
  <w:num w:numId="32" w16cid:durableId="2036497709">
    <w:abstractNumId w:val="14"/>
  </w:num>
  <w:num w:numId="33" w16cid:durableId="1006786702">
    <w:abstractNumId w:val="20"/>
  </w:num>
  <w:num w:numId="34" w16cid:durableId="1808932883">
    <w:abstractNumId w:val="4"/>
  </w:num>
  <w:num w:numId="35" w16cid:durableId="1178346735">
    <w:abstractNumId w:val="34"/>
  </w:num>
  <w:num w:numId="36" w16cid:durableId="2135437876">
    <w:abstractNumId w:val="19"/>
  </w:num>
  <w:num w:numId="37" w16cid:durableId="27343382">
    <w:abstractNumId w:val="3"/>
  </w:num>
  <w:num w:numId="38" w16cid:durableId="2049523459">
    <w:abstractNumId w:val="46"/>
  </w:num>
  <w:num w:numId="39" w16cid:durableId="698043767">
    <w:abstractNumId w:val="49"/>
  </w:num>
  <w:num w:numId="40" w16cid:durableId="34430020">
    <w:abstractNumId w:val="36"/>
  </w:num>
  <w:num w:numId="41" w16cid:durableId="2086875641">
    <w:abstractNumId w:val="30"/>
  </w:num>
  <w:num w:numId="42" w16cid:durableId="796800268">
    <w:abstractNumId w:val="58"/>
  </w:num>
  <w:num w:numId="43" w16cid:durableId="1525438305">
    <w:abstractNumId w:val="1"/>
  </w:num>
  <w:num w:numId="44" w16cid:durableId="177503808">
    <w:abstractNumId w:val="8"/>
  </w:num>
  <w:num w:numId="45" w16cid:durableId="1469468244">
    <w:abstractNumId w:val="43"/>
  </w:num>
  <w:num w:numId="46" w16cid:durableId="479809084">
    <w:abstractNumId w:val="47"/>
  </w:num>
  <w:num w:numId="47" w16cid:durableId="1745834478">
    <w:abstractNumId w:val="59"/>
  </w:num>
  <w:num w:numId="48" w16cid:durableId="886068425">
    <w:abstractNumId w:val="56"/>
  </w:num>
  <w:num w:numId="49" w16cid:durableId="1690569804">
    <w:abstractNumId w:val="6"/>
  </w:num>
  <w:num w:numId="50" w16cid:durableId="897013611">
    <w:abstractNumId w:val="17"/>
  </w:num>
  <w:num w:numId="51" w16cid:durableId="1008364797">
    <w:abstractNumId w:val="50"/>
  </w:num>
  <w:num w:numId="52" w16cid:durableId="989865479">
    <w:abstractNumId w:val="33"/>
  </w:num>
  <w:num w:numId="53" w16cid:durableId="1402023876">
    <w:abstractNumId w:val="52"/>
  </w:num>
  <w:num w:numId="54" w16cid:durableId="2013025684">
    <w:abstractNumId w:val="21"/>
  </w:num>
  <w:num w:numId="55" w16cid:durableId="725028681">
    <w:abstractNumId w:val="12"/>
  </w:num>
  <w:num w:numId="56" w16cid:durableId="1008605876">
    <w:abstractNumId w:val="63"/>
  </w:num>
  <w:num w:numId="57" w16cid:durableId="1311404448">
    <w:abstractNumId w:val="11"/>
  </w:num>
  <w:num w:numId="58" w16cid:durableId="1874413996">
    <w:abstractNumId w:val="35"/>
  </w:num>
  <w:num w:numId="59" w16cid:durableId="1201090132">
    <w:abstractNumId w:val="5"/>
  </w:num>
  <w:num w:numId="60" w16cid:durableId="352196692">
    <w:abstractNumId w:val="22"/>
  </w:num>
  <w:num w:numId="61" w16cid:durableId="868031820">
    <w:abstractNumId w:val="62"/>
  </w:num>
  <w:num w:numId="62" w16cid:durableId="229581937">
    <w:abstractNumId w:val="23"/>
  </w:num>
  <w:num w:numId="63" w16cid:durableId="760490278">
    <w:abstractNumId w:val="18"/>
  </w:num>
  <w:num w:numId="64" w16cid:durableId="679309086">
    <w:abstractNumId w:val="38"/>
  </w:num>
  <w:num w:numId="65" w16cid:durableId="423571846">
    <w:abstractNumId w:val="64"/>
  </w:num>
  <w:num w:numId="66" w16cid:durableId="1897081013">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Ồ VIỆT TÙNG">
    <w15:presenceInfo w15:providerId="AD" w15:userId="S::tung231230949@lms.utc.edu.vn::f5c9b1d0-84fb-4666-8ff8-e4fee71ea4d6"/>
  </w15:person>
  <w15:person w15:author="TRẦN TIẾN SƠN">
    <w15:presenceInfo w15:providerId="None" w15:userId="TRẦN TIẾN SƠN"/>
  </w15:person>
  <w15:person w15:author="NGUYỄN THÁI DUY">
    <w15:presenceInfo w15:providerId="AD" w15:userId="S::duy231210730@lms.utc.edu.vn::a0b96a9b-4166-42a0-9d94-7c2bbf4426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28F8"/>
    <w:rsid w:val="0000053D"/>
    <w:rsid w:val="00000A52"/>
    <w:rsid w:val="00000C1D"/>
    <w:rsid w:val="00001477"/>
    <w:rsid w:val="00001679"/>
    <w:rsid w:val="0000189C"/>
    <w:rsid w:val="00002552"/>
    <w:rsid w:val="00003016"/>
    <w:rsid w:val="000036B0"/>
    <w:rsid w:val="00003A8C"/>
    <w:rsid w:val="00003C92"/>
    <w:rsid w:val="00003E2F"/>
    <w:rsid w:val="000041C3"/>
    <w:rsid w:val="00004CAB"/>
    <w:rsid w:val="00004DD4"/>
    <w:rsid w:val="0000505A"/>
    <w:rsid w:val="000052CC"/>
    <w:rsid w:val="00005772"/>
    <w:rsid w:val="00005E20"/>
    <w:rsid w:val="00006070"/>
    <w:rsid w:val="00006104"/>
    <w:rsid w:val="0000677E"/>
    <w:rsid w:val="0000756B"/>
    <w:rsid w:val="00007674"/>
    <w:rsid w:val="00007932"/>
    <w:rsid w:val="00007D3C"/>
    <w:rsid w:val="000102FC"/>
    <w:rsid w:val="0001066A"/>
    <w:rsid w:val="00010979"/>
    <w:rsid w:val="00010D50"/>
    <w:rsid w:val="00011573"/>
    <w:rsid w:val="000118DB"/>
    <w:rsid w:val="000118E1"/>
    <w:rsid w:val="0001263D"/>
    <w:rsid w:val="00012714"/>
    <w:rsid w:val="000129A6"/>
    <w:rsid w:val="00012AC1"/>
    <w:rsid w:val="00013110"/>
    <w:rsid w:val="000136A4"/>
    <w:rsid w:val="0001394F"/>
    <w:rsid w:val="00013DB4"/>
    <w:rsid w:val="00014252"/>
    <w:rsid w:val="000144FA"/>
    <w:rsid w:val="00014AB1"/>
    <w:rsid w:val="00015182"/>
    <w:rsid w:val="0001649A"/>
    <w:rsid w:val="00016D21"/>
    <w:rsid w:val="00017BE7"/>
    <w:rsid w:val="00017ED8"/>
    <w:rsid w:val="00017F70"/>
    <w:rsid w:val="00020028"/>
    <w:rsid w:val="0002018E"/>
    <w:rsid w:val="000208C5"/>
    <w:rsid w:val="00020E53"/>
    <w:rsid w:val="000215EF"/>
    <w:rsid w:val="0002171B"/>
    <w:rsid w:val="000218D1"/>
    <w:rsid w:val="00021930"/>
    <w:rsid w:val="00021A72"/>
    <w:rsid w:val="00021E46"/>
    <w:rsid w:val="00022049"/>
    <w:rsid w:val="00022399"/>
    <w:rsid w:val="00022C3B"/>
    <w:rsid w:val="00023216"/>
    <w:rsid w:val="00023252"/>
    <w:rsid w:val="000232E6"/>
    <w:rsid w:val="000234A0"/>
    <w:rsid w:val="00023709"/>
    <w:rsid w:val="00023A26"/>
    <w:rsid w:val="0002422C"/>
    <w:rsid w:val="00024DD9"/>
    <w:rsid w:val="00024F83"/>
    <w:rsid w:val="000252C9"/>
    <w:rsid w:val="00025332"/>
    <w:rsid w:val="00025728"/>
    <w:rsid w:val="00025901"/>
    <w:rsid w:val="00025A39"/>
    <w:rsid w:val="00026C97"/>
    <w:rsid w:val="00026CE8"/>
    <w:rsid w:val="00027495"/>
    <w:rsid w:val="000279EF"/>
    <w:rsid w:val="00027F32"/>
    <w:rsid w:val="00030373"/>
    <w:rsid w:val="00031DC4"/>
    <w:rsid w:val="00031EA2"/>
    <w:rsid w:val="00032085"/>
    <w:rsid w:val="00033032"/>
    <w:rsid w:val="00033223"/>
    <w:rsid w:val="00036A2B"/>
    <w:rsid w:val="00036B23"/>
    <w:rsid w:val="00037911"/>
    <w:rsid w:val="000379DD"/>
    <w:rsid w:val="00040903"/>
    <w:rsid w:val="00040949"/>
    <w:rsid w:val="0004166E"/>
    <w:rsid w:val="00041FA5"/>
    <w:rsid w:val="0004227B"/>
    <w:rsid w:val="00042991"/>
    <w:rsid w:val="00042AE8"/>
    <w:rsid w:val="00042BB2"/>
    <w:rsid w:val="00043715"/>
    <w:rsid w:val="00043966"/>
    <w:rsid w:val="00043E25"/>
    <w:rsid w:val="000445ED"/>
    <w:rsid w:val="000447C4"/>
    <w:rsid w:val="00044916"/>
    <w:rsid w:val="00044F4A"/>
    <w:rsid w:val="0004541E"/>
    <w:rsid w:val="0004546B"/>
    <w:rsid w:val="00046500"/>
    <w:rsid w:val="00046E4B"/>
    <w:rsid w:val="00046FFC"/>
    <w:rsid w:val="00047203"/>
    <w:rsid w:val="000472E6"/>
    <w:rsid w:val="000473F4"/>
    <w:rsid w:val="00047FA1"/>
    <w:rsid w:val="00050464"/>
    <w:rsid w:val="00050EA3"/>
    <w:rsid w:val="00051EF7"/>
    <w:rsid w:val="0005223D"/>
    <w:rsid w:val="00052C0E"/>
    <w:rsid w:val="00052CD8"/>
    <w:rsid w:val="00052DE2"/>
    <w:rsid w:val="000541A0"/>
    <w:rsid w:val="0005498E"/>
    <w:rsid w:val="000549E2"/>
    <w:rsid w:val="00055124"/>
    <w:rsid w:val="0005512A"/>
    <w:rsid w:val="000555C0"/>
    <w:rsid w:val="0005579E"/>
    <w:rsid w:val="000558E8"/>
    <w:rsid w:val="00055A78"/>
    <w:rsid w:val="00055AC7"/>
    <w:rsid w:val="00055EA3"/>
    <w:rsid w:val="000567CD"/>
    <w:rsid w:val="00056DF8"/>
    <w:rsid w:val="00057375"/>
    <w:rsid w:val="00060399"/>
    <w:rsid w:val="000603D0"/>
    <w:rsid w:val="00060711"/>
    <w:rsid w:val="00061159"/>
    <w:rsid w:val="00061785"/>
    <w:rsid w:val="0006185E"/>
    <w:rsid w:val="00061CBA"/>
    <w:rsid w:val="00061E08"/>
    <w:rsid w:val="000626CE"/>
    <w:rsid w:val="0006280F"/>
    <w:rsid w:val="0006292B"/>
    <w:rsid w:val="00062ED4"/>
    <w:rsid w:val="00063E0B"/>
    <w:rsid w:val="0006448C"/>
    <w:rsid w:val="0006481F"/>
    <w:rsid w:val="00064850"/>
    <w:rsid w:val="00064CB6"/>
    <w:rsid w:val="00064D05"/>
    <w:rsid w:val="00064EC0"/>
    <w:rsid w:val="00065085"/>
    <w:rsid w:val="000653E7"/>
    <w:rsid w:val="00065AC9"/>
    <w:rsid w:val="00065B3A"/>
    <w:rsid w:val="00065B7E"/>
    <w:rsid w:val="000661D5"/>
    <w:rsid w:val="000663E9"/>
    <w:rsid w:val="00066753"/>
    <w:rsid w:val="0006684A"/>
    <w:rsid w:val="000668BE"/>
    <w:rsid w:val="00066BB2"/>
    <w:rsid w:val="00066E52"/>
    <w:rsid w:val="00066F9D"/>
    <w:rsid w:val="000708DF"/>
    <w:rsid w:val="00070A54"/>
    <w:rsid w:val="00071E10"/>
    <w:rsid w:val="00071EDD"/>
    <w:rsid w:val="0007222F"/>
    <w:rsid w:val="00072837"/>
    <w:rsid w:val="00072D43"/>
    <w:rsid w:val="00072F37"/>
    <w:rsid w:val="000745DB"/>
    <w:rsid w:val="00075086"/>
    <w:rsid w:val="000762DA"/>
    <w:rsid w:val="00076B2A"/>
    <w:rsid w:val="00077225"/>
    <w:rsid w:val="00077789"/>
    <w:rsid w:val="00077813"/>
    <w:rsid w:val="00077A91"/>
    <w:rsid w:val="00077B25"/>
    <w:rsid w:val="000808B9"/>
    <w:rsid w:val="00080B6C"/>
    <w:rsid w:val="00081358"/>
    <w:rsid w:val="00081703"/>
    <w:rsid w:val="00082623"/>
    <w:rsid w:val="000830F8"/>
    <w:rsid w:val="00083271"/>
    <w:rsid w:val="000833B4"/>
    <w:rsid w:val="000834CB"/>
    <w:rsid w:val="000839D1"/>
    <w:rsid w:val="000856DF"/>
    <w:rsid w:val="00085AA4"/>
    <w:rsid w:val="0008630D"/>
    <w:rsid w:val="000871D7"/>
    <w:rsid w:val="0008768E"/>
    <w:rsid w:val="00087D0D"/>
    <w:rsid w:val="00087DBC"/>
    <w:rsid w:val="00091088"/>
    <w:rsid w:val="000916A7"/>
    <w:rsid w:val="00091A62"/>
    <w:rsid w:val="00091F35"/>
    <w:rsid w:val="00092958"/>
    <w:rsid w:val="00092987"/>
    <w:rsid w:val="00092E9F"/>
    <w:rsid w:val="00093021"/>
    <w:rsid w:val="0009371B"/>
    <w:rsid w:val="00093778"/>
    <w:rsid w:val="00093968"/>
    <w:rsid w:val="000940F7"/>
    <w:rsid w:val="00094349"/>
    <w:rsid w:val="000946D5"/>
    <w:rsid w:val="00094BC2"/>
    <w:rsid w:val="00095137"/>
    <w:rsid w:val="0009551C"/>
    <w:rsid w:val="000958D6"/>
    <w:rsid w:val="00095FD5"/>
    <w:rsid w:val="000960C6"/>
    <w:rsid w:val="00096204"/>
    <w:rsid w:val="00097001"/>
    <w:rsid w:val="00097D94"/>
    <w:rsid w:val="000A08E5"/>
    <w:rsid w:val="000A08F4"/>
    <w:rsid w:val="000A0F29"/>
    <w:rsid w:val="000A189B"/>
    <w:rsid w:val="000A2456"/>
    <w:rsid w:val="000A27D5"/>
    <w:rsid w:val="000A2D12"/>
    <w:rsid w:val="000A4B19"/>
    <w:rsid w:val="000A4C4C"/>
    <w:rsid w:val="000A4D0A"/>
    <w:rsid w:val="000A5232"/>
    <w:rsid w:val="000A5B34"/>
    <w:rsid w:val="000A5DDA"/>
    <w:rsid w:val="000A5F61"/>
    <w:rsid w:val="000A6295"/>
    <w:rsid w:val="000A6A43"/>
    <w:rsid w:val="000A6AD4"/>
    <w:rsid w:val="000A7921"/>
    <w:rsid w:val="000B011E"/>
    <w:rsid w:val="000B07BF"/>
    <w:rsid w:val="000B0950"/>
    <w:rsid w:val="000B132B"/>
    <w:rsid w:val="000B190F"/>
    <w:rsid w:val="000B20C5"/>
    <w:rsid w:val="000B242B"/>
    <w:rsid w:val="000B35E9"/>
    <w:rsid w:val="000B3640"/>
    <w:rsid w:val="000B3954"/>
    <w:rsid w:val="000B3D34"/>
    <w:rsid w:val="000B41E9"/>
    <w:rsid w:val="000B4758"/>
    <w:rsid w:val="000B54BA"/>
    <w:rsid w:val="000B5C83"/>
    <w:rsid w:val="000B60D5"/>
    <w:rsid w:val="000B62CB"/>
    <w:rsid w:val="000B7559"/>
    <w:rsid w:val="000B7826"/>
    <w:rsid w:val="000B7AB2"/>
    <w:rsid w:val="000B7E4F"/>
    <w:rsid w:val="000C03AE"/>
    <w:rsid w:val="000C089C"/>
    <w:rsid w:val="000C0BDD"/>
    <w:rsid w:val="000C179F"/>
    <w:rsid w:val="000C227D"/>
    <w:rsid w:val="000C2746"/>
    <w:rsid w:val="000C3100"/>
    <w:rsid w:val="000C390E"/>
    <w:rsid w:val="000C3C9F"/>
    <w:rsid w:val="000C4CA2"/>
    <w:rsid w:val="000C4D71"/>
    <w:rsid w:val="000C5688"/>
    <w:rsid w:val="000C5E6C"/>
    <w:rsid w:val="000C5F6F"/>
    <w:rsid w:val="000C5FBB"/>
    <w:rsid w:val="000C62C9"/>
    <w:rsid w:val="000C69CE"/>
    <w:rsid w:val="000C6CA9"/>
    <w:rsid w:val="000C6CF3"/>
    <w:rsid w:val="000C7514"/>
    <w:rsid w:val="000C7856"/>
    <w:rsid w:val="000C7F77"/>
    <w:rsid w:val="000D0189"/>
    <w:rsid w:val="000D0A5A"/>
    <w:rsid w:val="000D191A"/>
    <w:rsid w:val="000D1C76"/>
    <w:rsid w:val="000D1E7D"/>
    <w:rsid w:val="000D2750"/>
    <w:rsid w:val="000D2F13"/>
    <w:rsid w:val="000D32CB"/>
    <w:rsid w:val="000D4296"/>
    <w:rsid w:val="000D42CB"/>
    <w:rsid w:val="000D4461"/>
    <w:rsid w:val="000D4A38"/>
    <w:rsid w:val="000D5562"/>
    <w:rsid w:val="000D5904"/>
    <w:rsid w:val="000D60F7"/>
    <w:rsid w:val="000D6662"/>
    <w:rsid w:val="000D6951"/>
    <w:rsid w:val="000D6A73"/>
    <w:rsid w:val="000D6E67"/>
    <w:rsid w:val="000D6EFF"/>
    <w:rsid w:val="000D725E"/>
    <w:rsid w:val="000D72A0"/>
    <w:rsid w:val="000D7770"/>
    <w:rsid w:val="000D77DB"/>
    <w:rsid w:val="000D7A34"/>
    <w:rsid w:val="000D7F9B"/>
    <w:rsid w:val="000E0185"/>
    <w:rsid w:val="000E0471"/>
    <w:rsid w:val="000E04C2"/>
    <w:rsid w:val="000E0B7C"/>
    <w:rsid w:val="000E0C52"/>
    <w:rsid w:val="000E0DA8"/>
    <w:rsid w:val="000E1AA8"/>
    <w:rsid w:val="000E1CDC"/>
    <w:rsid w:val="000E2348"/>
    <w:rsid w:val="000E2846"/>
    <w:rsid w:val="000E2B1E"/>
    <w:rsid w:val="000E3739"/>
    <w:rsid w:val="000E3891"/>
    <w:rsid w:val="000E3A5B"/>
    <w:rsid w:val="000E40AF"/>
    <w:rsid w:val="000E44A4"/>
    <w:rsid w:val="000E458E"/>
    <w:rsid w:val="000E483A"/>
    <w:rsid w:val="000E5143"/>
    <w:rsid w:val="000E5311"/>
    <w:rsid w:val="000E5AF7"/>
    <w:rsid w:val="000E5C97"/>
    <w:rsid w:val="000E70B3"/>
    <w:rsid w:val="000E744B"/>
    <w:rsid w:val="000E74E8"/>
    <w:rsid w:val="000E7667"/>
    <w:rsid w:val="000E7A0B"/>
    <w:rsid w:val="000F0868"/>
    <w:rsid w:val="000F0BEF"/>
    <w:rsid w:val="000F0FB0"/>
    <w:rsid w:val="000F1482"/>
    <w:rsid w:val="000F18C8"/>
    <w:rsid w:val="000F1CEA"/>
    <w:rsid w:val="000F2C3D"/>
    <w:rsid w:val="000F3341"/>
    <w:rsid w:val="000F359E"/>
    <w:rsid w:val="000F3A9D"/>
    <w:rsid w:val="000F3AE6"/>
    <w:rsid w:val="000F3DD0"/>
    <w:rsid w:val="000F444E"/>
    <w:rsid w:val="000F4B20"/>
    <w:rsid w:val="000F4BE4"/>
    <w:rsid w:val="000F4CCC"/>
    <w:rsid w:val="000F56A6"/>
    <w:rsid w:val="000F5DEA"/>
    <w:rsid w:val="000F645D"/>
    <w:rsid w:val="000F64F9"/>
    <w:rsid w:val="000F6DD3"/>
    <w:rsid w:val="000F737C"/>
    <w:rsid w:val="00100139"/>
    <w:rsid w:val="0010056B"/>
    <w:rsid w:val="001005EF"/>
    <w:rsid w:val="001005F2"/>
    <w:rsid w:val="00100A4C"/>
    <w:rsid w:val="00100D8C"/>
    <w:rsid w:val="00100DBD"/>
    <w:rsid w:val="001012D2"/>
    <w:rsid w:val="00101A23"/>
    <w:rsid w:val="0010204B"/>
    <w:rsid w:val="00102219"/>
    <w:rsid w:val="00102A90"/>
    <w:rsid w:val="00102AC6"/>
    <w:rsid w:val="00103073"/>
    <w:rsid w:val="0010310B"/>
    <w:rsid w:val="00103B46"/>
    <w:rsid w:val="00103FA0"/>
    <w:rsid w:val="0010495E"/>
    <w:rsid w:val="00104DE6"/>
    <w:rsid w:val="00105156"/>
    <w:rsid w:val="00105415"/>
    <w:rsid w:val="0010557E"/>
    <w:rsid w:val="00105651"/>
    <w:rsid w:val="00105DB1"/>
    <w:rsid w:val="00106266"/>
    <w:rsid w:val="001069E8"/>
    <w:rsid w:val="001071C7"/>
    <w:rsid w:val="00107350"/>
    <w:rsid w:val="001077A2"/>
    <w:rsid w:val="00107D1A"/>
    <w:rsid w:val="0011009E"/>
    <w:rsid w:val="001102E1"/>
    <w:rsid w:val="001103AB"/>
    <w:rsid w:val="0011062A"/>
    <w:rsid w:val="00110684"/>
    <w:rsid w:val="0011099A"/>
    <w:rsid w:val="001112AC"/>
    <w:rsid w:val="0011193B"/>
    <w:rsid w:val="00111C1B"/>
    <w:rsid w:val="00112B35"/>
    <w:rsid w:val="00112D48"/>
    <w:rsid w:val="001130A7"/>
    <w:rsid w:val="00113466"/>
    <w:rsid w:val="00113763"/>
    <w:rsid w:val="00113EC2"/>
    <w:rsid w:val="001147ED"/>
    <w:rsid w:val="001157D5"/>
    <w:rsid w:val="00116A4E"/>
    <w:rsid w:val="00117C9E"/>
    <w:rsid w:val="001205BA"/>
    <w:rsid w:val="00120DEC"/>
    <w:rsid w:val="001218A9"/>
    <w:rsid w:val="00121A27"/>
    <w:rsid w:val="0012333B"/>
    <w:rsid w:val="00123E9C"/>
    <w:rsid w:val="001240B8"/>
    <w:rsid w:val="00124EC1"/>
    <w:rsid w:val="0012505C"/>
    <w:rsid w:val="001258F1"/>
    <w:rsid w:val="00126353"/>
    <w:rsid w:val="00126893"/>
    <w:rsid w:val="001273CA"/>
    <w:rsid w:val="00127D77"/>
    <w:rsid w:val="00130AC9"/>
    <w:rsid w:val="0013154A"/>
    <w:rsid w:val="00132165"/>
    <w:rsid w:val="00132430"/>
    <w:rsid w:val="001324DD"/>
    <w:rsid w:val="00132747"/>
    <w:rsid w:val="00132A06"/>
    <w:rsid w:val="00132AD5"/>
    <w:rsid w:val="00132C69"/>
    <w:rsid w:val="00134328"/>
    <w:rsid w:val="0013468F"/>
    <w:rsid w:val="001346C7"/>
    <w:rsid w:val="001347D5"/>
    <w:rsid w:val="001348F3"/>
    <w:rsid w:val="00134BCB"/>
    <w:rsid w:val="00134C7C"/>
    <w:rsid w:val="001359B3"/>
    <w:rsid w:val="00136C62"/>
    <w:rsid w:val="001374CA"/>
    <w:rsid w:val="00137794"/>
    <w:rsid w:val="00137B14"/>
    <w:rsid w:val="00141366"/>
    <w:rsid w:val="00141B26"/>
    <w:rsid w:val="00141D70"/>
    <w:rsid w:val="00141DDB"/>
    <w:rsid w:val="00142570"/>
    <w:rsid w:val="0014271B"/>
    <w:rsid w:val="001429B6"/>
    <w:rsid w:val="00142A14"/>
    <w:rsid w:val="00142AAE"/>
    <w:rsid w:val="00142D72"/>
    <w:rsid w:val="00143287"/>
    <w:rsid w:val="00143302"/>
    <w:rsid w:val="001435F8"/>
    <w:rsid w:val="001437C9"/>
    <w:rsid w:val="00143D4C"/>
    <w:rsid w:val="00144543"/>
    <w:rsid w:val="001449B9"/>
    <w:rsid w:val="00144EBE"/>
    <w:rsid w:val="001452DA"/>
    <w:rsid w:val="00145922"/>
    <w:rsid w:val="00145C58"/>
    <w:rsid w:val="001461B4"/>
    <w:rsid w:val="00146392"/>
    <w:rsid w:val="00146858"/>
    <w:rsid w:val="00146FB7"/>
    <w:rsid w:val="00147366"/>
    <w:rsid w:val="00147944"/>
    <w:rsid w:val="0015032C"/>
    <w:rsid w:val="00150DE1"/>
    <w:rsid w:val="001515C9"/>
    <w:rsid w:val="001518E0"/>
    <w:rsid w:val="00151C6F"/>
    <w:rsid w:val="00151D82"/>
    <w:rsid w:val="00151DFA"/>
    <w:rsid w:val="001523CE"/>
    <w:rsid w:val="00152C01"/>
    <w:rsid w:val="00152CAE"/>
    <w:rsid w:val="00152E01"/>
    <w:rsid w:val="0015352A"/>
    <w:rsid w:val="00153CF6"/>
    <w:rsid w:val="00153D21"/>
    <w:rsid w:val="00154F34"/>
    <w:rsid w:val="00155050"/>
    <w:rsid w:val="0015556F"/>
    <w:rsid w:val="001562B1"/>
    <w:rsid w:val="00156E8B"/>
    <w:rsid w:val="00157BA5"/>
    <w:rsid w:val="00157FC0"/>
    <w:rsid w:val="001601E6"/>
    <w:rsid w:val="00161111"/>
    <w:rsid w:val="001618E7"/>
    <w:rsid w:val="00161B2D"/>
    <w:rsid w:val="001624BF"/>
    <w:rsid w:val="00162A2E"/>
    <w:rsid w:val="001632A3"/>
    <w:rsid w:val="00163B59"/>
    <w:rsid w:val="00163D9F"/>
    <w:rsid w:val="00163EC8"/>
    <w:rsid w:val="00164634"/>
    <w:rsid w:val="00164A25"/>
    <w:rsid w:val="001651D4"/>
    <w:rsid w:val="00165719"/>
    <w:rsid w:val="00165A68"/>
    <w:rsid w:val="00165BF8"/>
    <w:rsid w:val="00165D8D"/>
    <w:rsid w:val="00166A8D"/>
    <w:rsid w:val="00167C06"/>
    <w:rsid w:val="00167C48"/>
    <w:rsid w:val="0017050C"/>
    <w:rsid w:val="0017133F"/>
    <w:rsid w:val="00171F50"/>
    <w:rsid w:val="00173570"/>
    <w:rsid w:val="00173B05"/>
    <w:rsid w:val="00173D92"/>
    <w:rsid w:val="001740C1"/>
    <w:rsid w:val="00174858"/>
    <w:rsid w:val="00174CB2"/>
    <w:rsid w:val="001753B2"/>
    <w:rsid w:val="001757AA"/>
    <w:rsid w:val="00175B2D"/>
    <w:rsid w:val="00175BDD"/>
    <w:rsid w:val="001760A7"/>
    <w:rsid w:val="00176256"/>
    <w:rsid w:val="001762E7"/>
    <w:rsid w:val="00176FB4"/>
    <w:rsid w:val="00177117"/>
    <w:rsid w:val="00180527"/>
    <w:rsid w:val="00181916"/>
    <w:rsid w:val="00181AAC"/>
    <w:rsid w:val="00181D4A"/>
    <w:rsid w:val="00181D62"/>
    <w:rsid w:val="00182535"/>
    <w:rsid w:val="00182B38"/>
    <w:rsid w:val="00182BE4"/>
    <w:rsid w:val="00182F47"/>
    <w:rsid w:val="001836D4"/>
    <w:rsid w:val="001842D1"/>
    <w:rsid w:val="001846CA"/>
    <w:rsid w:val="0018494A"/>
    <w:rsid w:val="00184B7D"/>
    <w:rsid w:val="00184E93"/>
    <w:rsid w:val="00185F28"/>
    <w:rsid w:val="001868D6"/>
    <w:rsid w:val="0018762A"/>
    <w:rsid w:val="0018766D"/>
    <w:rsid w:val="001878AB"/>
    <w:rsid w:val="00187BDE"/>
    <w:rsid w:val="00187CB5"/>
    <w:rsid w:val="00190B50"/>
    <w:rsid w:val="00190F99"/>
    <w:rsid w:val="0019129B"/>
    <w:rsid w:val="00191447"/>
    <w:rsid w:val="00192329"/>
    <w:rsid w:val="001923A5"/>
    <w:rsid w:val="001936A4"/>
    <w:rsid w:val="00193CC4"/>
    <w:rsid w:val="00193DCE"/>
    <w:rsid w:val="001945B3"/>
    <w:rsid w:val="00194830"/>
    <w:rsid w:val="0019518E"/>
    <w:rsid w:val="00196181"/>
    <w:rsid w:val="001966F5"/>
    <w:rsid w:val="00196A20"/>
    <w:rsid w:val="00196A94"/>
    <w:rsid w:val="00196ACE"/>
    <w:rsid w:val="00196E3E"/>
    <w:rsid w:val="00196F04"/>
    <w:rsid w:val="0019729D"/>
    <w:rsid w:val="00197933"/>
    <w:rsid w:val="00197BEF"/>
    <w:rsid w:val="00197CB5"/>
    <w:rsid w:val="001A05F1"/>
    <w:rsid w:val="001A1709"/>
    <w:rsid w:val="001A1DBB"/>
    <w:rsid w:val="001A2250"/>
    <w:rsid w:val="001A2314"/>
    <w:rsid w:val="001A2553"/>
    <w:rsid w:val="001A2A7E"/>
    <w:rsid w:val="001A2F6D"/>
    <w:rsid w:val="001A30AB"/>
    <w:rsid w:val="001A3511"/>
    <w:rsid w:val="001A3935"/>
    <w:rsid w:val="001A39A1"/>
    <w:rsid w:val="001A4048"/>
    <w:rsid w:val="001A4268"/>
    <w:rsid w:val="001A46F6"/>
    <w:rsid w:val="001A4C67"/>
    <w:rsid w:val="001A52EB"/>
    <w:rsid w:val="001A55E2"/>
    <w:rsid w:val="001A649C"/>
    <w:rsid w:val="001A6513"/>
    <w:rsid w:val="001A685F"/>
    <w:rsid w:val="001A6C88"/>
    <w:rsid w:val="001A6DB1"/>
    <w:rsid w:val="001B07D5"/>
    <w:rsid w:val="001B2146"/>
    <w:rsid w:val="001B2711"/>
    <w:rsid w:val="001B2CAE"/>
    <w:rsid w:val="001B38B7"/>
    <w:rsid w:val="001B3BD0"/>
    <w:rsid w:val="001B4514"/>
    <w:rsid w:val="001B4AA3"/>
    <w:rsid w:val="001B4CD4"/>
    <w:rsid w:val="001B51EB"/>
    <w:rsid w:val="001B52EB"/>
    <w:rsid w:val="001B5673"/>
    <w:rsid w:val="001B5AE8"/>
    <w:rsid w:val="001B676E"/>
    <w:rsid w:val="001B707F"/>
    <w:rsid w:val="001B7592"/>
    <w:rsid w:val="001B7A16"/>
    <w:rsid w:val="001B7B12"/>
    <w:rsid w:val="001C0057"/>
    <w:rsid w:val="001C038C"/>
    <w:rsid w:val="001C1826"/>
    <w:rsid w:val="001C1F1C"/>
    <w:rsid w:val="001C2184"/>
    <w:rsid w:val="001C239D"/>
    <w:rsid w:val="001C25F9"/>
    <w:rsid w:val="001C3A90"/>
    <w:rsid w:val="001C3F55"/>
    <w:rsid w:val="001C4EBD"/>
    <w:rsid w:val="001C5C51"/>
    <w:rsid w:val="001C5D3A"/>
    <w:rsid w:val="001C65C2"/>
    <w:rsid w:val="001C73A5"/>
    <w:rsid w:val="001D0212"/>
    <w:rsid w:val="001D0550"/>
    <w:rsid w:val="001D0D1A"/>
    <w:rsid w:val="001D0D28"/>
    <w:rsid w:val="001D18A3"/>
    <w:rsid w:val="001D1EBC"/>
    <w:rsid w:val="001D1F60"/>
    <w:rsid w:val="001D21FE"/>
    <w:rsid w:val="001D29BD"/>
    <w:rsid w:val="001D5344"/>
    <w:rsid w:val="001D5463"/>
    <w:rsid w:val="001D5B5C"/>
    <w:rsid w:val="001D60F8"/>
    <w:rsid w:val="001D61AF"/>
    <w:rsid w:val="001D61C6"/>
    <w:rsid w:val="001D63DF"/>
    <w:rsid w:val="001D7265"/>
    <w:rsid w:val="001D7417"/>
    <w:rsid w:val="001E0BF1"/>
    <w:rsid w:val="001E1F79"/>
    <w:rsid w:val="001E2AD0"/>
    <w:rsid w:val="001E35B8"/>
    <w:rsid w:val="001E3A7D"/>
    <w:rsid w:val="001E3ECA"/>
    <w:rsid w:val="001E4623"/>
    <w:rsid w:val="001E4AD6"/>
    <w:rsid w:val="001E4D04"/>
    <w:rsid w:val="001E552C"/>
    <w:rsid w:val="001E5777"/>
    <w:rsid w:val="001E5A41"/>
    <w:rsid w:val="001E679B"/>
    <w:rsid w:val="001E68F6"/>
    <w:rsid w:val="001E7DC1"/>
    <w:rsid w:val="001E7E52"/>
    <w:rsid w:val="001E7F14"/>
    <w:rsid w:val="001EDB7E"/>
    <w:rsid w:val="001F0655"/>
    <w:rsid w:val="001F070A"/>
    <w:rsid w:val="001F10F7"/>
    <w:rsid w:val="001F1339"/>
    <w:rsid w:val="001F16E7"/>
    <w:rsid w:val="001F174C"/>
    <w:rsid w:val="001F2379"/>
    <w:rsid w:val="001F2A33"/>
    <w:rsid w:val="001F2AD2"/>
    <w:rsid w:val="001F2DF3"/>
    <w:rsid w:val="001F385D"/>
    <w:rsid w:val="001F3B9D"/>
    <w:rsid w:val="001F3CB8"/>
    <w:rsid w:val="001F3F46"/>
    <w:rsid w:val="001F40F9"/>
    <w:rsid w:val="001F4A05"/>
    <w:rsid w:val="001F4A9F"/>
    <w:rsid w:val="001F4B48"/>
    <w:rsid w:val="001F4EA0"/>
    <w:rsid w:val="001F56D8"/>
    <w:rsid w:val="001F58E0"/>
    <w:rsid w:val="001F5A3B"/>
    <w:rsid w:val="001F5B4C"/>
    <w:rsid w:val="001F5B61"/>
    <w:rsid w:val="001F5D2B"/>
    <w:rsid w:val="001F647C"/>
    <w:rsid w:val="001F658D"/>
    <w:rsid w:val="001F6738"/>
    <w:rsid w:val="001F7491"/>
    <w:rsid w:val="001F75BF"/>
    <w:rsid w:val="001F76D7"/>
    <w:rsid w:val="001F79D8"/>
    <w:rsid w:val="001F7F80"/>
    <w:rsid w:val="0020017A"/>
    <w:rsid w:val="0020097F"/>
    <w:rsid w:val="00200D05"/>
    <w:rsid w:val="00201849"/>
    <w:rsid w:val="00201A26"/>
    <w:rsid w:val="00201B42"/>
    <w:rsid w:val="00202788"/>
    <w:rsid w:val="00202B05"/>
    <w:rsid w:val="00203485"/>
    <w:rsid w:val="0020371E"/>
    <w:rsid w:val="00203B12"/>
    <w:rsid w:val="00203EA8"/>
    <w:rsid w:val="00203FDE"/>
    <w:rsid w:val="0020470D"/>
    <w:rsid w:val="00204998"/>
    <w:rsid w:val="00204AC4"/>
    <w:rsid w:val="00204BDC"/>
    <w:rsid w:val="00204C21"/>
    <w:rsid w:val="00206198"/>
    <w:rsid w:val="002065D1"/>
    <w:rsid w:val="0020680D"/>
    <w:rsid w:val="00206A4A"/>
    <w:rsid w:val="00206D9D"/>
    <w:rsid w:val="00206EE8"/>
    <w:rsid w:val="002073BA"/>
    <w:rsid w:val="00207951"/>
    <w:rsid w:val="00210821"/>
    <w:rsid w:val="00210CC1"/>
    <w:rsid w:val="002110F1"/>
    <w:rsid w:val="002110F7"/>
    <w:rsid w:val="00211545"/>
    <w:rsid w:val="0021161C"/>
    <w:rsid w:val="00211D97"/>
    <w:rsid w:val="00212026"/>
    <w:rsid w:val="00213EEC"/>
    <w:rsid w:val="002140A7"/>
    <w:rsid w:val="00214BD2"/>
    <w:rsid w:val="00215275"/>
    <w:rsid w:val="00215842"/>
    <w:rsid w:val="00216861"/>
    <w:rsid w:val="0021708D"/>
    <w:rsid w:val="00217124"/>
    <w:rsid w:val="002175C1"/>
    <w:rsid w:val="00217730"/>
    <w:rsid w:val="002177DB"/>
    <w:rsid w:val="00217DFF"/>
    <w:rsid w:val="00217EC3"/>
    <w:rsid w:val="0022031E"/>
    <w:rsid w:val="002203C5"/>
    <w:rsid w:val="00220415"/>
    <w:rsid w:val="002208A0"/>
    <w:rsid w:val="002213A0"/>
    <w:rsid w:val="00221877"/>
    <w:rsid w:val="00221E4A"/>
    <w:rsid w:val="00221EF3"/>
    <w:rsid w:val="00222404"/>
    <w:rsid w:val="00225086"/>
    <w:rsid w:val="002253B8"/>
    <w:rsid w:val="002255B1"/>
    <w:rsid w:val="00225753"/>
    <w:rsid w:val="00226F71"/>
    <w:rsid w:val="002270C0"/>
    <w:rsid w:val="00227306"/>
    <w:rsid w:val="0023050A"/>
    <w:rsid w:val="002306B0"/>
    <w:rsid w:val="002306CE"/>
    <w:rsid w:val="002306D7"/>
    <w:rsid w:val="00230933"/>
    <w:rsid w:val="0023243B"/>
    <w:rsid w:val="00232666"/>
    <w:rsid w:val="00232759"/>
    <w:rsid w:val="00232838"/>
    <w:rsid w:val="00232F0B"/>
    <w:rsid w:val="00233884"/>
    <w:rsid w:val="0023434C"/>
    <w:rsid w:val="002347DB"/>
    <w:rsid w:val="0023483C"/>
    <w:rsid w:val="0023542D"/>
    <w:rsid w:val="00235C71"/>
    <w:rsid w:val="0023605C"/>
    <w:rsid w:val="0023622E"/>
    <w:rsid w:val="00236351"/>
    <w:rsid w:val="00236359"/>
    <w:rsid w:val="0023658E"/>
    <w:rsid w:val="002366D6"/>
    <w:rsid w:val="002369AB"/>
    <w:rsid w:val="00236EDC"/>
    <w:rsid w:val="002377AF"/>
    <w:rsid w:val="00237B79"/>
    <w:rsid w:val="00237F40"/>
    <w:rsid w:val="00240357"/>
    <w:rsid w:val="002403C2"/>
    <w:rsid w:val="00240FDA"/>
    <w:rsid w:val="00241073"/>
    <w:rsid w:val="0024148F"/>
    <w:rsid w:val="0024155C"/>
    <w:rsid w:val="0024160C"/>
    <w:rsid w:val="002416C7"/>
    <w:rsid w:val="002427F3"/>
    <w:rsid w:val="002435C8"/>
    <w:rsid w:val="00243BDE"/>
    <w:rsid w:val="00243BE1"/>
    <w:rsid w:val="00244666"/>
    <w:rsid w:val="0024553F"/>
    <w:rsid w:val="002455FA"/>
    <w:rsid w:val="0024581D"/>
    <w:rsid w:val="002459DA"/>
    <w:rsid w:val="0024698E"/>
    <w:rsid w:val="00246C2F"/>
    <w:rsid w:val="00246EC6"/>
    <w:rsid w:val="00250F5F"/>
    <w:rsid w:val="00250F84"/>
    <w:rsid w:val="0025138B"/>
    <w:rsid w:val="002514FB"/>
    <w:rsid w:val="0025150C"/>
    <w:rsid w:val="00251966"/>
    <w:rsid w:val="00252899"/>
    <w:rsid w:val="00252902"/>
    <w:rsid w:val="00252912"/>
    <w:rsid w:val="00252EC5"/>
    <w:rsid w:val="00253297"/>
    <w:rsid w:val="002538E1"/>
    <w:rsid w:val="002546FC"/>
    <w:rsid w:val="002565DC"/>
    <w:rsid w:val="0025720D"/>
    <w:rsid w:val="0025722A"/>
    <w:rsid w:val="002576B2"/>
    <w:rsid w:val="00257A57"/>
    <w:rsid w:val="00257A96"/>
    <w:rsid w:val="0026007F"/>
    <w:rsid w:val="00260B09"/>
    <w:rsid w:val="00261A3E"/>
    <w:rsid w:val="002623B6"/>
    <w:rsid w:val="0026240D"/>
    <w:rsid w:val="00263517"/>
    <w:rsid w:val="002636FD"/>
    <w:rsid w:val="0026394B"/>
    <w:rsid w:val="002649BB"/>
    <w:rsid w:val="002657F8"/>
    <w:rsid w:val="00266A45"/>
    <w:rsid w:val="002676B9"/>
    <w:rsid w:val="00267863"/>
    <w:rsid w:val="002679B8"/>
    <w:rsid w:val="00267DB6"/>
    <w:rsid w:val="00270156"/>
    <w:rsid w:val="00271D8D"/>
    <w:rsid w:val="00271EC9"/>
    <w:rsid w:val="00273874"/>
    <w:rsid w:val="00273D05"/>
    <w:rsid w:val="00273EC8"/>
    <w:rsid w:val="002745C3"/>
    <w:rsid w:val="00274716"/>
    <w:rsid w:val="00274736"/>
    <w:rsid w:val="00274FA7"/>
    <w:rsid w:val="00275B2F"/>
    <w:rsid w:val="00275C7F"/>
    <w:rsid w:val="00276D14"/>
    <w:rsid w:val="00277747"/>
    <w:rsid w:val="00277966"/>
    <w:rsid w:val="00277BE8"/>
    <w:rsid w:val="00277F43"/>
    <w:rsid w:val="00277F93"/>
    <w:rsid w:val="00277FAD"/>
    <w:rsid w:val="002802F8"/>
    <w:rsid w:val="00280B83"/>
    <w:rsid w:val="0028199C"/>
    <w:rsid w:val="0028262D"/>
    <w:rsid w:val="00282728"/>
    <w:rsid w:val="00282851"/>
    <w:rsid w:val="00282B28"/>
    <w:rsid w:val="0028371F"/>
    <w:rsid w:val="0028473F"/>
    <w:rsid w:val="00284A96"/>
    <w:rsid w:val="00284AF2"/>
    <w:rsid w:val="00284DD2"/>
    <w:rsid w:val="00285181"/>
    <w:rsid w:val="00285557"/>
    <w:rsid w:val="0028566E"/>
    <w:rsid w:val="00285835"/>
    <w:rsid w:val="00285B0F"/>
    <w:rsid w:val="00285B23"/>
    <w:rsid w:val="002862DF"/>
    <w:rsid w:val="00286805"/>
    <w:rsid w:val="002868FC"/>
    <w:rsid w:val="00286EB3"/>
    <w:rsid w:val="00286ED7"/>
    <w:rsid w:val="00287462"/>
    <w:rsid w:val="00287A66"/>
    <w:rsid w:val="00287EA8"/>
    <w:rsid w:val="00287F18"/>
    <w:rsid w:val="00290150"/>
    <w:rsid w:val="0029027C"/>
    <w:rsid w:val="00290565"/>
    <w:rsid w:val="00290813"/>
    <w:rsid w:val="002908A7"/>
    <w:rsid w:val="00291471"/>
    <w:rsid w:val="00291A49"/>
    <w:rsid w:val="00291D2A"/>
    <w:rsid w:val="002929C5"/>
    <w:rsid w:val="00292E34"/>
    <w:rsid w:val="00292F1F"/>
    <w:rsid w:val="00293196"/>
    <w:rsid w:val="00293904"/>
    <w:rsid w:val="002945B5"/>
    <w:rsid w:val="0029491A"/>
    <w:rsid w:val="00294D87"/>
    <w:rsid w:val="00295802"/>
    <w:rsid w:val="002973AE"/>
    <w:rsid w:val="00297A95"/>
    <w:rsid w:val="00297BC4"/>
    <w:rsid w:val="00297D1E"/>
    <w:rsid w:val="002A0651"/>
    <w:rsid w:val="002A0B37"/>
    <w:rsid w:val="002A1915"/>
    <w:rsid w:val="002A220A"/>
    <w:rsid w:val="002A2982"/>
    <w:rsid w:val="002A3A39"/>
    <w:rsid w:val="002A3BB9"/>
    <w:rsid w:val="002A3F4B"/>
    <w:rsid w:val="002A680A"/>
    <w:rsid w:val="002A6DED"/>
    <w:rsid w:val="002A7539"/>
    <w:rsid w:val="002A791B"/>
    <w:rsid w:val="002B02BB"/>
    <w:rsid w:val="002B02DA"/>
    <w:rsid w:val="002B1AF4"/>
    <w:rsid w:val="002B1B4B"/>
    <w:rsid w:val="002B1EF2"/>
    <w:rsid w:val="002B2256"/>
    <w:rsid w:val="002B2858"/>
    <w:rsid w:val="002B2A0C"/>
    <w:rsid w:val="002B34C4"/>
    <w:rsid w:val="002B3AED"/>
    <w:rsid w:val="002B3E68"/>
    <w:rsid w:val="002B417A"/>
    <w:rsid w:val="002B4466"/>
    <w:rsid w:val="002B5448"/>
    <w:rsid w:val="002B5D8A"/>
    <w:rsid w:val="002B5FBA"/>
    <w:rsid w:val="002B67D9"/>
    <w:rsid w:val="002B7E86"/>
    <w:rsid w:val="002C000D"/>
    <w:rsid w:val="002C0386"/>
    <w:rsid w:val="002C065C"/>
    <w:rsid w:val="002C07B0"/>
    <w:rsid w:val="002C1109"/>
    <w:rsid w:val="002C1345"/>
    <w:rsid w:val="002C15E8"/>
    <w:rsid w:val="002C1985"/>
    <w:rsid w:val="002C1B3C"/>
    <w:rsid w:val="002C1D2C"/>
    <w:rsid w:val="002C1D68"/>
    <w:rsid w:val="002C2085"/>
    <w:rsid w:val="002C2214"/>
    <w:rsid w:val="002C263D"/>
    <w:rsid w:val="002C2672"/>
    <w:rsid w:val="002C2B72"/>
    <w:rsid w:val="002C2C6A"/>
    <w:rsid w:val="002C30C2"/>
    <w:rsid w:val="002C331D"/>
    <w:rsid w:val="002C4F5D"/>
    <w:rsid w:val="002C50D5"/>
    <w:rsid w:val="002C5DD0"/>
    <w:rsid w:val="002C6A2F"/>
    <w:rsid w:val="002C6A72"/>
    <w:rsid w:val="002C7577"/>
    <w:rsid w:val="002C7884"/>
    <w:rsid w:val="002D15D2"/>
    <w:rsid w:val="002D18AC"/>
    <w:rsid w:val="002D1A9C"/>
    <w:rsid w:val="002D1EAE"/>
    <w:rsid w:val="002D3C15"/>
    <w:rsid w:val="002D3DA2"/>
    <w:rsid w:val="002D44FD"/>
    <w:rsid w:val="002D4A64"/>
    <w:rsid w:val="002D4BB6"/>
    <w:rsid w:val="002D5099"/>
    <w:rsid w:val="002D575B"/>
    <w:rsid w:val="002D58AD"/>
    <w:rsid w:val="002D5E82"/>
    <w:rsid w:val="002D6658"/>
    <w:rsid w:val="002D7CD9"/>
    <w:rsid w:val="002D7E6B"/>
    <w:rsid w:val="002D7EBB"/>
    <w:rsid w:val="002E041C"/>
    <w:rsid w:val="002E07CC"/>
    <w:rsid w:val="002E0883"/>
    <w:rsid w:val="002E0980"/>
    <w:rsid w:val="002E0ECF"/>
    <w:rsid w:val="002E180A"/>
    <w:rsid w:val="002E2009"/>
    <w:rsid w:val="002E2FDD"/>
    <w:rsid w:val="002E33A7"/>
    <w:rsid w:val="002E348A"/>
    <w:rsid w:val="002E3612"/>
    <w:rsid w:val="002E3B32"/>
    <w:rsid w:val="002E3BB6"/>
    <w:rsid w:val="002E3F35"/>
    <w:rsid w:val="002E4143"/>
    <w:rsid w:val="002E4777"/>
    <w:rsid w:val="002E4784"/>
    <w:rsid w:val="002E513F"/>
    <w:rsid w:val="002E54E1"/>
    <w:rsid w:val="002E5918"/>
    <w:rsid w:val="002E5EBE"/>
    <w:rsid w:val="002E665D"/>
    <w:rsid w:val="002E6831"/>
    <w:rsid w:val="002E691D"/>
    <w:rsid w:val="002E6A68"/>
    <w:rsid w:val="002E7F63"/>
    <w:rsid w:val="002F021C"/>
    <w:rsid w:val="002F0D09"/>
    <w:rsid w:val="002F12EA"/>
    <w:rsid w:val="002F1384"/>
    <w:rsid w:val="002F17B3"/>
    <w:rsid w:val="002F19B6"/>
    <w:rsid w:val="002F260E"/>
    <w:rsid w:val="002F288B"/>
    <w:rsid w:val="002F2F03"/>
    <w:rsid w:val="002F33F0"/>
    <w:rsid w:val="002F434A"/>
    <w:rsid w:val="002F444F"/>
    <w:rsid w:val="002F4823"/>
    <w:rsid w:val="002F4CEA"/>
    <w:rsid w:val="002F50F6"/>
    <w:rsid w:val="002F5E06"/>
    <w:rsid w:val="002F6449"/>
    <w:rsid w:val="002F6B88"/>
    <w:rsid w:val="002F6F3D"/>
    <w:rsid w:val="002F76F3"/>
    <w:rsid w:val="003002B9"/>
    <w:rsid w:val="003009FE"/>
    <w:rsid w:val="00300F1A"/>
    <w:rsid w:val="0030122C"/>
    <w:rsid w:val="00301443"/>
    <w:rsid w:val="003019A4"/>
    <w:rsid w:val="00301F45"/>
    <w:rsid w:val="00302125"/>
    <w:rsid w:val="00302447"/>
    <w:rsid w:val="00302467"/>
    <w:rsid w:val="00302471"/>
    <w:rsid w:val="00302824"/>
    <w:rsid w:val="00303765"/>
    <w:rsid w:val="00304591"/>
    <w:rsid w:val="00304A22"/>
    <w:rsid w:val="00304D9A"/>
    <w:rsid w:val="00305D47"/>
    <w:rsid w:val="00305E52"/>
    <w:rsid w:val="00306188"/>
    <w:rsid w:val="00306411"/>
    <w:rsid w:val="003076B1"/>
    <w:rsid w:val="00307B9F"/>
    <w:rsid w:val="003109EE"/>
    <w:rsid w:val="00310BF2"/>
    <w:rsid w:val="003115A2"/>
    <w:rsid w:val="00311B1A"/>
    <w:rsid w:val="00311B3D"/>
    <w:rsid w:val="00311EA9"/>
    <w:rsid w:val="00311ECC"/>
    <w:rsid w:val="00312E2A"/>
    <w:rsid w:val="00314128"/>
    <w:rsid w:val="00314D3B"/>
    <w:rsid w:val="0031542C"/>
    <w:rsid w:val="00315444"/>
    <w:rsid w:val="0031579A"/>
    <w:rsid w:val="00315865"/>
    <w:rsid w:val="00315B7B"/>
    <w:rsid w:val="00315E97"/>
    <w:rsid w:val="0031609D"/>
    <w:rsid w:val="0031672A"/>
    <w:rsid w:val="003168A5"/>
    <w:rsid w:val="00316DB7"/>
    <w:rsid w:val="00317659"/>
    <w:rsid w:val="0032044F"/>
    <w:rsid w:val="003207E3"/>
    <w:rsid w:val="00320D09"/>
    <w:rsid w:val="00320DF4"/>
    <w:rsid w:val="003212D7"/>
    <w:rsid w:val="00321431"/>
    <w:rsid w:val="0032156D"/>
    <w:rsid w:val="0032167A"/>
    <w:rsid w:val="0032188C"/>
    <w:rsid w:val="00322318"/>
    <w:rsid w:val="0032238F"/>
    <w:rsid w:val="00322A58"/>
    <w:rsid w:val="00322AA9"/>
    <w:rsid w:val="00322AAF"/>
    <w:rsid w:val="0032322A"/>
    <w:rsid w:val="00323AB8"/>
    <w:rsid w:val="00323E8F"/>
    <w:rsid w:val="0032470D"/>
    <w:rsid w:val="00324AAB"/>
    <w:rsid w:val="00324CA2"/>
    <w:rsid w:val="0032536D"/>
    <w:rsid w:val="003254B3"/>
    <w:rsid w:val="003260A0"/>
    <w:rsid w:val="00326538"/>
    <w:rsid w:val="00326811"/>
    <w:rsid w:val="00326874"/>
    <w:rsid w:val="00326BE2"/>
    <w:rsid w:val="00326E70"/>
    <w:rsid w:val="003301A2"/>
    <w:rsid w:val="00330563"/>
    <w:rsid w:val="00330ABC"/>
    <w:rsid w:val="00330EFE"/>
    <w:rsid w:val="003322BE"/>
    <w:rsid w:val="00332429"/>
    <w:rsid w:val="003329B2"/>
    <w:rsid w:val="00333308"/>
    <w:rsid w:val="003337AB"/>
    <w:rsid w:val="00333C74"/>
    <w:rsid w:val="00333E27"/>
    <w:rsid w:val="00334663"/>
    <w:rsid w:val="0033488D"/>
    <w:rsid w:val="00334F7A"/>
    <w:rsid w:val="00335535"/>
    <w:rsid w:val="0033591C"/>
    <w:rsid w:val="00335C9D"/>
    <w:rsid w:val="00335D13"/>
    <w:rsid w:val="00336393"/>
    <w:rsid w:val="00336A74"/>
    <w:rsid w:val="00336AD0"/>
    <w:rsid w:val="00336C33"/>
    <w:rsid w:val="00336D19"/>
    <w:rsid w:val="003372A6"/>
    <w:rsid w:val="00337382"/>
    <w:rsid w:val="00337D72"/>
    <w:rsid w:val="0034122D"/>
    <w:rsid w:val="00341676"/>
    <w:rsid w:val="0034181B"/>
    <w:rsid w:val="00341A7A"/>
    <w:rsid w:val="00342BA8"/>
    <w:rsid w:val="00342EFD"/>
    <w:rsid w:val="0034321A"/>
    <w:rsid w:val="00343250"/>
    <w:rsid w:val="0034335E"/>
    <w:rsid w:val="0034345B"/>
    <w:rsid w:val="00343A60"/>
    <w:rsid w:val="00343A90"/>
    <w:rsid w:val="0034402A"/>
    <w:rsid w:val="00344230"/>
    <w:rsid w:val="0034431B"/>
    <w:rsid w:val="003445C1"/>
    <w:rsid w:val="003449A0"/>
    <w:rsid w:val="00345198"/>
    <w:rsid w:val="0034522C"/>
    <w:rsid w:val="0034561E"/>
    <w:rsid w:val="0034564B"/>
    <w:rsid w:val="00346D3C"/>
    <w:rsid w:val="00347CC6"/>
    <w:rsid w:val="00350C0E"/>
    <w:rsid w:val="0035136B"/>
    <w:rsid w:val="0035207E"/>
    <w:rsid w:val="00352153"/>
    <w:rsid w:val="00352338"/>
    <w:rsid w:val="00352672"/>
    <w:rsid w:val="00353485"/>
    <w:rsid w:val="003544E3"/>
    <w:rsid w:val="00354915"/>
    <w:rsid w:val="0035573C"/>
    <w:rsid w:val="0035581C"/>
    <w:rsid w:val="0035588A"/>
    <w:rsid w:val="00355BC9"/>
    <w:rsid w:val="00355E12"/>
    <w:rsid w:val="00356671"/>
    <w:rsid w:val="003573A1"/>
    <w:rsid w:val="003577E6"/>
    <w:rsid w:val="0036053C"/>
    <w:rsid w:val="00360CE2"/>
    <w:rsid w:val="0036230F"/>
    <w:rsid w:val="003627CF"/>
    <w:rsid w:val="003642D6"/>
    <w:rsid w:val="003647AD"/>
    <w:rsid w:val="00365075"/>
    <w:rsid w:val="003652B2"/>
    <w:rsid w:val="003655C4"/>
    <w:rsid w:val="00365D12"/>
    <w:rsid w:val="003662F2"/>
    <w:rsid w:val="003663B9"/>
    <w:rsid w:val="003671D3"/>
    <w:rsid w:val="0036789C"/>
    <w:rsid w:val="00367B10"/>
    <w:rsid w:val="00367B50"/>
    <w:rsid w:val="00367BDA"/>
    <w:rsid w:val="00367C31"/>
    <w:rsid w:val="0037063A"/>
    <w:rsid w:val="00370852"/>
    <w:rsid w:val="00371085"/>
    <w:rsid w:val="0037182C"/>
    <w:rsid w:val="003719E5"/>
    <w:rsid w:val="00371DC5"/>
    <w:rsid w:val="00372768"/>
    <w:rsid w:val="0037287D"/>
    <w:rsid w:val="00372B05"/>
    <w:rsid w:val="00373303"/>
    <w:rsid w:val="003736F4"/>
    <w:rsid w:val="00373ADF"/>
    <w:rsid w:val="00373AE7"/>
    <w:rsid w:val="00373FD5"/>
    <w:rsid w:val="0037420E"/>
    <w:rsid w:val="003742FE"/>
    <w:rsid w:val="00374588"/>
    <w:rsid w:val="00374BC7"/>
    <w:rsid w:val="00375068"/>
    <w:rsid w:val="00376026"/>
    <w:rsid w:val="00376AC4"/>
    <w:rsid w:val="00376B91"/>
    <w:rsid w:val="00377396"/>
    <w:rsid w:val="0037786D"/>
    <w:rsid w:val="00377D28"/>
    <w:rsid w:val="00380264"/>
    <w:rsid w:val="00380AC4"/>
    <w:rsid w:val="00381180"/>
    <w:rsid w:val="0038119C"/>
    <w:rsid w:val="003816F9"/>
    <w:rsid w:val="00381AB3"/>
    <w:rsid w:val="00381F0E"/>
    <w:rsid w:val="00382B4A"/>
    <w:rsid w:val="00383448"/>
    <w:rsid w:val="0038353F"/>
    <w:rsid w:val="003836D5"/>
    <w:rsid w:val="003842F6"/>
    <w:rsid w:val="00384713"/>
    <w:rsid w:val="00384869"/>
    <w:rsid w:val="003848B5"/>
    <w:rsid w:val="00384C60"/>
    <w:rsid w:val="0038522C"/>
    <w:rsid w:val="0038559A"/>
    <w:rsid w:val="00386236"/>
    <w:rsid w:val="00386D8A"/>
    <w:rsid w:val="0038776F"/>
    <w:rsid w:val="00390478"/>
    <w:rsid w:val="003907BB"/>
    <w:rsid w:val="003908B9"/>
    <w:rsid w:val="00390AED"/>
    <w:rsid w:val="00390C8E"/>
    <w:rsid w:val="00391188"/>
    <w:rsid w:val="003915DB"/>
    <w:rsid w:val="00391DED"/>
    <w:rsid w:val="00392114"/>
    <w:rsid w:val="00392BB8"/>
    <w:rsid w:val="00393101"/>
    <w:rsid w:val="003935C0"/>
    <w:rsid w:val="00393937"/>
    <w:rsid w:val="00393AC1"/>
    <w:rsid w:val="00393E76"/>
    <w:rsid w:val="00393FAE"/>
    <w:rsid w:val="00394BEE"/>
    <w:rsid w:val="00395509"/>
    <w:rsid w:val="0039578A"/>
    <w:rsid w:val="00395A55"/>
    <w:rsid w:val="00395B6F"/>
    <w:rsid w:val="00395C74"/>
    <w:rsid w:val="0039617E"/>
    <w:rsid w:val="00396346"/>
    <w:rsid w:val="003977B3"/>
    <w:rsid w:val="0039780E"/>
    <w:rsid w:val="00397933"/>
    <w:rsid w:val="003979CB"/>
    <w:rsid w:val="00397FA3"/>
    <w:rsid w:val="003A00C9"/>
    <w:rsid w:val="003A16FC"/>
    <w:rsid w:val="003A342D"/>
    <w:rsid w:val="003A3666"/>
    <w:rsid w:val="003A4131"/>
    <w:rsid w:val="003A45E2"/>
    <w:rsid w:val="003A499A"/>
    <w:rsid w:val="003A5103"/>
    <w:rsid w:val="003A58A5"/>
    <w:rsid w:val="003A790C"/>
    <w:rsid w:val="003B06ED"/>
    <w:rsid w:val="003B0C49"/>
    <w:rsid w:val="003B1837"/>
    <w:rsid w:val="003B22D6"/>
    <w:rsid w:val="003B2C81"/>
    <w:rsid w:val="003B2DA5"/>
    <w:rsid w:val="003B362C"/>
    <w:rsid w:val="003B3937"/>
    <w:rsid w:val="003B3F5D"/>
    <w:rsid w:val="003B5CB7"/>
    <w:rsid w:val="003B60A3"/>
    <w:rsid w:val="003B6287"/>
    <w:rsid w:val="003B636A"/>
    <w:rsid w:val="003B6CE5"/>
    <w:rsid w:val="003B7367"/>
    <w:rsid w:val="003B74A2"/>
    <w:rsid w:val="003B7C8F"/>
    <w:rsid w:val="003B7D93"/>
    <w:rsid w:val="003B7F48"/>
    <w:rsid w:val="003C0EE0"/>
    <w:rsid w:val="003C1389"/>
    <w:rsid w:val="003C21EB"/>
    <w:rsid w:val="003C229A"/>
    <w:rsid w:val="003C22B4"/>
    <w:rsid w:val="003C2326"/>
    <w:rsid w:val="003C277B"/>
    <w:rsid w:val="003C27FB"/>
    <w:rsid w:val="003C2DB4"/>
    <w:rsid w:val="003C31EA"/>
    <w:rsid w:val="003C3421"/>
    <w:rsid w:val="003C3987"/>
    <w:rsid w:val="003C4C9A"/>
    <w:rsid w:val="003C5828"/>
    <w:rsid w:val="003C5DE5"/>
    <w:rsid w:val="003C5E5F"/>
    <w:rsid w:val="003C79FC"/>
    <w:rsid w:val="003C7B43"/>
    <w:rsid w:val="003D002A"/>
    <w:rsid w:val="003D0300"/>
    <w:rsid w:val="003D0719"/>
    <w:rsid w:val="003D1332"/>
    <w:rsid w:val="003D1DE2"/>
    <w:rsid w:val="003D1E60"/>
    <w:rsid w:val="003D1F2B"/>
    <w:rsid w:val="003D2028"/>
    <w:rsid w:val="003D2234"/>
    <w:rsid w:val="003D330F"/>
    <w:rsid w:val="003D33D4"/>
    <w:rsid w:val="003D4271"/>
    <w:rsid w:val="003D42E2"/>
    <w:rsid w:val="003D4EE8"/>
    <w:rsid w:val="003D5156"/>
    <w:rsid w:val="003D546B"/>
    <w:rsid w:val="003D5B36"/>
    <w:rsid w:val="003D5B74"/>
    <w:rsid w:val="003D65FA"/>
    <w:rsid w:val="003D6A28"/>
    <w:rsid w:val="003D7A1C"/>
    <w:rsid w:val="003D7D11"/>
    <w:rsid w:val="003D7E06"/>
    <w:rsid w:val="003E08C9"/>
    <w:rsid w:val="003E13BA"/>
    <w:rsid w:val="003E1AA9"/>
    <w:rsid w:val="003E1F15"/>
    <w:rsid w:val="003E1F21"/>
    <w:rsid w:val="003E483C"/>
    <w:rsid w:val="003E4B4F"/>
    <w:rsid w:val="003E4C87"/>
    <w:rsid w:val="003E4CDC"/>
    <w:rsid w:val="003E5108"/>
    <w:rsid w:val="003E510E"/>
    <w:rsid w:val="003E55BA"/>
    <w:rsid w:val="003E560B"/>
    <w:rsid w:val="003E5BD4"/>
    <w:rsid w:val="003E6A9D"/>
    <w:rsid w:val="003E7382"/>
    <w:rsid w:val="003E76AF"/>
    <w:rsid w:val="003E78B9"/>
    <w:rsid w:val="003E7DC1"/>
    <w:rsid w:val="003F04E4"/>
    <w:rsid w:val="003F0D63"/>
    <w:rsid w:val="003F0E47"/>
    <w:rsid w:val="003F1054"/>
    <w:rsid w:val="003F1AC6"/>
    <w:rsid w:val="003F1FF1"/>
    <w:rsid w:val="003F20B7"/>
    <w:rsid w:val="003F2FF2"/>
    <w:rsid w:val="003F341F"/>
    <w:rsid w:val="003F4864"/>
    <w:rsid w:val="003F537F"/>
    <w:rsid w:val="003F616B"/>
    <w:rsid w:val="003F69D8"/>
    <w:rsid w:val="003F7AC9"/>
    <w:rsid w:val="003F7E46"/>
    <w:rsid w:val="0040023A"/>
    <w:rsid w:val="004004D8"/>
    <w:rsid w:val="004008A5"/>
    <w:rsid w:val="0040096E"/>
    <w:rsid w:val="00400FEE"/>
    <w:rsid w:val="004010D4"/>
    <w:rsid w:val="00401FDD"/>
    <w:rsid w:val="00402027"/>
    <w:rsid w:val="00402301"/>
    <w:rsid w:val="00402506"/>
    <w:rsid w:val="0040278A"/>
    <w:rsid w:val="0040288B"/>
    <w:rsid w:val="00402933"/>
    <w:rsid w:val="00402944"/>
    <w:rsid w:val="00402A25"/>
    <w:rsid w:val="00402DE1"/>
    <w:rsid w:val="00402FC3"/>
    <w:rsid w:val="004034FC"/>
    <w:rsid w:val="00403B67"/>
    <w:rsid w:val="00403C58"/>
    <w:rsid w:val="00403D4B"/>
    <w:rsid w:val="00403FDF"/>
    <w:rsid w:val="00404790"/>
    <w:rsid w:val="004047AB"/>
    <w:rsid w:val="00404B2B"/>
    <w:rsid w:val="00404B84"/>
    <w:rsid w:val="00404FF5"/>
    <w:rsid w:val="004052FB"/>
    <w:rsid w:val="00405C49"/>
    <w:rsid w:val="0040651E"/>
    <w:rsid w:val="004065F8"/>
    <w:rsid w:val="00406AD2"/>
    <w:rsid w:val="00406D12"/>
    <w:rsid w:val="004077A4"/>
    <w:rsid w:val="0040784D"/>
    <w:rsid w:val="00407A93"/>
    <w:rsid w:val="00407BD5"/>
    <w:rsid w:val="004100EE"/>
    <w:rsid w:val="00411234"/>
    <w:rsid w:val="004114C8"/>
    <w:rsid w:val="00411FE4"/>
    <w:rsid w:val="0041240A"/>
    <w:rsid w:val="0041244F"/>
    <w:rsid w:val="004132A7"/>
    <w:rsid w:val="0041392D"/>
    <w:rsid w:val="00413FBC"/>
    <w:rsid w:val="004144B1"/>
    <w:rsid w:val="00414685"/>
    <w:rsid w:val="00414B61"/>
    <w:rsid w:val="00414C2D"/>
    <w:rsid w:val="00414F3D"/>
    <w:rsid w:val="00414F46"/>
    <w:rsid w:val="00415714"/>
    <w:rsid w:val="00415A27"/>
    <w:rsid w:val="00415BDD"/>
    <w:rsid w:val="00416481"/>
    <w:rsid w:val="00416626"/>
    <w:rsid w:val="004169F1"/>
    <w:rsid w:val="00416B91"/>
    <w:rsid w:val="00416E14"/>
    <w:rsid w:val="0041779A"/>
    <w:rsid w:val="004200BF"/>
    <w:rsid w:val="00420B88"/>
    <w:rsid w:val="00420BCB"/>
    <w:rsid w:val="00420F69"/>
    <w:rsid w:val="00421693"/>
    <w:rsid w:val="00421704"/>
    <w:rsid w:val="004218BC"/>
    <w:rsid w:val="00422353"/>
    <w:rsid w:val="00422EEA"/>
    <w:rsid w:val="004235D5"/>
    <w:rsid w:val="00423B3E"/>
    <w:rsid w:val="00423F9F"/>
    <w:rsid w:val="00424151"/>
    <w:rsid w:val="0042424E"/>
    <w:rsid w:val="00424C97"/>
    <w:rsid w:val="004259AF"/>
    <w:rsid w:val="00426891"/>
    <w:rsid w:val="004272E3"/>
    <w:rsid w:val="00427ADC"/>
    <w:rsid w:val="00427B58"/>
    <w:rsid w:val="00427C51"/>
    <w:rsid w:val="00427F6A"/>
    <w:rsid w:val="00430A76"/>
    <w:rsid w:val="0043175F"/>
    <w:rsid w:val="0043177E"/>
    <w:rsid w:val="00431BF2"/>
    <w:rsid w:val="00432185"/>
    <w:rsid w:val="0043238E"/>
    <w:rsid w:val="00432BB2"/>
    <w:rsid w:val="00432C83"/>
    <w:rsid w:val="004332A7"/>
    <w:rsid w:val="0043346A"/>
    <w:rsid w:val="00433611"/>
    <w:rsid w:val="004346E1"/>
    <w:rsid w:val="00434716"/>
    <w:rsid w:val="00434A20"/>
    <w:rsid w:val="0043606B"/>
    <w:rsid w:val="004363C4"/>
    <w:rsid w:val="004363E5"/>
    <w:rsid w:val="00436AC0"/>
    <w:rsid w:val="00436F22"/>
    <w:rsid w:val="00437234"/>
    <w:rsid w:val="0043764F"/>
    <w:rsid w:val="00437C00"/>
    <w:rsid w:val="00440A47"/>
    <w:rsid w:val="004418A4"/>
    <w:rsid w:val="00442143"/>
    <w:rsid w:val="00442ADA"/>
    <w:rsid w:val="00443900"/>
    <w:rsid w:val="0044395D"/>
    <w:rsid w:val="0044410B"/>
    <w:rsid w:val="0044491E"/>
    <w:rsid w:val="00444EA7"/>
    <w:rsid w:val="00444F31"/>
    <w:rsid w:val="004459B1"/>
    <w:rsid w:val="004459E7"/>
    <w:rsid w:val="004467F5"/>
    <w:rsid w:val="00447111"/>
    <w:rsid w:val="004473FE"/>
    <w:rsid w:val="00447E6E"/>
    <w:rsid w:val="004508B0"/>
    <w:rsid w:val="00450A6F"/>
    <w:rsid w:val="0045116D"/>
    <w:rsid w:val="004513A8"/>
    <w:rsid w:val="00451715"/>
    <w:rsid w:val="00451EA6"/>
    <w:rsid w:val="00452835"/>
    <w:rsid w:val="004543F9"/>
    <w:rsid w:val="00454D48"/>
    <w:rsid w:val="00454DD2"/>
    <w:rsid w:val="0045523F"/>
    <w:rsid w:val="00455A6C"/>
    <w:rsid w:val="00455D59"/>
    <w:rsid w:val="00455D9A"/>
    <w:rsid w:val="004561EC"/>
    <w:rsid w:val="004562B0"/>
    <w:rsid w:val="00456583"/>
    <w:rsid w:val="00456DD7"/>
    <w:rsid w:val="004578F6"/>
    <w:rsid w:val="00457EB0"/>
    <w:rsid w:val="0046029C"/>
    <w:rsid w:val="00460490"/>
    <w:rsid w:val="004607A7"/>
    <w:rsid w:val="00460B07"/>
    <w:rsid w:val="004618F8"/>
    <w:rsid w:val="0046278C"/>
    <w:rsid w:val="00462A43"/>
    <w:rsid w:val="00462D06"/>
    <w:rsid w:val="00463BFB"/>
    <w:rsid w:val="00463E8A"/>
    <w:rsid w:val="00464354"/>
    <w:rsid w:val="004645F4"/>
    <w:rsid w:val="00464A29"/>
    <w:rsid w:val="00464EB1"/>
    <w:rsid w:val="00464F1F"/>
    <w:rsid w:val="0046537F"/>
    <w:rsid w:val="00465BFD"/>
    <w:rsid w:val="00466C1E"/>
    <w:rsid w:val="00466CC9"/>
    <w:rsid w:val="00467141"/>
    <w:rsid w:val="0046E56C"/>
    <w:rsid w:val="004700A0"/>
    <w:rsid w:val="0047059E"/>
    <w:rsid w:val="00470C4B"/>
    <w:rsid w:val="0047177D"/>
    <w:rsid w:val="00471B2F"/>
    <w:rsid w:val="00471BA5"/>
    <w:rsid w:val="0047277E"/>
    <w:rsid w:val="00473065"/>
    <w:rsid w:val="004730FC"/>
    <w:rsid w:val="004739FC"/>
    <w:rsid w:val="00473C94"/>
    <w:rsid w:val="00473EEC"/>
    <w:rsid w:val="004743EA"/>
    <w:rsid w:val="00474824"/>
    <w:rsid w:val="00474BB7"/>
    <w:rsid w:val="00474CFA"/>
    <w:rsid w:val="00474DE6"/>
    <w:rsid w:val="004752DB"/>
    <w:rsid w:val="0047567E"/>
    <w:rsid w:val="00475933"/>
    <w:rsid w:val="00475AF8"/>
    <w:rsid w:val="004767C6"/>
    <w:rsid w:val="00476E49"/>
    <w:rsid w:val="0047708B"/>
    <w:rsid w:val="004772AC"/>
    <w:rsid w:val="0047760D"/>
    <w:rsid w:val="0047779F"/>
    <w:rsid w:val="00477944"/>
    <w:rsid w:val="00477948"/>
    <w:rsid w:val="00477ADC"/>
    <w:rsid w:val="00480B19"/>
    <w:rsid w:val="00480C25"/>
    <w:rsid w:val="0048136A"/>
    <w:rsid w:val="0048155C"/>
    <w:rsid w:val="004819DF"/>
    <w:rsid w:val="00481A3B"/>
    <w:rsid w:val="00481B74"/>
    <w:rsid w:val="00481C34"/>
    <w:rsid w:val="00481D86"/>
    <w:rsid w:val="00481FE9"/>
    <w:rsid w:val="00482ED1"/>
    <w:rsid w:val="00483C3A"/>
    <w:rsid w:val="00483C64"/>
    <w:rsid w:val="00483CEC"/>
    <w:rsid w:val="00483FA9"/>
    <w:rsid w:val="00484945"/>
    <w:rsid w:val="00484D2C"/>
    <w:rsid w:val="004850B3"/>
    <w:rsid w:val="00485238"/>
    <w:rsid w:val="00485551"/>
    <w:rsid w:val="00485D67"/>
    <w:rsid w:val="00485EDC"/>
    <w:rsid w:val="0048648D"/>
    <w:rsid w:val="00486C40"/>
    <w:rsid w:val="00487283"/>
    <w:rsid w:val="00487569"/>
    <w:rsid w:val="004878FC"/>
    <w:rsid w:val="00487D2F"/>
    <w:rsid w:val="00487E72"/>
    <w:rsid w:val="004901D3"/>
    <w:rsid w:val="00491A40"/>
    <w:rsid w:val="0049236B"/>
    <w:rsid w:val="00492C19"/>
    <w:rsid w:val="00492D98"/>
    <w:rsid w:val="004936D4"/>
    <w:rsid w:val="004938E8"/>
    <w:rsid w:val="00493913"/>
    <w:rsid w:val="004948D9"/>
    <w:rsid w:val="00494980"/>
    <w:rsid w:val="00494AA1"/>
    <w:rsid w:val="00494D8B"/>
    <w:rsid w:val="00495262"/>
    <w:rsid w:val="00496023"/>
    <w:rsid w:val="00496047"/>
    <w:rsid w:val="004961B2"/>
    <w:rsid w:val="0049686E"/>
    <w:rsid w:val="00496BCA"/>
    <w:rsid w:val="004974C7"/>
    <w:rsid w:val="00497D8E"/>
    <w:rsid w:val="004A015C"/>
    <w:rsid w:val="004A078F"/>
    <w:rsid w:val="004A0D17"/>
    <w:rsid w:val="004A29A0"/>
    <w:rsid w:val="004A31B2"/>
    <w:rsid w:val="004A3204"/>
    <w:rsid w:val="004A349F"/>
    <w:rsid w:val="004A39CD"/>
    <w:rsid w:val="004A4EE6"/>
    <w:rsid w:val="004A5946"/>
    <w:rsid w:val="004A5ED1"/>
    <w:rsid w:val="004A6005"/>
    <w:rsid w:val="004A6129"/>
    <w:rsid w:val="004A7006"/>
    <w:rsid w:val="004A7CA6"/>
    <w:rsid w:val="004A7D6E"/>
    <w:rsid w:val="004B0086"/>
    <w:rsid w:val="004B07D0"/>
    <w:rsid w:val="004B0E01"/>
    <w:rsid w:val="004B1B6B"/>
    <w:rsid w:val="004B1B77"/>
    <w:rsid w:val="004B1D16"/>
    <w:rsid w:val="004B1E8B"/>
    <w:rsid w:val="004B2685"/>
    <w:rsid w:val="004B30D9"/>
    <w:rsid w:val="004B385A"/>
    <w:rsid w:val="004B3CDA"/>
    <w:rsid w:val="004B3EA4"/>
    <w:rsid w:val="004B452F"/>
    <w:rsid w:val="004B4BE8"/>
    <w:rsid w:val="004B4ED4"/>
    <w:rsid w:val="004B5C75"/>
    <w:rsid w:val="004B6397"/>
    <w:rsid w:val="004B6C38"/>
    <w:rsid w:val="004B7FD9"/>
    <w:rsid w:val="004C0497"/>
    <w:rsid w:val="004C0B02"/>
    <w:rsid w:val="004C13F6"/>
    <w:rsid w:val="004C1DEF"/>
    <w:rsid w:val="004C2C44"/>
    <w:rsid w:val="004C2CC9"/>
    <w:rsid w:val="004C313C"/>
    <w:rsid w:val="004C3156"/>
    <w:rsid w:val="004C31AD"/>
    <w:rsid w:val="004C330B"/>
    <w:rsid w:val="004C3663"/>
    <w:rsid w:val="004C3746"/>
    <w:rsid w:val="004C4500"/>
    <w:rsid w:val="004C4CDA"/>
    <w:rsid w:val="004C5272"/>
    <w:rsid w:val="004C584D"/>
    <w:rsid w:val="004C663F"/>
    <w:rsid w:val="004C66F9"/>
    <w:rsid w:val="004C7049"/>
    <w:rsid w:val="004C71A6"/>
    <w:rsid w:val="004C71E5"/>
    <w:rsid w:val="004C72D7"/>
    <w:rsid w:val="004D01EA"/>
    <w:rsid w:val="004D08C3"/>
    <w:rsid w:val="004D1C2E"/>
    <w:rsid w:val="004D2025"/>
    <w:rsid w:val="004D2389"/>
    <w:rsid w:val="004D268B"/>
    <w:rsid w:val="004D3005"/>
    <w:rsid w:val="004D323C"/>
    <w:rsid w:val="004D3840"/>
    <w:rsid w:val="004D38E1"/>
    <w:rsid w:val="004D4076"/>
    <w:rsid w:val="004D4626"/>
    <w:rsid w:val="004D53F9"/>
    <w:rsid w:val="004D573A"/>
    <w:rsid w:val="004D5A0F"/>
    <w:rsid w:val="004D5A5C"/>
    <w:rsid w:val="004D5FA4"/>
    <w:rsid w:val="004D69DD"/>
    <w:rsid w:val="004D7776"/>
    <w:rsid w:val="004D7D70"/>
    <w:rsid w:val="004E047F"/>
    <w:rsid w:val="004E0495"/>
    <w:rsid w:val="004E0BDB"/>
    <w:rsid w:val="004E0DC0"/>
    <w:rsid w:val="004E18DD"/>
    <w:rsid w:val="004E1AF3"/>
    <w:rsid w:val="004E1DBF"/>
    <w:rsid w:val="004E2DB0"/>
    <w:rsid w:val="004E3503"/>
    <w:rsid w:val="004E5384"/>
    <w:rsid w:val="004E56EC"/>
    <w:rsid w:val="004E605C"/>
    <w:rsid w:val="004E66DE"/>
    <w:rsid w:val="004E6E5B"/>
    <w:rsid w:val="004E7AA3"/>
    <w:rsid w:val="004E7AFA"/>
    <w:rsid w:val="004E7C32"/>
    <w:rsid w:val="004F0366"/>
    <w:rsid w:val="004F1875"/>
    <w:rsid w:val="004F1978"/>
    <w:rsid w:val="004F1DD4"/>
    <w:rsid w:val="004F26DF"/>
    <w:rsid w:val="004F28C4"/>
    <w:rsid w:val="004F29CF"/>
    <w:rsid w:val="004F35BB"/>
    <w:rsid w:val="004F3FD4"/>
    <w:rsid w:val="004F4CBA"/>
    <w:rsid w:val="004F52C1"/>
    <w:rsid w:val="004F6155"/>
    <w:rsid w:val="004F635E"/>
    <w:rsid w:val="004F6CDD"/>
    <w:rsid w:val="004F7468"/>
    <w:rsid w:val="004F74C2"/>
    <w:rsid w:val="004F7C7F"/>
    <w:rsid w:val="004F7D81"/>
    <w:rsid w:val="00500333"/>
    <w:rsid w:val="005003A2"/>
    <w:rsid w:val="005004A6"/>
    <w:rsid w:val="005011F2"/>
    <w:rsid w:val="0050161C"/>
    <w:rsid w:val="00501673"/>
    <w:rsid w:val="005021D2"/>
    <w:rsid w:val="005022CB"/>
    <w:rsid w:val="0050436B"/>
    <w:rsid w:val="00504974"/>
    <w:rsid w:val="00504BA6"/>
    <w:rsid w:val="005055E2"/>
    <w:rsid w:val="0050562F"/>
    <w:rsid w:val="005057D0"/>
    <w:rsid w:val="00505B9C"/>
    <w:rsid w:val="00506346"/>
    <w:rsid w:val="00506BE9"/>
    <w:rsid w:val="0050701E"/>
    <w:rsid w:val="005073D4"/>
    <w:rsid w:val="00507445"/>
    <w:rsid w:val="00507BC8"/>
    <w:rsid w:val="00507D82"/>
    <w:rsid w:val="0051057C"/>
    <w:rsid w:val="005112DF"/>
    <w:rsid w:val="00511951"/>
    <w:rsid w:val="005120FB"/>
    <w:rsid w:val="00512CFD"/>
    <w:rsid w:val="00512EE6"/>
    <w:rsid w:val="005134ED"/>
    <w:rsid w:val="00513507"/>
    <w:rsid w:val="00513B55"/>
    <w:rsid w:val="00513CA0"/>
    <w:rsid w:val="00513CA9"/>
    <w:rsid w:val="00513FC7"/>
    <w:rsid w:val="0051425D"/>
    <w:rsid w:val="005144EB"/>
    <w:rsid w:val="00514DDE"/>
    <w:rsid w:val="0051500C"/>
    <w:rsid w:val="00516A87"/>
    <w:rsid w:val="00516E05"/>
    <w:rsid w:val="0051777A"/>
    <w:rsid w:val="005203DD"/>
    <w:rsid w:val="00520A27"/>
    <w:rsid w:val="00520EC8"/>
    <w:rsid w:val="00520F7C"/>
    <w:rsid w:val="005226A4"/>
    <w:rsid w:val="00522A71"/>
    <w:rsid w:val="00523665"/>
    <w:rsid w:val="00523CC2"/>
    <w:rsid w:val="00523E26"/>
    <w:rsid w:val="00524001"/>
    <w:rsid w:val="005243A9"/>
    <w:rsid w:val="005246E3"/>
    <w:rsid w:val="00525656"/>
    <w:rsid w:val="00525707"/>
    <w:rsid w:val="005257BB"/>
    <w:rsid w:val="00525B8F"/>
    <w:rsid w:val="00525BB7"/>
    <w:rsid w:val="00525BBA"/>
    <w:rsid w:val="005262B9"/>
    <w:rsid w:val="005262E8"/>
    <w:rsid w:val="00526406"/>
    <w:rsid w:val="005265B7"/>
    <w:rsid w:val="0052675A"/>
    <w:rsid w:val="005275E0"/>
    <w:rsid w:val="00527B3A"/>
    <w:rsid w:val="005313C1"/>
    <w:rsid w:val="005318EB"/>
    <w:rsid w:val="00531CB5"/>
    <w:rsid w:val="0053228F"/>
    <w:rsid w:val="00532DDF"/>
    <w:rsid w:val="0053305B"/>
    <w:rsid w:val="005338CC"/>
    <w:rsid w:val="00533B68"/>
    <w:rsid w:val="00534424"/>
    <w:rsid w:val="00534976"/>
    <w:rsid w:val="0053550F"/>
    <w:rsid w:val="00535C09"/>
    <w:rsid w:val="0053612D"/>
    <w:rsid w:val="00536437"/>
    <w:rsid w:val="005368BB"/>
    <w:rsid w:val="00536F7F"/>
    <w:rsid w:val="005374F9"/>
    <w:rsid w:val="005377E4"/>
    <w:rsid w:val="00537BA2"/>
    <w:rsid w:val="00537E4D"/>
    <w:rsid w:val="00540F5D"/>
    <w:rsid w:val="0054117D"/>
    <w:rsid w:val="0054141F"/>
    <w:rsid w:val="00541669"/>
    <w:rsid w:val="0054197A"/>
    <w:rsid w:val="00541E87"/>
    <w:rsid w:val="005428A4"/>
    <w:rsid w:val="00543235"/>
    <w:rsid w:val="005432DB"/>
    <w:rsid w:val="00543B30"/>
    <w:rsid w:val="0054474D"/>
    <w:rsid w:val="0054482A"/>
    <w:rsid w:val="00544A2D"/>
    <w:rsid w:val="00544BDB"/>
    <w:rsid w:val="005452C8"/>
    <w:rsid w:val="005455CF"/>
    <w:rsid w:val="00546347"/>
    <w:rsid w:val="005468FC"/>
    <w:rsid w:val="0054698A"/>
    <w:rsid w:val="00546B31"/>
    <w:rsid w:val="00547262"/>
    <w:rsid w:val="0055068D"/>
    <w:rsid w:val="0055081D"/>
    <w:rsid w:val="00551061"/>
    <w:rsid w:val="005512C5"/>
    <w:rsid w:val="005521A9"/>
    <w:rsid w:val="005524AE"/>
    <w:rsid w:val="00552FB4"/>
    <w:rsid w:val="005548F4"/>
    <w:rsid w:val="00554D8A"/>
    <w:rsid w:val="005551E1"/>
    <w:rsid w:val="00555618"/>
    <w:rsid w:val="00555963"/>
    <w:rsid w:val="00555B92"/>
    <w:rsid w:val="0055624D"/>
    <w:rsid w:val="0055652E"/>
    <w:rsid w:val="005576C0"/>
    <w:rsid w:val="00557ACB"/>
    <w:rsid w:val="00561274"/>
    <w:rsid w:val="005612DD"/>
    <w:rsid w:val="005616D5"/>
    <w:rsid w:val="00561EC1"/>
    <w:rsid w:val="00562284"/>
    <w:rsid w:val="00562C67"/>
    <w:rsid w:val="00562C6D"/>
    <w:rsid w:val="00562C9C"/>
    <w:rsid w:val="00562D6B"/>
    <w:rsid w:val="00563231"/>
    <w:rsid w:val="005635F1"/>
    <w:rsid w:val="00564346"/>
    <w:rsid w:val="0056442B"/>
    <w:rsid w:val="0056472C"/>
    <w:rsid w:val="00565A0F"/>
    <w:rsid w:val="005665FA"/>
    <w:rsid w:val="0056725B"/>
    <w:rsid w:val="005677B7"/>
    <w:rsid w:val="00567971"/>
    <w:rsid w:val="00567A07"/>
    <w:rsid w:val="00570FB1"/>
    <w:rsid w:val="00571354"/>
    <w:rsid w:val="00571631"/>
    <w:rsid w:val="00571988"/>
    <w:rsid w:val="00572A8E"/>
    <w:rsid w:val="00573249"/>
    <w:rsid w:val="0057358F"/>
    <w:rsid w:val="00573A39"/>
    <w:rsid w:val="00574532"/>
    <w:rsid w:val="00574E71"/>
    <w:rsid w:val="00574FCC"/>
    <w:rsid w:val="00575111"/>
    <w:rsid w:val="00575596"/>
    <w:rsid w:val="00575D40"/>
    <w:rsid w:val="005765E0"/>
    <w:rsid w:val="00576FA8"/>
    <w:rsid w:val="005771D0"/>
    <w:rsid w:val="0057737D"/>
    <w:rsid w:val="0057745A"/>
    <w:rsid w:val="0057772D"/>
    <w:rsid w:val="005777E2"/>
    <w:rsid w:val="00577D1A"/>
    <w:rsid w:val="00580A91"/>
    <w:rsid w:val="00581328"/>
    <w:rsid w:val="005814F2"/>
    <w:rsid w:val="0058161D"/>
    <w:rsid w:val="00582049"/>
    <w:rsid w:val="00582AF3"/>
    <w:rsid w:val="005833E5"/>
    <w:rsid w:val="005833EA"/>
    <w:rsid w:val="005835F1"/>
    <w:rsid w:val="005837AF"/>
    <w:rsid w:val="00583FED"/>
    <w:rsid w:val="0058462C"/>
    <w:rsid w:val="0058487C"/>
    <w:rsid w:val="00584EF3"/>
    <w:rsid w:val="00584F0D"/>
    <w:rsid w:val="005855C1"/>
    <w:rsid w:val="00585BD4"/>
    <w:rsid w:val="00586344"/>
    <w:rsid w:val="00586A20"/>
    <w:rsid w:val="005871BB"/>
    <w:rsid w:val="0058779C"/>
    <w:rsid w:val="00590646"/>
    <w:rsid w:val="0059079A"/>
    <w:rsid w:val="00590D3C"/>
    <w:rsid w:val="0059228F"/>
    <w:rsid w:val="00592539"/>
    <w:rsid w:val="00592BAB"/>
    <w:rsid w:val="00592E00"/>
    <w:rsid w:val="00593299"/>
    <w:rsid w:val="00593BEE"/>
    <w:rsid w:val="00593EAC"/>
    <w:rsid w:val="00594683"/>
    <w:rsid w:val="0059483E"/>
    <w:rsid w:val="00595227"/>
    <w:rsid w:val="00595887"/>
    <w:rsid w:val="00595C23"/>
    <w:rsid w:val="00595E83"/>
    <w:rsid w:val="00596DDE"/>
    <w:rsid w:val="00596E75"/>
    <w:rsid w:val="005975A9"/>
    <w:rsid w:val="005979C1"/>
    <w:rsid w:val="00597DDB"/>
    <w:rsid w:val="005A0104"/>
    <w:rsid w:val="005A1218"/>
    <w:rsid w:val="005A17F9"/>
    <w:rsid w:val="005A1B1F"/>
    <w:rsid w:val="005A2442"/>
    <w:rsid w:val="005A30EC"/>
    <w:rsid w:val="005A319B"/>
    <w:rsid w:val="005A38C2"/>
    <w:rsid w:val="005A3A33"/>
    <w:rsid w:val="005A4000"/>
    <w:rsid w:val="005A4222"/>
    <w:rsid w:val="005A4293"/>
    <w:rsid w:val="005A4DC9"/>
    <w:rsid w:val="005A52EB"/>
    <w:rsid w:val="005A576B"/>
    <w:rsid w:val="005A6940"/>
    <w:rsid w:val="005A755A"/>
    <w:rsid w:val="005A76A3"/>
    <w:rsid w:val="005A7982"/>
    <w:rsid w:val="005A7A05"/>
    <w:rsid w:val="005A7ACD"/>
    <w:rsid w:val="005A7AD5"/>
    <w:rsid w:val="005A7BDD"/>
    <w:rsid w:val="005A7FFA"/>
    <w:rsid w:val="005B0D00"/>
    <w:rsid w:val="005B0F05"/>
    <w:rsid w:val="005B1161"/>
    <w:rsid w:val="005B21B8"/>
    <w:rsid w:val="005B2212"/>
    <w:rsid w:val="005B2791"/>
    <w:rsid w:val="005B2EA1"/>
    <w:rsid w:val="005B3570"/>
    <w:rsid w:val="005B3A25"/>
    <w:rsid w:val="005B4C81"/>
    <w:rsid w:val="005B4E7D"/>
    <w:rsid w:val="005B58A1"/>
    <w:rsid w:val="005B61D5"/>
    <w:rsid w:val="005B6306"/>
    <w:rsid w:val="005B688F"/>
    <w:rsid w:val="005B68CF"/>
    <w:rsid w:val="005B6A92"/>
    <w:rsid w:val="005C022B"/>
    <w:rsid w:val="005C02F0"/>
    <w:rsid w:val="005C0642"/>
    <w:rsid w:val="005C0A36"/>
    <w:rsid w:val="005C0D46"/>
    <w:rsid w:val="005C0DA3"/>
    <w:rsid w:val="005C0DB0"/>
    <w:rsid w:val="005C0E64"/>
    <w:rsid w:val="005C1630"/>
    <w:rsid w:val="005C1700"/>
    <w:rsid w:val="005C1DB4"/>
    <w:rsid w:val="005C34AE"/>
    <w:rsid w:val="005C3AC9"/>
    <w:rsid w:val="005C43B5"/>
    <w:rsid w:val="005C4603"/>
    <w:rsid w:val="005C4708"/>
    <w:rsid w:val="005C4A2C"/>
    <w:rsid w:val="005C4B8F"/>
    <w:rsid w:val="005C4DFF"/>
    <w:rsid w:val="005C54F7"/>
    <w:rsid w:val="005C6530"/>
    <w:rsid w:val="005C6F32"/>
    <w:rsid w:val="005C7D5C"/>
    <w:rsid w:val="005D0141"/>
    <w:rsid w:val="005D0191"/>
    <w:rsid w:val="005D077D"/>
    <w:rsid w:val="005D121F"/>
    <w:rsid w:val="005D1262"/>
    <w:rsid w:val="005D14A3"/>
    <w:rsid w:val="005D158B"/>
    <w:rsid w:val="005D1964"/>
    <w:rsid w:val="005D24A7"/>
    <w:rsid w:val="005D2671"/>
    <w:rsid w:val="005D2802"/>
    <w:rsid w:val="005D2CB1"/>
    <w:rsid w:val="005D3277"/>
    <w:rsid w:val="005D33F6"/>
    <w:rsid w:val="005D3C4B"/>
    <w:rsid w:val="005D3C89"/>
    <w:rsid w:val="005D46BE"/>
    <w:rsid w:val="005D4D62"/>
    <w:rsid w:val="005D4F0D"/>
    <w:rsid w:val="005D58E6"/>
    <w:rsid w:val="005D5DEB"/>
    <w:rsid w:val="005D64A5"/>
    <w:rsid w:val="005D67C5"/>
    <w:rsid w:val="005D6CE0"/>
    <w:rsid w:val="005D7B95"/>
    <w:rsid w:val="005D7DA7"/>
    <w:rsid w:val="005E10E1"/>
    <w:rsid w:val="005E1335"/>
    <w:rsid w:val="005E142D"/>
    <w:rsid w:val="005E1677"/>
    <w:rsid w:val="005E19DB"/>
    <w:rsid w:val="005E2047"/>
    <w:rsid w:val="005E2726"/>
    <w:rsid w:val="005E29AF"/>
    <w:rsid w:val="005E338F"/>
    <w:rsid w:val="005E3693"/>
    <w:rsid w:val="005E39B1"/>
    <w:rsid w:val="005E39E4"/>
    <w:rsid w:val="005E3B9A"/>
    <w:rsid w:val="005E42E4"/>
    <w:rsid w:val="005E4322"/>
    <w:rsid w:val="005E48E6"/>
    <w:rsid w:val="005E6B29"/>
    <w:rsid w:val="005E79F7"/>
    <w:rsid w:val="005E7ECE"/>
    <w:rsid w:val="005F0037"/>
    <w:rsid w:val="005F1612"/>
    <w:rsid w:val="005F17E7"/>
    <w:rsid w:val="005F19DD"/>
    <w:rsid w:val="005F22CB"/>
    <w:rsid w:val="005F2AC3"/>
    <w:rsid w:val="005F2FDC"/>
    <w:rsid w:val="005F325F"/>
    <w:rsid w:val="005F3BB3"/>
    <w:rsid w:val="005F3F72"/>
    <w:rsid w:val="005F43F7"/>
    <w:rsid w:val="005F49F5"/>
    <w:rsid w:val="005F4D62"/>
    <w:rsid w:val="005F56D8"/>
    <w:rsid w:val="005F579F"/>
    <w:rsid w:val="005F6ACE"/>
    <w:rsid w:val="005F71B8"/>
    <w:rsid w:val="005F739A"/>
    <w:rsid w:val="005F73C8"/>
    <w:rsid w:val="005F7724"/>
    <w:rsid w:val="005F7954"/>
    <w:rsid w:val="00600378"/>
    <w:rsid w:val="00600499"/>
    <w:rsid w:val="00600630"/>
    <w:rsid w:val="00600BEC"/>
    <w:rsid w:val="00601006"/>
    <w:rsid w:val="00601417"/>
    <w:rsid w:val="00601778"/>
    <w:rsid w:val="006018B3"/>
    <w:rsid w:val="006019DD"/>
    <w:rsid w:val="00601BA7"/>
    <w:rsid w:val="00602101"/>
    <w:rsid w:val="00602BD5"/>
    <w:rsid w:val="00603B0B"/>
    <w:rsid w:val="00603DA8"/>
    <w:rsid w:val="006047D0"/>
    <w:rsid w:val="00604952"/>
    <w:rsid w:val="00604CED"/>
    <w:rsid w:val="0060506C"/>
    <w:rsid w:val="00605804"/>
    <w:rsid w:val="00605AF5"/>
    <w:rsid w:val="006066B6"/>
    <w:rsid w:val="00606AAA"/>
    <w:rsid w:val="00607942"/>
    <w:rsid w:val="00607AB2"/>
    <w:rsid w:val="00607F0C"/>
    <w:rsid w:val="006102B7"/>
    <w:rsid w:val="006103CB"/>
    <w:rsid w:val="0061184B"/>
    <w:rsid w:val="00612B59"/>
    <w:rsid w:val="00612D2B"/>
    <w:rsid w:val="00613A28"/>
    <w:rsid w:val="00613C53"/>
    <w:rsid w:val="00613CEA"/>
    <w:rsid w:val="00614E57"/>
    <w:rsid w:val="0061509A"/>
    <w:rsid w:val="00615FC8"/>
    <w:rsid w:val="006161A1"/>
    <w:rsid w:val="00616366"/>
    <w:rsid w:val="006166DF"/>
    <w:rsid w:val="00616B6E"/>
    <w:rsid w:val="00616C01"/>
    <w:rsid w:val="006176BD"/>
    <w:rsid w:val="00617B13"/>
    <w:rsid w:val="00620653"/>
    <w:rsid w:val="00621008"/>
    <w:rsid w:val="00621ADE"/>
    <w:rsid w:val="00621E94"/>
    <w:rsid w:val="00622173"/>
    <w:rsid w:val="00622181"/>
    <w:rsid w:val="00622868"/>
    <w:rsid w:val="0062316B"/>
    <w:rsid w:val="0062319D"/>
    <w:rsid w:val="00623AF5"/>
    <w:rsid w:val="00623CEA"/>
    <w:rsid w:val="00623FB5"/>
    <w:rsid w:val="006240DC"/>
    <w:rsid w:val="006241BE"/>
    <w:rsid w:val="00624204"/>
    <w:rsid w:val="00624351"/>
    <w:rsid w:val="0062449A"/>
    <w:rsid w:val="00625455"/>
    <w:rsid w:val="00625458"/>
    <w:rsid w:val="006257D2"/>
    <w:rsid w:val="006264F2"/>
    <w:rsid w:val="00626A9B"/>
    <w:rsid w:val="006271C5"/>
    <w:rsid w:val="0062749D"/>
    <w:rsid w:val="00627C55"/>
    <w:rsid w:val="00630B9C"/>
    <w:rsid w:val="00630CD2"/>
    <w:rsid w:val="006314E7"/>
    <w:rsid w:val="00631C25"/>
    <w:rsid w:val="00631D49"/>
    <w:rsid w:val="00631D76"/>
    <w:rsid w:val="0063229F"/>
    <w:rsid w:val="006322DB"/>
    <w:rsid w:val="00632380"/>
    <w:rsid w:val="00632488"/>
    <w:rsid w:val="0063260C"/>
    <w:rsid w:val="006331E9"/>
    <w:rsid w:val="00634B6B"/>
    <w:rsid w:val="00634CD8"/>
    <w:rsid w:val="00635097"/>
    <w:rsid w:val="00635B82"/>
    <w:rsid w:val="00636494"/>
    <w:rsid w:val="006364CF"/>
    <w:rsid w:val="00636BBC"/>
    <w:rsid w:val="00637784"/>
    <w:rsid w:val="00637E4D"/>
    <w:rsid w:val="0064019D"/>
    <w:rsid w:val="0064041D"/>
    <w:rsid w:val="006408FD"/>
    <w:rsid w:val="0064179E"/>
    <w:rsid w:val="00641C1F"/>
    <w:rsid w:val="00641DAE"/>
    <w:rsid w:val="00642280"/>
    <w:rsid w:val="00642AE2"/>
    <w:rsid w:val="00642C7D"/>
    <w:rsid w:val="00643336"/>
    <w:rsid w:val="00643BC5"/>
    <w:rsid w:val="00644581"/>
    <w:rsid w:val="006445E8"/>
    <w:rsid w:val="00644AEB"/>
    <w:rsid w:val="00644CA7"/>
    <w:rsid w:val="00644CBB"/>
    <w:rsid w:val="00645D39"/>
    <w:rsid w:val="0064631B"/>
    <w:rsid w:val="006464CE"/>
    <w:rsid w:val="00646BA0"/>
    <w:rsid w:val="00646EE9"/>
    <w:rsid w:val="00646F7C"/>
    <w:rsid w:val="00647803"/>
    <w:rsid w:val="00647CE4"/>
    <w:rsid w:val="006500BB"/>
    <w:rsid w:val="00650BAC"/>
    <w:rsid w:val="00651642"/>
    <w:rsid w:val="006528F7"/>
    <w:rsid w:val="0065299D"/>
    <w:rsid w:val="00652DAE"/>
    <w:rsid w:val="00652F4D"/>
    <w:rsid w:val="00654027"/>
    <w:rsid w:val="00654AF2"/>
    <w:rsid w:val="00654E7D"/>
    <w:rsid w:val="006550B0"/>
    <w:rsid w:val="00655DCE"/>
    <w:rsid w:val="00656037"/>
    <w:rsid w:val="006560A6"/>
    <w:rsid w:val="00656D15"/>
    <w:rsid w:val="00660362"/>
    <w:rsid w:val="00660616"/>
    <w:rsid w:val="00660C40"/>
    <w:rsid w:val="00661032"/>
    <w:rsid w:val="0066116F"/>
    <w:rsid w:val="00661782"/>
    <w:rsid w:val="00662649"/>
    <w:rsid w:val="00662D41"/>
    <w:rsid w:val="006634DF"/>
    <w:rsid w:val="00664041"/>
    <w:rsid w:val="00664867"/>
    <w:rsid w:val="00664996"/>
    <w:rsid w:val="00664CD9"/>
    <w:rsid w:val="00664F5B"/>
    <w:rsid w:val="00665166"/>
    <w:rsid w:val="00665313"/>
    <w:rsid w:val="00665FF5"/>
    <w:rsid w:val="00666132"/>
    <w:rsid w:val="00666452"/>
    <w:rsid w:val="00666B80"/>
    <w:rsid w:val="00666BC0"/>
    <w:rsid w:val="006675C7"/>
    <w:rsid w:val="006676C1"/>
    <w:rsid w:val="00667781"/>
    <w:rsid w:val="00667D1C"/>
    <w:rsid w:val="00670831"/>
    <w:rsid w:val="00670860"/>
    <w:rsid w:val="0067097D"/>
    <w:rsid w:val="006709E6"/>
    <w:rsid w:val="00670B2E"/>
    <w:rsid w:val="00671172"/>
    <w:rsid w:val="00671780"/>
    <w:rsid w:val="006719AD"/>
    <w:rsid w:val="00671E0C"/>
    <w:rsid w:val="006724FD"/>
    <w:rsid w:val="00673746"/>
    <w:rsid w:val="006742B0"/>
    <w:rsid w:val="00675912"/>
    <w:rsid w:val="00675980"/>
    <w:rsid w:val="00675DE9"/>
    <w:rsid w:val="00675FAF"/>
    <w:rsid w:val="006760B5"/>
    <w:rsid w:val="00676CD8"/>
    <w:rsid w:val="006771CF"/>
    <w:rsid w:val="00677233"/>
    <w:rsid w:val="006776DB"/>
    <w:rsid w:val="00677CD8"/>
    <w:rsid w:val="00677D85"/>
    <w:rsid w:val="00677E12"/>
    <w:rsid w:val="00677E2F"/>
    <w:rsid w:val="006803C1"/>
    <w:rsid w:val="0068080B"/>
    <w:rsid w:val="00681508"/>
    <w:rsid w:val="006815E0"/>
    <w:rsid w:val="006817AA"/>
    <w:rsid w:val="006818F0"/>
    <w:rsid w:val="00682009"/>
    <w:rsid w:val="0068261E"/>
    <w:rsid w:val="00682EE3"/>
    <w:rsid w:val="00683A33"/>
    <w:rsid w:val="00683D4F"/>
    <w:rsid w:val="0068472B"/>
    <w:rsid w:val="0068498E"/>
    <w:rsid w:val="00684F6A"/>
    <w:rsid w:val="006865AD"/>
    <w:rsid w:val="00690220"/>
    <w:rsid w:val="006902DC"/>
    <w:rsid w:val="00690CF3"/>
    <w:rsid w:val="00690E26"/>
    <w:rsid w:val="0069176E"/>
    <w:rsid w:val="006917F1"/>
    <w:rsid w:val="00691A8C"/>
    <w:rsid w:val="00691E94"/>
    <w:rsid w:val="00692140"/>
    <w:rsid w:val="00692B32"/>
    <w:rsid w:val="00692D01"/>
    <w:rsid w:val="006930CE"/>
    <w:rsid w:val="006938B5"/>
    <w:rsid w:val="00693967"/>
    <w:rsid w:val="0069435C"/>
    <w:rsid w:val="00694384"/>
    <w:rsid w:val="0069478F"/>
    <w:rsid w:val="00695039"/>
    <w:rsid w:val="00695528"/>
    <w:rsid w:val="006957FF"/>
    <w:rsid w:val="00696A0B"/>
    <w:rsid w:val="00697126"/>
    <w:rsid w:val="0069759C"/>
    <w:rsid w:val="0069785C"/>
    <w:rsid w:val="006979A2"/>
    <w:rsid w:val="00697F73"/>
    <w:rsid w:val="006A04CE"/>
    <w:rsid w:val="006A0617"/>
    <w:rsid w:val="006A0762"/>
    <w:rsid w:val="006A0CA0"/>
    <w:rsid w:val="006A19CF"/>
    <w:rsid w:val="006A1CF9"/>
    <w:rsid w:val="006A1DF1"/>
    <w:rsid w:val="006A2274"/>
    <w:rsid w:val="006A2E68"/>
    <w:rsid w:val="006A3429"/>
    <w:rsid w:val="006A3926"/>
    <w:rsid w:val="006A3E20"/>
    <w:rsid w:val="006A3FE3"/>
    <w:rsid w:val="006A4A83"/>
    <w:rsid w:val="006A4B88"/>
    <w:rsid w:val="006A4D7F"/>
    <w:rsid w:val="006A5089"/>
    <w:rsid w:val="006A53EF"/>
    <w:rsid w:val="006A58B9"/>
    <w:rsid w:val="006A5E91"/>
    <w:rsid w:val="006A66CC"/>
    <w:rsid w:val="006A7168"/>
    <w:rsid w:val="006A7E0D"/>
    <w:rsid w:val="006B007D"/>
    <w:rsid w:val="006B0204"/>
    <w:rsid w:val="006B0484"/>
    <w:rsid w:val="006B09EB"/>
    <w:rsid w:val="006B13B9"/>
    <w:rsid w:val="006B1D6E"/>
    <w:rsid w:val="006B2378"/>
    <w:rsid w:val="006B263E"/>
    <w:rsid w:val="006B2AE4"/>
    <w:rsid w:val="006B2C18"/>
    <w:rsid w:val="006B2E7F"/>
    <w:rsid w:val="006B3294"/>
    <w:rsid w:val="006B32C7"/>
    <w:rsid w:val="006B3A11"/>
    <w:rsid w:val="006B3DB8"/>
    <w:rsid w:val="006B40E1"/>
    <w:rsid w:val="006B410B"/>
    <w:rsid w:val="006B45E3"/>
    <w:rsid w:val="006B46AE"/>
    <w:rsid w:val="006B48E1"/>
    <w:rsid w:val="006B5123"/>
    <w:rsid w:val="006B5190"/>
    <w:rsid w:val="006B5646"/>
    <w:rsid w:val="006B5987"/>
    <w:rsid w:val="006B5CDC"/>
    <w:rsid w:val="006B6564"/>
    <w:rsid w:val="006B6ADA"/>
    <w:rsid w:val="006B6F33"/>
    <w:rsid w:val="006B6F5D"/>
    <w:rsid w:val="006B7FA3"/>
    <w:rsid w:val="006C047A"/>
    <w:rsid w:val="006C0816"/>
    <w:rsid w:val="006C0B9C"/>
    <w:rsid w:val="006C0F94"/>
    <w:rsid w:val="006C0F9A"/>
    <w:rsid w:val="006C0FB0"/>
    <w:rsid w:val="006C2917"/>
    <w:rsid w:val="006C2B05"/>
    <w:rsid w:val="006C2DF9"/>
    <w:rsid w:val="006C31DE"/>
    <w:rsid w:val="006C363A"/>
    <w:rsid w:val="006C393C"/>
    <w:rsid w:val="006C442E"/>
    <w:rsid w:val="006C4668"/>
    <w:rsid w:val="006C49D1"/>
    <w:rsid w:val="006C4A1B"/>
    <w:rsid w:val="006C62E3"/>
    <w:rsid w:val="006C719C"/>
    <w:rsid w:val="006C788D"/>
    <w:rsid w:val="006C7C9D"/>
    <w:rsid w:val="006C7F75"/>
    <w:rsid w:val="006C7FDD"/>
    <w:rsid w:val="006D049B"/>
    <w:rsid w:val="006D0B44"/>
    <w:rsid w:val="006D0C6F"/>
    <w:rsid w:val="006D1375"/>
    <w:rsid w:val="006D14E2"/>
    <w:rsid w:val="006D18FA"/>
    <w:rsid w:val="006D1ECA"/>
    <w:rsid w:val="006D22E6"/>
    <w:rsid w:val="006D22E7"/>
    <w:rsid w:val="006D230E"/>
    <w:rsid w:val="006D283C"/>
    <w:rsid w:val="006D2AC9"/>
    <w:rsid w:val="006D2B78"/>
    <w:rsid w:val="006D35CC"/>
    <w:rsid w:val="006D3B16"/>
    <w:rsid w:val="006D3CE1"/>
    <w:rsid w:val="006D4386"/>
    <w:rsid w:val="006D4E48"/>
    <w:rsid w:val="006D5DF7"/>
    <w:rsid w:val="006D5FD7"/>
    <w:rsid w:val="006D6164"/>
    <w:rsid w:val="006D6174"/>
    <w:rsid w:val="006D69EA"/>
    <w:rsid w:val="006D6AE6"/>
    <w:rsid w:val="006D70E3"/>
    <w:rsid w:val="006D76D9"/>
    <w:rsid w:val="006E052C"/>
    <w:rsid w:val="006E063F"/>
    <w:rsid w:val="006E07B9"/>
    <w:rsid w:val="006E0F1F"/>
    <w:rsid w:val="006E1266"/>
    <w:rsid w:val="006E1916"/>
    <w:rsid w:val="006E1BE3"/>
    <w:rsid w:val="006E2185"/>
    <w:rsid w:val="006E25E5"/>
    <w:rsid w:val="006E26AB"/>
    <w:rsid w:val="006E2E48"/>
    <w:rsid w:val="006E302D"/>
    <w:rsid w:val="006E350A"/>
    <w:rsid w:val="006E3734"/>
    <w:rsid w:val="006E3788"/>
    <w:rsid w:val="006E4D7C"/>
    <w:rsid w:val="006E4FBF"/>
    <w:rsid w:val="006E5933"/>
    <w:rsid w:val="006E5F2B"/>
    <w:rsid w:val="006E5FED"/>
    <w:rsid w:val="006E6B72"/>
    <w:rsid w:val="006E7068"/>
    <w:rsid w:val="006E7200"/>
    <w:rsid w:val="006E7375"/>
    <w:rsid w:val="006E7802"/>
    <w:rsid w:val="006E79F5"/>
    <w:rsid w:val="006E7FA0"/>
    <w:rsid w:val="006E7FD7"/>
    <w:rsid w:val="006F02BE"/>
    <w:rsid w:val="006F03F6"/>
    <w:rsid w:val="006F070E"/>
    <w:rsid w:val="006F0732"/>
    <w:rsid w:val="006F0C13"/>
    <w:rsid w:val="006F0C89"/>
    <w:rsid w:val="006F1658"/>
    <w:rsid w:val="006F185B"/>
    <w:rsid w:val="006F22DE"/>
    <w:rsid w:val="006F351D"/>
    <w:rsid w:val="006F37AC"/>
    <w:rsid w:val="006F3823"/>
    <w:rsid w:val="006F3845"/>
    <w:rsid w:val="006F400D"/>
    <w:rsid w:val="006F403B"/>
    <w:rsid w:val="006F4D77"/>
    <w:rsid w:val="006F5104"/>
    <w:rsid w:val="006F5EC8"/>
    <w:rsid w:val="006F5FC1"/>
    <w:rsid w:val="006F6216"/>
    <w:rsid w:val="006F6BE3"/>
    <w:rsid w:val="006F6C8B"/>
    <w:rsid w:val="006F71AC"/>
    <w:rsid w:val="007002BB"/>
    <w:rsid w:val="007013C2"/>
    <w:rsid w:val="007017F5"/>
    <w:rsid w:val="00701CFB"/>
    <w:rsid w:val="00701D4D"/>
    <w:rsid w:val="00702A6F"/>
    <w:rsid w:val="0070397A"/>
    <w:rsid w:val="00704617"/>
    <w:rsid w:val="007046B3"/>
    <w:rsid w:val="007047AB"/>
    <w:rsid w:val="00704D1F"/>
    <w:rsid w:val="00704DB3"/>
    <w:rsid w:val="007051EB"/>
    <w:rsid w:val="00705270"/>
    <w:rsid w:val="00705505"/>
    <w:rsid w:val="00705579"/>
    <w:rsid w:val="0070662A"/>
    <w:rsid w:val="00706886"/>
    <w:rsid w:val="00706D74"/>
    <w:rsid w:val="007071F0"/>
    <w:rsid w:val="007076D1"/>
    <w:rsid w:val="00710545"/>
    <w:rsid w:val="00710E81"/>
    <w:rsid w:val="00711280"/>
    <w:rsid w:val="00711292"/>
    <w:rsid w:val="0071147D"/>
    <w:rsid w:val="007118C3"/>
    <w:rsid w:val="00712288"/>
    <w:rsid w:val="00712485"/>
    <w:rsid w:val="00712495"/>
    <w:rsid w:val="00713025"/>
    <w:rsid w:val="00713657"/>
    <w:rsid w:val="00713A39"/>
    <w:rsid w:val="00713DD5"/>
    <w:rsid w:val="007140AF"/>
    <w:rsid w:val="00714B3A"/>
    <w:rsid w:val="00714D7D"/>
    <w:rsid w:val="007154A0"/>
    <w:rsid w:val="00715C97"/>
    <w:rsid w:val="0071668E"/>
    <w:rsid w:val="00716807"/>
    <w:rsid w:val="007178E5"/>
    <w:rsid w:val="00717A8E"/>
    <w:rsid w:val="00717DC3"/>
    <w:rsid w:val="00720090"/>
    <w:rsid w:val="00720796"/>
    <w:rsid w:val="00720F93"/>
    <w:rsid w:val="00720FE1"/>
    <w:rsid w:val="0072178C"/>
    <w:rsid w:val="00721A14"/>
    <w:rsid w:val="00721F60"/>
    <w:rsid w:val="00721F7C"/>
    <w:rsid w:val="007221BF"/>
    <w:rsid w:val="0072316B"/>
    <w:rsid w:val="007232A6"/>
    <w:rsid w:val="00723B56"/>
    <w:rsid w:val="00724DD4"/>
    <w:rsid w:val="00724E79"/>
    <w:rsid w:val="007252FD"/>
    <w:rsid w:val="00725A10"/>
    <w:rsid w:val="00725D21"/>
    <w:rsid w:val="007266EF"/>
    <w:rsid w:val="0072688A"/>
    <w:rsid w:val="00726DFC"/>
    <w:rsid w:val="00727417"/>
    <w:rsid w:val="00727E47"/>
    <w:rsid w:val="00727F2A"/>
    <w:rsid w:val="00730941"/>
    <w:rsid w:val="007313D4"/>
    <w:rsid w:val="0073281B"/>
    <w:rsid w:val="00732868"/>
    <w:rsid w:val="00732B0F"/>
    <w:rsid w:val="00733E99"/>
    <w:rsid w:val="007340BC"/>
    <w:rsid w:val="0073473C"/>
    <w:rsid w:val="00734910"/>
    <w:rsid w:val="00734B88"/>
    <w:rsid w:val="00735183"/>
    <w:rsid w:val="007351C6"/>
    <w:rsid w:val="007357C9"/>
    <w:rsid w:val="00735A2D"/>
    <w:rsid w:val="00735C7B"/>
    <w:rsid w:val="00735EE3"/>
    <w:rsid w:val="00736308"/>
    <w:rsid w:val="00736EB7"/>
    <w:rsid w:val="00737808"/>
    <w:rsid w:val="007378D2"/>
    <w:rsid w:val="007379B8"/>
    <w:rsid w:val="00737C01"/>
    <w:rsid w:val="00737D2E"/>
    <w:rsid w:val="00740AB7"/>
    <w:rsid w:val="00741197"/>
    <w:rsid w:val="0074148D"/>
    <w:rsid w:val="007418DE"/>
    <w:rsid w:val="0074237B"/>
    <w:rsid w:val="00742451"/>
    <w:rsid w:val="00742C10"/>
    <w:rsid w:val="00742FDE"/>
    <w:rsid w:val="007446A3"/>
    <w:rsid w:val="00744947"/>
    <w:rsid w:val="00744A0A"/>
    <w:rsid w:val="00744A8F"/>
    <w:rsid w:val="00745349"/>
    <w:rsid w:val="007453E5"/>
    <w:rsid w:val="00745AB2"/>
    <w:rsid w:val="00745BD3"/>
    <w:rsid w:val="007460BB"/>
    <w:rsid w:val="0074671D"/>
    <w:rsid w:val="00746FBC"/>
    <w:rsid w:val="00747234"/>
    <w:rsid w:val="0075046A"/>
    <w:rsid w:val="00751C98"/>
    <w:rsid w:val="00751FF9"/>
    <w:rsid w:val="007523C1"/>
    <w:rsid w:val="007525A2"/>
    <w:rsid w:val="00752A39"/>
    <w:rsid w:val="00752EFF"/>
    <w:rsid w:val="0075324F"/>
    <w:rsid w:val="00753C68"/>
    <w:rsid w:val="00753E3C"/>
    <w:rsid w:val="00754467"/>
    <w:rsid w:val="007545F7"/>
    <w:rsid w:val="00754A39"/>
    <w:rsid w:val="00754B0D"/>
    <w:rsid w:val="00754B72"/>
    <w:rsid w:val="00754DC6"/>
    <w:rsid w:val="00754FF5"/>
    <w:rsid w:val="0075511B"/>
    <w:rsid w:val="00755684"/>
    <w:rsid w:val="00755F4E"/>
    <w:rsid w:val="00756095"/>
    <w:rsid w:val="007560D5"/>
    <w:rsid w:val="0075611A"/>
    <w:rsid w:val="00756835"/>
    <w:rsid w:val="00756E30"/>
    <w:rsid w:val="00756F3E"/>
    <w:rsid w:val="0075744C"/>
    <w:rsid w:val="007575C3"/>
    <w:rsid w:val="00757A9F"/>
    <w:rsid w:val="00757D2C"/>
    <w:rsid w:val="00757D31"/>
    <w:rsid w:val="00757DE2"/>
    <w:rsid w:val="0076021C"/>
    <w:rsid w:val="007604AD"/>
    <w:rsid w:val="007607B3"/>
    <w:rsid w:val="00761789"/>
    <w:rsid w:val="00761E86"/>
    <w:rsid w:val="00762AF0"/>
    <w:rsid w:val="00762C9E"/>
    <w:rsid w:val="00762DC6"/>
    <w:rsid w:val="007631B5"/>
    <w:rsid w:val="007632C3"/>
    <w:rsid w:val="00763C83"/>
    <w:rsid w:val="00763D6E"/>
    <w:rsid w:val="00763EDC"/>
    <w:rsid w:val="007649DE"/>
    <w:rsid w:val="007652B5"/>
    <w:rsid w:val="007656C2"/>
    <w:rsid w:val="00766628"/>
    <w:rsid w:val="0076671E"/>
    <w:rsid w:val="00766F7A"/>
    <w:rsid w:val="00766FDF"/>
    <w:rsid w:val="007703F6"/>
    <w:rsid w:val="00770DD4"/>
    <w:rsid w:val="00770FE2"/>
    <w:rsid w:val="00771582"/>
    <w:rsid w:val="00771F58"/>
    <w:rsid w:val="0077227F"/>
    <w:rsid w:val="0077267E"/>
    <w:rsid w:val="007728D2"/>
    <w:rsid w:val="00772A59"/>
    <w:rsid w:val="00772B94"/>
    <w:rsid w:val="0077320A"/>
    <w:rsid w:val="00773759"/>
    <w:rsid w:val="00774718"/>
    <w:rsid w:val="00774964"/>
    <w:rsid w:val="00774DB3"/>
    <w:rsid w:val="00776689"/>
    <w:rsid w:val="007772FB"/>
    <w:rsid w:val="0077779A"/>
    <w:rsid w:val="007777E2"/>
    <w:rsid w:val="0077788D"/>
    <w:rsid w:val="0078006D"/>
    <w:rsid w:val="007813C4"/>
    <w:rsid w:val="00781A03"/>
    <w:rsid w:val="007829D0"/>
    <w:rsid w:val="00782D29"/>
    <w:rsid w:val="00782FB3"/>
    <w:rsid w:val="0078358D"/>
    <w:rsid w:val="007845AE"/>
    <w:rsid w:val="00784637"/>
    <w:rsid w:val="00784A35"/>
    <w:rsid w:val="00784B2B"/>
    <w:rsid w:val="00785AA0"/>
    <w:rsid w:val="00785E57"/>
    <w:rsid w:val="0078602A"/>
    <w:rsid w:val="0078676D"/>
    <w:rsid w:val="00786A20"/>
    <w:rsid w:val="00787533"/>
    <w:rsid w:val="00787610"/>
    <w:rsid w:val="00787688"/>
    <w:rsid w:val="00787937"/>
    <w:rsid w:val="00787AEE"/>
    <w:rsid w:val="00787C5B"/>
    <w:rsid w:val="00787C8F"/>
    <w:rsid w:val="007917E4"/>
    <w:rsid w:val="00791FCC"/>
    <w:rsid w:val="007925E4"/>
    <w:rsid w:val="00792BAE"/>
    <w:rsid w:val="00793812"/>
    <w:rsid w:val="00793C8E"/>
    <w:rsid w:val="00793D35"/>
    <w:rsid w:val="0079405B"/>
    <w:rsid w:val="00794206"/>
    <w:rsid w:val="00794D19"/>
    <w:rsid w:val="00794FA0"/>
    <w:rsid w:val="00795448"/>
    <w:rsid w:val="007959C2"/>
    <w:rsid w:val="00795D0C"/>
    <w:rsid w:val="00795D1A"/>
    <w:rsid w:val="007965BB"/>
    <w:rsid w:val="007970EE"/>
    <w:rsid w:val="007972FD"/>
    <w:rsid w:val="0079740B"/>
    <w:rsid w:val="00797C35"/>
    <w:rsid w:val="00797CF1"/>
    <w:rsid w:val="007A2274"/>
    <w:rsid w:val="007A2535"/>
    <w:rsid w:val="007A27A4"/>
    <w:rsid w:val="007A327F"/>
    <w:rsid w:val="007A475E"/>
    <w:rsid w:val="007A48C8"/>
    <w:rsid w:val="007A4BD5"/>
    <w:rsid w:val="007A54F6"/>
    <w:rsid w:val="007A5516"/>
    <w:rsid w:val="007A66EE"/>
    <w:rsid w:val="007A6D1C"/>
    <w:rsid w:val="007A70F8"/>
    <w:rsid w:val="007A7EC6"/>
    <w:rsid w:val="007B1236"/>
    <w:rsid w:val="007B1268"/>
    <w:rsid w:val="007B1D0D"/>
    <w:rsid w:val="007B1DC2"/>
    <w:rsid w:val="007B1EE5"/>
    <w:rsid w:val="007B2BEF"/>
    <w:rsid w:val="007B2D52"/>
    <w:rsid w:val="007B2FBD"/>
    <w:rsid w:val="007B3199"/>
    <w:rsid w:val="007B3C54"/>
    <w:rsid w:val="007B3CC3"/>
    <w:rsid w:val="007B41B3"/>
    <w:rsid w:val="007B4E28"/>
    <w:rsid w:val="007B4E2F"/>
    <w:rsid w:val="007B5640"/>
    <w:rsid w:val="007B6157"/>
    <w:rsid w:val="007B63A1"/>
    <w:rsid w:val="007B69AF"/>
    <w:rsid w:val="007B6A21"/>
    <w:rsid w:val="007B7E79"/>
    <w:rsid w:val="007C066D"/>
    <w:rsid w:val="007C1819"/>
    <w:rsid w:val="007C19AB"/>
    <w:rsid w:val="007C24BC"/>
    <w:rsid w:val="007C2715"/>
    <w:rsid w:val="007C2CF9"/>
    <w:rsid w:val="007C36EE"/>
    <w:rsid w:val="007C46BD"/>
    <w:rsid w:val="007C4799"/>
    <w:rsid w:val="007C4A27"/>
    <w:rsid w:val="007C4B00"/>
    <w:rsid w:val="007C4DC0"/>
    <w:rsid w:val="007C5020"/>
    <w:rsid w:val="007C510F"/>
    <w:rsid w:val="007C5DD0"/>
    <w:rsid w:val="007C70BE"/>
    <w:rsid w:val="007C70CE"/>
    <w:rsid w:val="007C7CD1"/>
    <w:rsid w:val="007D06AA"/>
    <w:rsid w:val="007D1194"/>
    <w:rsid w:val="007D1207"/>
    <w:rsid w:val="007D1BED"/>
    <w:rsid w:val="007D1C0D"/>
    <w:rsid w:val="007D1E47"/>
    <w:rsid w:val="007D2106"/>
    <w:rsid w:val="007D27CE"/>
    <w:rsid w:val="007D2A47"/>
    <w:rsid w:val="007D2AD9"/>
    <w:rsid w:val="007D2C2D"/>
    <w:rsid w:val="007D2E43"/>
    <w:rsid w:val="007D519A"/>
    <w:rsid w:val="007D65BD"/>
    <w:rsid w:val="007D6B95"/>
    <w:rsid w:val="007D782D"/>
    <w:rsid w:val="007E0434"/>
    <w:rsid w:val="007E09BE"/>
    <w:rsid w:val="007E0A2A"/>
    <w:rsid w:val="007E0E71"/>
    <w:rsid w:val="007E109C"/>
    <w:rsid w:val="007E1BE0"/>
    <w:rsid w:val="007E1DDB"/>
    <w:rsid w:val="007E26B6"/>
    <w:rsid w:val="007E2833"/>
    <w:rsid w:val="007E2D9A"/>
    <w:rsid w:val="007E3301"/>
    <w:rsid w:val="007E3A95"/>
    <w:rsid w:val="007E3ABB"/>
    <w:rsid w:val="007E42C5"/>
    <w:rsid w:val="007E46F3"/>
    <w:rsid w:val="007E4D7A"/>
    <w:rsid w:val="007E511B"/>
    <w:rsid w:val="007E56DC"/>
    <w:rsid w:val="007E595B"/>
    <w:rsid w:val="007E5A5F"/>
    <w:rsid w:val="007E6387"/>
    <w:rsid w:val="007E6D3D"/>
    <w:rsid w:val="007E76CE"/>
    <w:rsid w:val="007F00AD"/>
    <w:rsid w:val="007F0203"/>
    <w:rsid w:val="007F0543"/>
    <w:rsid w:val="007F1B91"/>
    <w:rsid w:val="007F1E0D"/>
    <w:rsid w:val="007F2493"/>
    <w:rsid w:val="007F28D9"/>
    <w:rsid w:val="007F28F8"/>
    <w:rsid w:val="007F3813"/>
    <w:rsid w:val="007F4064"/>
    <w:rsid w:val="007F43AE"/>
    <w:rsid w:val="007F4BC7"/>
    <w:rsid w:val="007F4F30"/>
    <w:rsid w:val="007F548C"/>
    <w:rsid w:val="007F559D"/>
    <w:rsid w:val="007F5964"/>
    <w:rsid w:val="007F59D5"/>
    <w:rsid w:val="007F631A"/>
    <w:rsid w:val="007F69C0"/>
    <w:rsid w:val="007F763F"/>
    <w:rsid w:val="007F79E3"/>
    <w:rsid w:val="00800ABC"/>
    <w:rsid w:val="00800C33"/>
    <w:rsid w:val="00801044"/>
    <w:rsid w:val="00801579"/>
    <w:rsid w:val="0080168B"/>
    <w:rsid w:val="00801CBC"/>
    <w:rsid w:val="00802247"/>
    <w:rsid w:val="008026AB"/>
    <w:rsid w:val="00802FA1"/>
    <w:rsid w:val="008036BE"/>
    <w:rsid w:val="00803BDE"/>
    <w:rsid w:val="00805EDF"/>
    <w:rsid w:val="0080634C"/>
    <w:rsid w:val="00806537"/>
    <w:rsid w:val="0080665A"/>
    <w:rsid w:val="0080669A"/>
    <w:rsid w:val="00806C9B"/>
    <w:rsid w:val="00807400"/>
    <w:rsid w:val="008079DA"/>
    <w:rsid w:val="00807DA4"/>
    <w:rsid w:val="00807F47"/>
    <w:rsid w:val="00810426"/>
    <w:rsid w:val="008105DF"/>
    <w:rsid w:val="008108D0"/>
    <w:rsid w:val="0081112E"/>
    <w:rsid w:val="00811211"/>
    <w:rsid w:val="00812EAA"/>
    <w:rsid w:val="00812EDC"/>
    <w:rsid w:val="00812EFB"/>
    <w:rsid w:val="0081356F"/>
    <w:rsid w:val="0081364F"/>
    <w:rsid w:val="00813A6B"/>
    <w:rsid w:val="00814508"/>
    <w:rsid w:val="00814C42"/>
    <w:rsid w:val="0081548B"/>
    <w:rsid w:val="00816697"/>
    <w:rsid w:val="00816969"/>
    <w:rsid w:val="00816B42"/>
    <w:rsid w:val="00816B90"/>
    <w:rsid w:val="00816BA2"/>
    <w:rsid w:val="00817064"/>
    <w:rsid w:val="00817182"/>
    <w:rsid w:val="00817617"/>
    <w:rsid w:val="008176F4"/>
    <w:rsid w:val="00817AAA"/>
    <w:rsid w:val="00817B73"/>
    <w:rsid w:val="00817FE1"/>
    <w:rsid w:val="0082039B"/>
    <w:rsid w:val="008226DF"/>
    <w:rsid w:val="00822D2C"/>
    <w:rsid w:val="00822FF5"/>
    <w:rsid w:val="008234A1"/>
    <w:rsid w:val="00823980"/>
    <w:rsid w:val="008239DB"/>
    <w:rsid w:val="00823A76"/>
    <w:rsid w:val="0082495D"/>
    <w:rsid w:val="0082545C"/>
    <w:rsid w:val="008259D8"/>
    <w:rsid w:val="00826024"/>
    <w:rsid w:val="008260E2"/>
    <w:rsid w:val="00826428"/>
    <w:rsid w:val="00826671"/>
    <w:rsid w:val="00826878"/>
    <w:rsid w:val="00827A1D"/>
    <w:rsid w:val="00830161"/>
    <w:rsid w:val="0083055F"/>
    <w:rsid w:val="008307EA"/>
    <w:rsid w:val="00830F91"/>
    <w:rsid w:val="00831426"/>
    <w:rsid w:val="00831746"/>
    <w:rsid w:val="0083181C"/>
    <w:rsid w:val="00831B0B"/>
    <w:rsid w:val="00831BB8"/>
    <w:rsid w:val="00831F17"/>
    <w:rsid w:val="00832097"/>
    <w:rsid w:val="00832232"/>
    <w:rsid w:val="008322E9"/>
    <w:rsid w:val="00833CB0"/>
    <w:rsid w:val="008341D4"/>
    <w:rsid w:val="00834BF4"/>
    <w:rsid w:val="008357B9"/>
    <w:rsid w:val="00835B3F"/>
    <w:rsid w:val="008361C9"/>
    <w:rsid w:val="0083640D"/>
    <w:rsid w:val="00836C5E"/>
    <w:rsid w:val="00836E12"/>
    <w:rsid w:val="008375C4"/>
    <w:rsid w:val="008378E4"/>
    <w:rsid w:val="00840901"/>
    <w:rsid w:val="00840936"/>
    <w:rsid w:val="00841698"/>
    <w:rsid w:val="00841700"/>
    <w:rsid w:val="00841C63"/>
    <w:rsid w:val="00841D58"/>
    <w:rsid w:val="008426A3"/>
    <w:rsid w:val="008438AF"/>
    <w:rsid w:val="00843B71"/>
    <w:rsid w:val="008447A5"/>
    <w:rsid w:val="008450B2"/>
    <w:rsid w:val="00845276"/>
    <w:rsid w:val="00845813"/>
    <w:rsid w:val="008458AB"/>
    <w:rsid w:val="008460E6"/>
    <w:rsid w:val="00846277"/>
    <w:rsid w:val="008462CD"/>
    <w:rsid w:val="00846655"/>
    <w:rsid w:val="00846820"/>
    <w:rsid w:val="00846DB1"/>
    <w:rsid w:val="00847EE0"/>
    <w:rsid w:val="0085053C"/>
    <w:rsid w:val="008506E9"/>
    <w:rsid w:val="008509AC"/>
    <w:rsid w:val="00851108"/>
    <w:rsid w:val="008514A2"/>
    <w:rsid w:val="008519EF"/>
    <w:rsid w:val="00851C5F"/>
    <w:rsid w:val="00851CE9"/>
    <w:rsid w:val="00851D1A"/>
    <w:rsid w:val="00851E66"/>
    <w:rsid w:val="0085264C"/>
    <w:rsid w:val="0085284D"/>
    <w:rsid w:val="00852A6E"/>
    <w:rsid w:val="00853109"/>
    <w:rsid w:val="00853A26"/>
    <w:rsid w:val="00853A56"/>
    <w:rsid w:val="0085424D"/>
    <w:rsid w:val="00854F56"/>
    <w:rsid w:val="0085515F"/>
    <w:rsid w:val="008562D4"/>
    <w:rsid w:val="00856DC9"/>
    <w:rsid w:val="00860667"/>
    <w:rsid w:val="0086111D"/>
    <w:rsid w:val="00861CDB"/>
    <w:rsid w:val="00861DE7"/>
    <w:rsid w:val="00862D16"/>
    <w:rsid w:val="00862E5E"/>
    <w:rsid w:val="0086306D"/>
    <w:rsid w:val="008632FD"/>
    <w:rsid w:val="0086341E"/>
    <w:rsid w:val="00863935"/>
    <w:rsid w:val="0086424E"/>
    <w:rsid w:val="00864BF9"/>
    <w:rsid w:val="00864E7A"/>
    <w:rsid w:val="008650EB"/>
    <w:rsid w:val="008657E6"/>
    <w:rsid w:val="00865AD8"/>
    <w:rsid w:val="00865E5F"/>
    <w:rsid w:val="0086675A"/>
    <w:rsid w:val="0086684C"/>
    <w:rsid w:val="00866DFE"/>
    <w:rsid w:val="008673FE"/>
    <w:rsid w:val="008706B8"/>
    <w:rsid w:val="00870A44"/>
    <w:rsid w:val="008716AA"/>
    <w:rsid w:val="00871D75"/>
    <w:rsid w:val="0087263C"/>
    <w:rsid w:val="00872F7F"/>
    <w:rsid w:val="008733BD"/>
    <w:rsid w:val="00873717"/>
    <w:rsid w:val="00873B7E"/>
    <w:rsid w:val="00874023"/>
    <w:rsid w:val="00874530"/>
    <w:rsid w:val="00874BA6"/>
    <w:rsid w:val="00874F12"/>
    <w:rsid w:val="00875CF0"/>
    <w:rsid w:val="0087601F"/>
    <w:rsid w:val="008762DA"/>
    <w:rsid w:val="00876415"/>
    <w:rsid w:val="008765BD"/>
    <w:rsid w:val="00877212"/>
    <w:rsid w:val="008775AF"/>
    <w:rsid w:val="0087761C"/>
    <w:rsid w:val="008776CE"/>
    <w:rsid w:val="008777E3"/>
    <w:rsid w:val="00877B43"/>
    <w:rsid w:val="0088016A"/>
    <w:rsid w:val="00881F70"/>
    <w:rsid w:val="008821AB"/>
    <w:rsid w:val="008822EB"/>
    <w:rsid w:val="00882376"/>
    <w:rsid w:val="008829A7"/>
    <w:rsid w:val="00882F71"/>
    <w:rsid w:val="008833B7"/>
    <w:rsid w:val="00883868"/>
    <w:rsid w:val="008840E4"/>
    <w:rsid w:val="0088540C"/>
    <w:rsid w:val="00886C53"/>
    <w:rsid w:val="00886EA9"/>
    <w:rsid w:val="008904F8"/>
    <w:rsid w:val="00890D76"/>
    <w:rsid w:val="00891232"/>
    <w:rsid w:val="0089366F"/>
    <w:rsid w:val="008938D2"/>
    <w:rsid w:val="0089465B"/>
    <w:rsid w:val="00894A3B"/>
    <w:rsid w:val="00894B8E"/>
    <w:rsid w:val="00894B93"/>
    <w:rsid w:val="0089539A"/>
    <w:rsid w:val="00896074"/>
    <w:rsid w:val="00896588"/>
    <w:rsid w:val="008965B9"/>
    <w:rsid w:val="00896731"/>
    <w:rsid w:val="008970B2"/>
    <w:rsid w:val="00897119"/>
    <w:rsid w:val="008976E0"/>
    <w:rsid w:val="00897AEB"/>
    <w:rsid w:val="00897C08"/>
    <w:rsid w:val="008A07E4"/>
    <w:rsid w:val="008A23D9"/>
    <w:rsid w:val="008A251C"/>
    <w:rsid w:val="008A2ACE"/>
    <w:rsid w:val="008A4435"/>
    <w:rsid w:val="008A51F7"/>
    <w:rsid w:val="008A56D6"/>
    <w:rsid w:val="008A5AE2"/>
    <w:rsid w:val="008A5CFA"/>
    <w:rsid w:val="008A681C"/>
    <w:rsid w:val="008A6935"/>
    <w:rsid w:val="008A6C00"/>
    <w:rsid w:val="008A6DDD"/>
    <w:rsid w:val="008A6F40"/>
    <w:rsid w:val="008A6FA0"/>
    <w:rsid w:val="008A71BE"/>
    <w:rsid w:val="008A7619"/>
    <w:rsid w:val="008A78E2"/>
    <w:rsid w:val="008B0186"/>
    <w:rsid w:val="008B07A7"/>
    <w:rsid w:val="008B0886"/>
    <w:rsid w:val="008B0C84"/>
    <w:rsid w:val="008B19A7"/>
    <w:rsid w:val="008B20A2"/>
    <w:rsid w:val="008B23B5"/>
    <w:rsid w:val="008B262B"/>
    <w:rsid w:val="008B306C"/>
    <w:rsid w:val="008B3219"/>
    <w:rsid w:val="008B38B7"/>
    <w:rsid w:val="008B3CF8"/>
    <w:rsid w:val="008B4039"/>
    <w:rsid w:val="008B4A3A"/>
    <w:rsid w:val="008B4DDC"/>
    <w:rsid w:val="008B5153"/>
    <w:rsid w:val="008B5481"/>
    <w:rsid w:val="008B5ADE"/>
    <w:rsid w:val="008B6B19"/>
    <w:rsid w:val="008B6CE1"/>
    <w:rsid w:val="008B78A7"/>
    <w:rsid w:val="008B7904"/>
    <w:rsid w:val="008B7957"/>
    <w:rsid w:val="008C03B6"/>
    <w:rsid w:val="008C108E"/>
    <w:rsid w:val="008C192D"/>
    <w:rsid w:val="008C1B44"/>
    <w:rsid w:val="008C1B58"/>
    <w:rsid w:val="008C1E4F"/>
    <w:rsid w:val="008C1F8D"/>
    <w:rsid w:val="008C2154"/>
    <w:rsid w:val="008C27B3"/>
    <w:rsid w:val="008C2B56"/>
    <w:rsid w:val="008C2F15"/>
    <w:rsid w:val="008C31CC"/>
    <w:rsid w:val="008C35EE"/>
    <w:rsid w:val="008C36C7"/>
    <w:rsid w:val="008C3B7D"/>
    <w:rsid w:val="008C42E9"/>
    <w:rsid w:val="008C48F7"/>
    <w:rsid w:val="008C4987"/>
    <w:rsid w:val="008C4D79"/>
    <w:rsid w:val="008C5394"/>
    <w:rsid w:val="008C5522"/>
    <w:rsid w:val="008C64F7"/>
    <w:rsid w:val="008C6DB9"/>
    <w:rsid w:val="008C7173"/>
    <w:rsid w:val="008C7213"/>
    <w:rsid w:val="008C7BE0"/>
    <w:rsid w:val="008D0371"/>
    <w:rsid w:val="008D04AB"/>
    <w:rsid w:val="008D0A0D"/>
    <w:rsid w:val="008D101D"/>
    <w:rsid w:val="008D1297"/>
    <w:rsid w:val="008D14F4"/>
    <w:rsid w:val="008D16C7"/>
    <w:rsid w:val="008D19D1"/>
    <w:rsid w:val="008D1B38"/>
    <w:rsid w:val="008D1F55"/>
    <w:rsid w:val="008D1FB1"/>
    <w:rsid w:val="008D213F"/>
    <w:rsid w:val="008D2D5B"/>
    <w:rsid w:val="008D3749"/>
    <w:rsid w:val="008D3ECC"/>
    <w:rsid w:val="008D4D76"/>
    <w:rsid w:val="008D5DDD"/>
    <w:rsid w:val="008D660B"/>
    <w:rsid w:val="008D67A1"/>
    <w:rsid w:val="008D6E44"/>
    <w:rsid w:val="008D72E0"/>
    <w:rsid w:val="008D7D21"/>
    <w:rsid w:val="008E063C"/>
    <w:rsid w:val="008E0835"/>
    <w:rsid w:val="008E08E3"/>
    <w:rsid w:val="008E16DE"/>
    <w:rsid w:val="008E24B0"/>
    <w:rsid w:val="008E2E5C"/>
    <w:rsid w:val="008E3184"/>
    <w:rsid w:val="008E31F2"/>
    <w:rsid w:val="008E366D"/>
    <w:rsid w:val="008E3D39"/>
    <w:rsid w:val="008E3F9D"/>
    <w:rsid w:val="008E42F9"/>
    <w:rsid w:val="008E4A05"/>
    <w:rsid w:val="008E547C"/>
    <w:rsid w:val="008E5609"/>
    <w:rsid w:val="008E5879"/>
    <w:rsid w:val="008E7D72"/>
    <w:rsid w:val="008E7F3B"/>
    <w:rsid w:val="008F00F5"/>
    <w:rsid w:val="008F0A66"/>
    <w:rsid w:val="008F0D81"/>
    <w:rsid w:val="008F0E9F"/>
    <w:rsid w:val="008F183B"/>
    <w:rsid w:val="008F2CC9"/>
    <w:rsid w:val="008F3AEF"/>
    <w:rsid w:val="008F42CA"/>
    <w:rsid w:val="008F48E7"/>
    <w:rsid w:val="008F4E2B"/>
    <w:rsid w:val="008F503C"/>
    <w:rsid w:val="008F5B6A"/>
    <w:rsid w:val="008F602B"/>
    <w:rsid w:val="008F60A9"/>
    <w:rsid w:val="008F6A16"/>
    <w:rsid w:val="008F6E1D"/>
    <w:rsid w:val="008F7591"/>
    <w:rsid w:val="008F7DB6"/>
    <w:rsid w:val="008F7DE1"/>
    <w:rsid w:val="008F7EE9"/>
    <w:rsid w:val="00900711"/>
    <w:rsid w:val="009008AF"/>
    <w:rsid w:val="00900B33"/>
    <w:rsid w:val="00901649"/>
    <w:rsid w:val="009018A9"/>
    <w:rsid w:val="009020A7"/>
    <w:rsid w:val="00902376"/>
    <w:rsid w:val="009027EB"/>
    <w:rsid w:val="00902A7C"/>
    <w:rsid w:val="00903112"/>
    <w:rsid w:val="009050E2"/>
    <w:rsid w:val="0090585D"/>
    <w:rsid w:val="00905FC0"/>
    <w:rsid w:val="0090606A"/>
    <w:rsid w:val="0090627B"/>
    <w:rsid w:val="00906DA4"/>
    <w:rsid w:val="00906FBC"/>
    <w:rsid w:val="009071AE"/>
    <w:rsid w:val="009071B3"/>
    <w:rsid w:val="009073F6"/>
    <w:rsid w:val="00910A06"/>
    <w:rsid w:val="00910CC4"/>
    <w:rsid w:val="00911266"/>
    <w:rsid w:val="00911357"/>
    <w:rsid w:val="0091176D"/>
    <w:rsid w:val="009119F5"/>
    <w:rsid w:val="00911B01"/>
    <w:rsid w:val="00912654"/>
    <w:rsid w:val="009127A7"/>
    <w:rsid w:val="00912BBB"/>
    <w:rsid w:val="00914520"/>
    <w:rsid w:val="009147BE"/>
    <w:rsid w:val="00914D3B"/>
    <w:rsid w:val="00915774"/>
    <w:rsid w:val="00915DBC"/>
    <w:rsid w:val="00916738"/>
    <w:rsid w:val="00916A5A"/>
    <w:rsid w:val="00916E55"/>
    <w:rsid w:val="00916FC8"/>
    <w:rsid w:val="0091755E"/>
    <w:rsid w:val="0092042C"/>
    <w:rsid w:val="0092111D"/>
    <w:rsid w:val="00921358"/>
    <w:rsid w:val="009217CD"/>
    <w:rsid w:val="00923511"/>
    <w:rsid w:val="00923AC4"/>
    <w:rsid w:val="009243CD"/>
    <w:rsid w:val="0092480F"/>
    <w:rsid w:val="00924E0F"/>
    <w:rsid w:val="00924F9D"/>
    <w:rsid w:val="009254C9"/>
    <w:rsid w:val="00925638"/>
    <w:rsid w:val="00925F09"/>
    <w:rsid w:val="00926D3D"/>
    <w:rsid w:val="0092727C"/>
    <w:rsid w:val="00927305"/>
    <w:rsid w:val="0092744F"/>
    <w:rsid w:val="0092769E"/>
    <w:rsid w:val="0092773A"/>
    <w:rsid w:val="00927888"/>
    <w:rsid w:val="00927B85"/>
    <w:rsid w:val="009304F8"/>
    <w:rsid w:val="00930962"/>
    <w:rsid w:val="009310A9"/>
    <w:rsid w:val="009322D5"/>
    <w:rsid w:val="00932365"/>
    <w:rsid w:val="00932662"/>
    <w:rsid w:val="0093268F"/>
    <w:rsid w:val="00933E47"/>
    <w:rsid w:val="0093414F"/>
    <w:rsid w:val="00934711"/>
    <w:rsid w:val="00934768"/>
    <w:rsid w:val="00934B04"/>
    <w:rsid w:val="00934B05"/>
    <w:rsid w:val="00934CA0"/>
    <w:rsid w:val="00934DE0"/>
    <w:rsid w:val="00934DFB"/>
    <w:rsid w:val="00935E23"/>
    <w:rsid w:val="00937A6B"/>
    <w:rsid w:val="00937C35"/>
    <w:rsid w:val="00937EE6"/>
    <w:rsid w:val="00940244"/>
    <w:rsid w:val="0094054D"/>
    <w:rsid w:val="00940A44"/>
    <w:rsid w:val="00940BF4"/>
    <w:rsid w:val="00940DAA"/>
    <w:rsid w:val="009411D9"/>
    <w:rsid w:val="009415BC"/>
    <w:rsid w:val="00941C48"/>
    <w:rsid w:val="00941E9B"/>
    <w:rsid w:val="0094219F"/>
    <w:rsid w:val="0094268D"/>
    <w:rsid w:val="00942C7E"/>
    <w:rsid w:val="00943558"/>
    <w:rsid w:val="0094398B"/>
    <w:rsid w:val="00943E8F"/>
    <w:rsid w:val="00943EBD"/>
    <w:rsid w:val="00944043"/>
    <w:rsid w:val="0094481A"/>
    <w:rsid w:val="00944C1B"/>
    <w:rsid w:val="00944DBF"/>
    <w:rsid w:val="00944E84"/>
    <w:rsid w:val="00945A8A"/>
    <w:rsid w:val="009461F9"/>
    <w:rsid w:val="009463AA"/>
    <w:rsid w:val="00946641"/>
    <w:rsid w:val="009469F5"/>
    <w:rsid w:val="00946CC0"/>
    <w:rsid w:val="00947EDB"/>
    <w:rsid w:val="0095041E"/>
    <w:rsid w:val="00950B58"/>
    <w:rsid w:val="00950D60"/>
    <w:rsid w:val="00951966"/>
    <w:rsid w:val="00951F23"/>
    <w:rsid w:val="0095211C"/>
    <w:rsid w:val="009526EE"/>
    <w:rsid w:val="00952725"/>
    <w:rsid w:val="00952AF9"/>
    <w:rsid w:val="0095346A"/>
    <w:rsid w:val="009535D6"/>
    <w:rsid w:val="0095369E"/>
    <w:rsid w:val="009536F3"/>
    <w:rsid w:val="00953BA3"/>
    <w:rsid w:val="00953DB9"/>
    <w:rsid w:val="0095483E"/>
    <w:rsid w:val="00955E68"/>
    <w:rsid w:val="00955EA2"/>
    <w:rsid w:val="00955F2B"/>
    <w:rsid w:val="00956671"/>
    <w:rsid w:val="00956975"/>
    <w:rsid w:val="009577F8"/>
    <w:rsid w:val="0095797D"/>
    <w:rsid w:val="009579C9"/>
    <w:rsid w:val="00957E04"/>
    <w:rsid w:val="00960386"/>
    <w:rsid w:val="00960791"/>
    <w:rsid w:val="009607A5"/>
    <w:rsid w:val="00960F10"/>
    <w:rsid w:val="00961647"/>
    <w:rsid w:val="0096277E"/>
    <w:rsid w:val="00962DF8"/>
    <w:rsid w:val="009638DF"/>
    <w:rsid w:val="00963A5B"/>
    <w:rsid w:val="0096463C"/>
    <w:rsid w:val="00964CD4"/>
    <w:rsid w:val="009650D4"/>
    <w:rsid w:val="009655AD"/>
    <w:rsid w:val="009656D1"/>
    <w:rsid w:val="0096588B"/>
    <w:rsid w:val="00965CBD"/>
    <w:rsid w:val="00966CA0"/>
    <w:rsid w:val="0096714B"/>
    <w:rsid w:val="00970217"/>
    <w:rsid w:val="009705AE"/>
    <w:rsid w:val="00971201"/>
    <w:rsid w:val="00971423"/>
    <w:rsid w:val="00971616"/>
    <w:rsid w:val="00971E00"/>
    <w:rsid w:val="00971E7C"/>
    <w:rsid w:val="00971FB1"/>
    <w:rsid w:val="009722BD"/>
    <w:rsid w:val="00972D84"/>
    <w:rsid w:val="00973092"/>
    <w:rsid w:val="00973AE2"/>
    <w:rsid w:val="00974F19"/>
    <w:rsid w:val="00975127"/>
    <w:rsid w:val="00975788"/>
    <w:rsid w:val="00975FD1"/>
    <w:rsid w:val="0097686D"/>
    <w:rsid w:val="00976DCC"/>
    <w:rsid w:val="00977394"/>
    <w:rsid w:val="00977683"/>
    <w:rsid w:val="00980D80"/>
    <w:rsid w:val="00981817"/>
    <w:rsid w:val="00981B92"/>
    <w:rsid w:val="00981FE6"/>
    <w:rsid w:val="00982EA2"/>
    <w:rsid w:val="009836C6"/>
    <w:rsid w:val="00983793"/>
    <w:rsid w:val="00983897"/>
    <w:rsid w:val="00983BAA"/>
    <w:rsid w:val="00983D92"/>
    <w:rsid w:val="00983FF0"/>
    <w:rsid w:val="00985490"/>
    <w:rsid w:val="009857F5"/>
    <w:rsid w:val="00985EDC"/>
    <w:rsid w:val="00986821"/>
    <w:rsid w:val="00986847"/>
    <w:rsid w:val="00986D6D"/>
    <w:rsid w:val="00986F19"/>
    <w:rsid w:val="00986F76"/>
    <w:rsid w:val="00986FB1"/>
    <w:rsid w:val="00987839"/>
    <w:rsid w:val="009878D9"/>
    <w:rsid w:val="009910FC"/>
    <w:rsid w:val="00991733"/>
    <w:rsid w:val="00992671"/>
    <w:rsid w:val="00993090"/>
    <w:rsid w:val="00993424"/>
    <w:rsid w:val="00993BA1"/>
    <w:rsid w:val="00994BFC"/>
    <w:rsid w:val="00994DC5"/>
    <w:rsid w:val="00994E61"/>
    <w:rsid w:val="00995B1E"/>
    <w:rsid w:val="0099608F"/>
    <w:rsid w:val="00996490"/>
    <w:rsid w:val="00996CF9"/>
    <w:rsid w:val="00997242"/>
    <w:rsid w:val="009974E6"/>
    <w:rsid w:val="00997A5A"/>
    <w:rsid w:val="00997C4A"/>
    <w:rsid w:val="00997CF9"/>
    <w:rsid w:val="009A05BA"/>
    <w:rsid w:val="009A0704"/>
    <w:rsid w:val="009A0E88"/>
    <w:rsid w:val="009A1584"/>
    <w:rsid w:val="009A1A7F"/>
    <w:rsid w:val="009A235C"/>
    <w:rsid w:val="009A23C3"/>
    <w:rsid w:val="009A299E"/>
    <w:rsid w:val="009A3253"/>
    <w:rsid w:val="009A37C2"/>
    <w:rsid w:val="009A4028"/>
    <w:rsid w:val="009A4098"/>
    <w:rsid w:val="009A506F"/>
    <w:rsid w:val="009A542C"/>
    <w:rsid w:val="009A544B"/>
    <w:rsid w:val="009A63F8"/>
    <w:rsid w:val="009A70E3"/>
    <w:rsid w:val="009A78D8"/>
    <w:rsid w:val="009A7918"/>
    <w:rsid w:val="009A793C"/>
    <w:rsid w:val="009B0166"/>
    <w:rsid w:val="009B034E"/>
    <w:rsid w:val="009B0712"/>
    <w:rsid w:val="009B0997"/>
    <w:rsid w:val="009B12DD"/>
    <w:rsid w:val="009B1650"/>
    <w:rsid w:val="009B1DF3"/>
    <w:rsid w:val="009B1E5B"/>
    <w:rsid w:val="009B3317"/>
    <w:rsid w:val="009B33CE"/>
    <w:rsid w:val="009B4811"/>
    <w:rsid w:val="009B482E"/>
    <w:rsid w:val="009B55C5"/>
    <w:rsid w:val="009B6514"/>
    <w:rsid w:val="009B666E"/>
    <w:rsid w:val="009B6787"/>
    <w:rsid w:val="009B6CEB"/>
    <w:rsid w:val="009B6E10"/>
    <w:rsid w:val="009B73EC"/>
    <w:rsid w:val="009B79FF"/>
    <w:rsid w:val="009B7C29"/>
    <w:rsid w:val="009B7F4B"/>
    <w:rsid w:val="009C00C9"/>
    <w:rsid w:val="009C01F4"/>
    <w:rsid w:val="009C093C"/>
    <w:rsid w:val="009C0BF0"/>
    <w:rsid w:val="009C0C52"/>
    <w:rsid w:val="009C0C9E"/>
    <w:rsid w:val="009C2E44"/>
    <w:rsid w:val="009C2F2C"/>
    <w:rsid w:val="009C2FC0"/>
    <w:rsid w:val="009C305E"/>
    <w:rsid w:val="009C34C7"/>
    <w:rsid w:val="009C3FB6"/>
    <w:rsid w:val="009C4C40"/>
    <w:rsid w:val="009C4F54"/>
    <w:rsid w:val="009C54EA"/>
    <w:rsid w:val="009C5502"/>
    <w:rsid w:val="009C56D1"/>
    <w:rsid w:val="009C5D4C"/>
    <w:rsid w:val="009C5DF0"/>
    <w:rsid w:val="009C5E7E"/>
    <w:rsid w:val="009C610F"/>
    <w:rsid w:val="009C640C"/>
    <w:rsid w:val="009C68B5"/>
    <w:rsid w:val="009C6945"/>
    <w:rsid w:val="009C6DC5"/>
    <w:rsid w:val="009C7A6A"/>
    <w:rsid w:val="009D0DF0"/>
    <w:rsid w:val="009D0E26"/>
    <w:rsid w:val="009D17E0"/>
    <w:rsid w:val="009D1E31"/>
    <w:rsid w:val="009D236F"/>
    <w:rsid w:val="009D2538"/>
    <w:rsid w:val="009D256E"/>
    <w:rsid w:val="009D2BCF"/>
    <w:rsid w:val="009D2EF1"/>
    <w:rsid w:val="009D3675"/>
    <w:rsid w:val="009D3B72"/>
    <w:rsid w:val="009D3E9A"/>
    <w:rsid w:val="009D40A3"/>
    <w:rsid w:val="009D41F6"/>
    <w:rsid w:val="009D429F"/>
    <w:rsid w:val="009D4CAF"/>
    <w:rsid w:val="009D4DBD"/>
    <w:rsid w:val="009D5070"/>
    <w:rsid w:val="009D515A"/>
    <w:rsid w:val="009D5668"/>
    <w:rsid w:val="009D5F0E"/>
    <w:rsid w:val="009D639D"/>
    <w:rsid w:val="009D655E"/>
    <w:rsid w:val="009D6666"/>
    <w:rsid w:val="009D66C8"/>
    <w:rsid w:val="009D6BB8"/>
    <w:rsid w:val="009D6F57"/>
    <w:rsid w:val="009D7789"/>
    <w:rsid w:val="009D7D7E"/>
    <w:rsid w:val="009D7FC5"/>
    <w:rsid w:val="009E07EE"/>
    <w:rsid w:val="009E2B48"/>
    <w:rsid w:val="009E2D89"/>
    <w:rsid w:val="009E3E31"/>
    <w:rsid w:val="009E58BA"/>
    <w:rsid w:val="009E59E6"/>
    <w:rsid w:val="009E5DCA"/>
    <w:rsid w:val="009E5F8E"/>
    <w:rsid w:val="009E69B9"/>
    <w:rsid w:val="009E6F9C"/>
    <w:rsid w:val="009E77D0"/>
    <w:rsid w:val="009E7D74"/>
    <w:rsid w:val="009F05E6"/>
    <w:rsid w:val="009F062A"/>
    <w:rsid w:val="009F0841"/>
    <w:rsid w:val="009F0E99"/>
    <w:rsid w:val="009F1C32"/>
    <w:rsid w:val="009F2265"/>
    <w:rsid w:val="009F24ED"/>
    <w:rsid w:val="009F257E"/>
    <w:rsid w:val="009F292E"/>
    <w:rsid w:val="009F2A39"/>
    <w:rsid w:val="009F3108"/>
    <w:rsid w:val="009F3644"/>
    <w:rsid w:val="009F3A1A"/>
    <w:rsid w:val="009F3C28"/>
    <w:rsid w:val="009F3D33"/>
    <w:rsid w:val="009F3E00"/>
    <w:rsid w:val="009F439F"/>
    <w:rsid w:val="009F4DE1"/>
    <w:rsid w:val="009F5676"/>
    <w:rsid w:val="009F6C70"/>
    <w:rsid w:val="009F6F6A"/>
    <w:rsid w:val="009F7140"/>
    <w:rsid w:val="009F7656"/>
    <w:rsid w:val="009F77CF"/>
    <w:rsid w:val="009F7F1F"/>
    <w:rsid w:val="00A00369"/>
    <w:rsid w:val="00A00F28"/>
    <w:rsid w:val="00A0243F"/>
    <w:rsid w:val="00A029BF"/>
    <w:rsid w:val="00A02B8A"/>
    <w:rsid w:val="00A0373E"/>
    <w:rsid w:val="00A03A19"/>
    <w:rsid w:val="00A03CA6"/>
    <w:rsid w:val="00A0450F"/>
    <w:rsid w:val="00A04A0A"/>
    <w:rsid w:val="00A04F44"/>
    <w:rsid w:val="00A06074"/>
    <w:rsid w:val="00A063C4"/>
    <w:rsid w:val="00A0723C"/>
    <w:rsid w:val="00A07273"/>
    <w:rsid w:val="00A07808"/>
    <w:rsid w:val="00A07983"/>
    <w:rsid w:val="00A07B6A"/>
    <w:rsid w:val="00A11505"/>
    <w:rsid w:val="00A116FD"/>
    <w:rsid w:val="00A1197A"/>
    <w:rsid w:val="00A11CAE"/>
    <w:rsid w:val="00A122B8"/>
    <w:rsid w:val="00A12305"/>
    <w:rsid w:val="00A12414"/>
    <w:rsid w:val="00A12525"/>
    <w:rsid w:val="00A1271F"/>
    <w:rsid w:val="00A141B2"/>
    <w:rsid w:val="00A1473B"/>
    <w:rsid w:val="00A14A14"/>
    <w:rsid w:val="00A150D0"/>
    <w:rsid w:val="00A15D6F"/>
    <w:rsid w:val="00A15EF8"/>
    <w:rsid w:val="00A15F88"/>
    <w:rsid w:val="00A1624A"/>
    <w:rsid w:val="00A171A6"/>
    <w:rsid w:val="00A173E1"/>
    <w:rsid w:val="00A17F71"/>
    <w:rsid w:val="00A200FE"/>
    <w:rsid w:val="00A20612"/>
    <w:rsid w:val="00A206B5"/>
    <w:rsid w:val="00A210E5"/>
    <w:rsid w:val="00A21F4D"/>
    <w:rsid w:val="00A22004"/>
    <w:rsid w:val="00A2234A"/>
    <w:rsid w:val="00A223F4"/>
    <w:rsid w:val="00A2358B"/>
    <w:rsid w:val="00A239C0"/>
    <w:rsid w:val="00A24994"/>
    <w:rsid w:val="00A24AA6"/>
    <w:rsid w:val="00A25621"/>
    <w:rsid w:val="00A2629A"/>
    <w:rsid w:val="00A27D24"/>
    <w:rsid w:val="00A27E18"/>
    <w:rsid w:val="00A30A85"/>
    <w:rsid w:val="00A31205"/>
    <w:rsid w:val="00A31C3C"/>
    <w:rsid w:val="00A32008"/>
    <w:rsid w:val="00A320B6"/>
    <w:rsid w:val="00A321E8"/>
    <w:rsid w:val="00A3251C"/>
    <w:rsid w:val="00A32DC3"/>
    <w:rsid w:val="00A34095"/>
    <w:rsid w:val="00A343A5"/>
    <w:rsid w:val="00A3445C"/>
    <w:rsid w:val="00A34853"/>
    <w:rsid w:val="00A34A90"/>
    <w:rsid w:val="00A34D3D"/>
    <w:rsid w:val="00A34F84"/>
    <w:rsid w:val="00A34FFD"/>
    <w:rsid w:val="00A35294"/>
    <w:rsid w:val="00A35FF6"/>
    <w:rsid w:val="00A365D5"/>
    <w:rsid w:val="00A36602"/>
    <w:rsid w:val="00A36B07"/>
    <w:rsid w:val="00A36BAF"/>
    <w:rsid w:val="00A37387"/>
    <w:rsid w:val="00A375C7"/>
    <w:rsid w:val="00A3790A"/>
    <w:rsid w:val="00A37ECD"/>
    <w:rsid w:val="00A40AD3"/>
    <w:rsid w:val="00A42377"/>
    <w:rsid w:val="00A42688"/>
    <w:rsid w:val="00A428DC"/>
    <w:rsid w:val="00A436E0"/>
    <w:rsid w:val="00A43A3B"/>
    <w:rsid w:val="00A4408A"/>
    <w:rsid w:val="00A441FD"/>
    <w:rsid w:val="00A44456"/>
    <w:rsid w:val="00A44A1A"/>
    <w:rsid w:val="00A44CA9"/>
    <w:rsid w:val="00A45FDF"/>
    <w:rsid w:val="00A470E6"/>
    <w:rsid w:val="00A473B1"/>
    <w:rsid w:val="00A47461"/>
    <w:rsid w:val="00A47531"/>
    <w:rsid w:val="00A47539"/>
    <w:rsid w:val="00A475CE"/>
    <w:rsid w:val="00A47A78"/>
    <w:rsid w:val="00A50DBD"/>
    <w:rsid w:val="00A50FA5"/>
    <w:rsid w:val="00A51243"/>
    <w:rsid w:val="00A5312B"/>
    <w:rsid w:val="00A53145"/>
    <w:rsid w:val="00A53640"/>
    <w:rsid w:val="00A53902"/>
    <w:rsid w:val="00A5452E"/>
    <w:rsid w:val="00A54E4D"/>
    <w:rsid w:val="00A553D7"/>
    <w:rsid w:val="00A557F9"/>
    <w:rsid w:val="00A55988"/>
    <w:rsid w:val="00A56552"/>
    <w:rsid w:val="00A5663E"/>
    <w:rsid w:val="00A57166"/>
    <w:rsid w:val="00A5767F"/>
    <w:rsid w:val="00A604ED"/>
    <w:rsid w:val="00A60827"/>
    <w:rsid w:val="00A610DA"/>
    <w:rsid w:val="00A612B4"/>
    <w:rsid w:val="00A617E3"/>
    <w:rsid w:val="00A62317"/>
    <w:rsid w:val="00A63366"/>
    <w:rsid w:val="00A637BB"/>
    <w:rsid w:val="00A6396B"/>
    <w:rsid w:val="00A63D1A"/>
    <w:rsid w:val="00A64355"/>
    <w:rsid w:val="00A648A3"/>
    <w:rsid w:val="00A65532"/>
    <w:rsid w:val="00A657CF"/>
    <w:rsid w:val="00A6594F"/>
    <w:rsid w:val="00A65F2B"/>
    <w:rsid w:val="00A65FF7"/>
    <w:rsid w:val="00A66833"/>
    <w:rsid w:val="00A66A5C"/>
    <w:rsid w:val="00A67C25"/>
    <w:rsid w:val="00A67C89"/>
    <w:rsid w:val="00A70B23"/>
    <w:rsid w:val="00A70FC5"/>
    <w:rsid w:val="00A71B02"/>
    <w:rsid w:val="00A726B6"/>
    <w:rsid w:val="00A726F6"/>
    <w:rsid w:val="00A72CB3"/>
    <w:rsid w:val="00A72E72"/>
    <w:rsid w:val="00A73A7D"/>
    <w:rsid w:val="00A73FCF"/>
    <w:rsid w:val="00A7402B"/>
    <w:rsid w:val="00A741DA"/>
    <w:rsid w:val="00A74707"/>
    <w:rsid w:val="00A74D17"/>
    <w:rsid w:val="00A75047"/>
    <w:rsid w:val="00A753DF"/>
    <w:rsid w:val="00A7585D"/>
    <w:rsid w:val="00A75A7B"/>
    <w:rsid w:val="00A76113"/>
    <w:rsid w:val="00A76469"/>
    <w:rsid w:val="00A76A37"/>
    <w:rsid w:val="00A770F4"/>
    <w:rsid w:val="00A77563"/>
    <w:rsid w:val="00A77B83"/>
    <w:rsid w:val="00A77C16"/>
    <w:rsid w:val="00A77FF7"/>
    <w:rsid w:val="00A80D48"/>
    <w:rsid w:val="00A80F28"/>
    <w:rsid w:val="00A81896"/>
    <w:rsid w:val="00A831DA"/>
    <w:rsid w:val="00A83C6F"/>
    <w:rsid w:val="00A840F6"/>
    <w:rsid w:val="00A8459F"/>
    <w:rsid w:val="00A846A9"/>
    <w:rsid w:val="00A84741"/>
    <w:rsid w:val="00A84CF4"/>
    <w:rsid w:val="00A85CE2"/>
    <w:rsid w:val="00A85F9F"/>
    <w:rsid w:val="00A863D5"/>
    <w:rsid w:val="00A86975"/>
    <w:rsid w:val="00A86DDF"/>
    <w:rsid w:val="00A8752C"/>
    <w:rsid w:val="00A8790F"/>
    <w:rsid w:val="00A9028F"/>
    <w:rsid w:val="00A919A8"/>
    <w:rsid w:val="00A91DE5"/>
    <w:rsid w:val="00A9266A"/>
    <w:rsid w:val="00A92A93"/>
    <w:rsid w:val="00A92BEF"/>
    <w:rsid w:val="00A92C73"/>
    <w:rsid w:val="00A93378"/>
    <w:rsid w:val="00A937E0"/>
    <w:rsid w:val="00A93A8F"/>
    <w:rsid w:val="00A94457"/>
    <w:rsid w:val="00A946DA"/>
    <w:rsid w:val="00A94A2D"/>
    <w:rsid w:val="00A94B9B"/>
    <w:rsid w:val="00A950CD"/>
    <w:rsid w:val="00A95C69"/>
    <w:rsid w:val="00A95D56"/>
    <w:rsid w:val="00A96E29"/>
    <w:rsid w:val="00A9703B"/>
    <w:rsid w:val="00A97087"/>
    <w:rsid w:val="00A975B4"/>
    <w:rsid w:val="00AA0867"/>
    <w:rsid w:val="00AA08AB"/>
    <w:rsid w:val="00AA0CB3"/>
    <w:rsid w:val="00AA1316"/>
    <w:rsid w:val="00AA16A5"/>
    <w:rsid w:val="00AA1795"/>
    <w:rsid w:val="00AA1E84"/>
    <w:rsid w:val="00AA21BF"/>
    <w:rsid w:val="00AA2ADF"/>
    <w:rsid w:val="00AA30DF"/>
    <w:rsid w:val="00AA326F"/>
    <w:rsid w:val="00AA3A50"/>
    <w:rsid w:val="00AA3E10"/>
    <w:rsid w:val="00AA3E2A"/>
    <w:rsid w:val="00AA403F"/>
    <w:rsid w:val="00AA4505"/>
    <w:rsid w:val="00AA4736"/>
    <w:rsid w:val="00AA50A8"/>
    <w:rsid w:val="00AA5181"/>
    <w:rsid w:val="00AA58C3"/>
    <w:rsid w:val="00AA5E51"/>
    <w:rsid w:val="00AA5F04"/>
    <w:rsid w:val="00AA61F8"/>
    <w:rsid w:val="00AA62A2"/>
    <w:rsid w:val="00AA65F0"/>
    <w:rsid w:val="00AA6DAA"/>
    <w:rsid w:val="00AA7775"/>
    <w:rsid w:val="00AB08C5"/>
    <w:rsid w:val="00AB102D"/>
    <w:rsid w:val="00AB16BD"/>
    <w:rsid w:val="00AB19EC"/>
    <w:rsid w:val="00AB2125"/>
    <w:rsid w:val="00AB2387"/>
    <w:rsid w:val="00AB277D"/>
    <w:rsid w:val="00AB2A07"/>
    <w:rsid w:val="00AB2BDD"/>
    <w:rsid w:val="00AB398D"/>
    <w:rsid w:val="00AB3C1F"/>
    <w:rsid w:val="00AB4265"/>
    <w:rsid w:val="00AB593A"/>
    <w:rsid w:val="00AB59D1"/>
    <w:rsid w:val="00AB5A1A"/>
    <w:rsid w:val="00AB5CA8"/>
    <w:rsid w:val="00AB609A"/>
    <w:rsid w:val="00AB6EE2"/>
    <w:rsid w:val="00AB6F34"/>
    <w:rsid w:val="00AB71C4"/>
    <w:rsid w:val="00AB7C89"/>
    <w:rsid w:val="00AC0752"/>
    <w:rsid w:val="00AC0E21"/>
    <w:rsid w:val="00AC1D12"/>
    <w:rsid w:val="00AC2190"/>
    <w:rsid w:val="00AC2B3D"/>
    <w:rsid w:val="00AC3590"/>
    <w:rsid w:val="00AC37F7"/>
    <w:rsid w:val="00AC48CC"/>
    <w:rsid w:val="00AC4A9F"/>
    <w:rsid w:val="00AC4B38"/>
    <w:rsid w:val="00AC4CF1"/>
    <w:rsid w:val="00AC55AC"/>
    <w:rsid w:val="00AC595D"/>
    <w:rsid w:val="00AC59C7"/>
    <w:rsid w:val="00AC5D19"/>
    <w:rsid w:val="00AC642C"/>
    <w:rsid w:val="00AC6481"/>
    <w:rsid w:val="00AC69A6"/>
    <w:rsid w:val="00AC6C0C"/>
    <w:rsid w:val="00AC7032"/>
    <w:rsid w:val="00AC76C3"/>
    <w:rsid w:val="00AC7DA5"/>
    <w:rsid w:val="00AC7E77"/>
    <w:rsid w:val="00AC7F9C"/>
    <w:rsid w:val="00ACC805"/>
    <w:rsid w:val="00AD041F"/>
    <w:rsid w:val="00AD04FB"/>
    <w:rsid w:val="00AD0AA5"/>
    <w:rsid w:val="00AD2CE4"/>
    <w:rsid w:val="00AD3225"/>
    <w:rsid w:val="00AD3DF0"/>
    <w:rsid w:val="00AD429B"/>
    <w:rsid w:val="00AD5092"/>
    <w:rsid w:val="00AD520F"/>
    <w:rsid w:val="00AD5994"/>
    <w:rsid w:val="00AD6515"/>
    <w:rsid w:val="00AD678C"/>
    <w:rsid w:val="00AE0202"/>
    <w:rsid w:val="00AE0530"/>
    <w:rsid w:val="00AE0C81"/>
    <w:rsid w:val="00AE0EAA"/>
    <w:rsid w:val="00AE10F0"/>
    <w:rsid w:val="00AE287D"/>
    <w:rsid w:val="00AE2A94"/>
    <w:rsid w:val="00AE2BDA"/>
    <w:rsid w:val="00AE3325"/>
    <w:rsid w:val="00AE350E"/>
    <w:rsid w:val="00AE3CA0"/>
    <w:rsid w:val="00AE5696"/>
    <w:rsid w:val="00AE56D4"/>
    <w:rsid w:val="00AE571B"/>
    <w:rsid w:val="00AE593C"/>
    <w:rsid w:val="00AE66A4"/>
    <w:rsid w:val="00AE6D0C"/>
    <w:rsid w:val="00AE759E"/>
    <w:rsid w:val="00AE79E1"/>
    <w:rsid w:val="00AE7FE8"/>
    <w:rsid w:val="00AF06E4"/>
    <w:rsid w:val="00AF0E24"/>
    <w:rsid w:val="00AF106D"/>
    <w:rsid w:val="00AF13FF"/>
    <w:rsid w:val="00AF193B"/>
    <w:rsid w:val="00AF197C"/>
    <w:rsid w:val="00AF253F"/>
    <w:rsid w:val="00AF286A"/>
    <w:rsid w:val="00AF4010"/>
    <w:rsid w:val="00AF421C"/>
    <w:rsid w:val="00AF477A"/>
    <w:rsid w:val="00AF5253"/>
    <w:rsid w:val="00AF58B0"/>
    <w:rsid w:val="00AF60D0"/>
    <w:rsid w:val="00B00163"/>
    <w:rsid w:val="00B005DD"/>
    <w:rsid w:val="00B008B1"/>
    <w:rsid w:val="00B00A20"/>
    <w:rsid w:val="00B00ACB"/>
    <w:rsid w:val="00B00E7D"/>
    <w:rsid w:val="00B010DB"/>
    <w:rsid w:val="00B02438"/>
    <w:rsid w:val="00B02484"/>
    <w:rsid w:val="00B03095"/>
    <w:rsid w:val="00B03B3B"/>
    <w:rsid w:val="00B03E43"/>
    <w:rsid w:val="00B03FB5"/>
    <w:rsid w:val="00B04253"/>
    <w:rsid w:val="00B042F0"/>
    <w:rsid w:val="00B04C2E"/>
    <w:rsid w:val="00B05222"/>
    <w:rsid w:val="00B052B4"/>
    <w:rsid w:val="00B05608"/>
    <w:rsid w:val="00B0597D"/>
    <w:rsid w:val="00B05FCE"/>
    <w:rsid w:val="00B0610E"/>
    <w:rsid w:val="00B06265"/>
    <w:rsid w:val="00B06A4B"/>
    <w:rsid w:val="00B0739D"/>
    <w:rsid w:val="00B0759B"/>
    <w:rsid w:val="00B07904"/>
    <w:rsid w:val="00B1027B"/>
    <w:rsid w:val="00B10699"/>
    <w:rsid w:val="00B11339"/>
    <w:rsid w:val="00B11969"/>
    <w:rsid w:val="00B12708"/>
    <w:rsid w:val="00B129B9"/>
    <w:rsid w:val="00B129D3"/>
    <w:rsid w:val="00B12B6A"/>
    <w:rsid w:val="00B12DF9"/>
    <w:rsid w:val="00B13406"/>
    <w:rsid w:val="00B13F9A"/>
    <w:rsid w:val="00B148CE"/>
    <w:rsid w:val="00B14C71"/>
    <w:rsid w:val="00B14D87"/>
    <w:rsid w:val="00B15655"/>
    <w:rsid w:val="00B15C1A"/>
    <w:rsid w:val="00B161EA"/>
    <w:rsid w:val="00B161F0"/>
    <w:rsid w:val="00B16419"/>
    <w:rsid w:val="00B168BE"/>
    <w:rsid w:val="00B16A84"/>
    <w:rsid w:val="00B16B7E"/>
    <w:rsid w:val="00B16BB0"/>
    <w:rsid w:val="00B170F2"/>
    <w:rsid w:val="00B20722"/>
    <w:rsid w:val="00B208C6"/>
    <w:rsid w:val="00B20969"/>
    <w:rsid w:val="00B20FCC"/>
    <w:rsid w:val="00B210EE"/>
    <w:rsid w:val="00B21700"/>
    <w:rsid w:val="00B2201C"/>
    <w:rsid w:val="00B22A13"/>
    <w:rsid w:val="00B22F1A"/>
    <w:rsid w:val="00B23090"/>
    <w:rsid w:val="00B2326C"/>
    <w:rsid w:val="00B23345"/>
    <w:rsid w:val="00B2385A"/>
    <w:rsid w:val="00B2392D"/>
    <w:rsid w:val="00B23CFE"/>
    <w:rsid w:val="00B24396"/>
    <w:rsid w:val="00B24B0B"/>
    <w:rsid w:val="00B24D91"/>
    <w:rsid w:val="00B24E16"/>
    <w:rsid w:val="00B24F06"/>
    <w:rsid w:val="00B24F5F"/>
    <w:rsid w:val="00B25D36"/>
    <w:rsid w:val="00B25DF8"/>
    <w:rsid w:val="00B25F3B"/>
    <w:rsid w:val="00B26D51"/>
    <w:rsid w:val="00B26E8E"/>
    <w:rsid w:val="00B27092"/>
    <w:rsid w:val="00B27A9F"/>
    <w:rsid w:val="00B27ABD"/>
    <w:rsid w:val="00B27FC9"/>
    <w:rsid w:val="00B30038"/>
    <w:rsid w:val="00B30504"/>
    <w:rsid w:val="00B3097C"/>
    <w:rsid w:val="00B30AFF"/>
    <w:rsid w:val="00B313BA"/>
    <w:rsid w:val="00B31EEC"/>
    <w:rsid w:val="00B32058"/>
    <w:rsid w:val="00B323AE"/>
    <w:rsid w:val="00B326FA"/>
    <w:rsid w:val="00B331C5"/>
    <w:rsid w:val="00B331F0"/>
    <w:rsid w:val="00B33BE9"/>
    <w:rsid w:val="00B340B8"/>
    <w:rsid w:val="00B34268"/>
    <w:rsid w:val="00B34F7F"/>
    <w:rsid w:val="00B35605"/>
    <w:rsid w:val="00B3580D"/>
    <w:rsid w:val="00B35E56"/>
    <w:rsid w:val="00B36296"/>
    <w:rsid w:val="00B364BF"/>
    <w:rsid w:val="00B36A50"/>
    <w:rsid w:val="00B36C12"/>
    <w:rsid w:val="00B371E8"/>
    <w:rsid w:val="00B3796B"/>
    <w:rsid w:val="00B40A41"/>
    <w:rsid w:val="00B41853"/>
    <w:rsid w:val="00B41C07"/>
    <w:rsid w:val="00B41F9C"/>
    <w:rsid w:val="00B4226D"/>
    <w:rsid w:val="00B42C32"/>
    <w:rsid w:val="00B43ED8"/>
    <w:rsid w:val="00B4426E"/>
    <w:rsid w:val="00B44C00"/>
    <w:rsid w:val="00B45185"/>
    <w:rsid w:val="00B451A3"/>
    <w:rsid w:val="00B45247"/>
    <w:rsid w:val="00B457F5"/>
    <w:rsid w:val="00B45E36"/>
    <w:rsid w:val="00B45EF9"/>
    <w:rsid w:val="00B45F54"/>
    <w:rsid w:val="00B46964"/>
    <w:rsid w:val="00B46FF8"/>
    <w:rsid w:val="00B47A1F"/>
    <w:rsid w:val="00B47B79"/>
    <w:rsid w:val="00B506C8"/>
    <w:rsid w:val="00B50FAD"/>
    <w:rsid w:val="00B511AD"/>
    <w:rsid w:val="00B512EF"/>
    <w:rsid w:val="00B5161B"/>
    <w:rsid w:val="00B5262D"/>
    <w:rsid w:val="00B53E89"/>
    <w:rsid w:val="00B54304"/>
    <w:rsid w:val="00B543B3"/>
    <w:rsid w:val="00B54606"/>
    <w:rsid w:val="00B548E3"/>
    <w:rsid w:val="00B548F6"/>
    <w:rsid w:val="00B54A55"/>
    <w:rsid w:val="00B54BC5"/>
    <w:rsid w:val="00B54C65"/>
    <w:rsid w:val="00B54EA5"/>
    <w:rsid w:val="00B5547B"/>
    <w:rsid w:val="00B55560"/>
    <w:rsid w:val="00B55A0D"/>
    <w:rsid w:val="00B560EA"/>
    <w:rsid w:val="00B56345"/>
    <w:rsid w:val="00B56712"/>
    <w:rsid w:val="00B56A57"/>
    <w:rsid w:val="00B573E8"/>
    <w:rsid w:val="00B57796"/>
    <w:rsid w:val="00B5786B"/>
    <w:rsid w:val="00B578B2"/>
    <w:rsid w:val="00B57A84"/>
    <w:rsid w:val="00B60075"/>
    <w:rsid w:val="00B60307"/>
    <w:rsid w:val="00B6085A"/>
    <w:rsid w:val="00B60964"/>
    <w:rsid w:val="00B6149C"/>
    <w:rsid w:val="00B61FCE"/>
    <w:rsid w:val="00B624CB"/>
    <w:rsid w:val="00B63084"/>
    <w:rsid w:val="00B63604"/>
    <w:rsid w:val="00B63C8D"/>
    <w:rsid w:val="00B64145"/>
    <w:rsid w:val="00B644EA"/>
    <w:rsid w:val="00B64596"/>
    <w:rsid w:val="00B646DD"/>
    <w:rsid w:val="00B648EB"/>
    <w:rsid w:val="00B65075"/>
    <w:rsid w:val="00B652E3"/>
    <w:rsid w:val="00B6557B"/>
    <w:rsid w:val="00B6559B"/>
    <w:rsid w:val="00B67544"/>
    <w:rsid w:val="00B679B6"/>
    <w:rsid w:val="00B67CBE"/>
    <w:rsid w:val="00B71B59"/>
    <w:rsid w:val="00B71EF0"/>
    <w:rsid w:val="00B722C7"/>
    <w:rsid w:val="00B7235D"/>
    <w:rsid w:val="00B72DC9"/>
    <w:rsid w:val="00B72E00"/>
    <w:rsid w:val="00B7515F"/>
    <w:rsid w:val="00B75C49"/>
    <w:rsid w:val="00B76E86"/>
    <w:rsid w:val="00B76E9B"/>
    <w:rsid w:val="00B76FAB"/>
    <w:rsid w:val="00B8026A"/>
    <w:rsid w:val="00B807D4"/>
    <w:rsid w:val="00B81A1F"/>
    <w:rsid w:val="00B82534"/>
    <w:rsid w:val="00B831C1"/>
    <w:rsid w:val="00B8334B"/>
    <w:rsid w:val="00B836B1"/>
    <w:rsid w:val="00B83BFA"/>
    <w:rsid w:val="00B83CE2"/>
    <w:rsid w:val="00B8456A"/>
    <w:rsid w:val="00B85082"/>
    <w:rsid w:val="00B85B58"/>
    <w:rsid w:val="00B865B3"/>
    <w:rsid w:val="00B86CC9"/>
    <w:rsid w:val="00B86CCE"/>
    <w:rsid w:val="00B87426"/>
    <w:rsid w:val="00B87C20"/>
    <w:rsid w:val="00B87EAD"/>
    <w:rsid w:val="00B9034A"/>
    <w:rsid w:val="00B90D36"/>
    <w:rsid w:val="00B91A51"/>
    <w:rsid w:val="00B91D90"/>
    <w:rsid w:val="00B92382"/>
    <w:rsid w:val="00B9276F"/>
    <w:rsid w:val="00B9298B"/>
    <w:rsid w:val="00B92F29"/>
    <w:rsid w:val="00B934A4"/>
    <w:rsid w:val="00B94D20"/>
    <w:rsid w:val="00B95064"/>
    <w:rsid w:val="00B952F8"/>
    <w:rsid w:val="00B95A85"/>
    <w:rsid w:val="00B95B8E"/>
    <w:rsid w:val="00B95D54"/>
    <w:rsid w:val="00B95D5A"/>
    <w:rsid w:val="00B95EFA"/>
    <w:rsid w:val="00B965FB"/>
    <w:rsid w:val="00B96805"/>
    <w:rsid w:val="00B96AE8"/>
    <w:rsid w:val="00B96F27"/>
    <w:rsid w:val="00B97864"/>
    <w:rsid w:val="00B97BD5"/>
    <w:rsid w:val="00B97F08"/>
    <w:rsid w:val="00BA053A"/>
    <w:rsid w:val="00BA0835"/>
    <w:rsid w:val="00BA096D"/>
    <w:rsid w:val="00BA0F87"/>
    <w:rsid w:val="00BA17E5"/>
    <w:rsid w:val="00BA196E"/>
    <w:rsid w:val="00BA22E7"/>
    <w:rsid w:val="00BA2CBD"/>
    <w:rsid w:val="00BA2E6A"/>
    <w:rsid w:val="00BA31B4"/>
    <w:rsid w:val="00BA3A6C"/>
    <w:rsid w:val="00BA4CFD"/>
    <w:rsid w:val="00BA54A3"/>
    <w:rsid w:val="00BA5A18"/>
    <w:rsid w:val="00BA658E"/>
    <w:rsid w:val="00BA69F6"/>
    <w:rsid w:val="00BA7F1D"/>
    <w:rsid w:val="00BB0FB8"/>
    <w:rsid w:val="00BB10D4"/>
    <w:rsid w:val="00BB11C8"/>
    <w:rsid w:val="00BB1B54"/>
    <w:rsid w:val="00BB2825"/>
    <w:rsid w:val="00BB2A9E"/>
    <w:rsid w:val="00BB2AA3"/>
    <w:rsid w:val="00BB3138"/>
    <w:rsid w:val="00BB3301"/>
    <w:rsid w:val="00BB34CF"/>
    <w:rsid w:val="00BB3843"/>
    <w:rsid w:val="00BB3CA7"/>
    <w:rsid w:val="00BB3D88"/>
    <w:rsid w:val="00BB47D1"/>
    <w:rsid w:val="00BB5D2C"/>
    <w:rsid w:val="00BB5E2D"/>
    <w:rsid w:val="00BB6374"/>
    <w:rsid w:val="00BB6C5F"/>
    <w:rsid w:val="00BB7F61"/>
    <w:rsid w:val="00BC0355"/>
    <w:rsid w:val="00BC06DC"/>
    <w:rsid w:val="00BC0A7B"/>
    <w:rsid w:val="00BC0C3A"/>
    <w:rsid w:val="00BC0C7C"/>
    <w:rsid w:val="00BC14A6"/>
    <w:rsid w:val="00BC16A2"/>
    <w:rsid w:val="00BC1C84"/>
    <w:rsid w:val="00BC1E1A"/>
    <w:rsid w:val="00BC25D4"/>
    <w:rsid w:val="00BC2880"/>
    <w:rsid w:val="00BC3183"/>
    <w:rsid w:val="00BC3A56"/>
    <w:rsid w:val="00BC3EF0"/>
    <w:rsid w:val="00BC477C"/>
    <w:rsid w:val="00BC5BEF"/>
    <w:rsid w:val="00BC616F"/>
    <w:rsid w:val="00BC6B8E"/>
    <w:rsid w:val="00BC6CA8"/>
    <w:rsid w:val="00BC6E05"/>
    <w:rsid w:val="00BC7103"/>
    <w:rsid w:val="00BC73D4"/>
    <w:rsid w:val="00BC7629"/>
    <w:rsid w:val="00BD01AD"/>
    <w:rsid w:val="00BD02F9"/>
    <w:rsid w:val="00BD0570"/>
    <w:rsid w:val="00BD0D35"/>
    <w:rsid w:val="00BD1240"/>
    <w:rsid w:val="00BD22BD"/>
    <w:rsid w:val="00BD3590"/>
    <w:rsid w:val="00BD4811"/>
    <w:rsid w:val="00BD4CC5"/>
    <w:rsid w:val="00BD5112"/>
    <w:rsid w:val="00BD5CC5"/>
    <w:rsid w:val="00BD61D6"/>
    <w:rsid w:val="00BD643C"/>
    <w:rsid w:val="00BD69E9"/>
    <w:rsid w:val="00BD6A59"/>
    <w:rsid w:val="00BD739A"/>
    <w:rsid w:val="00BE040A"/>
    <w:rsid w:val="00BE10A2"/>
    <w:rsid w:val="00BE125F"/>
    <w:rsid w:val="00BE153C"/>
    <w:rsid w:val="00BE16CF"/>
    <w:rsid w:val="00BE17EC"/>
    <w:rsid w:val="00BE1A7D"/>
    <w:rsid w:val="00BE20CC"/>
    <w:rsid w:val="00BE2164"/>
    <w:rsid w:val="00BE24B0"/>
    <w:rsid w:val="00BE253E"/>
    <w:rsid w:val="00BE26F2"/>
    <w:rsid w:val="00BE2EE7"/>
    <w:rsid w:val="00BE31A3"/>
    <w:rsid w:val="00BE365E"/>
    <w:rsid w:val="00BE3CFB"/>
    <w:rsid w:val="00BE3ECA"/>
    <w:rsid w:val="00BE4078"/>
    <w:rsid w:val="00BE4CEE"/>
    <w:rsid w:val="00BE602A"/>
    <w:rsid w:val="00BE668C"/>
    <w:rsid w:val="00BE6C29"/>
    <w:rsid w:val="00BE6D1D"/>
    <w:rsid w:val="00BE6DAF"/>
    <w:rsid w:val="00BE6E43"/>
    <w:rsid w:val="00BE7283"/>
    <w:rsid w:val="00BE7449"/>
    <w:rsid w:val="00BE765E"/>
    <w:rsid w:val="00BF0491"/>
    <w:rsid w:val="00BF0B3D"/>
    <w:rsid w:val="00BF10AF"/>
    <w:rsid w:val="00BF1189"/>
    <w:rsid w:val="00BF1779"/>
    <w:rsid w:val="00BF254E"/>
    <w:rsid w:val="00BF2A04"/>
    <w:rsid w:val="00BF395A"/>
    <w:rsid w:val="00BF3E58"/>
    <w:rsid w:val="00BF4215"/>
    <w:rsid w:val="00BF4224"/>
    <w:rsid w:val="00BF440A"/>
    <w:rsid w:val="00BF483A"/>
    <w:rsid w:val="00BF490E"/>
    <w:rsid w:val="00BF49B1"/>
    <w:rsid w:val="00BF4BFA"/>
    <w:rsid w:val="00BF5ADA"/>
    <w:rsid w:val="00BF5B2B"/>
    <w:rsid w:val="00BF5B9C"/>
    <w:rsid w:val="00BF5BC0"/>
    <w:rsid w:val="00BF5C06"/>
    <w:rsid w:val="00BF5ED7"/>
    <w:rsid w:val="00BF60B2"/>
    <w:rsid w:val="00BF64A5"/>
    <w:rsid w:val="00BF6624"/>
    <w:rsid w:val="00BF66B3"/>
    <w:rsid w:val="00BF722D"/>
    <w:rsid w:val="00BF77C2"/>
    <w:rsid w:val="00C001E7"/>
    <w:rsid w:val="00C0038C"/>
    <w:rsid w:val="00C00482"/>
    <w:rsid w:val="00C009D2"/>
    <w:rsid w:val="00C00B62"/>
    <w:rsid w:val="00C01505"/>
    <w:rsid w:val="00C016E1"/>
    <w:rsid w:val="00C01EC9"/>
    <w:rsid w:val="00C022EE"/>
    <w:rsid w:val="00C0255F"/>
    <w:rsid w:val="00C027DC"/>
    <w:rsid w:val="00C036DC"/>
    <w:rsid w:val="00C047F4"/>
    <w:rsid w:val="00C04995"/>
    <w:rsid w:val="00C04ACB"/>
    <w:rsid w:val="00C04CC7"/>
    <w:rsid w:val="00C0537C"/>
    <w:rsid w:val="00C0588B"/>
    <w:rsid w:val="00C058BE"/>
    <w:rsid w:val="00C05CF5"/>
    <w:rsid w:val="00C062D0"/>
    <w:rsid w:val="00C06529"/>
    <w:rsid w:val="00C06863"/>
    <w:rsid w:val="00C069FE"/>
    <w:rsid w:val="00C0705F"/>
    <w:rsid w:val="00C07838"/>
    <w:rsid w:val="00C0792D"/>
    <w:rsid w:val="00C07F0B"/>
    <w:rsid w:val="00C10195"/>
    <w:rsid w:val="00C10C3F"/>
    <w:rsid w:val="00C10CE2"/>
    <w:rsid w:val="00C110A5"/>
    <w:rsid w:val="00C1129F"/>
    <w:rsid w:val="00C119B8"/>
    <w:rsid w:val="00C127FA"/>
    <w:rsid w:val="00C12C34"/>
    <w:rsid w:val="00C1341E"/>
    <w:rsid w:val="00C13A04"/>
    <w:rsid w:val="00C14393"/>
    <w:rsid w:val="00C14B0E"/>
    <w:rsid w:val="00C14CAD"/>
    <w:rsid w:val="00C15063"/>
    <w:rsid w:val="00C150EE"/>
    <w:rsid w:val="00C15249"/>
    <w:rsid w:val="00C15C2F"/>
    <w:rsid w:val="00C16262"/>
    <w:rsid w:val="00C16EAF"/>
    <w:rsid w:val="00C16F59"/>
    <w:rsid w:val="00C17099"/>
    <w:rsid w:val="00C17CA5"/>
    <w:rsid w:val="00C20061"/>
    <w:rsid w:val="00C205DB"/>
    <w:rsid w:val="00C20B0B"/>
    <w:rsid w:val="00C20B7F"/>
    <w:rsid w:val="00C211C7"/>
    <w:rsid w:val="00C2139A"/>
    <w:rsid w:val="00C21B6B"/>
    <w:rsid w:val="00C22DE7"/>
    <w:rsid w:val="00C237E7"/>
    <w:rsid w:val="00C240CD"/>
    <w:rsid w:val="00C24DD8"/>
    <w:rsid w:val="00C251A1"/>
    <w:rsid w:val="00C25485"/>
    <w:rsid w:val="00C26090"/>
    <w:rsid w:val="00C266B1"/>
    <w:rsid w:val="00C26B6D"/>
    <w:rsid w:val="00C26E5B"/>
    <w:rsid w:val="00C26F60"/>
    <w:rsid w:val="00C2747E"/>
    <w:rsid w:val="00C30229"/>
    <w:rsid w:val="00C30461"/>
    <w:rsid w:val="00C307D3"/>
    <w:rsid w:val="00C30EDC"/>
    <w:rsid w:val="00C31E5A"/>
    <w:rsid w:val="00C32397"/>
    <w:rsid w:val="00C329AC"/>
    <w:rsid w:val="00C32DAC"/>
    <w:rsid w:val="00C32E26"/>
    <w:rsid w:val="00C3382F"/>
    <w:rsid w:val="00C3386F"/>
    <w:rsid w:val="00C345D9"/>
    <w:rsid w:val="00C34AE0"/>
    <w:rsid w:val="00C34D28"/>
    <w:rsid w:val="00C355D5"/>
    <w:rsid w:val="00C35924"/>
    <w:rsid w:val="00C35B3D"/>
    <w:rsid w:val="00C36150"/>
    <w:rsid w:val="00C3623A"/>
    <w:rsid w:val="00C36CFE"/>
    <w:rsid w:val="00C36E1B"/>
    <w:rsid w:val="00C36FA8"/>
    <w:rsid w:val="00C37759"/>
    <w:rsid w:val="00C413A0"/>
    <w:rsid w:val="00C41527"/>
    <w:rsid w:val="00C41EA2"/>
    <w:rsid w:val="00C421EA"/>
    <w:rsid w:val="00C42C0B"/>
    <w:rsid w:val="00C43069"/>
    <w:rsid w:val="00C432C2"/>
    <w:rsid w:val="00C437F4"/>
    <w:rsid w:val="00C4398F"/>
    <w:rsid w:val="00C43A1D"/>
    <w:rsid w:val="00C43FA1"/>
    <w:rsid w:val="00C44156"/>
    <w:rsid w:val="00C44546"/>
    <w:rsid w:val="00C446F6"/>
    <w:rsid w:val="00C448CA"/>
    <w:rsid w:val="00C448EE"/>
    <w:rsid w:val="00C44E39"/>
    <w:rsid w:val="00C456E9"/>
    <w:rsid w:val="00C45DCB"/>
    <w:rsid w:val="00C45E5F"/>
    <w:rsid w:val="00C46930"/>
    <w:rsid w:val="00C46CCB"/>
    <w:rsid w:val="00C46EE2"/>
    <w:rsid w:val="00C471F5"/>
    <w:rsid w:val="00C4720E"/>
    <w:rsid w:val="00C47431"/>
    <w:rsid w:val="00C476D2"/>
    <w:rsid w:val="00C50818"/>
    <w:rsid w:val="00C50BD4"/>
    <w:rsid w:val="00C510AF"/>
    <w:rsid w:val="00C510F8"/>
    <w:rsid w:val="00C51301"/>
    <w:rsid w:val="00C51645"/>
    <w:rsid w:val="00C51749"/>
    <w:rsid w:val="00C5199C"/>
    <w:rsid w:val="00C51B26"/>
    <w:rsid w:val="00C51D0F"/>
    <w:rsid w:val="00C539AC"/>
    <w:rsid w:val="00C53E24"/>
    <w:rsid w:val="00C53E56"/>
    <w:rsid w:val="00C5444E"/>
    <w:rsid w:val="00C54605"/>
    <w:rsid w:val="00C54D91"/>
    <w:rsid w:val="00C54ED0"/>
    <w:rsid w:val="00C55019"/>
    <w:rsid w:val="00C55131"/>
    <w:rsid w:val="00C55A2C"/>
    <w:rsid w:val="00C566FB"/>
    <w:rsid w:val="00C56816"/>
    <w:rsid w:val="00C56F39"/>
    <w:rsid w:val="00C56F82"/>
    <w:rsid w:val="00C574FA"/>
    <w:rsid w:val="00C57BEA"/>
    <w:rsid w:val="00C57E08"/>
    <w:rsid w:val="00C604BC"/>
    <w:rsid w:val="00C608A0"/>
    <w:rsid w:val="00C61606"/>
    <w:rsid w:val="00C62266"/>
    <w:rsid w:val="00C63172"/>
    <w:rsid w:val="00C634BF"/>
    <w:rsid w:val="00C63AEC"/>
    <w:rsid w:val="00C63C67"/>
    <w:rsid w:val="00C649DD"/>
    <w:rsid w:val="00C64CBE"/>
    <w:rsid w:val="00C654B3"/>
    <w:rsid w:val="00C65C76"/>
    <w:rsid w:val="00C6663E"/>
    <w:rsid w:val="00C6688F"/>
    <w:rsid w:val="00C66AC1"/>
    <w:rsid w:val="00C66CF0"/>
    <w:rsid w:val="00C67125"/>
    <w:rsid w:val="00C67B4E"/>
    <w:rsid w:val="00C67D17"/>
    <w:rsid w:val="00C67DDC"/>
    <w:rsid w:val="00C70636"/>
    <w:rsid w:val="00C70751"/>
    <w:rsid w:val="00C71137"/>
    <w:rsid w:val="00C728B4"/>
    <w:rsid w:val="00C72BDC"/>
    <w:rsid w:val="00C7443A"/>
    <w:rsid w:val="00C7512F"/>
    <w:rsid w:val="00C75762"/>
    <w:rsid w:val="00C75ADC"/>
    <w:rsid w:val="00C75D9B"/>
    <w:rsid w:val="00C7684C"/>
    <w:rsid w:val="00C76D66"/>
    <w:rsid w:val="00C7762F"/>
    <w:rsid w:val="00C77CB4"/>
    <w:rsid w:val="00C801FC"/>
    <w:rsid w:val="00C8022D"/>
    <w:rsid w:val="00C80C1B"/>
    <w:rsid w:val="00C80C82"/>
    <w:rsid w:val="00C80C9F"/>
    <w:rsid w:val="00C80F1C"/>
    <w:rsid w:val="00C81643"/>
    <w:rsid w:val="00C8165B"/>
    <w:rsid w:val="00C817F4"/>
    <w:rsid w:val="00C81CB2"/>
    <w:rsid w:val="00C8248C"/>
    <w:rsid w:val="00C82542"/>
    <w:rsid w:val="00C82E64"/>
    <w:rsid w:val="00C82FD1"/>
    <w:rsid w:val="00C837DB"/>
    <w:rsid w:val="00C83AEB"/>
    <w:rsid w:val="00C84568"/>
    <w:rsid w:val="00C84824"/>
    <w:rsid w:val="00C8492F"/>
    <w:rsid w:val="00C849C4"/>
    <w:rsid w:val="00C84BF2"/>
    <w:rsid w:val="00C84DB7"/>
    <w:rsid w:val="00C85417"/>
    <w:rsid w:val="00C86503"/>
    <w:rsid w:val="00C86660"/>
    <w:rsid w:val="00C866CE"/>
    <w:rsid w:val="00C87358"/>
    <w:rsid w:val="00C87371"/>
    <w:rsid w:val="00C87637"/>
    <w:rsid w:val="00C9084C"/>
    <w:rsid w:val="00C9090F"/>
    <w:rsid w:val="00C90928"/>
    <w:rsid w:val="00C920B7"/>
    <w:rsid w:val="00C922A9"/>
    <w:rsid w:val="00C92402"/>
    <w:rsid w:val="00C92C4C"/>
    <w:rsid w:val="00C9308B"/>
    <w:rsid w:val="00C930E0"/>
    <w:rsid w:val="00C940BD"/>
    <w:rsid w:val="00C94F5D"/>
    <w:rsid w:val="00C9567A"/>
    <w:rsid w:val="00C95B91"/>
    <w:rsid w:val="00C95C91"/>
    <w:rsid w:val="00C9616D"/>
    <w:rsid w:val="00C965EC"/>
    <w:rsid w:val="00C969CA"/>
    <w:rsid w:val="00C96BD2"/>
    <w:rsid w:val="00C97081"/>
    <w:rsid w:val="00C97AB4"/>
    <w:rsid w:val="00CA00A9"/>
    <w:rsid w:val="00CA045A"/>
    <w:rsid w:val="00CA10A2"/>
    <w:rsid w:val="00CA10FD"/>
    <w:rsid w:val="00CA1124"/>
    <w:rsid w:val="00CA15E7"/>
    <w:rsid w:val="00CA1BCF"/>
    <w:rsid w:val="00CA217E"/>
    <w:rsid w:val="00CA2A15"/>
    <w:rsid w:val="00CA2D6E"/>
    <w:rsid w:val="00CA35F9"/>
    <w:rsid w:val="00CA3748"/>
    <w:rsid w:val="00CA406A"/>
    <w:rsid w:val="00CA40E0"/>
    <w:rsid w:val="00CA54F0"/>
    <w:rsid w:val="00CA6118"/>
    <w:rsid w:val="00CA7210"/>
    <w:rsid w:val="00CA73D8"/>
    <w:rsid w:val="00CA7757"/>
    <w:rsid w:val="00CA7789"/>
    <w:rsid w:val="00CA7DAB"/>
    <w:rsid w:val="00CB2259"/>
    <w:rsid w:val="00CB2A81"/>
    <w:rsid w:val="00CB2DE1"/>
    <w:rsid w:val="00CB31AA"/>
    <w:rsid w:val="00CB3F46"/>
    <w:rsid w:val="00CB4154"/>
    <w:rsid w:val="00CB4752"/>
    <w:rsid w:val="00CB4DC0"/>
    <w:rsid w:val="00CB572A"/>
    <w:rsid w:val="00CB5BBF"/>
    <w:rsid w:val="00CB5C14"/>
    <w:rsid w:val="00CB5DD2"/>
    <w:rsid w:val="00CB60F7"/>
    <w:rsid w:val="00CB6359"/>
    <w:rsid w:val="00CB6363"/>
    <w:rsid w:val="00CB64A8"/>
    <w:rsid w:val="00CB6A15"/>
    <w:rsid w:val="00CB7310"/>
    <w:rsid w:val="00CB76F2"/>
    <w:rsid w:val="00CB781A"/>
    <w:rsid w:val="00CC05E3"/>
    <w:rsid w:val="00CC12D5"/>
    <w:rsid w:val="00CC2A1D"/>
    <w:rsid w:val="00CC2E9E"/>
    <w:rsid w:val="00CC31B5"/>
    <w:rsid w:val="00CC3A51"/>
    <w:rsid w:val="00CC4873"/>
    <w:rsid w:val="00CC48AD"/>
    <w:rsid w:val="00CC4D92"/>
    <w:rsid w:val="00CC5661"/>
    <w:rsid w:val="00CC58EB"/>
    <w:rsid w:val="00CC58FD"/>
    <w:rsid w:val="00CC5A7F"/>
    <w:rsid w:val="00CC6773"/>
    <w:rsid w:val="00CC67E3"/>
    <w:rsid w:val="00CC6BD3"/>
    <w:rsid w:val="00CC7363"/>
    <w:rsid w:val="00CD056D"/>
    <w:rsid w:val="00CD10BB"/>
    <w:rsid w:val="00CD1B33"/>
    <w:rsid w:val="00CD2A8E"/>
    <w:rsid w:val="00CD3A60"/>
    <w:rsid w:val="00CD3AF2"/>
    <w:rsid w:val="00CD3B56"/>
    <w:rsid w:val="00CD3C12"/>
    <w:rsid w:val="00CD3D63"/>
    <w:rsid w:val="00CD3F32"/>
    <w:rsid w:val="00CD419C"/>
    <w:rsid w:val="00CD43D8"/>
    <w:rsid w:val="00CD45FC"/>
    <w:rsid w:val="00CD473E"/>
    <w:rsid w:val="00CD4C05"/>
    <w:rsid w:val="00CD5636"/>
    <w:rsid w:val="00CD5699"/>
    <w:rsid w:val="00CD5B12"/>
    <w:rsid w:val="00CD5E3C"/>
    <w:rsid w:val="00CD68EC"/>
    <w:rsid w:val="00CD6FB1"/>
    <w:rsid w:val="00CD72AA"/>
    <w:rsid w:val="00CD798D"/>
    <w:rsid w:val="00CE09EC"/>
    <w:rsid w:val="00CE1D06"/>
    <w:rsid w:val="00CE1F5B"/>
    <w:rsid w:val="00CE2224"/>
    <w:rsid w:val="00CE2866"/>
    <w:rsid w:val="00CE2FA9"/>
    <w:rsid w:val="00CE3254"/>
    <w:rsid w:val="00CE344F"/>
    <w:rsid w:val="00CE3B13"/>
    <w:rsid w:val="00CE4128"/>
    <w:rsid w:val="00CE425D"/>
    <w:rsid w:val="00CE4E63"/>
    <w:rsid w:val="00CE4FE8"/>
    <w:rsid w:val="00CE5538"/>
    <w:rsid w:val="00CE626C"/>
    <w:rsid w:val="00CE6B8B"/>
    <w:rsid w:val="00CE6DBC"/>
    <w:rsid w:val="00CE7098"/>
    <w:rsid w:val="00CE72B8"/>
    <w:rsid w:val="00CE7375"/>
    <w:rsid w:val="00CE75F7"/>
    <w:rsid w:val="00CE7899"/>
    <w:rsid w:val="00CF0058"/>
    <w:rsid w:val="00CF0476"/>
    <w:rsid w:val="00CF0B0E"/>
    <w:rsid w:val="00CF0BB9"/>
    <w:rsid w:val="00CF0D42"/>
    <w:rsid w:val="00CF1C01"/>
    <w:rsid w:val="00CF1D23"/>
    <w:rsid w:val="00CF20C3"/>
    <w:rsid w:val="00CF2788"/>
    <w:rsid w:val="00CF3259"/>
    <w:rsid w:val="00CF34FD"/>
    <w:rsid w:val="00CF39A1"/>
    <w:rsid w:val="00CF3C39"/>
    <w:rsid w:val="00CF3EA0"/>
    <w:rsid w:val="00CF4013"/>
    <w:rsid w:val="00CF462F"/>
    <w:rsid w:val="00CF4ED1"/>
    <w:rsid w:val="00CF51A2"/>
    <w:rsid w:val="00CF6A94"/>
    <w:rsid w:val="00CF7029"/>
    <w:rsid w:val="00CF7192"/>
    <w:rsid w:val="00CF75E0"/>
    <w:rsid w:val="00CF786B"/>
    <w:rsid w:val="00CF78CE"/>
    <w:rsid w:val="00CF7B96"/>
    <w:rsid w:val="00D001A1"/>
    <w:rsid w:val="00D00CE2"/>
    <w:rsid w:val="00D01C66"/>
    <w:rsid w:val="00D02BDF"/>
    <w:rsid w:val="00D03A60"/>
    <w:rsid w:val="00D03DAE"/>
    <w:rsid w:val="00D03FBE"/>
    <w:rsid w:val="00D042EF"/>
    <w:rsid w:val="00D04778"/>
    <w:rsid w:val="00D04836"/>
    <w:rsid w:val="00D04A59"/>
    <w:rsid w:val="00D04F1D"/>
    <w:rsid w:val="00D055C4"/>
    <w:rsid w:val="00D0574D"/>
    <w:rsid w:val="00D0661F"/>
    <w:rsid w:val="00D06999"/>
    <w:rsid w:val="00D06A76"/>
    <w:rsid w:val="00D06BBD"/>
    <w:rsid w:val="00D06CAA"/>
    <w:rsid w:val="00D0706B"/>
    <w:rsid w:val="00D075D3"/>
    <w:rsid w:val="00D07826"/>
    <w:rsid w:val="00D07DAA"/>
    <w:rsid w:val="00D07F3E"/>
    <w:rsid w:val="00D07F45"/>
    <w:rsid w:val="00D1013C"/>
    <w:rsid w:val="00D1107C"/>
    <w:rsid w:val="00D1120B"/>
    <w:rsid w:val="00D11771"/>
    <w:rsid w:val="00D12266"/>
    <w:rsid w:val="00D12AFB"/>
    <w:rsid w:val="00D130B1"/>
    <w:rsid w:val="00D134E5"/>
    <w:rsid w:val="00D136A2"/>
    <w:rsid w:val="00D13912"/>
    <w:rsid w:val="00D13C20"/>
    <w:rsid w:val="00D14626"/>
    <w:rsid w:val="00D14F0B"/>
    <w:rsid w:val="00D154FE"/>
    <w:rsid w:val="00D15A8C"/>
    <w:rsid w:val="00D15D46"/>
    <w:rsid w:val="00D1736F"/>
    <w:rsid w:val="00D1749C"/>
    <w:rsid w:val="00D17D21"/>
    <w:rsid w:val="00D201BD"/>
    <w:rsid w:val="00D2024C"/>
    <w:rsid w:val="00D20A1D"/>
    <w:rsid w:val="00D20ACF"/>
    <w:rsid w:val="00D20B20"/>
    <w:rsid w:val="00D21588"/>
    <w:rsid w:val="00D217FF"/>
    <w:rsid w:val="00D21C02"/>
    <w:rsid w:val="00D221C2"/>
    <w:rsid w:val="00D22F3B"/>
    <w:rsid w:val="00D2408F"/>
    <w:rsid w:val="00D245D0"/>
    <w:rsid w:val="00D24654"/>
    <w:rsid w:val="00D24DA2"/>
    <w:rsid w:val="00D24EA8"/>
    <w:rsid w:val="00D254B2"/>
    <w:rsid w:val="00D25539"/>
    <w:rsid w:val="00D2558D"/>
    <w:rsid w:val="00D256E4"/>
    <w:rsid w:val="00D25766"/>
    <w:rsid w:val="00D25CFB"/>
    <w:rsid w:val="00D261E2"/>
    <w:rsid w:val="00D26366"/>
    <w:rsid w:val="00D268B8"/>
    <w:rsid w:val="00D26AB3"/>
    <w:rsid w:val="00D26C1A"/>
    <w:rsid w:val="00D27084"/>
    <w:rsid w:val="00D27DC9"/>
    <w:rsid w:val="00D30784"/>
    <w:rsid w:val="00D30A5E"/>
    <w:rsid w:val="00D3165F"/>
    <w:rsid w:val="00D31A43"/>
    <w:rsid w:val="00D321B0"/>
    <w:rsid w:val="00D32A3E"/>
    <w:rsid w:val="00D334AB"/>
    <w:rsid w:val="00D338C0"/>
    <w:rsid w:val="00D33BBC"/>
    <w:rsid w:val="00D356DA"/>
    <w:rsid w:val="00D3574C"/>
    <w:rsid w:val="00D359F1"/>
    <w:rsid w:val="00D3619E"/>
    <w:rsid w:val="00D36E9F"/>
    <w:rsid w:val="00D40346"/>
    <w:rsid w:val="00D40450"/>
    <w:rsid w:val="00D40790"/>
    <w:rsid w:val="00D40C1B"/>
    <w:rsid w:val="00D40E6E"/>
    <w:rsid w:val="00D41186"/>
    <w:rsid w:val="00D419D5"/>
    <w:rsid w:val="00D41E90"/>
    <w:rsid w:val="00D424CE"/>
    <w:rsid w:val="00D42546"/>
    <w:rsid w:val="00D42B4E"/>
    <w:rsid w:val="00D42BD5"/>
    <w:rsid w:val="00D43077"/>
    <w:rsid w:val="00D433D0"/>
    <w:rsid w:val="00D436C5"/>
    <w:rsid w:val="00D43AF0"/>
    <w:rsid w:val="00D44A36"/>
    <w:rsid w:val="00D44D70"/>
    <w:rsid w:val="00D4559E"/>
    <w:rsid w:val="00D45DA2"/>
    <w:rsid w:val="00D464EB"/>
    <w:rsid w:val="00D467C7"/>
    <w:rsid w:val="00D4687E"/>
    <w:rsid w:val="00D47547"/>
    <w:rsid w:val="00D4786C"/>
    <w:rsid w:val="00D47AA5"/>
    <w:rsid w:val="00D47BEE"/>
    <w:rsid w:val="00D501F3"/>
    <w:rsid w:val="00D50628"/>
    <w:rsid w:val="00D5083F"/>
    <w:rsid w:val="00D516D4"/>
    <w:rsid w:val="00D51B14"/>
    <w:rsid w:val="00D51ECF"/>
    <w:rsid w:val="00D52065"/>
    <w:rsid w:val="00D5264A"/>
    <w:rsid w:val="00D52679"/>
    <w:rsid w:val="00D54035"/>
    <w:rsid w:val="00D54359"/>
    <w:rsid w:val="00D54AE3"/>
    <w:rsid w:val="00D54B85"/>
    <w:rsid w:val="00D54D93"/>
    <w:rsid w:val="00D555BE"/>
    <w:rsid w:val="00D5585D"/>
    <w:rsid w:val="00D55A49"/>
    <w:rsid w:val="00D55A73"/>
    <w:rsid w:val="00D55B64"/>
    <w:rsid w:val="00D56146"/>
    <w:rsid w:val="00D56602"/>
    <w:rsid w:val="00D56710"/>
    <w:rsid w:val="00D56EFB"/>
    <w:rsid w:val="00D57456"/>
    <w:rsid w:val="00D57945"/>
    <w:rsid w:val="00D607BD"/>
    <w:rsid w:val="00D60A9A"/>
    <w:rsid w:val="00D6101E"/>
    <w:rsid w:val="00D61561"/>
    <w:rsid w:val="00D61B97"/>
    <w:rsid w:val="00D61BB1"/>
    <w:rsid w:val="00D61D3A"/>
    <w:rsid w:val="00D6221A"/>
    <w:rsid w:val="00D62392"/>
    <w:rsid w:val="00D62A1D"/>
    <w:rsid w:val="00D62E46"/>
    <w:rsid w:val="00D63473"/>
    <w:rsid w:val="00D639C5"/>
    <w:rsid w:val="00D63D3F"/>
    <w:rsid w:val="00D642E3"/>
    <w:rsid w:val="00D644A3"/>
    <w:rsid w:val="00D645A1"/>
    <w:rsid w:val="00D64E42"/>
    <w:rsid w:val="00D6553A"/>
    <w:rsid w:val="00D65687"/>
    <w:rsid w:val="00D658F5"/>
    <w:rsid w:val="00D67674"/>
    <w:rsid w:val="00D679F9"/>
    <w:rsid w:val="00D67D19"/>
    <w:rsid w:val="00D700B4"/>
    <w:rsid w:val="00D7046B"/>
    <w:rsid w:val="00D70C18"/>
    <w:rsid w:val="00D718B0"/>
    <w:rsid w:val="00D72237"/>
    <w:rsid w:val="00D7243E"/>
    <w:rsid w:val="00D7282A"/>
    <w:rsid w:val="00D72D88"/>
    <w:rsid w:val="00D72E31"/>
    <w:rsid w:val="00D731E0"/>
    <w:rsid w:val="00D752DE"/>
    <w:rsid w:val="00D75F18"/>
    <w:rsid w:val="00D761AA"/>
    <w:rsid w:val="00D7620F"/>
    <w:rsid w:val="00D76EAB"/>
    <w:rsid w:val="00D77C16"/>
    <w:rsid w:val="00D808CD"/>
    <w:rsid w:val="00D809D3"/>
    <w:rsid w:val="00D80B95"/>
    <w:rsid w:val="00D814F7"/>
    <w:rsid w:val="00D81CBC"/>
    <w:rsid w:val="00D81D24"/>
    <w:rsid w:val="00D828CA"/>
    <w:rsid w:val="00D82C0D"/>
    <w:rsid w:val="00D83D47"/>
    <w:rsid w:val="00D84261"/>
    <w:rsid w:val="00D84675"/>
    <w:rsid w:val="00D84D57"/>
    <w:rsid w:val="00D84DD0"/>
    <w:rsid w:val="00D84F73"/>
    <w:rsid w:val="00D85272"/>
    <w:rsid w:val="00D85730"/>
    <w:rsid w:val="00D85BEB"/>
    <w:rsid w:val="00D85CAC"/>
    <w:rsid w:val="00D85D59"/>
    <w:rsid w:val="00D85D6F"/>
    <w:rsid w:val="00D85F52"/>
    <w:rsid w:val="00D8629B"/>
    <w:rsid w:val="00D86458"/>
    <w:rsid w:val="00D86AED"/>
    <w:rsid w:val="00D86E22"/>
    <w:rsid w:val="00D87058"/>
    <w:rsid w:val="00D87090"/>
    <w:rsid w:val="00D87186"/>
    <w:rsid w:val="00D8786E"/>
    <w:rsid w:val="00D90686"/>
    <w:rsid w:val="00D90A87"/>
    <w:rsid w:val="00D91843"/>
    <w:rsid w:val="00D92619"/>
    <w:rsid w:val="00D926A4"/>
    <w:rsid w:val="00D92EF0"/>
    <w:rsid w:val="00D93277"/>
    <w:rsid w:val="00D935E1"/>
    <w:rsid w:val="00D93B04"/>
    <w:rsid w:val="00D93C85"/>
    <w:rsid w:val="00D949F7"/>
    <w:rsid w:val="00D94C99"/>
    <w:rsid w:val="00D94F00"/>
    <w:rsid w:val="00D95078"/>
    <w:rsid w:val="00D95381"/>
    <w:rsid w:val="00D961AC"/>
    <w:rsid w:val="00D96912"/>
    <w:rsid w:val="00D96BBD"/>
    <w:rsid w:val="00D96FFB"/>
    <w:rsid w:val="00D97EC3"/>
    <w:rsid w:val="00DA02ED"/>
    <w:rsid w:val="00DA06D0"/>
    <w:rsid w:val="00DA0F57"/>
    <w:rsid w:val="00DA0FC8"/>
    <w:rsid w:val="00DA137F"/>
    <w:rsid w:val="00DA18CF"/>
    <w:rsid w:val="00DA1E36"/>
    <w:rsid w:val="00DA275D"/>
    <w:rsid w:val="00DA29A5"/>
    <w:rsid w:val="00DA2AA8"/>
    <w:rsid w:val="00DA3002"/>
    <w:rsid w:val="00DA348D"/>
    <w:rsid w:val="00DA3841"/>
    <w:rsid w:val="00DA40C9"/>
    <w:rsid w:val="00DA40F3"/>
    <w:rsid w:val="00DA40FD"/>
    <w:rsid w:val="00DA41A1"/>
    <w:rsid w:val="00DA50B8"/>
    <w:rsid w:val="00DA55D2"/>
    <w:rsid w:val="00DA5BFD"/>
    <w:rsid w:val="00DA6046"/>
    <w:rsid w:val="00DA617F"/>
    <w:rsid w:val="00DA74D6"/>
    <w:rsid w:val="00DA7E69"/>
    <w:rsid w:val="00DB015A"/>
    <w:rsid w:val="00DB1276"/>
    <w:rsid w:val="00DB17D0"/>
    <w:rsid w:val="00DB1EA0"/>
    <w:rsid w:val="00DB3D9B"/>
    <w:rsid w:val="00DB4F3C"/>
    <w:rsid w:val="00DB5432"/>
    <w:rsid w:val="00DB5ACD"/>
    <w:rsid w:val="00DB622D"/>
    <w:rsid w:val="00DB64B8"/>
    <w:rsid w:val="00DB6733"/>
    <w:rsid w:val="00DC00CE"/>
    <w:rsid w:val="00DC0629"/>
    <w:rsid w:val="00DC0AB1"/>
    <w:rsid w:val="00DC1824"/>
    <w:rsid w:val="00DC2EEB"/>
    <w:rsid w:val="00DC305B"/>
    <w:rsid w:val="00DC339D"/>
    <w:rsid w:val="00DC343C"/>
    <w:rsid w:val="00DC351F"/>
    <w:rsid w:val="00DC3833"/>
    <w:rsid w:val="00DC3909"/>
    <w:rsid w:val="00DC3A53"/>
    <w:rsid w:val="00DC3B37"/>
    <w:rsid w:val="00DC3BD7"/>
    <w:rsid w:val="00DC46BA"/>
    <w:rsid w:val="00DC4B77"/>
    <w:rsid w:val="00DC4C50"/>
    <w:rsid w:val="00DC4DD0"/>
    <w:rsid w:val="00DC5575"/>
    <w:rsid w:val="00DC5C30"/>
    <w:rsid w:val="00DC5DFF"/>
    <w:rsid w:val="00DC603C"/>
    <w:rsid w:val="00DC6437"/>
    <w:rsid w:val="00DC672E"/>
    <w:rsid w:val="00DC6DA5"/>
    <w:rsid w:val="00DC7A45"/>
    <w:rsid w:val="00DC7DD5"/>
    <w:rsid w:val="00DD0113"/>
    <w:rsid w:val="00DD068F"/>
    <w:rsid w:val="00DD0860"/>
    <w:rsid w:val="00DD1377"/>
    <w:rsid w:val="00DD250B"/>
    <w:rsid w:val="00DD268C"/>
    <w:rsid w:val="00DD29A2"/>
    <w:rsid w:val="00DD2CFF"/>
    <w:rsid w:val="00DD32CC"/>
    <w:rsid w:val="00DD373B"/>
    <w:rsid w:val="00DD3C19"/>
    <w:rsid w:val="00DD41E9"/>
    <w:rsid w:val="00DD58A2"/>
    <w:rsid w:val="00DD5DB4"/>
    <w:rsid w:val="00DD5F44"/>
    <w:rsid w:val="00DD6021"/>
    <w:rsid w:val="00DD6243"/>
    <w:rsid w:val="00DD6440"/>
    <w:rsid w:val="00DD6FA3"/>
    <w:rsid w:val="00DD70C8"/>
    <w:rsid w:val="00DE06D0"/>
    <w:rsid w:val="00DE0C63"/>
    <w:rsid w:val="00DE11CD"/>
    <w:rsid w:val="00DE1327"/>
    <w:rsid w:val="00DE1C16"/>
    <w:rsid w:val="00DE3D0C"/>
    <w:rsid w:val="00DE45E1"/>
    <w:rsid w:val="00DE5175"/>
    <w:rsid w:val="00DE54CE"/>
    <w:rsid w:val="00DE55C6"/>
    <w:rsid w:val="00DE563D"/>
    <w:rsid w:val="00DE5CF5"/>
    <w:rsid w:val="00DE5D29"/>
    <w:rsid w:val="00DE6623"/>
    <w:rsid w:val="00DE6918"/>
    <w:rsid w:val="00DE6C8F"/>
    <w:rsid w:val="00DE739F"/>
    <w:rsid w:val="00DE790E"/>
    <w:rsid w:val="00DF192D"/>
    <w:rsid w:val="00DF1940"/>
    <w:rsid w:val="00DF1D18"/>
    <w:rsid w:val="00DF1EE7"/>
    <w:rsid w:val="00DF2581"/>
    <w:rsid w:val="00DF29A6"/>
    <w:rsid w:val="00DF3030"/>
    <w:rsid w:val="00DF33EE"/>
    <w:rsid w:val="00DF40F6"/>
    <w:rsid w:val="00DF47DF"/>
    <w:rsid w:val="00DF4EB5"/>
    <w:rsid w:val="00DF52AE"/>
    <w:rsid w:val="00DF52EA"/>
    <w:rsid w:val="00DF530B"/>
    <w:rsid w:val="00DF5D25"/>
    <w:rsid w:val="00DF6149"/>
    <w:rsid w:val="00DF64D8"/>
    <w:rsid w:val="00DF6A75"/>
    <w:rsid w:val="00DF737E"/>
    <w:rsid w:val="00DF773E"/>
    <w:rsid w:val="00DF7A7B"/>
    <w:rsid w:val="00DF7B97"/>
    <w:rsid w:val="00E010C6"/>
    <w:rsid w:val="00E01423"/>
    <w:rsid w:val="00E0156D"/>
    <w:rsid w:val="00E01742"/>
    <w:rsid w:val="00E01B4F"/>
    <w:rsid w:val="00E01C08"/>
    <w:rsid w:val="00E01D71"/>
    <w:rsid w:val="00E03A67"/>
    <w:rsid w:val="00E03A85"/>
    <w:rsid w:val="00E04384"/>
    <w:rsid w:val="00E056A9"/>
    <w:rsid w:val="00E05B85"/>
    <w:rsid w:val="00E05D58"/>
    <w:rsid w:val="00E0610E"/>
    <w:rsid w:val="00E06790"/>
    <w:rsid w:val="00E06C49"/>
    <w:rsid w:val="00E079BE"/>
    <w:rsid w:val="00E11775"/>
    <w:rsid w:val="00E11A37"/>
    <w:rsid w:val="00E12043"/>
    <w:rsid w:val="00E126E6"/>
    <w:rsid w:val="00E1358E"/>
    <w:rsid w:val="00E13CFB"/>
    <w:rsid w:val="00E13ECE"/>
    <w:rsid w:val="00E141FF"/>
    <w:rsid w:val="00E14D45"/>
    <w:rsid w:val="00E152C8"/>
    <w:rsid w:val="00E15F62"/>
    <w:rsid w:val="00E168E7"/>
    <w:rsid w:val="00E16B52"/>
    <w:rsid w:val="00E16C89"/>
    <w:rsid w:val="00E16D1F"/>
    <w:rsid w:val="00E171A8"/>
    <w:rsid w:val="00E173CA"/>
    <w:rsid w:val="00E1749C"/>
    <w:rsid w:val="00E20055"/>
    <w:rsid w:val="00E21188"/>
    <w:rsid w:val="00E221F9"/>
    <w:rsid w:val="00E22B1C"/>
    <w:rsid w:val="00E2330B"/>
    <w:rsid w:val="00E2371F"/>
    <w:rsid w:val="00E240D2"/>
    <w:rsid w:val="00E2419B"/>
    <w:rsid w:val="00E24A9F"/>
    <w:rsid w:val="00E24CD8"/>
    <w:rsid w:val="00E24DEA"/>
    <w:rsid w:val="00E25387"/>
    <w:rsid w:val="00E261EC"/>
    <w:rsid w:val="00E26976"/>
    <w:rsid w:val="00E269F7"/>
    <w:rsid w:val="00E26CEF"/>
    <w:rsid w:val="00E275B8"/>
    <w:rsid w:val="00E27C48"/>
    <w:rsid w:val="00E27F66"/>
    <w:rsid w:val="00E3052F"/>
    <w:rsid w:val="00E3061C"/>
    <w:rsid w:val="00E308D0"/>
    <w:rsid w:val="00E31457"/>
    <w:rsid w:val="00E31602"/>
    <w:rsid w:val="00E325B4"/>
    <w:rsid w:val="00E33C53"/>
    <w:rsid w:val="00E33FBC"/>
    <w:rsid w:val="00E3412D"/>
    <w:rsid w:val="00E34539"/>
    <w:rsid w:val="00E34783"/>
    <w:rsid w:val="00E34A08"/>
    <w:rsid w:val="00E3536D"/>
    <w:rsid w:val="00E35674"/>
    <w:rsid w:val="00E359BD"/>
    <w:rsid w:val="00E35B3A"/>
    <w:rsid w:val="00E35FF7"/>
    <w:rsid w:val="00E367F9"/>
    <w:rsid w:val="00E36C74"/>
    <w:rsid w:val="00E37985"/>
    <w:rsid w:val="00E37F8C"/>
    <w:rsid w:val="00E40197"/>
    <w:rsid w:val="00E40212"/>
    <w:rsid w:val="00E40A41"/>
    <w:rsid w:val="00E40DF1"/>
    <w:rsid w:val="00E4115A"/>
    <w:rsid w:val="00E41D3B"/>
    <w:rsid w:val="00E41FFC"/>
    <w:rsid w:val="00E4245A"/>
    <w:rsid w:val="00E42A92"/>
    <w:rsid w:val="00E43DCD"/>
    <w:rsid w:val="00E43FFB"/>
    <w:rsid w:val="00E44313"/>
    <w:rsid w:val="00E4475A"/>
    <w:rsid w:val="00E44E3E"/>
    <w:rsid w:val="00E44EBB"/>
    <w:rsid w:val="00E4611C"/>
    <w:rsid w:val="00E465E2"/>
    <w:rsid w:val="00E46AB9"/>
    <w:rsid w:val="00E471B0"/>
    <w:rsid w:val="00E476CB"/>
    <w:rsid w:val="00E4774C"/>
    <w:rsid w:val="00E4778D"/>
    <w:rsid w:val="00E5045C"/>
    <w:rsid w:val="00E5046A"/>
    <w:rsid w:val="00E50CFA"/>
    <w:rsid w:val="00E50EFA"/>
    <w:rsid w:val="00E51318"/>
    <w:rsid w:val="00E517B6"/>
    <w:rsid w:val="00E52380"/>
    <w:rsid w:val="00E53A76"/>
    <w:rsid w:val="00E53D2E"/>
    <w:rsid w:val="00E53FEC"/>
    <w:rsid w:val="00E542C8"/>
    <w:rsid w:val="00E54403"/>
    <w:rsid w:val="00E544BE"/>
    <w:rsid w:val="00E545CE"/>
    <w:rsid w:val="00E54947"/>
    <w:rsid w:val="00E5499D"/>
    <w:rsid w:val="00E54B8B"/>
    <w:rsid w:val="00E54E81"/>
    <w:rsid w:val="00E54F90"/>
    <w:rsid w:val="00E55853"/>
    <w:rsid w:val="00E55B24"/>
    <w:rsid w:val="00E5600B"/>
    <w:rsid w:val="00E56967"/>
    <w:rsid w:val="00E56DC0"/>
    <w:rsid w:val="00E56FAB"/>
    <w:rsid w:val="00E5710C"/>
    <w:rsid w:val="00E5768E"/>
    <w:rsid w:val="00E57764"/>
    <w:rsid w:val="00E577FC"/>
    <w:rsid w:val="00E607FA"/>
    <w:rsid w:val="00E60CD3"/>
    <w:rsid w:val="00E6151E"/>
    <w:rsid w:val="00E619E3"/>
    <w:rsid w:val="00E61E21"/>
    <w:rsid w:val="00E61E5F"/>
    <w:rsid w:val="00E6202B"/>
    <w:rsid w:val="00E62127"/>
    <w:rsid w:val="00E623CC"/>
    <w:rsid w:val="00E6260E"/>
    <w:rsid w:val="00E62EFE"/>
    <w:rsid w:val="00E639A0"/>
    <w:rsid w:val="00E63B02"/>
    <w:rsid w:val="00E644C9"/>
    <w:rsid w:val="00E64D04"/>
    <w:rsid w:val="00E64F34"/>
    <w:rsid w:val="00E65124"/>
    <w:rsid w:val="00E6541F"/>
    <w:rsid w:val="00E656D7"/>
    <w:rsid w:val="00E65842"/>
    <w:rsid w:val="00E65E48"/>
    <w:rsid w:val="00E66238"/>
    <w:rsid w:val="00E66378"/>
    <w:rsid w:val="00E6687E"/>
    <w:rsid w:val="00E66FEF"/>
    <w:rsid w:val="00E67233"/>
    <w:rsid w:val="00E67453"/>
    <w:rsid w:val="00E677D1"/>
    <w:rsid w:val="00E70156"/>
    <w:rsid w:val="00E715CB"/>
    <w:rsid w:val="00E71B72"/>
    <w:rsid w:val="00E71BD6"/>
    <w:rsid w:val="00E71FDB"/>
    <w:rsid w:val="00E72B2F"/>
    <w:rsid w:val="00E72C02"/>
    <w:rsid w:val="00E73181"/>
    <w:rsid w:val="00E73DF3"/>
    <w:rsid w:val="00E743F8"/>
    <w:rsid w:val="00E744DA"/>
    <w:rsid w:val="00E747ED"/>
    <w:rsid w:val="00E75045"/>
    <w:rsid w:val="00E75075"/>
    <w:rsid w:val="00E752FE"/>
    <w:rsid w:val="00E75703"/>
    <w:rsid w:val="00E75B2D"/>
    <w:rsid w:val="00E75EFB"/>
    <w:rsid w:val="00E76793"/>
    <w:rsid w:val="00E775B8"/>
    <w:rsid w:val="00E777EE"/>
    <w:rsid w:val="00E802B0"/>
    <w:rsid w:val="00E80399"/>
    <w:rsid w:val="00E80D4E"/>
    <w:rsid w:val="00E80FFE"/>
    <w:rsid w:val="00E81C5D"/>
    <w:rsid w:val="00E83356"/>
    <w:rsid w:val="00E83643"/>
    <w:rsid w:val="00E83AEB"/>
    <w:rsid w:val="00E849D6"/>
    <w:rsid w:val="00E84BE4"/>
    <w:rsid w:val="00E84F21"/>
    <w:rsid w:val="00E85035"/>
    <w:rsid w:val="00E85245"/>
    <w:rsid w:val="00E85DE8"/>
    <w:rsid w:val="00E862E1"/>
    <w:rsid w:val="00E87155"/>
    <w:rsid w:val="00E87E62"/>
    <w:rsid w:val="00E90D3C"/>
    <w:rsid w:val="00E90ECB"/>
    <w:rsid w:val="00E91E30"/>
    <w:rsid w:val="00E92498"/>
    <w:rsid w:val="00E93155"/>
    <w:rsid w:val="00E93696"/>
    <w:rsid w:val="00E93B82"/>
    <w:rsid w:val="00E93F57"/>
    <w:rsid w:val="00E94B09"/>
    <w:rsid w:val="00E94CBC"/>
    <w:rsid w:val="00E94CE3"/>
    <w:rsid w:val="00E94DFC"/>
    <w:rsid w:val="00E94E38"/>
    <w:rsid w:val="00E95114"/>
    <w:rsid w:val="00E95161"/>
    <w:rsid w:val="00E9543A"/>
    <w:rsid w:val="00E95E78"/>
    <w:rsid w:val="00E96368"/>
    <w:rsid w:val="00E968A1"/>
    <w:rsid w:val="00E96A00"/>
    <w:rsid w:val="00E96FA3"/>
    <w:rsid w:val="00E971E6"/>
    <w:rsid w:val="00EA17FD"/>
    <w:rsid w:val="00EA1897"/>
    <w:rsid w:val="00EA2021"/>
    <w:rsid w:val="00EA20B6"/>
    <w:rsid w:val="00EA29EB"/>
    <w:rsid w:val="00EA2B08"/>
    <w:rsid w:val="00EA3FA8"/>
    <w:rsid w:val="00EA40AB"/>
    <w:rsid w:val="00EA4131"/>
    <w:rsid w:val="00EA4438"/>
    <w:rsid w:val="00EA4709"/>
    <w:rsid w:val="00EA52F7"/>
    <w:rsid w:val="00EA5710"/>
    <w:rsid w:val="00EA58D1"/>
    <w:rsid w:val="00EA5D12"/>
    <w:rsid w:val="00EA646A"/>
    <w:rsid w:val="00EA6ECB"/>
    <w:rsid w:val="00EA7051"/>
    <w:rsid w:val="00EA7BDA"/>
    <w:rsid w:val="00EA7E5D"/>
    <w:rsid w:val="00EB03FC"/>
    <w:rsid w:val="00EB1A10"/>
    <w:rsid w:val="00EB1A2B"/>
    <w:rsid w:val="00EB28EF"/>
    <w:rsid w:val="00EB2AEB"/>
    <w:rsid w:val="00EB2E9C"/>
    <w:rsid w:val="00EB3604"/>
    <w:rsid w:val="00EB3EE3"/>
    <w:rsid w:val="00EB4378"/>
    <w:rsid w:val="00EB4E1F"/>
    <w:rsid w:val="00EB5026"/>
    <w:rsid w:val="00EB550A"/>
    <w:rsid w:val="00EB58C5"/>
    <w:rsid w:val="00EB5C88"/>
    <w:rsid w:val="00EB5CA4"/>
    <w:rsid w:val="00EB6ADC"/>
    <w:rsid w:val="00EB7133"/>
    <w:rsid w:val="00EB7225"/>
    <w:rsid w:val="00EB79C8"/>
    <w:rsid w:val="00EC0096"/>
    <w:rsid w:val="00EC0119"/>
    <w:rsid w:val="00EC0292"/>
    <w:rsid w:val="00EC0A12"/>
    <w:rsid w:val="00EC0C78"/>
    <w:rsid w:val="00EC17BD"/>
    <w:rsid w:val="00EC19AB"/>
    <w:rsid w:val="00EC1ED2"/>
    <w:rsid w:val="00EC29CF"/>
    <w:rsid w:val="00EC2AFD"/>
    <w:rsid w:val="00EC2E59"/>
    <w:rsid w:val="00EC2F9D"/>
    <w:rsid w:val="00EC3334"/>
    <w:rsid w:val="00EC35B4"/>
    <w:rsid w:val="00EC3B39"/>
    <w:rsid w:val="00EC4650"/>
    <w:rsid w:val="00EC4BA4"/>
    <w:rsid w:val="00EC5674"/>
    <w:rsid w:val="00EC60CF"/>
    <w:rsid w:val="00EC64B1"/>
    <w:rsid w:val="00EC6D0B"/>
    <w:rsid w:val="00EC6F1F"/>
    <w:rsid w:val="00EC706C"/>
    <w:rsid w:val="00EC7920"/>
    <w:rsid w:val="00EC7BBA"/>
    <w:rsid w:val="00EC7D24"/>
    <w:rsid w:val="00EC7F04"/>
    <w:rsid w:val="00ED070D"/>
    <w:rsid w:val="00ED0BAF"/>
    <w:rsid w:val="00ED10A7"/>
    <w:rsid w:val="00ED1B54"/>
    <w:rsid w:val="00ED1E86"/>
    <w:rsid w:val="00ED1EFF"/>
    <w:rsid w:val="00ED2476"/>
    <w:rsid w:val="00ED24AF"/>
    <w:rsid w:val="00ED3534"/>
    <w:rsid w:val="00ED3638"/>
    <w:rsid w:val="00ED38A5"/>
    <w:rsid w:val="00ED3B79"/>
    <w:rsid w:val="00ED40B8"/>
    <w:rsid w:val="00ED4132"/>
    <w:rsid w:val="00ED505E"/>
    <w:rsid w:val="00ED57E5"/>
    <w:rsid w:val="00ED699A"/>
    <w:rsid w:val="00ED6F25"/>
    <w:rsid w:val="00ED74BB"/>
    <w:rsid w:val="00ED7707"/>
    <w:rsid w:val="00EE0980"/>
    <w:rsid w:val="00EE099E"/>
    <w:rsid w:val="00EE0DF6"/>
    <w:rsid w:val="00EE1A84"/>
    <w:rsid w:val="00EE1B35"/>
    <w:rsid w:val="00EE2745"/>
    <w:rsid w:val="00EE2762"/>
    <w:rsid w:val="00EE306E"/>
    <w:rsid w:val="00EE31E6"/>
    <w:rsid w:val="00EE374A"/>
    <w:rsid w:val="00EE3CF5"/>
    <w:rsid w:val="00EE3D36"/>
    <w:rsid w:val="00EE3F6B"/>
    <w:rsid w:val="00EE44B1"/>
    <w:rsid w:val="00EE4641"/>
    <w:rsid w:val="00EE4870"/>
    <w:rsid w:val="00EE488C"/>
    <w:rsid w:val="00EE4E96"/>
    <w:rsid w:val="00EE5499"/>
    <w:rsid w:val="00EE5539"/>
    <w:rsid w:val="00EE5A91"/>
    <w:rsid w:val="00EE5ADB"/>
    <w:rsid w:val="00EE5D78"/>
    <w:rsid w:val="00EE6B93"/>
    <w:rsid w:val="00EE6F48"/>
    <w:rsid w:val="00EE7243"/>
    <w:rsid w:val="00EE7778"/>
    <w:rsid w:val="00EE7782"/>
    <w:rsid w:val="00EE7834"/>
    <w:rsid w:val="00EF0AAA"/>
    <w:rsid w:val="00EF1060"/>
    <w:rsid w:val="00EF12F8"/>
    <w:rsid w:val="00EF1C60"/>
    <w:rsid w:val="00EF1DBE"/>
    <w:rsid w:val="00EF2273"/>
    <w:rsid w:val="00EF26F0"/>
    <w:rsid w:val="00EF2FE6"/>
    <w:rsid w:val="00EF3108"/>
    <w:rsid w:val="00EF3463"/>
    <w:rsid w:val="00EF36F9"/>
    <w:rsid w:val="00EF4416"/>
    <w:rsid w:val="00EF455E"/>
    <w:rsid w:val="00EF46B3"/>
    <w:rsid w:val="00EF4CCD"/>
    <w:rsid w:val="00EF570E"/>
    <w:rsid w:val="00EF6261"/>
    <w:rsid w:val="00EF659E"/>
    <w:rsid w:val="00EF6A46"/>
    <w:rsid w:val="00EF6E90"/>
    <w:rsid w:val="00EF7025"/>
    <w:rsid w:val="00EF730A"/>
    <w:rsid w:val="00EF74AF"/>
    <w:rsid w:val="00EF7809"/>
    <w:rsid w:val="00EF7820"/>
    <w:rsid w:val="00F00678"/>
    <w:rsid w:val="00F008C9"/>
    <w:rsid w:val="00F01167"/>
    <w:rsid w:val="00F01CE2"/>
    <w:rsid w:val="00F022D3"/>
    <w:rsid w:val="00F02B50"/>
    <w:rsid w:val="00F03CB1"/>
    <w:rsid w:val="00F043F0"/>
    <w:rsid w:val="00F04552"/>
    <w:rsid w:val="00F0483C"/>
    <w:rsid w:val="00F04EFB"/>
    <w:rsid w:val="00F05670"/>
    <w:rsid w:val="00F067A1"/>
    <w:rsid w:val="00F06820"/>
    <w:rsid w:val="00F06EE8"/>
    <w:rsid w:val="00F10519"/>
    <w:rsid w:val="00F106DC"/>
    <w:rsid w:val="00F10F1E"/>
    <w:rsid w:val="00F11448"/>
    <w:rsid w:val="00F11AEC"/>
    <w:rsid w:val="00F11E11"/>
    <w:rsid w:val="00F1211D"/>
    <w:rsid w:val="00F12950"/>
    <w:rsid w:val="00F12EE1"/>
    <w:rsid w:val="00F13950"/>
    <w:rsid w:val="00F1398F"/>
    <w:rsid w:val="00F13D41"/>
    <w:rsid w:val="00F14851"/>
    <w:rsid w:val="00F15AF5"/>
    <w:rsid w:val="00F15B5B"/>
    <w:rsid w:val="00F15E42"/>
    <w:rsid w:val="00F15E43"/>
    <w:rsid w:val="00F16C84"/>
    <w:rsid w:val="00F171BA"/>
    <w:rsid w:val="00F2033F"/>
    <w:rsid w:val="00F20CC9"/>
    <w:rsid w:val="00F20D1A"/>
    <w:rsid w:val="00F21379"/>
    <w:rsid w:val="00F21796"/>
    <w:rsid w:val="00F21995"/>
    <w:rsid w:val="00F21B40"/>
    <w:rsid w:val="00F21CE6"/>
    <w:rsid w:val="00F22B3A"/>
    <w:rsid w:val="00F22D14"/>
    <w:rsid w:val="00F23134"/>
    <w:rsid w:val="00F240EF"/>
    <w:rsid w:val="00F2436E"/>
    <w:rsid w:val="00F24E22"/>
    <w:rsid w:val="00F24E48"/>
    <w:rsid w:val="00F24FED"/>
    <w:rsid w:val="00F25089"/>
    <w:rsid w:val="00F25275"/>
    <w:rsid w:val="00F25C75"/>
    <w:rsid w:val="00F25EBA"/>
    <w:rsid w:val="00F275B9"/>
    <w:rsid w:val="00F27781"/>
    <w:rsid w:val="00F277B5"/>
    <w:rsid w:val="00F306A6"/>
    <w:rsid w:val="00F31851"/>
    <w:rsid w:val="00F3220F"/>
    <w:rsid w:val="00F323F3"/>
    <w:rsid w:val="00F32EBA"/>
    <w:rsid w:val="00F32F3C"/>
    <w:rsid w:val="00F33DB9"/>
    <w:rsid w:val="00F33FBE"/>
    <w:rsid w:val="00F342B6"/>
    <w:rsid w:val="00F3484C"/>
    <w:rsid w:val="00F34ADF"/>
    <w:rsid w:val="00F3544C"/>
    <w:rsid w:val="00F35B74"/>
    <w:rsid w:val="00F35D69"/>
    <w:rsid w:val="00F36AC0"/>
    <w:rsid w:val="00F36B69"/>
    <w:rsid w:val="00F36C6D"/>
    <w:rsid w:val="00F37596"/>
    <w:rsid w:val="00F37CEC"/>
    <w:rsid w:val="00F4078C"/>
    <w:rsid w:val="00F40B2A"/>
    <w:rsid w:val="00F41095"/>
    <w:rsid w:val="00F41171"/>
    <w:rsid w:val="00F411C7"/>
    <w:rsid w:val="00F41D3B"/>
    <w:rsid w:val="00F41E60"/>
    <w:rsid w:val="00F424D4"/>
    <w:rsid w:val="00F42ECE"/>
    <w:rsid w:val="00F43562"/>
    <w:rsid w:val="00F43F3D"/>
    <w:rsid w:val="00F442C9"/>
    <w:rsid w:val="00F44303"/>
    <w:rsid w:val="00F44512"/>
    <w:rsid w:val="00F4546A"/>
    <w:rsid w:val="00F45CBC"/>
    <w:rsid w:val="00F4600B"/>
    <w:rsid w:val="00F47A3D"/>
    <w:rsid w:val="00F5019B"/>
    <w:rsid w:val="00F5111F"/>
    <w:rsid w:val="00F51127"/>
    <w:rsid w:val="00F51155"/>
    <w:rsid w:val="00F518A4"/>
    <w:rsid w:val="00F51A1A"/>
    <w:rsid w:val="00F51B33"/>
    <w:rsid w:val="00F52006"/>
    <w:rsid w:val="00F52220"/>
    <w:rsid w:val="00F52573"/>
    <w:rsid w:val="00F5270A"/>
    <w:rsid w:val="00F52C1C"/>
    <w:rsid w:val="00F53140"/>
    <w:rsid w:val="00F5317A"/>
    <w:rsid w:val="00F53FC7"/>
    <w:rsid w:val="00F540E7"/>
    <w:rsid w:val="00F54F60"/>
    <w:rsid w:val="00F55661"/>
    <w:rsid w:val="00F55B48"/>
    <w:rsid w:val="00F6091A"/>
    <w:rsid w:val="00F610D9"/>
    <w:rsid w:val="00F6121C"/>
    <w:rsid w:val="00F6271F"/>
    <w:rsid w:val="00F63E36"/>
    <w:rsid w:val="00F6429A"/>
    <w:rsid w:val="00F6463D"/>
    <w:rsid w:val="00F64837"/>
    <w:rsid w:val="00F652D2"/>
    <w:rsid w:val="00F652D9"/>
    <w:rsid w:val="00F6705D"/>
    <w:rsid w:val="00F674C8"/>
    <w:rsid w:val="00F675D7"/>
    <w:rsid w:val="00F67F94"/>
    <w:rsid w:val="00F702DC"/>
    <w:rsid w:val="00F704FD"/>
    <w:rsid w:val="00F70690"/>
    <w:rsid w:val="00F70C12"/>
    <w:rsid w:val="00F71320"/>
    <w:rsid w:val="00F71607"/>
    <w:rsid w:val="00F719CA"/>
    <w:rsid w:val="00F719D5"/>
    <w:rsid w:val="00F71D92"/>
    <w:rsid w:val="00F7280D"/>
    <w:rsid w:val="00F7343D"/>
    <w:rsid w:val="00F7354E"/>
    <w:rsid w:val="00F73A12"/>
    <w:rsid w:val="00F742E9"/>
    <w:rsid w:val="00F74753"/>
    <w:rsid w:val="00F74C51"/>
    <w:rsid w:val="00F74DC9"/>
    <w:rsid w:val="00F7570A"/>
    <w:rsid w:val="00F76C2C"/>
    <w:rsid w:val="00F76FE6"/>
    <w:rsid w:val="00F7727C"/>
    <w:rsid w:val="00F777AE"/>
    <w:rsid w:val="00F7787A"/>
    <w:rsid w:val="00F77C8A"/>
    <w:rsid w:val="00F77F8A"/>
    <w:rsid w:val="00F80406"/>
    <w:rsid w:val="00F808D7"/>
    <w:rsid w:val="00F8179D"/>
    <w:rsid w:val="00F83093"/>
    <w:rsid w:val="00F8383F"/>
    <w:rsid w:val="00F83976"/>
    <w:rsid w:val="00F83E64"/>
    <w:rsid w:val="00F84194"/>
    <w:rsid w:val="00F84512"/>
    <w:rsid w:val="00F84706"/>
    <w:rsid w:val="00F85E27"/>
    <w:rsid w:val="00F86120"/>
    <w:rsid w:val="00F8741A"/>
    <w:rsid w:val="00F87634"/>
    <w:rsid w:val="00F87877"/>
    <w:rsid w:val="00F9016A"/>
    <w:rsid w:val="00F906C3"/>
    <w:rsid w:val="00F9079D"/>
    <w:rsid w:val="00F90EDE"/>
    <w:rsid w:val="00F911E3"/>
    <w:rsid w:val="00F91459"/>
    <w:rsid w:val="00F914FA"/>
    <w:rsid w:val="00F9162F"/>
    <w:rsid w:val="00F91956"/>
    <w:rsid w:val="00F91C9D"/>
    <w:rsid w:val="00F9209F"/>
    <w:rsid w:val="00F92584"/>
    <w:rsid w:val="00F945F4"/>
    <w:rsid w:val="00F94842"/>
    <w:rsid w:val="00F94E0D"/>
    <w:rsid w:val="00F95866"/>
    <w:rsid w:val="00F95DA4"/>
    <w:rsid w:val="00F9678A"/>
    <w:rsid w:val="00F96B62"/>
    <w:rsid w:val="00F97264"/>
    <w:rsid w:val="00F973A1"/>
    <w:rsid w:val="00FA01AE"/>
    <w:rsid w:val="00FA034F"/>
    <w:rsid w:val="00FA039D"/>
    <w:rsid w:val="00FA0619"/>
    <w:rsid w:val="00FA0C94"/>
    <w:rsid w:val="00FA1475"/>
    <w:rsid w:val="00FA15AB"/>
    <w:rsid w:val="00FA15EF"/>
    <w:rsid w:val="00FA1B7D"/>
    <w:rsid w:val="00FA1E13"/>
    <w:rsid w:val="00FA204C"/>
    <w:rsid w:val="00FA2433"/>
    <w:rsid w:val="00FA28CB"/>
    <w:rsid w:val="00FA2D86"/>
    <w:rsid w:val="00FA4742"/>
    <w:rsid w:val="00FA4844"/>
    <w:rsid w:val="00FA4963"/>
    <w:rsid w:val="00FA5A18"/>
    <w:rsid w:val="00FA5B71"/>
    <w:rsid w:val="00FA64A2"/>
    <w:rsid w:val="00FA6915"/>
    <w:rsid w:val="00FA7624"/>
    <w:rsid w:val="00FB08D9"/>
    <w:rsid w:val="00FB0F73"/>
    <w:rsid w:val="00FB11A9"/>
    <w:rsid w:val="00FB11E8"/>
    <w:rsid w:val="00FB1473"/>
    <w:rsid w:val="00FB34EC"/>
    <w:rsid w:val="00FB41D0"/>
    <w:rsid w:val="00FB43D7"/>
    <w:rsid w:val="00FB5407"/>
    <w:rsid w:val="00FB608D"/>
    <w:rsid w:val="00FB756B"/>
    <w:rsid w:val="00FB7D80"/>
    <w:rsid w:val="00FB7DE1"/>
    <w:rsid w:val="00FC2540"/>
    <w:rsid w:val="00FC3CFA"/>
    <w:rsid w:val="00FC4271"/>
    <w:rsid w:val="00FC48DF"/>
    <w:rsid w:val="00FC492B"/>
    <w:rsid w:val="00FC4CC2"/>
    <w:rsid w:val="00FC511A"/>
    <w:rsid w:val="00FC5442"/>
    <w:rsid w:val="00FC5600"/>
    <w:rsid w:val="00FC5858"/>
    <w:rsid w:val="00FC5AE5"/>
    <w:rsid w:val="00FC618C"/>
    <w:rsid w:val="00FC6507"/>
    <w:rsid w:val="00FC781B"/>
    <w:rsid w:val="00FC7D35"/>
    <w:rsid w:val="00FC7FAC"/>
    <w:rsid w:val="00FD0BC3"/>
    <w:rsid w:val="00FD14DF"/>
    <w:rsid w:val="00FD152E"/>
    <w:rsid w:val="00FD1B41"/>
    <w:rsid w:val="00FD2446"/>
    <w:rsid w:val="00FD2484"/>
    <w:rsid w:val="00FD3AE5"/>
    <w:rsid w:val="00FD3C5E"/>
    <w:rsid w:val="00FD3CD0"/>
    <w:rsid w:val="00FD3CDC"/>
    <w:rsid w:val="00FD4051"/>
    <w:rsid w:val="00FD4DF9"/>
    <w:rsid w:val="00FD4F72"/>
    <w:rsid w:val="00FD58CC"/>
    <w:rsid w:val="00FD5DE4"/>
    <w:rsid w:val="00FD6DC8"/>
    <w:rsid w:val="00FD7B9F"/>
    <w:rsid w:val="00FE0AB2"/>
    <w:rsid w:val="00FE0ED3"/>
    <w:rsid w:val="00FE1170"/>
    <w:rsid w:val="00FE1313"/>
    <w:rsid w:val="00FE1A17"/>
    <w:rsid w:val="00FE21B5"/>
    <w:rsid w:val="00FE2894"/>
    <w:rsid w:val="00FE2EED"/>
    <w:rsid w:val="00FE3379"/>
    <w:rsid w:val="00FE382D"/>
    <w:rsid w:val="00FE3AFD"/>
    <w:rsid w:val="00FE3BF5"/>
    <w:rsid w:val="00FE3DA0"/>
    <w:rsid w:val="00FE4149"/>
    <w:rsid w:val="00FE44A6"/>
    <w:rsid w:val="00FE4D0A"/>
    <w:rsid w:val="00FE52B8"/>
    <w:rsid w:val="00FE5A52"/>
    <w:rsid w:val="00FE5CFC"/>
    <w:rsid w:val="00FE6A14"/>
    <w:rsid w:val="00FE6D1A"/>
    <w:rsid w:val="00FE74E2"/>
    <w:rsid w:val="00FF0377"/>
    <w:rsid w:val="00FF06C5"/>
    <w:rsid w:val="00FF0A04"/>
    <w:rsid w:val="00FF128F"/>
    <w:rsid w:val="00FF1E7E"/>
    <w:rsid w:val="00FF25BE"/>
    <w:rsid w:val="00FF2790"/>
    <w:rsid w:val="00FF2978"/>
    <w:rsid w:val="00FF2E27"/>
    <w:rsid w:val="00FF3382"/>
    <w:rsid w:val="00FF349F"/>
    <w:rsid w:val="00FF3641"/>
    <w:rsid w:val="00FF3BC4"/>
    <w:rsid w:val="00FF4047"/>
    <w:rsid w:val="00FF427E"/>
    <w:rsid w:val="00FF5AFC"/>
    <w:rsid w:val="00FF643B"/>
    <w:rsid w:val="00FF666F"/>
    <w:rsid w:val="00FF6E52"/>
    <w:rsid w:val="00FF78D5"/>
    <w:rsid w:val="010D9CDF"/>
    <w:rsid w:val="0136E4A5"/>
    <w:rsid w:val="01404CA1"/>
    <w:rsid w:val="0145A887"/>
    <w:rsid w:val="015DC0FD"/>
    <w:rsid w:val="016AC13D"/>
    <w:rsid w:val="018711C7"/>
    <w:rsid w:val="01AF73FA"/>
    <w:rsid w:val="01CBC921"/>
    <w:rsid w:val="01F8A8BD"/>
    <w:rsid w:val="01F96283"/>
    <w:rsid w:val="021A2750"/>
    <w:rsid w:val="022C5184"/>
    <w:rsid w:val="027FD22E"/>
    <w:rsid w:val="028655FE"/>
    <w:rsid w:val="029500DD"/>
    <w:rsid w:val="02AA292F"/>
    <w:rsid w:val="02B9BABF"/>
    <w:rsid w:val="02E45DCB"/>
    <w:rsid w:val="02E4D666"/>
    <w:rsid w:val="02E6ED8C"/>
    <w:rsid w:val="02E6FD51"/>
    <w:rsid w:val="02F98A99"/>
    <w:rsid w:val="03222794"/>
    <w:rsid w:val="032B85D9"/>
    <w:rsid w:val="0332D14F"/>
    <w:rsid w:val="03418870"/>
    <w:rsid w:val="038B173E"/>
    <w:rsid w:val="03C379AA"/>
    <w:rsid w:val="03E0FF16"/>
    <w:rsid w:val="03FB1D60"/>
    <w:rsid w:val="0418E66D"/>
    <w:rsid w:val="04257FC1"/>
    <w:rsid w:val="04333444"/>
    <w:rsid w:val="0476A0C8"/>
    <w:rsid w:val="04837646"/>
    <w:rsid w:val="048FC577"/>
    <w:rsid w:val="04D79B91"/>
    <w:rsid w:val="04DBD05F"/>
    <w:rsid w:val="04F2CCAA"/>
    <w:rsid w:val="0502CF79"/>
    <w:rsid w:val="0525F7E5"/>
    <w:rsid w:val="052DB14C"/>
    <w:rsid w:val="0543FFB9"/>
    <w:rsid w:val="054C6FEB"/>
    <w:rsid w:val="055C28BC"/>
    <w:rsid w:val="055E223E"/>
    <w:rsid w:val="05641F9C"/>
    <w:rsid w:val="0573EF36"/>
    <w:rsid w:val="05852066"/>
    <w:rsid w:val="05BA84DC"/>
    <w:rsid w:val="05FAC4E7"/>
    <w:rsid w:val="0608E707"/>
    <w:rsid w:val="064428D2"/>
    <w:rsid w:val="06510139"/>
    <w:rsid w:val="065174B7"/>
    <w:rsid w:val="0652D4F8"/>
    <w:rsid w:val="067480C7"/>
    <w:rsid w:val="06835898"/>
    <w:rsid w:val="06A3AB10"/>
    <w:rsid w:val="06F1F9C3"/>
    <w:rsid w:val="070AB2A6"/>
    <w:rsid w:val="07201C75"/>
    <w:rsid w:val="07213DDE"/>
    <w:rsid w:val="072D3B04"/>
    <w:rsid w:val="0743B8F4"/>
    <w:rsid w:val="0756B13B"/>
    <w:rsid w:val="07A03133"/>
    <w:rsid w:val="07BF4369"/>
    <w:rsid w:val="07BF741E"/>
    <w:rsid w:val="07E1244B"/>
    <w:rsid w:val="07ED5C5F"/>
    <w:rsid w:val="083B382F"/>
    <w:rsid w:val="08436395"/>
    <w:rsid w:val="0867B3DC"/>
    <w:rsid w:val="0873EDE9"/>
    <w:rsid w:val="087D3337"/>
    <w:rsid w:val="08975CFF"/>
    <w:rsid w:val="08A35C5E"/>
    <w:rsid w:val="08D16514"/>
    <w:rsid w:val="08DC48DE"/>
    <w:rsid w:val="08F05D0D"/>
    <w:rsid w:val="091548F2"/>
    <w:rsid w:val="092C22BA"/>
    <w:rsid w:val="093C3ED9"/>
    <w:rsid w:val="0944989C"/>
    <w:rsid w:val="0951C3B4"/>
    <w:rsid w:val="095545E9"/>
    <w:rsid w:val="096052B3"/>
    <w:rsid w:val="096D28C6"/>
    <w:rsid w:val="0974F639"/>
    <w:rsid w:val="097694FF"/>
    <w:rsid w:val="0992B65E"/>
    <w:rsid w:val="09BE2E2D"/>
    <w:rsid w:val="09C870EE"/>
    <w:rsid w:val="09DE3EA3"/>
    <w:rsid w:val="0A1BA756"/>
    <w:rsid w:val="0A252EB2"/>
    <w:rsid w:val="0A366FD3"/>
    <w:rsid w:val="0A425E86"/>
    <w:rsid w:val="0A63C6DA"/>
    <w:rsid w:val="0AA54CAE"/>
    <w:rsid w:val="0ADF8347"/>
    <w:rsid w:val="0AE1A94D"/>
    <w:rsid w:val="0AEF37E0"/>
    <w:rsid w:val="0AEF37E3"/>
    <w:rsid w:val="0B0B2AE7"/>
    <w:rsid w:val="0B2306D5"/>
    <w:rsid w:val="0B3981C8"/>
    <w:rsid w:val="0B4CBA1C"/>
    <w:rsid w:val="0B8CA11D"/>
    <w:rsid w:val="0B9BB702"/>
    <w:rsid w:val="0BF657E2"/>
    <w:rsid w:val="0C12D31B"/>
    <w:rsid w:val="0C1AA2C3"/>
    <w:rsid w:val="0C1F7800"/>
    <w:rsid w:val="0C47C57D"/>
    <w:rsid w:val="0C4D5655"/>
    <w:rsid w:val="0C4D9AB3"/>
    <w:rsid w:val="0C721F96"/>
    <w:rsid w:val="0C8067E6"/>
    <w:rsid w:val="0C9BF337"/>
    <w:rsid w:val="0C9F300B"/>
    <w:rsid w:val="0CBC41A9"/>
    <w:rsid w:val="0CD416E4"/>
    <w:rsid w:val="0CE3C893"/>
    <w:rsid w:val="0CE9D9EC"/>
    <w:rsid w:val="0D0C0808"/>
    <w:rsid w:val="0D1C4CED"/>
    <w:rsid w:val="0D2D300C"/>
    <w:rsid w:val="0D3808EB"/>
    <w:rsid w:val="0D6AB4AE"/>
    <w:rsid w:val="0D8AEE6D"/>
    <w:rsid w:val="0D92B3DF"/>
    <w:rsid w:val="0D957F80"/>
    <w:rsid w:val="0DE16BF3"/>
    <w:rsid w:val="0DEEBEEA"/>
    <w:rsid w:val="0DF85ADD"/>
    <w:rsid w:val="0DF9C70D"/>
    <w:rsid w:val="0E0086E4"/>
    <w:rsid w:val="0E338A23"/>
    <w:rsid w:val="0E40A90D"/>
    <w:rsid w:val="0E5CD7B7"/>
    <w:rsid w:val="0E833B48"/>
    <w:rsid w:val="0E8998B1"/>
    <w:rsid w:val="0E9E145B"/>
    <w:rsid w:val="0EC28A80"/>
    <w:rsid w:val="0ED83341"/>
    <w:rsid w:val="0F1B6010"/>
    <w:rsid w:val="0F2648BE"/>
    <w:rsid w:val="0F27CD07"/>
    <w:rsid w:val="0F3620DF"/>
    <w:rsid w:val="0F46D69D"/>
    <w:rsid w:val="0F7FCADE"/>
    <w:rsid w:val="0FD85A78"/>
    <w:rsid w:val="101B6267"/>
    <w:rsid w:val="1041AEA4"/>
    <w:rsid w:val="1047F770"/>
    <w:rsid w:val="108C8B79"/>
    <w:rsid w:val="10911EDF"/>
    <w:rsid w:val="1093887B"/>
    <w:rsid w:val="10C48D29"/>
    <w:rsid w:val="10D35ED9"/>
    <w:rsid w:val="10FA4475"/>
    <w:rsid w:val="10FAFA07"/>
    <w:rsid w:val="110D8F1B"/>
    <w:rsid w:val="11197A60"/>
    <w:rsid w:val="11791531"/>
    <w:rsid w:val="11A8C884"/>
    <w:rsid w:val="11AAA945"/>
    <w:rsid w:val="11D9164F"/>
    <w:rsid w:val="11EF7305"/>
    <w:rsid w:val="11F62729"/>
    <w:rsid w:val="1220CEF1"/>
    <w:rsid w:val="123B3089"/>
    <w:rsid w:val="1279746C"/>
    <w:rsid w:val="127C1765"/>
    <w:rsid w:val="12C45310"/>
    <w:rsid w:val="12C55E17"/>
    <w:rsid w:val="12DC8ABD"/>
    <w:rsid w:val="13198D8D"/>
    <w:rsid w:val="13544447"/>
    <w:rsid w:val="1367D704"/>
    <w:rsid w:val="136BC242"/>
    <w:rsid w:val="1377E596"/>
    <w:rsid w:val="13993B02"/>
    <w:rsid w:val="13A10A2F"/>
    <w:rsid w:val="13D695BE"/>
    <w:rsid w:val="13E81C9F"/>
    <w:rsid w:val="13FC04EC"/>
    <w:rsid w:val="14008D34"/>
    <w:rsid w:val="140E359B"/>
    <w:rsid w:val="1414E493"/>
    <w:rsid w:val="14376E04"/>
    <w:rsid w:val="1439F32A"/>
    <w:rsid w:val="144D6BEE"/>
    <w:rsid w:val="1474250B"/>
    <w:rsid w:val="147648FF"/>
    <w:rsid w:val="1478B914"/>
    <w:rsid w:val="147DF44E"/>
    <w:rsid w:val="149853DB"/>
    <w:rsid w:val="149ABF35"/>
    <w:rsid w:val="14B08851"/>
    <w:rsid w:val="14C4F521"/>
    <w:rsid w:val="150A7F85"/>
    <w:rsid w:val="1511803B"/>
    <w:rsid w:val="15436C39"/>
    <w:rsid w:val="154C1EE6"/>
    <w:rsid w:val="15552037"/>
    <w:rsid w:val="1559FC2D"/>
    <w:rsid w:val="157AE39C"/>
    <w:rsid w:val="1591CEE4"/>
    <w:rsid w:val="159ADA00"/>
    <w:rsid w:val="15BFE08A"/>
    <w:rsid w:val="15CB2CBD"/>
    <w:rsid w:val="15DF9D63"/>
    <w:rsid w:val="15E5A7DD"/>
    <w:rsid w:val="1622C9E2"/>
    <w:rsid w:val="1629C518"/>
    <w:rsid w:val="1643A784"/>
    <w:rsid w:val="1646A972"/>
    <w:rsid w:val="16550E1A"/>
    <w:rsid w:val="167C0A88"/>
    <w:rsid w:val="16DDD6D2"/>
    <w:rsid w:val="16E75345"/>
    <w:rsid w:val="16F4F9EE"/>
    <w:rsid w:val="1715EFE6"/>
    <w:rsid w:val="17501930"/>
    <w:rsid w:val="17570530"/>
    <w:rsid w:val="177E1399"/>
    <w:rsid w:val="1788635E"/>
    <w:rsid w:val="17B565D8"/>
    <w:rsid w:val="17FB9F5A"/>
    <w:rsid w:val="182FE0F0"/>
    <w:rsid w:val="18300BDF"/>
    <w:rsid w:val="183FD331"/>
    <w:rsid w:val="186BB265"/>
    <w:rsid w:val="187B4467"/>
    <w:rsid w:val="18A23466"/>
    <w:rsid w:val="18AAF172"/>
    <w:rsid w:val="18B19678"/>
    <w:rsid w:val="18B2CBB3"/>
    <w:rsid w:val="18B4988E"/>
    <w:rsid w:val="18B82770"/>
    <w:rsid w:val="18CAA3A2"/>
    <w:rsid w:val="18CF1FEF"/>
    <w:rsid w:val="18D0B7F5"/>
    <w:rsid w:val="18FD9772"/>
    <w:rsid w:val="1908BCDA"/>
    <w:rsid w:val="1930747E"/>
    <w:rsid w:val="19422B55"/>
    <w:rsid w:val="194650FD"/>
    <w:rsid w:val="1948FE88"/>
    <w:rsid w:val="194EBA42"/>
    <w:rsid w:val="19635AC7"/>
    <w:rsid w:val="19A6A9A7"/>
    <w:rsid w:val="19A7FB45"/>
    <w:rsid w:val="19AD484C"/>
    <w:rsid w:val="19D9F242"/>
    <w:rsid w:val="19DF3F31"/>
    <w:rsid w:val="19F5DC15"/>
    <w:rsid w:val="1A0DCA33"/>
    <w:rsid w:val="1A0E7C24"/>
    <w:rsid w:val="1A16ED33"/>
    <w:rsid w:val="1A19D7FF"/>
    <w:rsid w:val="1A3C3B92"/>
    <w:rsid w:val="1A6589F0"/>
    <w:rsid w:val="1AA88687"/>
    <w:rsid w:val="1AA89AE0"/>
    <w:rsid w:val="1AB9E9AE"/>
    <w:rsid w:val="1AC0CE03"/>
    <w:rsid w:val="1AC99AAE"/>
    <w:rsid w:val="1AD7BA4A"/>
    <w:rsid w:val="1AFE15DD"/>
    <w:rsid w:val="1B01CD5C"/>
    <w:rsid w:val="1B4EE7D5"/>
    <w:rsid w:val="1B68E35F"/>
    <w:rsid w:val="1B7B23CA"/>
    <w:rsid w:val="1B9313ED"/>
    <w:rsid w:val="1B9573AF"/>
    <w:rsid w:val="1B9D2EF2"/>
    <w:rsid w:val="1BA32C5F"/>
    <w:rsid w:val="1BA9C89C"/>
    <w:rsid w:val="1BB3958B"/>
    <w:rsid w:val="1BBC89B3"/>
    <w:rsid w:val="1BDA566D"/>
    <w:rsid w:val="1BEED4D6"/>
    <w:rsid w:val="1C051A6D"/>
    <w:rsid w:val="1C152A03"/>
    <w:rsid w:val="1C19DD7A"/>
    <w:rsid w:val="1C261BDE"/>
    <w:rsid w:val="1C48B3FA"/>
    <w:rsid w:val="1C4F2883"/>
    <w:rsid w:val="1C6620E5"/>
    <w:rsid w:val="1C78FAC9"/>
    <w:rsid w:val="1C816038"/>
    <w:rsid w:val="1CA89378"/>
    <w:rsid w:val="1CB90070"/>
    <w:rsid w:val="1CBC03B8"/>
    <w:rsid w:val="1CC8E423"/>
    <w:rsid w:val="1CF74040"/>
    <w:rsid w:val="1D071A56"/>
    <w:rsid w:val="1D954D44"/>
    <w:rsid w:val="1DDC06E1"/>
    <w:rsid w:val="1DF2E70F"/>
    <w:rsid w:val="1E11B510"/>
    <w:rsid w:val="1E6BC5F3"/>
    <w:rsid w:val="1E7A1022"/>
    <w:rsid w:val="1E7CA1EC"/>
    <w:rsid w:val="1E9B89E7"/>
    <w:rsid w:val="1EB61A4D"/>
    <w:rsid w:val="1EB6F573"/>
    <w:rsid w:val="1F16CE71"/>
    <w:rsid w:val="1F416D8E"/>
    <w:rsid w:val="1F589246"/>
    <w:rsid w:val="1F62BC41"/>
    <w:rsid w:val="1F64850A"/>
    <w:rsid w:val="1F804BA7"/>
    <w:rsid w:val="1FB68129"/>
    <w:rsid w:val="1FC6BB07"/>
    <w:rsid w:val="1FD5D674"/>
    <w:rsid w:val="203A148E"/>
    <w:rsid w:val="20473D53"/>
    <w:rsid w:val="204FB3D2"/>
    <w:rsid w:val="20716AAA"/>
    <w:rsid w:val="20971209"/>
    <w:rsid w:val="20A7AFFD"/>
    <w:rsid w:val="217F980A"/>
    <w:rsid w:val="21816A3A"/>
    <w:rsid w:val="21A8D77A"/>
    <w:rsid w:val="21F17046"/>
    <w:rsid w:val="21F7384D"/>
    <w:rsid w:val="22325275"/>
    <w:rsid w:val="224662AB"/>
    <w:rsid w:val="22551B48"/>
    <w:rsid w:val="2268F89C"/>
    <w:rsid w:val="22777BFF"/>
    <w:rsid w:val="228EFA45"/>
    <w:rsid w:val="229CCFC5"/>
    <w:rsid w:val="22AB2A45"/>
    <w:rsid w:val="22EA0EDB"/>
    <w:rsid w:val="2306C0A0"/>
    <w:rsid w:val="2338BAAD"/>
    <w:rsid w:val="233C940C"/>
    <w:rsid w:val="2343CB5B"/>
    <w:rsid w:val="2368E494"/>
    <w:rsid w:val="239FD979"/>
    <w:rsid w:val="23AABC69"/>
    <w:rsid w:val="23BC7506"/>
    <w:rsid w:val="23DB542A"/>
    <w:rsid w:val="23DBE0E4"/>
    <w:rsid w:val="23F647F6"/>
    <w:rsid w:val="240B9659"/>
    <w:rsid w:val="24363EAB"/>
    <w:rsid w:val="245CFE15"/>
    <w:rsid w:val="2473EE6E"/>
    <w:rsid w:val="24979526"/>
    <w:rsid w:val="249DA814"/>
    <w:rsid w:val="24B34933"/>
    <w:rsid w:val="24C9B6DE"/>
    <w:rsid w:val="24D681F7"/>
    <w:rsid w:val="24D76950"/>
    <w:rsid w:val="24E9BD28"/>
    <w:rsid w:val="251BC70B"/>
    <w:rsid w:val="25305C71"/>
    <w:rsid w:val="2539BAF3"/>
    <w:rsid w:val="253ADBE9"/>
    <w:rsid w:val="256A1045"/>
    <w:rsid w:val="2582ECEC"/>
    <w:rsid w:val="25881121"/>
    <w:rsid w:val="259D8618"/>
    <w:rsid w:val="25B995C5"/>
    <w:rsid w:val="25C11586"/>
    <w:rsid w:val="25E27247"/>
    <w:rsid w:val="25EC5F21"/>
    <w:rsid w:val="25F8A3D2"/>
    <w:rsid w:val="25FD35FF"/>
    <w:rsid w:val="260437EA"/>
    <w:rsid w:val="260FEFD9"/>
    <w:rsid w:val="2633E262"/>
    <w:rsid w:val="263AB5F0"/>
    <w:rsid w:val="2681E958"/>
    <w:rsid w:val="26AE2171"/>
    <w:rsid w:val="26B0AD06"/>
    <w:rsid w:val="26B15F2B"/>
    <w:rsid w:val="26B67AAF"/>
    <w:rsid w:val="26D57BF5"/>
    <w:rsid w:val="26EFA8E7"/>
    <w:rsid w:val="26F7F8FD"/>
    <w:rsid w:val="274CB288"/>
    <w:rsid w:val="277F37F7"/>
    <w:rsid w:val="27A8F8EF"/>
    <w:rsid w:val="27B67953"/>
    <w:rsid w:val="27DCD190"/>
    <w:rsid w:val="27F42E48"/>
    <w:rsid w:val="2822E85F"/>
    <w:rsid w:val="283F4C10"/>
    <w:rsid w:val="28608E7F"/>
    <w:rsid w:val="2869939E"/>
    <w:rsid w:val="2882AB45"/>
    <w:rsid w:val="28991BCD"/>
    <w:rsid w:val="289D53D7"/>
    <w:rsid w:val="289F9CDE"/>
    <w:rsid w:val="28A1EB61"/>
    <w:rsid w:val="28A9C4A1"/>
    <w:rsid w:val="28B903F8"/>
    <w:rsid w:val="28E9C070"/>
    <w:rsid w:val="290D5BF8"/>
    <w:rsid w:val="2923E482"/>
    <w:rsid w:val="29432243"/>
    <w:rsid w:val="2959749B"/>
    <w:rsid w:val="29816002"/>
    <w:rsid w:val="2991129E"/>
    <w:rsid w:val="299DFFE9"/>
    <w:rsid w:val="29A09C7A"/>
    <w:rsid w:val="29A352CC"/>
    <w:rsid w:val="29AE7C20"/>
    <w:rsid w:val="29C24F50"/>
    <w:rsid w:val="29C81669"/>
    <w:rsid w:val="29CD33A7"/>
    <w:rsid w:val="29D3C296"/>
    <w:rsid w:val="2A027B11"/>
    <w:rsid w:val="2A0CC4DA"/>
    <w:rsid w:val="2A150A56"/>
    <w:rsid w:val="2A59787F"/>
    <w:rsid w:val="2A615AAA"/>
    <w:rsid w:val="2A719D1C"/>
    <w:rsid w:val="2A7B2938"/>
    <w:rsid w:val="2A81F1D7"/>
    <w:rsid w:val="2A87DCD6"/>
    <w:rsid w:val="2A9B318A"/>
    <w:rsid w:val="2AAD27F6"/>
    <w:rsid w:val="2AB381BA"/>
    <w:rsid w:val="2ADA9E02"/>
    <w:rsid w:val="2ADD20FD"/>
    <w:rsid w:val="2B162C59"/>
    <w:rsid w:val="2B24445B"/>
    <w:rsid w:val="2B73C084"/>
    <w:rsid w:val="2B7D3C82"/>
    <w:rsid w:val="2B969A52"/>
    <w:rsid w:val="2BAC8943"/>
    <w:rsid w:val="2BB8783B"/>
    <w:rsid w:val="2BC3D8D0"/>
    <w:rsid w:val="2C01CB86"/>
    <w:rsid w:val="2C09D3C6"/>
    <w:rsid w:val="2C2CF96E"/>
    <w:rsid w:val="2C339164"/>
    <w:rsid w:val="2C4C8AD9"/>
    <w:rsid w:val="2C684CE3"/>
    <w:rsid w:val="2C87BE35"/>
    <w:rsid w:val="2C9EB93D"/>
    <w:rsid w:val="2CA0351D"/>
    <w:rsid w:val="2CA1BD4E"/>
    <w:rsid w:val="2CC0EFC1"/>
    <w:rsid w:val="2CC6567A"/>
    <w:rsid w:val="2CDFC7B9"/>
    <w:rsid w:val="2CFB55E4"/>
    <w:rsid w:val="2D313D37"/>
    <w:rsid w:val="2D5B1615"/>
    <w:rsid w:val="2D7A6041"/>
    <w:rsid w:val="2D7AF717"/>
    <w:rsid w:val="2D859E98"/>
    <w:rsid w:val="2D93F0F2"/>
    <w:rsid w:val="2D99C315"/>
    <w:rsid w:val="2D9CAD5C"/>
    <w:rsid w:val="2DC7C0B4"/>
    <w:rsid w:val="2DDBD0F3"/>
    <w:rsid w:val="2E0569E5"/>
    <w:rsid w:val="2E0BC304"/>
    <w:rsid w:val="2E0FB06E"/>
    <w:rsid w:val="2E1250DF"/>
    <w:rsid w:val="2E4641EE"/>
    <w:rsid w:val="2E55142C"/>
    <w:rsid w:val="2E84E313"/>
    <w:rsid w:val="2E882809"/>
    <w:rsid w:val="2EADE657"/>
    <w:rsid w:val="2EB1C5B5"/>
    <w:rsid w:val="2ED1B44C"/>
    <w:rsid w:val="2ED8ED4A"/>
    <w:rsid w:val="2F17C7B7"/>
    <w:rsid w:val="2F750788"/>
    <w:rsid w:val="2F8B717A"/>
    <w:rsid w:val="2FC20379"/>
    <w:rsid w:val="2FC6B16B"/>
    <w:rsid w:val="2FED7930"/>
    <w:rsid w:val="301237F1"/>
    <w:rsid w:val="3056F737"/>
    <w:rsid w:val="307882F0"/>
    <w:rsid w:val="309AB273"/>
    <w:rsid w:val="30B0D956"/>
    <w:rsid w:val="30BB4382"/>
    <w:rsid w:val="30E1147D"/>
    <w:rsid w:val="31056E40"/>
    <w:rsid w:val="314D6DAC"/>
    <w:rsid w:val="316339C5"/>
    <w:rsid w:val="318CA593"/>
    <w:rsid w:val="31A6FD05"/>
    <w:rsid w:val="31BC97FA"/>
    <w:rsid w:val="31EE9071"/>
    <w:rsid w:val="3212644B"/>
    <w:rsid w:val="323B13E0"/>
    <w:rsid w:val="32487BC2"/>
    <w:rsid w:val="324C0EF6"/>
    <w:rsid w:val="327405AF"/>
    <w:rsid w:val="32973A50"/>
    <w:rsid w:val="32B7C664"/>
    <w:rsid w:val="32C1CABC"/>
    <w:rsid w:val="32C6142B"/>
    <w:rsid w:val="32D6EC72"/>
    <w:rsid w:val="32E3A623"/>
    <w:rsid w:val="32E3FCA4"/>
    <w:rsid w:val="330B0ADB"/>
    <w:rsid w:val="332176B7"/>
    <w:rsid w:val="3322734F"/>
    <w:rsid w:val="332517E9"/>
    <w:rsid w:val="334DEF0B"/>
    <w:rsid w:val="336BC1F6"/>
    <w:rsid w:val="33735975"/>
    <w:rsid w:val="33783266"/>
    <w:rsid w:val="338C6550"/>
    <w:rsid w:val="339C08FA"/>
    <w:rsid w:val="33A9B2D9"/>
    <w:rsid w:val="33A9E7AB"/>
    <w:rsid w:val="33AC0817"/>
    <w:rsid w:val="33B2E821"/>
    <w:rsid w:val="33C9B505"/>
    <w:rsid w:val="33D6BF0F"/>
    <w:rsid w:val="33DBF2CC"/>
    <w:rsid w:val="3404E69A"/>
    <w:rsid w:val="340AEB31"/>
    <w:rsid w:val="340FD857"/>
    <w:rsid w:val="3419DB84"/>
    <w:rsid w:val="341FD17E"/>
    <w:rsid w:val="3439BE5D"/>
    <w:rsid w:val="3446BC98"/>
    <w:rsid w:val="3451C7F9"/>
    <w:rsid w:val="3469DF3E"/>
    <w:rsid w:val="3470E44F"/>
    <w:rsid w:val="349D4B58"/>
    <w:rsid w:val="34B927D9"/>
    <w:rsid w:val="34CADEBE"/>
    <w:rsid w:val="350BDEA3"/>
    <w:rsid w:val="3567BAD6"/>
    <w:rsid w:val="3586EA11"/>
    <w:rsid w:val="35C0F90A"/>
    <w:rsid w:val="35C76236"/>
    <w:rsid w:val="35D99666"/>
    <w:rsid w:val="35E51283"/>
    <w:rsid w:val="3616A7EA"/>
    <w:rsid w:val="361B5A03"/>
    <w:rsid w:val="3626E851"/>
    <w:rsid w:val="363A6BD8"/>
    <w:rsid w:val="3647F18D"/>
    <w:rsid w:val="364CFFA0"/>
    <w:rsid w:val="3655F77F"/>
    <w:rsid w:val="3659E877"/>
    <w:rsid w:val="368E7AA8"/>
    <w:rsid w:val="36EDC303"/>
    <w:rsid w:val="378ABA6B"/>
    <w:rsid w:val="3797D53F"/>
    <w:rsid w:val="37AE4D12"/>
    <w:rsid w:val="37DAFAC9"/>
    <w:rsid w:val="37E4C88E"/>
    <w:rsid w:val="3841F4EC"/>
    <w:rsid w:val="384C4F59"/>
    <w:rsid w:val="385325D3"/>
    <w:rsid w:val="386DCB22"/>
    <w:rsid w:val="38753DE9"/>
    <w:rsid w:val="389D1C73"/>
    <w:rsid w:val="38D564FA"/>
    <w:rsid w:val="38E120FC"/>
    <w:rsid w:val="394C9870"/>
    <w:rsid w:val="395783DC"/>
    <w:rsid w:val="39739E82"/>
    <w:rsid w:val="3973D823"/>
    <w:rsid w:val="397E8356"/>
    <w:rsid w:val="39903F44"/>
    <w:rsid w:val="399C7C37"/>
    <w:rsid w:val="39A9556C"/>
    <w:rsid w:val="39B03742"/>
    <w:rsid w:val="39E2ED4A"/>
    <w:rsid w:val="3A251D42"/>
    <w:rsid w:val="3A2FAA0F"/>
    <w:rsid w:val="3A325E50"/>
    <w:rsid w:val="3A461F2D"/>
    <w:rsid w:val="3A6774A8"/>
    <w:rsid w:val="3A895B5F"/>
    <w:rsid w:val="3AADAC54"/>
    <w:rsid w:val="3AC35277"/>
    <w:rsid w:val="3AC8202C"/>
    <w:rsid w:val="3AC8C378"/>
    <w:rsid w:val="3ACE8DCE"/>
    <w:rsid w:val="3ADD1677"/>
    <w:rsid w:val="3B400158"/>
    <w:rsid w:val="3B4050BE"/>
    <w:rsid w:val="3B439275"/>
    <w:rsid w:val="3B4FB3C1"/>
    <w:rsid w:val="3B6A459C"/>
    <w:rsid w:val="3B725F9B"/>
    <w:rsid w:val="3B813098"/>
    <w:rsid w:val="3BAC5558"/>
    <w:rsid w:val="3BAD6FF2"/>
    <w:rsid w:val="3BB7E077"/>
    <w:rsid w:val="3BBEEAC8"/>
    <w:rsid w:val="3BC6F9E7"/>
    <w:rsid w:val="3BC9BD93"/>
    <w:rsid w:val="3BCECC03"/>
    <w:rsid w:val="3BD1748D"/>
    <w:rsid w:val="3C1224D4"/>
    <w:rsid w:val="3C32D945"/>
    <w:rsid w:val="3C35C862"/>
    <w:rsid w:val="3C76FDD8"/>
    <w:rsid w:val="3C78B8C4"/>
    <w:rsid w:val="3C8A1D95"/>
    <w:rsid w:val="3C942393"/>
    <w:rsid w:val="3CB30C90"/>
    <w:rsid w:val="3CD720EF"/>
    <w:rsid w:val="3CDCE0D7"/>
    <w:rsid w:val="3CE0C147"/>
    <w:rsid w:val="3D21891D"/>
    <w:rsid w:val="3D3046B8"/>
    <w:rsid w:val="3D325C6A"/>
    <w:rsid w:val="3D39F5FD"/>
    <w:rsid w:val="3D51D137"/>
    <w:rsid w:val="3D543970"/>
    <w:rsid w:val="3D5F149C"/>
    <w:rsid w:val="3DB3D25D"/>
    <w:rsid w:val="3DC07AFE"/>
    <w:rsid w:val="3DED61DE"/>
    <w:rsid w:val="3DF880E9"/>
    <w:rsid w:val="3E049D24"/>
    <w:rsid w:val="3E1B786F"/>
    <w:rsid w:val="3E263B99"/>
    <w:rsid w:val="3E296CE7"/>
    <w:rsid w:val="3E48DEE1"/>
    <w:rsid w:val="3E6DA631"/>
    <w:rsid w:val="3E740F2B"/>
    <w:rsid w:val="3ED53546"/>
    <w:rsid w:val="3EE3FB93"/>
    <w:rsid w:val="3F11CDF9"/>
    <w:rsid w:val="3F2A9D3D"/>
    <w:rsid w:val="3F3547F2"/>
    <w:rsid w:val="3F3F2CC2"/>
    <w:rsid w:val="3F8C6B9D"/>
    <w:rsid w:val="3F9D29DA"/>
    <w:rsid w:val="3FCABF6D"/>
    <w:rsid w:val="3FD07B8C"/>
    <w:rsid w:val="3FDEBD1A"/>
    <w:rsid w:val="3FEEEF9F"/>
    <w:rsid w:val="3FF57A7C"/>
    <w:rsid w:val="4008E32F"/>
    <w:rsid w:val="402436BF"/>
    <w:rsid w:val="4049BCD9"/>
    <w:rsid w:val="40531060"/>
    <w:rsid w:val="405F9A45"/>
    <w:rsid w:val="4065A84C"/>
    <w:rsid w:val="40820D93"/>
    <w:rsid w:val="4099AB69"/>
    <w:rsid w:val="40D23558"/>
    <w:rsid w:val="40D79B7F"/>
    <w:rsid w:val="40DB3296"/>
    <w:rsid w:val="40DDCC01"/>
    <w:rsid w:val="40FA7858"/>
    <w:rsid w:val="40FD8003"/>
    <w:rsid w:val="4104D175"/>
    <w:rsid w:val="411138C6"/>
    <w:rsid w:val="4129660B"/>
    <w:rsid w:val="414A69E2"/>
    <w:rsid w:val="416CE6AE"/>
    <w:rsid w:val="41709A8D"/>
    <w:rsid w:val="41BE8676"/>
    <w:rsid w:val="41C4C502"/>
    <w:rsid w:val="41DCDE71"/>
    <w:rsid w:val="41F1CF3D"/>
    <w:rsid w:val="41FC716A"/>
    <w:rsid w:val="421E1CE8"/>
    <w:rsid w:val="4231A364"/>
    <w:rsid w:val="423EC1F5"/>
    <w:rsid w:val="424040AF"/>
    <w:rsid w:val="426AC47F"/>
    <w:rsid w:val="42701CF2"/>
    <w:rsid w:val="4281F54B"/>
    <w:rsid w:val="42F42486"/>
    <w:rsid w:val="42F9C2C5"/>
    <w:rsid w:val="43107174"/>
    <w:rsid w:val="432BA0A9"/>
    <w:rsid w:val="433EC75E"/>
    <w:rsid w:val="433F4BEE"/>
    <w:rsid w:val="4341790F"/>
    <w:rsid w:val="43AC29A3"/>
    <w:rsid w:val="43E464EC"/>
    <w:rsid w:val="43F6B8AC"/>
    <w:rsid w:val="43F80546"/>
    <w:rsid w:val="4482FF02"/>
    <w:rsid w:val="448BA39F"/>
    <w:rsid w:val="453011EA"/>
    <w:rsid w:val="454009A9"/>
    <w:rsid w:val="456E2757"/>
    <w:rsid w:val="456EF57E"/>
    <w:rsid w:val="458804EC"/>
    <w:rsid w:val="45C961E7"/>
    <w:rsid w:val="460A91A4"/>
    <w:rsid w:val="4618C412"/>
    <w:rsid w:val="464FFE6B"/>
    <w:rsid w:val="468626AB"/>
    <w:rsid w:val="46CB07EF"/>
    <w:rsid w:val="4709C82B"/>
    <w:rsid w:val="470D3D25"/>
    <w:rsid w:val="474EDB2B"/>
    <w:rsid w:val="4750D1A4"/>
    <w:rsid w:val="477DEBD9"/>
    <w:rsid w:val="4798C59D"/>
    <w:rsid w:val="48181813"/>
    <w:rsid w:val="481FA3B3"/>
    <w:rsid w:val="4833EBDB"/>
    <w:rsid w:val="48633DF1"/>
    <w:rsid w:val="489365B4"/>
    <w:rsid w:val="489D6759"/>
    <w:rsid w:val="48AD6B67"/>
    <w:rsid w:val="48AF1A25"/>
    <w:rsid w:val="48DBE96C"/>
    <w:rsid w:val="48DF47E6"/>
    <w:rsid w:val="4933501E"/>
    <w:rsid w:val="496C13BF"/>
    <w:rsid w:val="496C1679"/>
    <w:rsid w:val="497154CA"/>
    <w:rsid w:val="49AB3732"/>
    <w:rsid w:val="49B58D3C"/>
    <w:rsid w:val="49F16E21"/>
    <w:rsid w:val="49F75BD1"/>
    <w:rsid w:val="49FF7926"/>
    <w:rsid w:val="4A2FB7EE"/>
    <w:rsid w:val="4A322703"/>
    <w:rsid w:val="4A35A664"/>
    <w:rsid w:val="4A3AD516"/>
    <w:rsid w:val="4A422FD3"/>
    <w:rsid w:val="4A51BF4C"/>
    <w:rsid w:val="4A7C0575"/>
    <w:rsid w:val="4AA72616"/>
    <w:rsid w:val="4AB22E44"/>
    <w:rsid w:val="4AF42EDB"/>
    <w:rsid w:val="4B15A3D8"/>
    <w:rsid w:val="4B16B3B8"/>
    <w:rsid w:val="4B27AD6E"/>
    <w:rsid w:val="4B38BFA9"/>
    <w:rsid w:val="4B584450"/>
    <w:rsid w:val="4B58ECE2"/>
    <w:rsid w:val="4B707A75"/>
    <w:rsid w:val="4B778D6B"/>
    <w:rsid w:val="4B7D8C15"/>
    <w:rsid w:val="4B89C9B4"/>
    <w:rsid w:val="4BBB3E35"/>
    <w:rsid w:val="4BEC013D"/>
    <w:rsid w:val="4C159995"/>
    <w:rsid w:val="4C1AAABD"/>
    <w:rsid w:val="4C28CD46"/>
    <w:rsid w:val="4C38DAF7"/>
    <w:rsid w:val="4C611779"/>
    <w:rsid w:val="4C7EE5B4"/>
    <w:rsid w:val="4CA4A517"/>
    <w:rsid w:val="4CB6D978"/>
    <w:rsid w:val="4CE89942"/>
    <w:rsid w:val="4D05DB53"/>
    <w:rsid w:val="4D19535E"/>
    <w:rsid w:val="4D40AD97"/>
    <w:rsid w:val="4D9BF76E"/>
    <w:rsid w:val="4DA82647"/>
    <w:rsid w:val="4DAF05BD"/>
    <w:rsid w:val="4DB255B2"/>
    <w:rsid w:val="4DEFF727"/>
    <w:rsid w:val="4E045B0F"/>
    <w:rsid w:val="4E40DEED"/>
    <w:rsid w:val="4E5052EC"/>
    <w:rsid w:val="4E8C9031"/>
    <w:rsid w:val="4EF0E395"/>
    <w:rsid w:val="4F1D5E5C"/>
    <w:rsid w:val="4F3DD4CA"/>
    <w:rsid w:val="4F6C20DF"/>
    <w:rsid w:val="4F7DF83F"/>
    <w:rsid w:val="4F7F924D"/>
    <w:rsid w:val="4F8D90C3"/>
    <w:rsid w:val="4F9A9614"/>
    <w:rsid w:val="4FB84D4D"/>
    <w:rsid w:val="4FBB4129"/>
    <w:rsid w:val="4FCA0B54"/>
    <w:rsid w:val="4FCC32ED"/>
    <w:rsid w:val="4FCCADC6"/>
    <w:rsid w:val="4FF1AB0C"/>
    <w:rsid w:val="4FFE2BA6"/>
    <w:rsid w:val="5002FAEC"/>
    <w:rsid w:val="502A3AA5"/>
    <w:rsid w:val="503E646B"/>
    <w:rsid w:val="505E7C31"/>
    <w:rsid w:val="506D5F86"/>
    <w:rsid w:val="50BC00DE"/>
    <w:rsid w:val="50BEC614"/>
    <w:rsid w:val="50DE728B"/>
    <w:rsid w:val="50F4B810"/>
    <w:rsid w:val="50F9BA7B"/>
    <w:rsid w:val="510A2910"/>
    <w:rsid w:val="51107BFD"/>
    <w:rsid w:val="51231CC7"/>
    <w:rsid w:val="51320231"/>
    <w:rsid w:val="5142F85A"/>
    <w:rsid w:val="5149A2F5"/>
    <w:rsid w:val="51715BD5"/>
    <w:rsid w:val="517650F6"/>
    <w:rsid w:val="51890894"/>
    <w:rsid w:val="51B27017"/>
    <w:rsid w:val="51D3036D"/>
    <w:rsid w:val="51FFF463"/>
    <w:rsid w:val="520EBBF4"/>
    <w:rsid w:val="521582BB"/>
    <w:rsid w:val="52486EB4"/>
    <w:rsid w:val="5290F832"/>
    <w:rsid w:val="52B7E6AF"/>
    <w:rsid w:val="52C04593"/>
    <w:rsid w:val="5314CDAD"/>
    <w:rsid w:val="531C1F1F"/>
    <w:rsid w:val="5321FB00"/>
    <w:rsid w:val="532E5BF5"/>
    <w:rsid w:val="5383BBCA"/>
    <w:rsid w:val="53A5014E"/>
    <w:rsid w:val="53A9AEF9"/>
    <w:rsid w:val="54009F60"/>
    <w:rsid w:val="540AA40B"/>
    <w:rsid w:val="541F020C"/>
    <w:rsid w:val="5436DB0E"/>
    <w:rsid w:val="5457B125"/>
    <w:rsid w:val="54893CFE"/>
    <w:rsid w:val="54B1C6D7"/>
    <w:rsid w:val="54CB1BEE"/>
    <w:rsid w:val="54CE1199"/>
    <w:rsid w:val="54D5F428"/>
    <w:rsid w:val="54FA1DD0"/>
    <w:rsid w:val="550A8D47"/>
    <w:rsid w:val="550B6866"/>
    <w:rsid w:val="552EF5AB"/>
    <w:rsid w:val="552F830C"/>
    <w:rsid w:val="553AF385"/>
    <w:rsid w:val="5549D50F"/>
    <w:rsid w:val="554C03C6"/>
    <w:rsid w:val="55505D12"/>
    <w:rsid w:val="55573BA2"/>
    <w:rsid w:val="555B3DFD"/>
    <w:rsid w:val="557695A2"/>
    <w:rsid w:val="55A5CA68"/>
    <w:rsid w:val="55B90A9F"/>
    <w:rsid w:val="55C0208F"/>
    <w:rsid w:val="55D14C83"/>
    <w:rsid w:val="55DA4266"/>
    <w:rsid w:val="55EAB0ED"/>
    <w:rsid w:val="55FB7EAC"/>
    <w:rsid w:val="56172835"/>
    <w:rsid w:val="56221FE1"/>
    <w:rsid w:val="56266A73"/>
    <w:rsid w:val="5657AB86"/>
    <w:rsid w:val="5673338B"/>
    <w:rsid w:val="569BE2F7"/>
    <w:rsid w:val="56ACA83C"/>
    <w:rsid w:val="56ACD59C"/>
    <w:rsid w:val="56BF65D2"/>
    <w:rsid w:val="56CA8BF8"/>
    <w:rsid w:val="56F97A56"/>
    <w:rsid w:val="56FF7889"/>
    <w:rsid w:val="5703F02A"/>
    <w:rsid w:val="571A2C13"/>
    <w:rsid w:val="5725480C"/>
    <w:rsid w:val="573B7D94"/>
    <w:rsid w:val="576A3BF5"/>
    <w:rsid w:val="5770C447"/>
    <w:rsid w:val="578461F8"/>
    <w:rsid w:val="578D27BC"/>
    <w:rsid w:val="57AD96DC"/>
    <w:rsid w:val="57DE5AC9"/>
    <w:rsid w:val="57E29364"/>
    <w:rsid w:val="57FC4313"/>
    <w:rsid w:val="5819B597"/>
    <w:rsid w:val="5826723A"/>
    <w:rsid w:val="582E4C88"/>
    <w:rsid w:val="5837CE99"/>
    <w:rsid w:val="585795B0"/>
    <w:rsid w:val="585CACAF"/>
    <w:rsid w:val="58669C36"/>
    <w:rsid w:val="587E82A5"/>
    <w:rsid w:val="58880577"/>
    <w:rsid w:val="588C1AF2"/>
    <w:rsid w:val="58A1AA6B"/>
    <w:rsid w:val="58BCB8A0"/>
    <w:rsid w:val="58C65630"/>
    <w:rsid w:val="58D3B684"/>
    <w:rsid w:val="58DDF454"/>
    <w:rsid w:val="58ECC6BF"/>
    <w:rsid w:val="58F20A4D"/>
    <w:rsid w:val="59193EAC"/>
    <w:rsid w:val="5923788D"/>
    <w:rsid w:val="59387A08"/>
    <w:rsid w:val="593CACB1"/>
    <w:rsid w:val="5943F281"/>
    <w:rsid w:val="594A954C"/>
    <w:rsid w:val="594CAAA8"/>
    <w:rsid w:val="596DB509"/>
    <w:rsid w:val="5976E0E6"/>
    <w:rsid w:val="5989F603"/>
    <w:rsid w:val="5990738B"/>
    <w:rsid w:val="59ACF6F4"/>
    <w:rsid w:val="59B1295E"/>
    <w:rsid w:val="59B9E693"/>
    <w:rsid w:val="59C0FEFD"/>
    <w:rsid w:val="5A14EEFB"/>
    <w:rsid w:val="5A19DD27"/>
    <w:rsid w:val="5A2884F9"/>
    <w:rsid w:val="5A4C2AE5"/>
    <w:rsid w:val="5A520E62"/>
    <w:rsid w:val="5A538D76"/>
    <w:rsid w:val="5A8F37C0"/>
    <w:rsid w:val="5AA693B6"/>
    <w:rsid w:val="5AD5327A"/>
    <w:rsid w:val="5B20DD23"/>
    <w:rsid w:val="5B3C0D3F"/>
    <w:rsid w:val="5B571CE9"/>
    <w:rsid w:val="5B7ED6AA"/>
    <w:rsid w:val="5BA2D7A2"/>
    <w:rsid w:val="5BF360A2"/>
    <w:rsid w:val="5C22E573"/>
    <w:rsid w:val="5C3CCCFE"/>
    <w:rsid w:val="5C4051E3"/>
    <w:rsid w:val="5C76E567"/>
    <w:rsid w:val="5CC0D473"/>
    <w:rsid w:val="5CCEAA05"/>
    <w:rsid w:val="5D056F8D"/>
    <w:rsid w:val="5D21B6BF"/>
    <w:rsid w:val="5D2597F8"/>
    <w:rsid w:val="5D3A5A3D"/>
    <w:rsid w:val="5D6ED483"/>
    <w:rsid w:val="5D8000ED"/>
    <w:rsid w:val="5D99EE4A"/>
    <w:rsid w:val="5DA55E22"/>
    <w:rsid w:val="5DB2DA90"/>
    <w:rsid w:val="5DF42AEA"/>
    <w:rsid w:val="5E300524"/>
    <w:rsid w:val="5E37AB7B"/>
    <w:rsid w:val="5E52B074"/>
    <w:rsid w:val="5E60C58B"/>
    <w:rsid w:val="5E7C7673"/>
    <w:rsid w:val="5E7E5E8B"/>
    <w:rsid w:val="5EA83EC7"/>
    <w:rsid w:val="5EE8A09D"/>
    <w:rsid w:val="5EEDEC0D"/>
    <w:rsid w:val="5F06E47C"/>
    <w:rsid w:val="5F0D077A"/>
    <w:rsid w:val="5F19D0D3"/>
    <w:rsid w:val="5F1B925F"/>
    <w:rsid w:val="5F2320FA"/>
    <w:rsid w:val="5F328B49"/>
    <w:rsid w:val="5F43C78B"/>
    <w:rsid w:val="5F5E14AB"/>
    <w:rsid w:val="5F667AC5"/>
    <w:rsid w:val="5F7678E1"/>
    <w:rsid w:val="5F7A5068"/>
    <w:rsid w:val="5F81AF23"/>
    <w:rsid w:val="5F8627C5"/>
    <w:rsid w:val="5FDFB8E3"/>
    <w:rsid w:val="5FE9B819"/>
    <w:rsid w:val="5FF4F59F"/>
    <w:rsid w:val="5FF72ECD"/>
    <w:rsid w:val="60018041"/>
    <w:rsid w:val="600B7021"/>
    <w:rsid w:val="601ABE23"/>
    <w:rsid w:val="60378631"/>
    <w:rsid w:val="60C6A0BD"/>
    <w:rsid w:val="60D64604"/>
    <w:rsid w:val="60E22071"/>
    <w:rsid w:val="611DCF25"/>
    <w:rsid w:val="61470351"/>
    <w:rsid w:val="614AA608"/>
    <w:rsid w:val="614DC977"/>
    <w:rsid w:val="614ECA9F"/>
    <w:rsid w:val="61728537"/>
    <w:rsid w:val="617863DD"/>
    <w:rsid w:val="61844034"/>
    <w:rsid w:val="6196BAB6"/>
    <w:rsid w:val="61FCEC12"/>
    <w:rsid w:val="61FF7C50"/>
    <w:rsid w:val="6260499F"/>
    <w:rsid w:val="62980E6A"/>
    <w:rsid w:val="62A058C8"/>
    <w:rsid w:val="62C667FF"/>
    <w:rsid w:val="62CF8DAB"/>
    <w:rsid w:val="62FCCD74"/>
    <w:rsid w:val="631B8B10"/>
    <w:rsid w:val="63260308"/>
    <w:rsid w:val="6332E3E3"/>
    <w:rsid w:val="633363F6"/>
    <w:rsid w:val="63641A24"/>
    <w:rsid w:val="63A81090"/>
    <w:rsid w:val="6404A1D4"/>
    <w:rsid w:val="643AA2CA"/>
    <w:rsid w:val="644F1DB6"/>
    <w:rsid w:val="6450C067"/>
    <w:rsid w:val="64B2CCFA"/>
    <w:rsid w:val="64FC31E2"/>
    <w:rsid w:val="6553B30B"/>
    <w:rsid w:val="657765B6"/>
    <w:rsid w:val="65886AF7"/>
    <w:rsid w:val="65B016B4"/>
    <w:rsid w:val="65DD679F"/>
    <w:rsid w:val="660F670E"/>
    <w:rsid w:val="664B1AEA"/>
    <w:rsid w:val="664D5B64"/>
    <w:rsid w:val="665D4D73"/>
    <w:rsid w:val="66843D50"/>
    <w:rsid w:val="6686C5B4"/>
    <w:rsid w:val="6688A5C5"/>
    <w:rsid w:val="669A926E"/>
    <w:rsid w:val="66A28792"/>
    <w:rsid w:val="66B695FD"/>
    <w:rsid w:val="66C5420E"/>
    <w:rsid w:val="66E89873"/>
    <w:rsid w:val="67137764"/>
    <w:rsid w:val="67275743"/>
    <w:rsid w:val="67476EA3"/>
    <w:rsid w:val="676B4E69"/>
    <w:rsid w:val="67891127"/>
    <w:rsid w:val="67907A68"/>
    <w:rsid w:val="67B68132"/>
    <w:rsid w:val="67CF5EB8"/>
    <w:rsid w:val="67F82979"/>
    <w:rsid w:val="6802D95A"/>
    <w:rsid w:val="683C9CBA"/>
    <w:rsid w:val="684C22A8"/>
    <w:rsid w:val="68B76D6C"/>
    <w:rsid w:val="68B83427"/>
    <w:rsid w:val="68BDEF91"/>
    <w:rsid w:val="68CF91A2"/>
    <w:rsid w:val="68D4391C"/>
    <w:rsid w:val="68FD0A29"/>
    <w:rsid w:val="690646F8"/>
    <w:rsid w:val="690F6898"/>
    <w:rsid w:val="691A993B"/>
    <w:rsid w:val="691E347C"/>
    <w:rsid w:val="69259390"/>
    <w:rsid w:val="695C939F"/>
    <w:rsid w:val="696D8A30"/>
    <w:rsid w:val="699CB8C8"/>
    <w:rsid w:val="69B04CF7"/>
    <w:rsid w:val="69B2C95D"/>
    <w:rsid w:val="69FF5F35"/>
    <w:rsid w:val="6A030DF1"/>
    <w:rsid w:val="6A06C68D"/>
    <w:rsid w:val="6A1FDCCD"/>
    <w:rsid w:val="6A50A83F"/>
    <w:rsid w:val="6A53C144"/>
    <w:rsid w:val="6A703198"/>
    <w:rsid w:val="6A755354"/>
    <w:rsid w:val="6A976F50"/>
    <w:rsid w:val="6A983295"/>
    <w:rsid w:val="6AB1CD69"/>
    <w:rsid w:val="6AF56191"/>
    <w:rsid w:val="6B18B1B5"/>
    <w:rsid w:val="6B26A31D"/>
    <w:rsid w:val="6B4D3B5A"/>
    <w:rsid w:val="6B64832B"/>
    <w:rsid w:val="6B6E1EE0"/>
    <w:rsid w:val="6B8CAECE"/>
    <w:rsid w:val="6B934FD3"/>
    <w:rsid w:val="6BC3AB15"/>
    <w:rsid w:val="6BCB1439"/>
    <w:rsid w:val="6BDCDD89"/>
    <w:rsid w:val="6BE9C454"/>
    <w:rsid w:val="6C1D316A"/>
    <w:rsid w:val="6CB0A746"/>
    <w:rsid w:val="6CDC1B98"/>
    <w:rsid w:val="6CE0299E"/>
    <w:rsid w:val="6CE498F5"/>
    <w:rsid w:val="6CFF15F0"/>
    <w:rsid w:val="6D4473FD"/>
    <w:rsid w:val="6D50E79C"/>
    <w:rsid w:val="6D782479"/>
    <w:rsid w:val="6DA6B490"/>
    <w:rsid w:val="6DD23152"/>
    <w:rsid w:val="6DDB1CE0"/>
    <w:rsid w:val="6DE27722"/>
    <w:rsid w:val="6E01B1C7"/>
    <w:rsid w:val="6E224DDF"/>
    <w:rsid w:val="6E405FAA"/>
    <w:rsid w:val="6E468C6C"/>
    <w:rsid w:val="6E72C38F"/>
    <w:rsid w:val="6E73F28F"/>
    <w:rsid w:val="6E744CBA"/>
    <w:rsid w:val="6EA36D7D"/>
    <w:rsid w:val="6F71E064"/>
    <w:rsid w:val="6FA9E00C"/>
    <w:rsid w:val="6FD50D71"/>
    <w:rsid w:val="6FFA54F1"/>
    <w:rsid w:val="7002FE51"/>
    <w:rsid w:val="7021B80B"/>
    <w:rsid w:val="703DFA22"/>
    <w:rsid w:val="70561EB4"/>
    <w:rsid w:val="7079D7C4"/>
    <w:rsid w:val="709DAD18"/>
    <w:rsid w:val="70B66039"/>
    <w:rsid w:val="70C70E99"/>
    <w:rsid w:val="70DE8859"/>
    <w:rsid w:val="70E8B622"/>
    <w:rsid w:val="70EFB0AF"/>
    <w:rsid w:val="7137D966"/>
    <w:rsid w:val="714255C5"/>
    <w:rsid w:val="714EAC09"/>
    <w:rsid w:val="7153A68F"/>
    <w:rsid w:val="716FFA8D"/>
    <w:rsid w:val="71A5683B"/>
    <w:rsid w:val="71A78FBF"/>
    <w:rsid w:val="71AB4863"/>
    <w:rsid w:val="71B90256"/>
    <w:rsid w:val="71DCB3E3"/>
    <w:rsid w:val="71EB0DD7"/>
    <w:rsid w:val="7213BD71"/>
    <w:rsid w:val="72432CB3"/>
    <w:rsid w:val="725CE7FC"/>
    <w:rsid w:val="726A666E"/>
    <w:rsid w:val="728765F3"/>
    <w:rsid w:val="7293DC22"/>
    <w:rsid w:val="72C361C3"/>
    <w:rsid w:val="72C7EAB4"/>
    <w:rsid w:val="72E19BBC"/>
    <w:rsid w:val="72E330E5"/>
    <w:rsid w:val="730A6C07"/>
    <w:rsid w:val="733F778B"/>
    <w:rsid w:val="73544B9C"/>
    <w:rsid w:val="7377830E"/>
    <w:rsid w:val="737D28AD"/>
    <w:rsid w:val="73910E60"/>
    <w:rsid w:val="739F8DEF"/>
    <w:rsid w:val="73AE0532"/>
    <w:rsid w:val="73BA13A7"/>
    <w:rsid w:val="73D1C387"/>
    <w:rsid w:val="74050F7C"/>
    <w:rsid w:val="740B223D"/>
    <w:rsid w:val="74C11DB8"/>
    <w:rsid w:val="7503F729"/>
    <w:rsid w:val="751D752D"/>
    <w:rsid w:val="754999A0"/>
    <w:rsid w:val="7596A5C3"/>
    <w:rsid w:val="75B5BDE0"/>
    <w:rsid w:val="75C558C5"/>
    <w:rsid w:val="75CAEDAD"/>
    <w:rsid w:val="761DA773"/>
    <w:rsid w:val="7645836A"/>
    <w:rsid w:val="765AC6B8"/>
    <w:rsid w:val="765DD4AD"/>
    <w:rsid w:val="767B4DBD"/>
    <w:rsid w:val="768B010B"/>
    <w:rsid w:val="768E608F"/>
    <w:rsid w:val="7690D184"/>
    <w:rsid w:val="7699EEBB"/>
    <w:rsid w:val="76A3E8E9"/>
    <w:rsid w:val="76A5F2A9"/>
    <w:rsid w:val="76ACBBB8"/>
    <w:rsid w:val="76B0DED2"/>
    <w:rsid w:val="76B691C1"/>
    <w:rsid w:val="76CFF400"/>
    <w:rsid w:val="76DC8A0D"/>
    <w:rsid w:val="76E8F007"/>
    <w:rsid w:val="76ED40D9"/>
    <w:rsid w:val="774166BB"/>
    <w:rsid w:val="778D847D"/>
    <w:rsid w:val="77980502"/>
    <w:rsid w:val="77D109DA"/>
    <w:rsid w:val="77F6D310"/>
    <w:rsid w:val="78270825"/>
    <w:rsid w:val="78AA69F8"/>
    <w:rsid w:val="78B7264C"/>
    <w:rsid w:val="78CB9E2F"/>
    <w:rsid w:val="78D5B8E3"/>
    <w:rsid w:val="78DD6BBE"/>
    <w:rsid w:val="78DE3F30"/>
    <w:rsid w:val="78EC1AA7"/>
    <w:rsid w:val="7920BE6B"/>
    <w:rsid w:val="7928C1D1"/>
    <w:rsid w:val="7973CEC8"/>
    <w:rsid w:val="79B5163B"/>
    <w:rsid w:val="79DF6087"/>
    <w:rsid w:val="79E04099"/>
    <w:rsid w:val="79EAB001"/>
    <w:rsid w:val="79F1F112"/>
    <w:rsid w:val="7A0EF3F2"/>
    <w:rsid w:val="7A1A733B"/>
    <w:rsid w:val="7A483940"/>
    <w:rsid w:val="7A4E172B"/>
    <w:rsid w:val="7A6ABA88"/>
    <w:rsid w:val="7A8D504C"/>
    <w:rsid w:val="7A8FEF5C"/>
    <w:rsid w:val="7A9F8616"/>
    <w:rsid w:val="7AA63A2E"/>
    <w:rsid w:val="7AB70CCB"/>
    <w:rsid w:val="7AE1C7F6"/>
    <w:rsid w:val="7B01123F"/>
    <w:rsid w:val="7B075203"/>
    <w:rsid w:val="7B2CF173"/>
    <w:rsid w:val="7B423A92"/>
    <w:rsid w:val="7B581D0D"/>
    <w:rsid w:val="7B6B9CDD"/>
    <w:rsid w:val="7B6BB773"/>
    <w:rsid w:val="7BA7EAEF"/>
    <w:rsid w:val="7BBE7A6B"/>
    <w:rsid w:val="7BDA4E02"/>
    <w:rsid w:val="7BDB42D9"/>
    <w:rsid w:val="7BEABAB0"/>
    <w:rsid w:val="7C02C158"/>
    <w:rsid w:val="7C32D414"/>
    <w:rsid w:val="7C43BC88"/>
    <w:rsid w:val="7C461279"/>
    <w:rsid w:val="7C511A0E"/>
    <w:rsid w:val="7C8207D9"/>
    <w:rsid w:val="7C8C8B6F"/>
    <w:rsid w:val="7C999E79"/>
    <w:rsid w:val="7CA106B3"/>
    <w:rsid w:val="7CBAFB02"/>
    <w:rsid w:val="7CC83F70"/>
    <w:rsid w:val="7CF2563C"/>
    <w:rsid w:val="7CFDC522"/>
    <w:rsid w:val="7D0E1C91"/>
    <w:rsid w:val="7D4C31E0"/>
    <w:rsid w:val="7D547F5A"/>
    <w:rsid w:val="7D6E577F"/>
    <w:rsid w:val="7D6F0C45"/>
    <w:rsid w:val="7D9249CD"/>
    <w:rsid w:val="7DA2A2AE"/>
    <w:rsid w:val="7DA356F5"/>
    <w:rsid w:val="7DAD128F"/>
    <w:rsid w:val="7DC4FBEF"/>
    <w:rsid w:val="7E18D527"/>
    <w:rsid w:val="7E46215D"/>
    <w:rsid w:val="7E64A00F"/>
    <w:rsid w:val="7E6ED86D"/>
    <w:rsid w:val="7E721D66"/>
    <w:rsid w:val="7EAB6124"/>
    <w:rsid w:val="7EBFA18B"/>
    <w:rsid w:val="7ED79EEF"/>
    <w:rsid w:val="7F1531D7"/>
    <w:rsid w:val="7F20AAAD"/>
    <w:rsid w:val="7F612AE7"/>
    <w:rsid w:val="7F6BB58C"/>
    <w:rsid w:val="7F6C0DD3"/>
    <w:rsid w:val="7F7C529C"/>
    <w:rsid w:val="7F80A044"/>
    <w:rsid w:val="7FACD5C0"/>
    <w:rsid w:val="7FADBAFB"/>
    <w:rsid w:val="7FD0F835"/>
    <w:rsid w:val="7FFE28D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1C1FBD"/>
  <w15:chartTrackingRefBased/>
  <w15:docId w15:val="{811CACCD-0E94-4234-8934-1952F067B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4C1B"/>
    <w:pPr>
      <w:spacing w:before="120" w:after="240" w:line="288" w:lineRule="auto"/>
      <w:ind w:firstLine="720"/>
      <w:jc w:val="both"/>
    </w:pPr>
    <w:rPr>
      <w:rFonts w:ascii="Times New Roman" w:hAnsi="Times New Roman"/>
      <w:sz w:val="26"/>
    </w:rPr>
  </w:style>
  <w:style w:type="paragraph" w:styleId="Heading1">
    <w:name w:val="heading 1"/>
    <w:aliases w:val="Chương"/>
    <w:basedOn w:val="Normal"/>
    <w:next w:val="Normal"/>
    <w:link w:val="Heading1Char"/>
    <w:uiPriority w:val="9"/>
    <w:qFormat/>
    <w:rsid w:val="002A6DED"/>
    <w:pPr>
      <w:keepNext/>
      <w:keepLines/>
      <w:pageBreakBefore/>
      <w:numPr>
        <w:numId w:val="66"/>
      </w:numPr>
      <w:spacing w:line="240" w:lineRule="auto"/>
      <w:jc w:val="center"/>
      <w:outlineLvl w:val="0"/>
    </w:pPr>
    <w:rPr>
      <w:rFonts w:eastAsiaTheme="majorEastAsia" w:cstheme="majorBidi"/>
      <w:b/>
      <w:color w:val="000000" w:themeColor="text1"/>
      <w:sz w:val="36"/>
      <w:szCs w:val="40"/>
    </w:rPr>
  </w:style>
  <w:style w:type="paragraph" w:styleId="Heading2">
    <w:name w:val="heading 2"/>
    <w:basedOn w:val="Normal"/>
    <w:next w:val="Normal"/>
    <w:link w:val="Heading2Char"/>
    <w:uiPriority w:val="9"/>
    <w:unhideWhenUsed/>
    <w:qFormat/>
    <w:rsid w:val="0001263D"/>
    <w:pPr>
      <w:keepNext/>
      <w:keepLines/>
      <w:numPr>
        <w:ilvl w:val="1"/>
        <w:numId w:val="66"/>
      </w:numPr>
      <w:spacing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B26E8E"/>
    <w:pPr>
      <w:keepNext/>
      <w:keepLines/>
      <w:numPr>
        <w:ilvl w:val="2"/>
        <w:numId w:val="66"/>
      </w:numPr>
      <w:spacing w:after="120" w:line="240" w:lineRule="auto"/>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unhideWhenUsed/>
    <w:qFormat/>
    <w:rsid w:val="009F3A1A"/>
    <w:pPr>
      <w:keepNext/>
      <w:keepLines/>
      <w:numPr>
        <w:ilvl w:val="3"/>
        <w:numId w:val="66"/>
      </w:numPr>
      <w:spacing w:after="120" w:line="240" w:lineRule="auto"/>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rsid w:val="007F28F8"/>
    <w:pPr>
      <w:keepNext/>
      <w:keepLines/>
      <w:spacing w:before="8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F28F8"/>
    <w:pPr>
      <w:keepNext/>
      <w:keepLines/>
      <w:spacing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F28F8"/>
    <w:pPr>
      <w:keepNext/>
      <w:keepLines/>
      <w:spacing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F28F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F28F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link w:val="CodeChar"/>
    <w:autoRedefine/>
    <w:qFormat/>
    <w:rsid w:val="00DF52AE"/>
    <w:pPr>
      <w:spacing w:line="240" w:lineRule="auto"/>
      <w:ind w:left="576"/>
      <w:contextualSpacing/>
    </w:pPr>
    <w:rPr>
      <w:rFonts w:ascii="Courier New" w:eastAsiaTheme="majorEastAsia" w:hAnsi="Courier New" w:cstheme="majorBidi"/>
      <w:noProof/>
      <w:color w:val="000000" w:themeColor="text1"/>
      <w:sz w:val="26"/>
      <w:szCs w:val="40"/>
    </w:rPr>
  </w:style>
  <w:style w:type="character" w:customStyle="1" w:styleId="CodeChar">
    <w:name w:val="Code Char"/>
    <w:basedOn w:val="DefaultParagraphFont"/>
    <w:link w:val="Code"/>
    <w:rsid w:val="00DF52AE"/>
    <w:rPr>
      <w:rFonts w:ascii="Courier New" w:eastAsiaTheme="majorEastAsia" w:hAnsi="Courier New" w:cstheme="majorBidi"/>
      <w:noProof/>
      <w:color w:val="000000" w:themeColor="text1"/>
      <w:sz w:val="26"/>
      <w:szCs w:val="40"/>
    </w:rPr>
  </w:style>
  <w:style w:type="character" w:customStyle="1" w:styleId="Heading1Char">
    <w:name w:val="Heading 1 Char"/>
    <w:aliases w:val="Chương Char"/>
    <w:basedOn w:val="DefaultParagraphFont"/>
    <w:link w:val="Heading1"/>
    <w:uiPriority w:val="9"/>
    <w:rsid w:val="002A6DED"/>
    <w:rPr>
      <w:rFonts w:ascii="Times New Roman" w:eastAsiaTheme="majorEastAsia" w:hAnsi="Times New Roman" w:cstheme="majorBidi"/>
      <w:b/>
      <w:color w:val="000000" w:themeColor="text1"/>
      <w:sz w:val="36"/>
      <w:szCs w:val="40"/>
    </w:rPr>
  </w:style>
  <w:style w:type="character" w:customStyle="1" w:styleId="Heading2Char">
    <w:name w:val="Heading 2 Char"/>
    <w:basedOn w:val="DefaultParagraphFont"/>
    <w:link w:val="Heading2"/>
    <w:uiPriority w:val="9"/>
    <w:rsid w:val="0001263D"/>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B26E8E"/>
    <w:rPr>
      <w:rFonts w:ascii="Times New Roman" w:eastAsiaTheme="majorEastAsia" w:hAnsi="Times New Roman" w:cstheme="majorBidi"/>
      <w:b/>
      <w:color w:val="000000" w:themeColor="text1"/>
      <w:sz w:val="26"/>
      <w:szCs w:val="28"/>
    </w:rPr>
  </w:style>
  <w:style w:type="character" w:customStyle="1" w:styleId="Heading4Char">
    <w:name w:val="Heading 4 Char"/>
    <w:basedOn w:val="DefaultParagraphFont"/>
    <w:link w:val="Heading4"/>
    <w:uiPriority w:val="9"/>
    <w:rsid w:val="009A7918"/>
    <w:rPr>
      <w:rFonts w:ascii="Times New Roman" w:eastAsiaTheme="majorEastAsia" w:hAnsi="Times New Roman" w:cstheme="majorBidi"/>
      <w:b/>
      <w:iCs/>
      <w:color w:val="000000" w:themeColor="text1"/>
      <w:sz w:val="26"/>
    </w:rPr>
  </w:style>
  <w:style w:type="character" w:customStyle="1" w:styleId="Heading5Char">
    <w:name w:val="Heading 5 Char"/>
    <w:basedOn w:val="DefaultParagraphFont"/>
    <w:link w:val="Heading5"/>
    <w:uiPriority w:val="9"/>
    <w:semiHidden/>
    <w:rsid w:val="007F28F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F28F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28F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28F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28F8"/>
    <w:rPr>
      <w:rFonts w:eastAsiaTheme="majorEastAsia" w:cstheme="majorBidi"/>
      <w:color w:val="272727" w:themeColor="text1" w:themeTint="D8"/>
    </w:rPr>
  </w:style>
  <w:style w:type="paragraph" w:styleId="Title">
    <w:name w:val="Title"/>
    <w:basedOn w:val="Normal"/>
    <w:next w:val="Normal"/>
    <w:link w:val="TitleChar"/>
    <w:uiPriority w:val="10"/>
    <w:qFormat/>
    <w:rsid w:val="007F28F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28F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28F8"/>
    <w:pPr>
      <w:numPr>
        <w:ilvl w:val="1"/>
      </w:numPr>
      <w:ind w:firstLine="567"/>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28F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28F8"/>
    <w:pPr>
      <w:spacing w:before="160"/>
      <w:jc w:val="center"/>
    </w:pPr>
    <w:rPr>
      <w:i/>
      <w:iCs/>
      <w:color w:val="404040" w:themeColor="text1" w:themeTint="BF"/>
    </w:rPr>
  </w:style>
  <w:style w:type="character" w:customStyle="1" w:styleId="QuoteChar">
    <w:name w:val="Quote Char"/>
    <w:basedOn w:val="DefaultParagraphFont"/>
    <w:link w:val="Quote"/>
    <w:uiPriority w:val="29"/>
    <w:rsid w:val="007F28F8"/>
    <w:rPr>
      <w:i/>
      <w:iCs/>
      <w:color w:val="404040" w:themeColor="text1" w:themeTint="BF"/>
    </w:rPr>
  </w:style>
  <w:style w:type="paragraph" w:styleId="ListParagraph">
    <w:name w:val="List Paragraph"/>
    <w:basedOn w:val="Normal"/>
    <w:link w:val="ListParagraphChar"/>
    <w:uiPriority w:val="34"/>
    <w:qFormat/>
    <w:rsid w:val="007F28F8"/>
    <w:pPr>
      <w:ind w:left="720"/>
      <w:contextualSpacing/>
    </w:pPr>
  </w:style>
  <w:style w:type="character" w:styleId="IntenseEmphasis">
    <w:name w:val="Intense Emphasis"/>
    <w:basedOn w:val="DefaultParagraphFont"/>
    <w:uiPriority w:val="21"/>
    <w:qFormat/>
    <w:rsid w:val="007F28F8"/>
    <w:rPr>
      <w:i/>
      <w:iCs/>
      <w:color w:val="2F5496" w:themeColor="accent1" w:themeShade="BF"/>
    </w:rPr>
  </w:style>
  <w:style w:type="paragraph" w:styleId="IntenseQuote">
    <w:name w:val="Intense Quote"/>
    <w:basedOn w:val="Normal"/>
    <w:next w:val="Normal"/>
    <w:link w:val="IntenseQuoteChar"/>
    <w:uiPriority w:val="30"/>
    <w:qFormat/>
    <w:rsid w:val="007F28F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F28F8"/>
    <w:rPr>
      <w:i/>
      <w:iCs/>
      <w:color w:val="2F5496" w:themeColor="accent1" w:themeShade="BF"/>
    </w:rPr>
  </w:style>
  <w:style w:type="character" w:styleId="IntenseReference">
    <w:name w:val="Intense Reference"/>
    <w:basedOn w:val="DefaultParagraphFont"/>
    <w:uiPriority w:val="32"/>
    <w:qFormat/>
    <w:rsid w:val="007F28F8"/>
    <w:rPr>
      <w:b/>
      <w:bCs/>
      <w:smallCaps/>
      <w:color w:val="2F5496" w:themeColor="accent1" w:themeShade="BF"/>
      <w:spacing w:val="5"/>
    </w:rPr>
  </w:style>
  <w:style w:type="paragraph" w:styleId="NoSpacing">
    <w:name w:val="No Spacing"/>
    <w:link w:val="NoSpacingChar"/>
    <w:uiPriority w:val="1"/>
    <w:qFormat/>
    <w:rsid w:val="00516E05"/>
    <w:pPr>
      <w:spacing w:after="120" w:line="240" w:lineRule="auto"/>
    </w:pPr>
    <w:rPr>
      <w:rFonts w:ascii="Times New Roman" w:hAnsi="Times New Roman"/>
      <w:sz w:val="26"/>
    </w:rPr>
  </w:style>
  <w:style w:type="paragraph" w:customStyle="1" w:styleId="CaptionHnh">
    <w:name w:val="Caption Hình"/>
    <w:basedOn w:val="NoSpacing"/>
    <w:qFormat/>
    <w:rsid w:val="00EE5499"/>
    <w:pPr>
      <w:spacing w:after="240"/>
      <w:jc w:val="center"/>
    </w:pPr>
    <w:rPr>
      <w:rFonts w:eastAsiaTheme="minorEastAsia"/>
      <w:b/>
      <w:i/>
    </w:rPr>
  </w:style>
  <w:style w:type="paragraph" w:customStyle="1" w:styleId="Bng">
    <w:name w:val="Bảng"/>
    <w:basedOn w:val="CaptionHnh"/>
    <w:uiPriority w:val="1"/>
    <w:qFormat/>
    <w:rsid w:val="2E1250DF"/>
  </w:style>
  <w:style w:type="table" w:styleId="TableGrid">
    <w:name w:val="Table Grid"/>
    <w:basedOn w:val="TableNormal"/>
    <w:uiPriority w:val="39"/>
    <w:rsid w:val="00167C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semiHidden/>
    <w:unhideWhenUsed/>
    <w:qFormat/>
    <w:rsid w:val="001C1826"/>
    <w:pPr>
      <w:widowControl w:val="0"/>
      <w:autoSpaceDE w:val="0"/>
      <w:autoSpaceDN w:val="0"/>
      <w:spacing w:before="0" w:after="0" w:line="240" w:lineRule="auto"/>
      <w:ind w:firstLine="0"/>
      <w:jc w:val="left"/>
    </w:pPr>
    <w:rPr>
      <w:rFonts w:eastAsia="Times New Roman" w:cs="Times New Roman"/>
      <w:kern w:val="0"/>
      <w:szCs w:val="26"/>
      <w14:ligatures w14:val="none"/>
    </w:rPr>
  </w:style>
  <w:style w:type="character" w:customStyle="1" w:styleId="BodyTextChar">
    <w:name w:val="Body Text Char"/>
    <w:basedOn w:val="DefaultParagraphFont"/>
    <w:link w:val="BodyText"/>
    <w:uiPriority w:val="1"/>
    <w:semiHidden/>
    <w:rsid w:val="001C1826"/>
    <w:rPr>
      <w:rFonts w:ascii="Times New Roman" w:eastAsia="Times New Roman" w:hAnsi="Times New Roman" w:cs="Times New Roman"/>
      <w:kern w:val="0"/>
      <w:sz w:val="26"/>
      <w:szCs w:val="26"/>
      <w14:ligatures w14:val="none"/>
    </w:rPr>
  </w:style>
  <w:style w:type="paragraph" w:styleId="Caption">
    <w:name w:val="caption"/>
    <w:basedOn w:val="Normal"/>
    <w:next w:val="Normal"/>
    <w:uiPriority w:val="35"/>
    <w:unhideWhenUsed/>
    <w:qFormat/>
    <w:rsid w:val="002F33F0"/>
    <w:pPr>
      <w:spacing w:before="0" w:after="200" w:line="240" w:lineRule="auto"/>
    </w:pPr>
    <w:rPr>
      <w:i/>
      <w:iCs/>
      <w:color w:val="44546A" w:themeColor="text2"/>
      <w:sz w:val="18"/>
      <w:szCs w:val="18"/>
    </w:rPr>
  </w:style>
  <w:style w:type="table" w:customStyle="1" w:styleId="TableGrid1">
    <w:name w:val="Table Grid1"/>
    <w:basedOn w:val="TableNormal"/>
    <w:next w:val="TableGrid"/>
    <w:uiPriority w:val="39"/>
    <w:rsid w:val="00FB0F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607BD"/>
    <w:pPr>
      <w:pageBreakBefore w:val="0"/>
      <w:numPr>
        <w:numId w:val="0"/>
      </w:numPr>
      <w:spacing w:before="240" w:after="0" w:line="259" w:lineRule="auto"/>
      <w:jc w:val="left"/>
      <w:outlineLvl w:val="9"/>
    </w:pPr>
    <w:rPr>
      <w:rFonts w:asciiTheme="majorHAnsi" w:hAnsiTheme="majorHAnsi"/>
      <w:b w:val="0"/>
      <w:color w:val="2F5496" w:themeColor="accent1" w:themeShade="BF"/>
      <w:kern w:val="0"/>
      <w:sz w:val="32"/>
      <w:szCs w:val="32"/>
      <w14:ligatures w14:val="none"/>
    </w:rPr>
  </w:style>
  <w:style w:type="paragraph" w:styleId="TOC1">
    <w:name w:val="toc 1"/>
    <w:basedOn w:val="Normal"/>
    <w:next w:val="Normal"/>
    <w:autoRedefine/>
    <w:uiPriority w:val="39"/>
    <w:unhideWhenUsed/>
    <w:rsid w:val="00AC7032"/>
    <w:pPr>
      <w:spacing w:after="100"/>
    </w:pPr>
    <w:rPr>
      <w:b/>
    </w:rPr>
  </w:style>
  <w:style w:type="paragraph" w:styleId="TOC2">
    <w:name w:val="toc 2"/>
    <w:basedOn w:val="Normal"/>
    <w:next w:val="Normal"/>
    <w:autoRedefine/>
    <w:uiPriority w:val="39"/>
    <w:unhideWhenUsed/>
    <w:rsid w:val="00D607BD"/>
    <w:pPr>
      <w:spacing w:after="100"/>
      <w:ind w:left="260"/>
    </w:pPr>
  </w:style>
  <w:style w:type="paragraph" w:styleId="TOC3">
    <w:name w:val="toc 3"/>
    <w:basedOn w:val="Normal"/>
    <w:next w:val="Normal"/>
    <w:autoRedefine/>
    <w:uiPriority w:val="39"/>
    <w:unhideWhenUsed/>
    <w:rsid w:val="00D607BD"/>
    <w:pPr>
      <w:spacing w:after="100"/>
      <w:ind w:left="520"/>
    </w:pPr>
  </w:style>
  <w:style w:type="character" w:styleId="Hyperlink">
    <w:name w:val="Hyperlink"/>
    <w:basedOn w:val="DefaultParagraphFont"/>
    <w:uiPriority w:val="99"/>
    <w:unhideWhenUsed/>
    <w:rsid w:val="00D607BD"/>
    <w:rPr>
      <w:color w:val="0563C1" w:themeColor="hyperlink"/>
      <w:u w:val="single"/>
    </w:rPr>
  </w:style>
  <w:style w:type="character" w:styleId="CommentReference">
    <w:name w:val="annotation reference"/>
    <w:basedOn w:val="DefaultParagraphFont"/>
    <w:uiPriority w:val="99"/>
    <w:semiHidden/>
    <w:unhideWhenUsed/>
    <w:rsid w:val="0009551C"/>
    <w:rPr>
      <w:sz w:val="16"/>
      <w:szCs w:val="16"/>
    </w:rPr>
  </w:style>
  <w:style w:type="paragraph" w:styleId="CommentText">
    <w:name w:val="annotation text"/>
    <w:basedOn w:val="Normal"/>
    <w:link w:val="CommentTextChar"/>
    <w:uiPriority w:val="99"/>
    <w:unhideWhenUsed/>
    <w:rsid w:val="0009551C"/>
    <w:pPr>
      <w:spacing w:line="240" w:lineRule="auto"/>
    </w:pPr>
    <w:rPr>
      <w:sz w:val="20"/>
      <w:szCs w:val="20"/>
    </w:rPr>
  </w:style>
  <w:style w:type="character" w:customStyle="1" w:styleId="CommentTextChar">
    <w:name w:val="Comment Text Char"/>
    <w:basedOn w:val="DefaultParagraphFont"/>
    <w:link w:val="CommentText"/>
    <w:uiPriority w:val="99"/>
    <w:rsid w:val="0009551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9551C"/>
    <w:rPr>
      <w:b/>
      <w:bCs/>
    </w:rPr>
  </w:style>
  <w:style w:type="character" w:customStyle="1" w:styleId="CommentSubjectChar">
    <w:name w:val="Comment Subject Char"/>
    <w:basedOn w:val="CommentTextChar"/>
    <w:link w:val="CommentSubject"/>
    <w:uiPriority w:val="99"/>
    <w:semiHidden/>
    <w:rsid w:val="0009551C"/>
    <w:rPr>
      <w:rFonts w:ascii="Times New Roman" w:hAnsi="Times New Roman"/>
      <w:b/>
      <w:bCs/>
      <w:sz w:val="20"/>
      <w:szCs w:val="20"/>
    </w:rPr>
  </w:style>
  <w:style w:type="paragraph" w:styleId="NormalWeb">
    <w:name w:val="Normal (Web)"/>
    <w:basedOn w:val="Normal"/>
    <w:uiPriority w:val="99"/>
    <w:semiHidden/>
    <w:unhideWhenUsed/>
    <w:rsid w:val="00DE54CE"/>
    <w:pPr>
      <w:spacing w:before="100" w:beforeAutospacing="1" w:after="100" w:afterAutospacing="1" w:line="240" w:lineRule="auto"/>
      <w:ind w:firstLine="0"/>
      <w:jc w:val="left"/>
    </w:pPr>
    <w:rPr>
      <w:rFonts w:eastAsia="Times New Roman" w:cs="Times New Roman"/>
      <w:kern w:val="0"/>
      <w:sz w:val="24"/>
      <w:szCs w:val="24"/>
      <w14:ligatures w14:val="none"/>
    </w:rPr>
  </w:style>
  <w:style w:type="character" w:customStyle="1" w:styleId="citation-62">
    <w:name w:val="citation-62"/>
    <w:basedOn w:val="DefaultParagraphFont"/>
    <w:rsid w:val="00DE54CE"/>
  </w:style>
  <w:style w:type="character" w:customStyle="1" w:styleId="citation-61">
    <w:name w:val="citation-61"/>
    <w:basedOn w:val="DefaultParagraphFont"/>
    <w:rsid w:val="00DE54CE"/>
  </w:style>
  <w:style w:type="character" w:customStyle="1" w:styleId="citation-60">
    <w:name w:val="citation-60"/>
    <w:basedOn w:val="DefaultParagraphFont"/>
    <w:rsid w:val="00DE54CE"/>
  </w:style>
  <w:style w:type="character" w:customStyle="1" w:styleId="citation-59">
    <w:name w:val="citation-59"/>
    <w:basedOn w:val="DefaultParagraphFont"/>
    <w:rsid w:val="00DE54CE"/>
  </w:style>
  <w:style w:type="character" w:customStyle="1" w:styleId="citation-58">
    <w:name w:val="citation-58"/>
    <w:basedOn w:val="DefaultParagraphFont"/>
    <w:rsid w:val="00DE54CE"/>
  </w:style>
  <w:style w:type="character" w:customStyle="1" w:styleId="citation-57">
    <w:name w:val="citation-57"/>
    <w:basedOn w:val="DefaultParagraphFont"/>
    <w:rsid w:val="00DE54CE"/>
  </w:style>
  <w:style w:type="character" w:customStyle="1" w:styleId="citation-56">
    <w:name w:val="citation-56"/>
    <w:basedOn w:val="DefaultParagraphFont"/>
    <w:rsid w:val="00DE54CE"/>
  </w:style>
  <w:style w:type="character" w:customStyle="1" w:styleId="citation-55">
    <w:name w:val="citation-55"/>
    <w:basedOn w:val="DefaultParagraphFont"/>
    <w:rsid w:val="00612D2B"/>
  </w:style>
  <w:style w:type="character" w:customStyle="1" w:styleId="citation-54">
    <w:name w:val="citation-54"/>
    <w:basedOn w:val="DefaultParagraphFont"/>
    <w:rsid w:val="00612D2B"/>
  </w:style>
  <w:style w:type="character" w:customStyle="1" w:styleId="citation-53">
    <w:name w:val="citation-53"/>
    <w:basedOn w:val="DefaultParagraphFont"/>
    <w:rsid w:val="00612D2B"/>
  </w:style>
  <w:style w:type="character" w:customStyle="1" w:styleId="citation-52">
    <w:name w:val="citation-52"/>
    <w:basedOn w:val="DefaultParagraphFont"/>
    <w:rsid w:val="00612D2B"/>
  </w:style>
  <w:style w:type="character" w:customStyle="1" w:styleId="citation-51">
    <w:name w:val="citation-51"/>
    <w:basedOn w:val="DefaultParagraphFont"/>
    <w:rsid w:val="00612D2B"/>
  </w:style>
  <w:style w:type="character" w:customStyle="1" w:styleId="citation-50">
    <w:name w:val="citation-50"/>
    <w:basedOn w:val="DefaultParagraphFont"/>
    <w:rsid w:val="00612D2B"/>
  </w:style>
  <w:style w:type="character" w:customStyle="1" w:styleId="citation-49">
    <w:name w:val="citation-49"/>
    <w:basedOn w:val="DefaultParagraphFont"/>
    <w:rsid w:val="00612D2B"/>
  </w:style>
  <w:style w:type="character" w:customStyle="1" w:styleId="citation-48">
    <w:name w:val="citation-48"/>
    <w:basedOn w:val="DefaultParagraphFont"/>
    <w:rsid w:val="00612D2B"/>
  </w:style>
  <w:style w:type="character" w:customStyle="1" w:styleId="citation-47">
    <w:name w:val="citation-47"/>
    <w:basedOn w:val="DefaultParagraphFont"/>
    <w:rsid w:val="00612D2B"/>
  </w:style>
  <w:style w:type="character" w:customStyle="1" w:styleId="citation-46">
    <w:name w:val="citation-46"/>
    <w:basedOn w:val="DefaultParagraphFont"/>
    <w:rsid w:val="00612D2B"/>
  </w:style>
  <w:style w:type="character" w:customStyle="1" w:styleId="citation-45">
    <w:name w:val="citation-45"/>
    <w:basedOn w:val="DefaultParagraphFont"/>
    <w:rsid w:val="00944DBF"/>
  </w:style>
  <w:style w:type="character" w:customStyle="1" w:styleId="citation-44">
    <w:name w:val="citation-44"/>
    <w:basedOn w:val="DefaultParagraphFont"/>
    <w:rsid w:val="00944DBF"/>
  </w:style>
  <w:style w:type="character" w:customStyle="1" w:styleId="citation-43">
    <w:name w:val="citation-43"/>
    <w:basedOn w:val="DefaultParagraphFont"/>
    <w:rsid w:val="00944DBF"/>
  </w:style>
  <w:style w:type="character" w:customStyle="1" w:styleId="citation-42">
    <w:name w:val="citation-42"/>
    <w:basedOn w:val="DefaultParagraphFont"/>
    <w:rsid w:val="00944DBF"/>
  </w:style>
  <w:style w:type="paragraph" w:styleId="TableofFigures">
    <w:name w:val="table of figures"/>
    <w:basedOn w:val="Normal"/>
    <w:next w:val="Normal"/>
    <w:uiPriority w:val="99"/>
    <w:unhideWhenUsed/>
    <w:rsid w:val="0080168B"/>
    <w:pPr>
      <w:spacing w:after="0"/>
    </w:pPr>
  </w:style>
  <w:style w:type="paragraph" w:styleId="Bibliography">
    <w:name w:val="Bibliography"/>
    <w:basedOn w:val="Normal"/>
    <w:next w:val="Normal"/>
    <w:uiPriority w:val="37"/>
    <w:unhideWhenUsed/>
    <w:rsid w:val="005004A6"/>
    <w:pPr>
      <w:tabs>
        <w:tab w:val="left" w:pos="384"/>
      </w:tabs>
      <w:spacing w:after="0" w:line="240" w:lineRule="auto"/>
      <w:ind w:left="384" w:hanging="384"/>
    </w:pPr>
  </w:style>
  <w:style w:type="character" w:customStyle="1" w:styleId="x3jgonx">
    <w:name w:val="x3jgonx"/>
    <w:basedOn w:val="DefaultParagraphFont"/>
    <w:rsid w:val="009F7F1F"/>
  </w:style>
  <w:style w:type="table" w:customStyle="1" w:styleId="TableGrid2">
    <w:name w:val="Table Grid2"/>
    <w:basedOn w:val="TableNormal"/>
    <w:next w:val="TableGrid"/>
    <w:uiPriority w:val="59"/>
    <w:rsid w:val="0040096E"/>
    <w:pPr>
      <w:spacing w:after="0" w:line="240" w:lineRule="auto"/>
      <w:ind w:firstLine="567"/>
      <w:jc w:val="center"/>
    </w:pPr>
    <w:rPr>
      <w:rFonts w:ascii="Times New Roman" w:hAnsi="Times New Roman" w:cs="Times New Roman"/>
      <w:kern w:val="0"/>
      <w:sz w:val="26"/>
      <w:szCs w:val="36"/>
      <w:lang w:val="vi-V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00BEC"/>
    <w:pPr>
      <w:tabs>
        <w:tab w:val="center" w:pos="4680"/>
        <w:tab w:val="right" w:pos="9360"/>
      </w:tabs>
      <w:spacing w:before="0" w:after="0" w:line="240" w:lineRule="auto"/>
    </w:pPr>
  </w:style>
  <w:style w:type="paragraph" w:styleId="Footer">
    <w:name w:val="footer"/>
    <w:basedOn w:val="Normal"/>
    <w:link w:val="FooterChar"/>
    <w:uiPriority w:val="99"/>
    <w:unhideWhenUsed/>
    <w:rsid w:val="006938B5"/>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59228F"/>
    <w:rPr>
      <w:rFonts w:ascii="Times New Roman" w:hAnsi="Times New Roman"/>
      <w:sz w:val="26"/>
    </w:rPr>
  </w:style>
  <w:style w:type="character" w:customStyle="1" w:styleId="HeaderChar">
    <w:name w:val="Header Char"/>
    <w:basedOn w:val="DefaultParagraphFont"/>
    <w:link w:val="Header"/>
    <w:uiPriority w:val="99"/>
    <w:rsid w:val="003B6287"/>
    <w:rPr>
      <w:rFonts w:ascii="Times New Roman" w:hAnsi="Times New Roman"/>
      <w:sz w:val="26"/>
    </w:rPr>
  </w:style>
  <w:style w:type="paragraph" w:customStyle="1" w:styleId="Chthchnh">
    <w:name w:val="Chú thích ảnh"/>
    <w:basedOn w:val="Normal"/>
    <w:link w:val="ChthchnhChar"/>
    <w:qFormat/>
    <w:rsid w:val="0047177D"/>
    <w:pPr>
      <w:spacing w:line="300" w:lineRule="auto"/>
      <w:ind w:firstLine="0"/>
      <w:jc w:val="center"/>
    </w:pPr>
    <w:rPr>
      <w:i/>
      <w:color w:val="262626" w:themeColor="text1" w:themeTint="D9"/>
      <w:sz w:val="24"/>
      <w:szCs w:val="24"/>
    </w:rPr>
  </w:style>
  <w:style w:type="character" w:customStyle="1" w:styleId="ChthchnhChar">
    <w:name w:val="Chú thích ảnh Char"/>
    <w:basedOn w:val="DefaultParagraphFont"/>
    <w:link w:val="Chthchnh"/>
    <w:rsid w:val="0047177D"/>
    <w:rPr>
      <w:rFonts w:ascii="Times New Roman" w:hAnsi="Times New Roman"/>
      <w:i/>
      <w:color w:val="262626" w:themeColor="text1" w:themeTint="D9"/>
      <w:sz w:val="24"/>
      <w:szCs w:val="24"/>
    </w:rPr>
  </w:style>
  <w:style w:type="paragraph" w:customStyle="1" w:styleId="S">
    <w:name w:val="Sơ đồ"/>
    <w:basedOn w:val="Normal"/>
    <w:link w:val="SChar"/>
    <w:qFormat/>
    <w:rsid w:val="00966CA0"/>
    <w:pPr>
      <w:numPr>
        <w:numId w:val="47"/>
      </w:numPr>
      <w:spacing w:line="300" w:lineRule="auto"/>
      <w:ind w:left="357" w:hanging="357"/>
    </w:pPr>
    <w:rPr>
      <w:b/>
      <w:bCs/>
    </w:rPr>
  </w:style>
  <w:style w:type="character" w:customStyle="1" w:styleId="SChar">
    <w:name w:val="Sơ đồ Char"/>
    <w:basedOn w:val="DefaultParagraphFont"/>
    <w:link w:val="S"/>
    <w:rsid w:val="00966CA0"/>
    <w:rPr>
      <w:rFonts w:ascii="Times New Roman" w:hAnsi="Times New Roman"/>
      <w:b/>
      <w:bCs/>
      <w:sz w:val="26"/>
    </w:rPr>
  </w:style>
  <w:style w:type="character" w:customStyle="1" w:styleId="citation-423">
    <w:name w:val="citation-423"/>
    <w:basedOn w:val="DefaultParagraphFont"/>
    <w:rsid w:val="00175B2D"/>
  </w:style>
  <w:style w:type="character" w:customStyle="1" w:styleId="citation-422">
    <w:name w:val="citation-422"/>
    <w:basedOn w:val="DefaultParagraphFont"/>
    <w:rsid w:val="00175B2D"/>
  </w:style>
  <w:style w:type="paragraph" w:customStyle="1" w:styleId="Gchudng">
    <w:name w:val="Gạch đầu dòng"/>
    <w:basedOn w:val="ListParagraph"/>
    <w:link w:val="GchudngChar"/>
    <w:qFormat/>
    <w:rsid w:val="00102A90"/>
    <w:pPr>
      <w:numPr>
        <w:numId w:val="38"/>
      </w:numPr>
      <w:spacing w:after="120" w:line="300" w:lineRule="auto"/>
      <w:ind w:left="1077" w:hanging="357"/>
    </w:pPr>
  </w:style>
  <w:style w:type="paragraph" w:customStyle="1" w:styleId="Chmudng">
    <w:name w:val="Chấm đầu dòng"/>
    <w:basedOn w:val="ListParagraph"/>
    <w:link w:val="ChmudngChar"/>
    <w:qFormat/>
    <w:rsid w:val="00102A90"/>
    <w:pPr>
      <w:numPr>
        <w:numId w:val="44"/>
      </w:numPr>
      <w:spacing w:after="120"/>
      <w:ind w:left="1077" w:hanging="357"/>
    </w:pPr>
  </w:style>
  <w:style w:type="character" w:customStyle="1" w:styleId="ListParagraphChar">
    <w:name w:val="List Paragraph Char"/>
    <w:basedOn w:val="DefaultParagraphFont"/>
    <w:link w:val="ListParagraph"/>
    <w:uiPriority w:val="34"/>
    <w:rsid w:val="00102A90"/>
    <w:rPr>
      <w:rFonts w:ascii="Times New Roman" w:hAnsi="Times New Roman"/>
      <w:sz w:val="26"/>
    </w:rPr>
  </w:style>
  <w:style w:type="character" w:customStyle="1" w:styleId="GchudngChar">
    <w:name w:val="Gạch đầu dòng Char"/>
    <w:basedOn w:val="ListParagraphChar"/>
    <w:link w:val="Gchudng"/>
    <w:rsid w:val="00102A90"/>
    <w:rPr>
      <w:rFonts w:ascii="Times New Roman" w:hAnsi="Times New Roman"/>
      <w:sz w:val="26"/>
    </w:rPr>
  </w:style>
  <w:style w:type="paragraph" w:customStyle="1" w:styleId="Hnh">
    <w:name w:val="Hình"/>
    <w:basedOn w:val="NoSpacing"/>
    <w:link w:val="HnhChar"/>
    <w:qFormat/>
    <w:rsid w:val="00516E05"/>
    <w:pPr>
      <w:jc w:val="center"/>
    </w:pPr>
    <w:rPr>
      <w:noProof/>
    </w:rPr>
  </w:style>
  <w:style w:type="character" w:customStyle="1" w:styleId="ChmudngChar">
    <w:name w:val="Chấm đầu dòng Char"/>
    <w:basedOn w:val="ListParagraphChar"/>
    <w:link w:val="Chmudng"/>
    <w:rsid w:val="00102A90"/>
    <w:rPr>
      <w:rFonts w:ascii="Times New Roman" w:hAnsi="Times New Roman"/>
      <w:sz w:val="26"/>
    </w:rPr>
  </w:style>
  <w:style w:type="character" w:customStyle="1" w:styleId="NoSpacingChar">
    <w:name w:val="No Spacing Char"/>
    <w:basedOn w:val="DefaultParagraphFont"/>
    <w:link w:val="NoSpacing"/>
    <w:uiPriority w:val="1"/>
    <w:rsid w:val="00516E05"/>
    <w:rPr>
      <w:rFonts w:ascii="Times New Roman" w:hAnsi="Times New Roman"/>
      <w:sz w:val="26"/>
    </w:rPr>
  </w:style>
  <w:style w:type="character" w:customStyle="1" w:styleId="HnhChar">
    <w:name w:val="Hình Char"/>
    <w:basedOn w:val="NoSpacingChar"/>
    <w:link w:val="Hnh"/>
    <w:rsid w:val="00516E05"/>
    <w:rPr>
      <w:rFonts w:ascii="Times New Roman" w:hAnsi="Times New Roman"/>
      <w:noProof/>
      <w:sz w:val="26"/>
    </w:rPr>
  </w:style>
  <w:style w:type="character" w:styleId="UnresolvedMention">
    <w:name w:val="Unresolved Mention"/>
    <w:basedOn w:val="DefaultParagraphFont"/>
    <w:uiPriority w:val="99"/>
    <w:semiHidden/>
    <w:unhideWhenUsed/>
    <w:rsid w:val="00480B19"/>
    <w:rPr>
      <w:color w:val="605E5C"/>
      <w:shd w:val="clear" w:color="auto" w:fill="E1DFDD"/>
    </w:rPr>
  </w:style>
  <w:style w:type="character" w:styleId="FollowedHyperlink">
    <w:name w:val="FollowedHyperlink"/>
    <w:basedOn w:val="DefaultParagraphFont"/>
    <w:uiPriority w:val="99"/>
    <w:semiHidden/>
    <w:unhideWhenUsed/>
    <w:rsid w:val="001E552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3008832">
      <w:bodyDiv w:val="1"/>
      <w:marLeft w:val="0"/>
      <w:marRight w:val="0"/>
      <w:marTop w:val="0"/>
      <w:marBottom w:val="0"/>
      <w:divBdr>
        <w:top w:val="none" w:sz="0" w:space="0" w:color="auto"/>
        <w:left w:val="none" w:sz="0" w:space="0" w:color="auto"/>
        <w:bottom w:val="none" w:sz="0" w:space="0" w:color="auto"/>
        <w:right w:val="none" w:sz="0" w:space="0" w:color="auto"/>
      </w:divBdr>
    </w:div>
    <w:div w:id="953945408">
      <w:bodyDiv w:val="1"/>
      <w:marLeft w:val="0"/>
      <w:marRight w:val="0"/>
      <w:marTop w:val="0"/>
      <w:marBottom w:val="0"/>
      <w:divBdr>
        <w:top w:val="none" w:sz="0" w:space="0" w:color="auto"/>
        <w:left w:val="none" w:sz="0" w:space="0" w:color="auto"/>
        <w:bottom w:val="none" w:sz="0" w:space="0" w:color="auto"/>
        <w:right w:val="none" w:sz="0" w:space="0" w:color="auto"/>
      </w:divBdr>
    </w:div>
    <w:div w:id="1285191968">
      <w:bodyDiv w:val="1"/>
      <w:marLeft w:val="0"/>
      <w:marRight w:val="0"/>
      <w:marTop w:val="0"/>
      <w:marBottom w:val="0"/>
      <w:divBdr>
        <w:top w:val="none" w:sz="0" w:space="0" w:color="auto"/>
        <w:left w:val="none" w:sz="0" w:space="0" w:color="auto"/>
        <w:bottom w:val="none" w:sz="0" w:space="0" w:color="auto"/>
        <w:right w:val="none" w:sz="0" w:space="0" w:color="auto"/>
      </w:divBdr>
    </w:div>
    <w:div w:id="1742099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7.png"/><Relationship Id="rId42" Type="http://schemas.openxmlformats.org/officeDocument/2006/relationships/image" Target="media/image26.png"/><Relationship Id="rId63" Type="http://schemas.openxmlformats.org/officeDocument/2006/relationships/image" Target="media/image47.png"/><Relationship Id="rId84" Type="http://schemas.openxmlformats.org/officeDocument/2006/relationships/image" Target="media/image68.png"/><Relationship Id="rId138" Type="http://schemas.openxmlformats.org/officeDocument/2006/relationships/image" Target="media/image120.png"/><Relationship Id="rId159" Type="http://schemas.openxmlformats.org/officeDocument/2006/relationships/image" Target="media/image141.png"/><Relationship Id="rId107" Type="http://schemas.openxmlformats.org/officeDocument/2006/relationships/image" Target="media/image91.png"/><Relationship Id="rId11" Type="http://schemas.microsoft.com/office/2016/09/relationships/commentsIds" Target="commentsIds.xml"/><Relationship Id="rId32" Type="http://schemas.openxmlformats.org/officeDocument/2006/relationships/image" Target="media/image16.png"/><Relationship Id="rId53" Type="http://schemas.openxmlformats.org/officeDocument/2006/relationships/image" Target="media/image37.png"/><Relationship Id="rId74" Type="http://schemas.openxmlformats.org/officeDocument/2006/relationships/image" Target="media/image58.png"/><Relationship Id="rId128" Type="http://schemas.openxmlformats.org/officeDocument/2006/relationships/image" Target="media/image110.png"/><Relationship Id="rId149" Type="http://schemas.openxmlformats.org/officeDocument/2006/relationships/image" Target="media/image131.png"/><Relationship Id="rId5" Type="http://schemas.openxmlformats.org/officeDocument/2006/relationships/webSettings" Target="webSettings.xml"/><Relationship Id="rId95" Type="http://schemas.openxmlformats.org/officeDocument/2006/relationships/image" Target="media/image79.png"/><Relationship Id="rId160" Type="http://schemas.openxmlformats.org/officeDocument/2006/relationships/image" Target="media/image142.png"/><Relationship Id="rId22" Type="http://schemas.openxmlformats.org/officeDocument/2006/relationships/hyperlink" Target="https://easyeducation.vn/" TargetMode="External"/><Relationship Id="rId43" Type="http://schemas.openxmlformats.org/officeDocument/2006/relationships/image" Target="media/image27.png"/><Relationship Id="rId64" Type="http://schemas.openxmlformats.org/officeDocument/2006/relationships/image" Target="media/image48.png"/><Relationship Id="rId118" Type="http://schemas.openxmlformats.org/officeDocument/2006/relationships/image" Target="media/image102.png"/><Relationship Id="rId139" Type="http://schemas.openxmlformats.org/officeDocument/2006/relationships/image" Target="media/image121.png"/><Relationship Id="rId85" Type="http://schemas.openxmlformats.org/officeDocument/2006/relationships/image" Target="media/image69.png"/><Relationship Id="rId150" Type="http://schemas.openxmlformats.org/officeDocument/2006/relationships/image" Target="media/image132.png"/><Relationship Id="rId12" Type="http://schemas.microsoft.com/office/2018/08/relationships/commentsExtensible" Target="commentsExtensible.xml"/><Relationship Id="rId33" Type="http://schemas.openxmlformats.org/officeDocument/2006/relationships/image" Target="media/image17.png"/><Relationship Id="rId108" Type="http://schemas.openxmlformats.org/officeDocument/2006/relationships/image" Target="media/image92.png"/><Relationship Id="rId129" Type="http://schemas.openxmlformats.org/officeDocument/2006/relationships/image" Target="media/image111.png"/><Relationship Id="rId54" Type="http://schemas.openxmlformats.org/officeDocument/2006/relationships/image" Target="media/image38.png"/><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image" Target="media/image75.png"/><Relationship Id="rId96" Type="http://schemas.openxmlformats.org/officeDocument/2006/relationships/image" Target="media/image80.png"/><Relationship Id="rId140" Type="http://schemas.openxmlformats.org/officeDocument/2006/relationships/image" Target="media/image122.png"/><Relationship Id="rId145" Type="http://schemas.openxmlformats.org/officeDocument/2006/relationships/image" Target="media/image127.png"/><Relationship Id="rId161" Type="http://schemas.openxmlformats.org/officeDocument/2006/relationships/image" Target="media/image143.png"/><Relationship Id="rId16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easyeducation.vn/" TargetMode="External"/><Relationship Id="rId28" Type="http://schemas.openxmlformats.org/officeDocument/2006/relationships/image" Target="media/image12.png"/><Relationship Id="rId49" Type="http://schemas.openxmlformats.org/officeDocument/2006/relationships/image" Target="media/image33.png"/><Relationship Id="rId114" Type="http://schemas.openxmlformats.org/officeDocument/2006/relationships/image" Target="media/image98.png"/><Relationship Id="rId119" Type="http://schemas.openxmlformats.org/officeDocument/2006/relationships/image" Target="media/image103.png"/><Relationship Id="rId44" Type="http://schemas.openxmlformats.org/officeDocument/2006/relationships/image" Target="media/image28.png"/><Relationship Id="rId60" Type="http://schemas.openxmlformats.org/officeDocument/2006/relationships/image" Target="media/image44.png"/><Relationship Id="rId65" Type="http://schemas.openxmlformats.org/officeDocument/2006/relationships/image" Target="media/image49.png"/><Relationship Id="rId81" Type="http://schemas.openxmlformats.org/officeDocument/2006/relationships/image" Target="media/image65.png"/><Relationship Id="rId86" Type="http://schemas.openxmlformats.org/officeDocument/2006/relationships/image" Target="media/image70.png"/><Relationship Id="rId130" Type="http://schemas.openxmlformats.org/officeDocument/2006/relationships/image" Target="media/image112.png"/><Relationship Id="rId135" Type="http://schemas.openxmlformats.org/officeDocument/2006/relationships/image" Target="media/image117.png"/><Relationship Id="rId151" Type="http://schemas.openxmlformats.org/officeDocument/2006/relationships/image" Target="media/image133.png"/><Relationship Id="rId156" Type="http://schemas.openxmlformats.org/officeDocument/2006/relationships/image" Target="media/image138.png"/><Relationship Id="rId13" Type="http://schemas.openxmlformats.org/officeDocument/2006/relationships/footer" Target="footer1.xml"/><Relationship Id="rId18" Type="http://schemas.openxmlformats.org/officeDocument/2006/relationships/image" Target="media/image4.png"/><Relationship Id="rId39" Type="http://schemas.openxmlformats.org/officeDocument/2006/relationships/image" Target="media/image23.png"/><Relationship Id="rId109" Type="http://schemas.openxmlformats.org/officeDocument/2006/relationships/image" Target="media/image9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141" Type="http://schemas.openxmlformats.org/officeDocument/2006/relationships/image" Target="media/image123.png"/><Relationship Id="rId146" Type="http://schemas.openxmlformats.org/officeDocument/2006/relationships/image" Target="media/image128.png"/><Relationship Id="rId167"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162" Type="http://schemas.openxmlformats.org/officeDocument/2006/relationships/image" Target="media/image144.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3.png"/><Relationship Id="rId136" Type="http://schemas.openxmlformats.org/officeDocument/2006/relationships/image" Target="media/image118.png"/><Relationship Id="rId157" Type="http://schemas.openxmlformats.org/officeDocument/2006/relationships/image" Target="media/image139.png"/><Relationship Id="rId61" Type="http://schemas.openxmlformats.org/officeDocument/2006/relationships/image" Target="media/image45.png"/><Relationship Id="rId82" Type="http://schemas.openxmlformats.org/officeDocument/2006/relationships/image" Target="media/image66.png"/><Relationship Id="rId152" Type="http://schemas.openxmlformats.org/officeDocument/2006/relationships/image" Target="media/image134.png"/><Relationship Id="rId19" Type="http://schemas.openxmlformats.org/officeDocument/2006/relationships/image" Target="media/image5.png"/><Relationship Id="rId14" Type="http://schemas.openxmlformats.org/officeDocument/2006/relationships/footer" Target="footer2.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footer" Target="footer3.xml"/><Relationship Id="rId147" Type="http://schemas.openxmlformats.org/officeDocument/2006/relationships/image" Target="media/image129.png"/><Relationship Id="rId168"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4.png"/><Relationship Id="rId163" Type="http://schemas.openxmlformats.org/officeDocument/2006/relationships/image" Target="media/image145.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30.png"/><Relationship Id="rId67" Type="http://schemas.openxmlformats.org/officeDocument/2006/relationships/image" Target="media/image51.png"/><Relationship Id="rId116" Type="http://schemas.openxmlformats.org/officeDocument/2006/relationships/image" Target="media/image100.png"/><Relationship Id="rId137" Type="http://schemas.openxmlformats.org/officeDocument/2006/relationships/image" Target="media/image119.png"/><Relationship Id="rId158" Type="http://schemas.openxmlformats.org/officeDocument/2006/relationships/image" Target="media/image140.png"/><Relationship Id="rId20" Type="http://schemas.openxmlformats.org/officeDocument/2006/relationships/image" Target="media/image6.png"/><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4.png"/><Relationship Id="rId153" Type="http://schemas.openxmlformats.org/officeDocument/2006/relationships/image" Target="media/image135.png"/><Relationship Id="rId15" Type="http://schemas.openxmlformats.org/officeDocument/2006/relationships/image" Target="media/image2.png"/><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90.png"/><Relationship Id="rId127" Type="http://schemas.openxmlformats.org/officeDocument/2006/relationships/footer" Target="footer4.xml"/><Relationship Id="rId10" Type="http://schemas.microsoft.com/office/2011/relationships/commentsExtended" Target="commentsExtended.xml"/><Relationship Id="rId31" Type="http://schemas.openxmlformats.org/officeDocument/2006/relationships/image" Target="media/image15.png"/><Relationship Id="rId52" Type="http://schemas.openxmlformats.org/officeDocument/2006/relationships/image" Target="media/image36.pn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openxmlformats.org/officeDocument/2006/relationships/image" Target="media/image125.png"/><Relationship Id="rId148" Type="http://schemas.openxmlformats.org/officeDocument/2006/relationships/image" Target="media/image130.png"/><Relationship Id="rId164" Type="http://schemas.openxmlformats.org/officeDocument/2006/relationships/image" Target="media/image146.png"/><Relationship Id="rId169" Type="http://schemas.microsoft.com/office/2020/10/relationships/intelligence" Target="intelligence2.xml"/><Relationship Id="rId4" Type="http://schemas.openxmlformats.org/officeDocument/2006/relationships/settings" Target="settings.xml"/><Relationship Id="rId9" Type="http://schemas.openxmlformats.org/officeDocument/2006/relationships/comments" Target="comments.xml"/><Relationship Id="rId26" Type="http://schemas.openxmlformats.org/officeDocument/2006/relationships/image" Target="media/image10.png"/><Relationship Id="rId47" Type="http://schemas.openxmlformats.org/officeDocument/2006/relationships/image" Target="media/image31.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5.png"/><Relationship Id="rId154" Type="http://schemas.openxmlformats.org/officeDocument/2006/relationships/image" Target="media/image136.png"/><Relationship Id="rId16" Type="http://schemas.microsoft.com/office/2007/relationships/hdphoto" Target="media/hdphoto1.wdp"/><Relationship Id="rId37" Type="http://schemas.openxmlformats.org/officeDocument/2006/relationships/image" Target="media/image21.png"/><Relationship Id="rId58" Type="http://schemas.openxmlformats.org/officeDocument/2006/relationships/image" Target="media/image42.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44" Type="http://schemas.openxmlformats.org/officeDocument/2006/relationships/image" Target="media/image126.png"/><Relationship Id="rId90" Type="http://schemas.openxmlformats.org/officeDocument/2006/relationships/image" Target="media/image74.png"/><Relationship Id="rId165" Type="http://schemas.openxmlformats.org/officeDocument/2006/relationships/footer" Target="footer5.xml"/><Relationship Id="rId27" Type="http://schemas.openxmlformats.org/officeDocument/2006/relationships/image" Target="media/image11.png"/><Relationship Id="rId48" Type="http://schemas.openxmlformats.org/officeDocument/2006/relationships/image" Target="media/image32.png"/><Relationship Id="rId69" Type="http://schemas.openxmlformats.org/officeDocument/2006/relationships/image" Target="media/image53.png"/><Relationship Id="rId113" Type="http://schemas.openxmlformats.org/officeDocument/2006/relationships/image" Target="media/image97.png"/><Relationship Id="rId134" Type="http://schemas.openxmlformats.org/officeDocument/2006/relationships/image" Target="media/image116.png"/><Relationship Id="rId80" Type="http://schemas.openxmlformats.org/officeDocument/2006/relationships/image" Target="media/image64.png"/><Relationship Id="rId155" Type="http://schemas.openxmlformats.org/officeDocument/2006/relationships/image" Target="media/image137.png"/><Relationship Id="rId17" Type="http://schemas.openxmlformats.org/officeDocument/2006/relationships/image" Target="media/image3.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7.png"/><Relationship Id="rId124" Type="http://schemas.openxmlformats.org/officeDocument/2006/relationships/image" Target="media/image10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7BE157E-9A89-4BE8-AD99-5073149EB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4064</Words>
  <Characters>80168</Characters>
  <Application>Microsoft Office Word</Application>
  <DocSecurity>4</DocSecurity>
  <Lines>668</Lines>
  <Paragraphs>188</Paragraphs>
  <ScaleCrop>false</ScaleCrop>
  <Company/>
  <LinksUpToDate>false</LinksUpToDate>
  <CharactersWithSpaces>94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Son</dc:creator>
  <cp:keywords/>
  <dc:description/>
  <cp:lastModifiedBy>PHẠM MINH TUẤN</cp:lastModifiedBy>
  <cp:revision>1167</cp:revision>
  <cp:lastPrinted>2025-11-21T06:51:00Z</cp:lastPrinted>
  <dcterms:created xsi:type="dcterms:W3CDTF">2025-09-15T08:35:00Z</dcterms:created>
  <dcterms:modified xsi:type="dcterms:W3CDTF">2025-12-12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Pe9mzSdb"/&gt;&lt;style id="http://www.zotero.org/styles/apa" locale="en-US" hasBibliography="1" bibliographyStyleHasBeenSet="1"/&gt;&lt;prefs&gt;&lt;pref name="fieldType" value="Field"/&gt;&lt;/prefs&gt;&lt;/data&gt;</vt:lpwstr>
  </property>
</Properties>
</file>